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672615" w14:textId="5A56E74F" w:rsidR="001A2162" w:rsidRPr="00784DCF" w:rsidRDefault="00784DCF" w:rsidP="004843C0">
      <w:pPr>
        <w:jc w:val="center"/>
        <w:rPr>
          <w:rFonts w:ascii="Times New Roman" w:hAnsi="Times New Roman" w:cs="Times New Roman"/>
        </w:rPr>
      </w:pPr>
      <w:r w:rsidRPr="00784DCF">
        <w:rPr>
          <w:rFonts w:ascii="Times New Roman" w:hAnsi="Times New Roman" w:cs="Times New Roman"/>
        </w:rPr>
        <w:t>SUPPLEMENTAL METHODS, NOTES, AND RESULTS</w:t>
      </w:r>
    </w:p>
    <w:p w14:paraId="57BE7987" w14:textId="77777777" w:rsidR="00784DCF" w:rsidRPr="00784DCF" w:rsidRDefault="00784DCF" w:rsidP="00784DCF">
      <w:pPr>
        <w:tabs>
          <w:tab w:val="left" w:pos="720"/>
        </w:tabs>
        <w:spacing w:line="480" w:lineRule="auto"/>
        <w:jc w:val="both"/>
        <w:rPr>
          <w:rFonts w:ascii="Times New Roman" w:hAnsi="Times New Roman" w:cs="Times New Roman"/>
          <w:b/>
          <w:bCs/>
        </w:rPr>
      </w:pPr>
      <w:r w:rsidRPr="00784DCF">
        <w:rPr>
          <w:rFonts w:ascii="Times New Roman" w:hAnsi="Times New Roman" w:cs="Times New Roman"/>
          <w:b/>
          <w:bCs/>
        </w:rPr>
        <w:t xml:space="preserve">Key resources Table </w:t>
      </w:r>
    </w:p>
    <w:tbl>
      <w:tblPr>
        <w:tblW w:w="10458" w:type="dxa"/>
        <w:tblLayout w:type="fixed"/>
        <w:tblLook w:val="04A0" w:firstRow="1" w:lastRow="0" w:firstColumn="1" w:lastColumn="0" w:noHBand="0" w:noVBand="1"/>
      </w:tblPr>
      <w:tblGrid>
        <w:gridCol w:w="3888"/>
        <w:gridCol w:w="2250"/>
        <w:gridCol w:w="4320"/>
      </w:tblGrid>
      <w:tr w:rsidR="00784DCF" w:rsidRPr="00784DCF" w14:paraId="14229E54" w14:textId="77777777" w:rsidTr="00816631">
        <w:trPr>
          <w:trHeight w:val="300"/>
        </w:trPr>
        <w:tc>
          <w:tcPr>
            <w:tcW w:w="3888" w:type="dxa"/>
            <w:noWrap/>
            <w:hideMark/>
          </w:tcPr>
          <w:p w14:paraId="414927EE" w14:textId="77777777" w:rsidR="00784DCF" w:rsidRPr="00784DCF" w:rsidRDefault="00784DCF" w:rsidP="00816631">
            <w:pPr>
              <w:tabs>
                <w:tab w:val="left" w:pos="720"/>
              </w:tabs>
              <w:jc w:val="both"/>
              <w:rPr>
                <w:rFonts w:ascii="Times New Roman" w:hAnsi="Times New Roman" w:cs="Times New Roman"/>
                <w:b/>
                <w:bCs/>
                <w:color w:val="000000"/>
                <w:sz w:val="32"/>
                <w:szCs w:val="32"/>
              </w:rPr>
            </w:pPr>
            <w:r w:rsidRPr="00784DCF">
              <w:rPr>
                <w:rFonts w:ascii="Times New Roman" w:hAnsi="Times New Roman" w:cs="Times New Roman"/>
                <w:color w:val="000000"/>
                <w:sz w:val="32"/>
                <w:szCs w:val="32"/>
              </w:rPr>
              <w:t>Resources</w:t>
            </w:r>
          </w:p>
        </w:tc>
        <w:tc>
          <w:tcPr>
            <w:tcW w:w="2250" w:type="dxa"/>
            <w:noWrap/>
            <w:hideMark/>
          </w:tcPr>
          <w:p w14:paraId="2E8DA0EA" w14:textId="77777777" w:rsidR="00784DCF" w:rsidRPr="00784DCF" w:rsidRDefault="00784DCF" w:rsidP="00816631">
            <w:pPr>
              <w:tabs>
                <w:tab w:val="left" w:pos="720"/>
              </w:tabs>
              <w:jc w:val="both"/>
              <w:rPr>
                <w:rFonts w:ascii="Times New Roman" w:hAnsi="Times New Roman" w:cs="Times New Roman"/>
                <w:b/>
                <w:bCs/>
                <w:color w:val="000000"/>
                <w:sz w:val="32"/>
                <w:szCs w:val="32"/>
              </w:rPr>
            </w:pPr>
            <w:r w:rsidRPr="00784DCF">
              <w:rPr>
                <w:rFonts w:ascii="Times New Roman" w:hAnsi="Times New Roman" w:cs="Times New Roman"/>
                <w:color w:val="000000"/>
                <w:sz w:val="32"/>
                <w:szCs w:val="32"/>
              </w:rPr>
              <w:t>Sources</w:t>
            </w:r>
          </w:p>
        </w:tc>
        <w:tc>
          <w:tcPr>
            <w:tcW w:w="4320" w:type="dxa"/>
            <w:noWrap/>
            <w:hideMark/>
          </w:tcPr>
          <w:p w14:paraId="0A63077B" w14:textId="77777777" w:rsidR="00784DCF" w:rsidRPr="00784DCF" w:rsidRDefault="00784DCF" w:rsidP="00816631">
            <w:pPr>
              <w:tabs>
                <w:tab w:val="left" w:pos="720"/>
              </w:tabs>
              <w:jc w:val="both"/>
              <w:rPr>
                <w:rFonts w:ascii="Times New Roman" w:hAnsi="Times New Roman" w:cs="Times New Roman"/>
                <w:b/>
                <w:bCs/>
                <w:color w:val="000000"/>
                <w:sz w:val="32"/>
                <w:szCs w:val="32"/>
              </w:rPr>
            </w:pPr>
            <w:r w:rsidRPr="00784DCF">
              <w:rPr>
                <w:rFonts w:ascii="Times New Roman" w:hAnsi="Times New Roman" w:cs="Times New Roman"/>
                <w:color w:val="000000"/>
                <w:sz w:val="32"/>
                <w:szCs w:val="32"/>
              </w:rPr>
              <w:t>Identifier</w:t>
            </w:r>
          </w:p>
        </w:tc>
      </w:tr>
    </w:tbl>
    <w:p w14:paraId="0F20A92D" w14:textId="77777777" w:rsidR="00784DCF" w:rsidRPr="00784DCF" w:rsidRDefault="00784DCF" w:rsidP="00784DCF">
      <w:pPr>
        <w:tabs>
          <w:tab w:val="left" w:pos="720"/>
        </w:tabs>
        <w:jc w:val="both"/>
        <w:rPr>
          <w:rFonts w:ascii="Times New Roman" w:hAnsi="Times New Roman" w:cs="Times New Roman"/>
          <w:b/>
          <w:sz w:val="28"/>
          <w:szCs w:val="28"/>
        </w:rPr>
      </w:pPr>
      <w:r w:rsidRPr="00784DCF">
        <w:rPr>
          <w:rFonts w:ascii="Times New Roman" w:hAnsi="Times New Roman" w:cs="Times New Roman"/>
          <w:b/>
          <w:sz w:val="28"/>
          <w:szCs w:val="28"/>
        </w:rPr>
        <w:t>Data Examined</w:t>
      </w:r>
    </w:p>
    <w:tbl>
      <w:tblPr>
        <w:tblW w:w="10458" w:type="dxa"/>
        <w:tblLayout w:type="fixed"/>
        <w:tblLook w:val="04A0" w:firstRow="1" w:lastRow="0" w:firstColumn="1" w:lastColumn="0" w:noHBand="0" w:noVBand="1"/>
      </w:tblPr>
      <w:tblGrid>
        <w:gridCol w:w="3888"/>
        <w:gridCol w:w="2250"/>
        <w:gridCol w:w="4320"/>
      </w:tblGrid>
      <w:tr w:rsidR="00784DCF" w:rsidRPr="00784DCF" w14:paraId="146C603B" w14:textId="77777777" w:rsidTr="00816631">
        <w:trPr>
          <w:trHeight w:val="300"/>
        </w:trPr>
        <w:tc>
          <w:tcPr>
            <w:tcW w:w="3888" w:type="dxa"/>
            <w:noWrap/>
            <w:hideMark/>
          </w:tcPr>
          <w:p w14:paraId="7306E0B6" w14:textId="77777777" w:rsidR="00784DCF" w:rsidRPr="00784DCF" w:rsidRDefault="00784DCF" w:rsidP="00816631">
            <w:pPr>
              <w:tabs>
                <w:tab w:val="left" w:pos="720"/>
              </w:tabs>
              <w:jc w:val="both"/>
              <w:rPr>
                <w:rFonts w:ascii="Times New Roman" w:hAnsi="Times New Roman" w:cs="Times New Roman"/>
                <w:bCs/>
                <w:i/>
                <w:color w:val="000000"/>
                <w:sz w:val="20"/>
                <w:szCs w:val="20"/>
              </w:rPr>
            </w:pPr>
            <w:r w:rsidRPr="00784DCF">
              <w:rPr>
                <w:rFonts w:ascii="Times New Roman" w:hAnsi="Times New Roman" w:cs="Times New Roman"/>
                <w:i/>
                <w:color w:val="000000"/>
              </w:rPr>
              <w:t>Acanthamoeba castellanii</w:t>
            </w:r>
          </w:p>
        </w:tc>
        <w:tc>
          <w:tcPr>
            <w:tcW w:w="2250" w:type="dxa"/>
            <w:noWrap/>
            <w:hideMark/>
          </w:tcPr>
          <w:p w14:paraId="69E79D40" w14:textId="77777777" w:rsidR="00784DCF" w:rsidRPr="00784DCF" w:rsidRDefault="00784DCF" w:rsidP="00816631">
            <w:pPr>
              <w:tabs>
                <w:tab w:val="left" w:pos="720"/>
              </w:tabs>
              <w:jc w:val="both"/>
              <w:rPr>
                <w:rFonts w:ascii="Times New Roman" w:hAnsi="Times New Roman" w:cs="Times New Roman"/>
                <w:b/>
                <w:bCs/>
                <w:color w:val="000000"/>
              </w:rPr>
            </w:pPr>
            <w:r w:rsidRPr="00784DCF">
              <w:rPr>
                <w:rFonts w:ascii="Times New Roman" w:hAnsi="Times New Roman" w:cs="Times New Roman"/>
                <w:b/>
                <w:color w:val="000000"/>
              </w:rPr>
              <w:fldChar w:fldCharType="begin"/>
            </w:r>
            <w:r w:rsidRPr="00784DCF">
              <w:rPr>
                <w:rFonts w:ascii="Times New Roman" w:hAnsi="Times New Roman" w:cs="Times New Roman"/>
                <w:b/>
                <w:color w:val="000000"/>
              </w:rPr>
              <w:instrText xml:space="preserve"> ADDIN ZOTERO_ITEM CSL_CITATION {"citationID":"a2h83shlgrr","properties":{"formattedCitation":"[56]","plainCitation":"[56]","noteIndex":0},"citationItems":[{"id":1189,"uris":["http://zotero.org/users/local/GJAAO8zs/items/ZHYE22UM"],"uri":["http://zotero.org/users/local/GJAAO8zs/items/ZHYE22UM"],"itemData":{"id":1189,"type":"article-journal","container-title":"Genome Biol","DOI":"10.1186/gb-2013-14-2-r11","title":"Genome of Acanthamoeba castellanii highlights extensive lateral gene transfer and early evolution of tyrosine kinase signaling","volume":"14","author":[{"family":"Clarke","given":"M."},{"family":"Lohan","given":"A. J."},{"family":"Liu","given":"B."},{"family":"Lagkouvardos","given":"I."},{"family":"Roy","given":"S."},{"family":"Zafar","given":"N."},{"family":"Bertelli","given":"C."},{"family":"Schilde","given":"C."},{"family":"Kianianmomeni","given":"A."},{"family":"Burglin","given":"T. R."}],"issued":{"date-parts":[["2013"]]}}}],"schema":"https://github.com/citation-style-language/schema/raw/master/csl-citation.json"} </w:instrText>
            </w:r>
            <w:r w:rsidRPr="00784DCF">
              <w:rPr>
                <w:rFonts w:ascii="Times New Roman" w:hAnsi="Times New Roman" w:cs="Times New Roman"/>
                <w:b/>
                <w:color w:val="000000"/>
              </w:rPr>
              <w:fldChar w:fldCharType="separate"/>
            </w:r>
            <w:r w:rsidRPr="00784DCF">
              <w:rPr>
                <w:rFonts w:ascii="Times New Roman" w:hAnsi="Times New Roman" w:cs="Times New Roman"/>
                <w:color w:val="000000"/>
              </w:rPr>
              <w:t>[56]</w:t>
            </w:r>
            <w:r w:rsidRPr="00784DCF">
              <w:rPr>
                <w:rFonts w:ascii="Times New Roman" w:hAnsi="Times New Roman" w:cs="Times New Roman"/>
                <w:b/>
                <w:color w:val="000000"/>
              </w:rPr>
              <w:fldChar w:fldCharType="end"/>
            </w:r>
            <w:r w:rsidRPr="00784DCF" w:rsidDel="00F0378D">
              <w:rPr>
                <w:rFonts w:ascii="Times New Roman" w:hAnsi="Times New Roman" w:cs="Times New Roman"/>
                <w:b/>
                <w:color w:val="000000"/>
              </w:rPr>
              <w:t xml:space="preserve"> </w:t>
            </w:r>
          </w:p>
        </w:tc>
        <w:tc>
          <w:tcPr>
            <w:tcW w:w="4320" w:type="dxa"/>
            <w:noWrap/>
            <w:hideMark/>
          </w:tcPr>
          <w:p w14:paraId="75889942" w14:textId="77777777" w:rsidR="00784DCF" w:rsidRPr="00784DCF" w:rsidRDefault="00784DCF" w:rsidP="00816631">
            <w:pPr>
              <w:tabs>
                <w:tab w:val="left" w:pos="720"/>
              </w:tabs>
              <w:jc w:val="both"/>
              <w:rPr>
                <w:rFonts w:ascii="Times New Roman" w:hAnsi="Times New Roman" w:cs="Times New Roman"/>
                <w:b/>
                <w:bCs/>
                <w:color w:val="0070BB"/>
                <w:sz w:val="20"/>
                <w:szCs w:val="20"/>
              </w:rPr>
            </w:pPr>
            <w:r w:rsidRPr="00784DCF">
              <w:rPr>
                <w:rFonts w:ascii="Times New Roman" w:hAnsi="Times New Roman" w:cs="Times New Roman"/>
                <w:color w:val="0070BB"/>
              </w:rPr>
              <w:t>https://doi.org/10.1186/gb-2013-14-2-r11</w:t>
            </w:r>
          </w:p>
        </w:tc>
      </w:tr>
      <w:tr w:rsidR="00784DCF" w:rsidRPr="00784DCF" w14:paraId="65C539C8" w14:textId="77777777" w:rsidTr="00816631">
        <w:trPr>
          <w:trHeight w:val="300"/>
        </w:trPr>
        <w:tc>
          <w:tcPr>
            <w:tcW w:w="3888" w:type="dxa"/>
            <w:noWrap/>
            <w:hideMark/>
          </w:tcPr>
          <w:p w14:paraId="1CB4769A" w14:textId="77777777" w:rsidR="00784DCF" w:rsidRPr="00784DCF" w:rsidRDefault="00784DCF" w:rsidP="00816631">
            <w:pPr>
              <w:tabs>
                <w:tab w:val="left" w:pos="720"/>
              </w:tabs>
              <w:jc w:val="both"/>
              <w:rPr>
                <w:rFonts w:ascii="Times New Roman" w:hAnsi="Times New Roman" w:cs="Times New Roman"/>
                <w:bCs/>
                <w:i/>
                <w:color w:val="000000"/>
                <w:sz w:val="20"/>
                <w:szCs w:val="20"/>
              </w:rPr>
            </w:pPr>
            <w:r w:rsidRPr="00784DCF">
              <w:rPr>
                <w:rFonts w:ascii="Times New Roman" w:hAnsi="Times New Roman" w:cs="Times New Roman"/>
                <w:i/>
                <w:color w:val="000000"/>
              </w:rPr>
              <w:t xml:space="preserve">Acanthamoeba </w:t>
            </w:r>
            <w:proofErr w:type="spellStart"/>
            <w:r w:rsidRPr="00784DCF">
              <w:rPr>
                <w:rFonts w:ascii="Times New Roman" w:hAnsi="Times New Roman" w:cs="Times New Roman"/>
                <w:i/>
                <w:color w:val="000000"/>
              </w:rPr>
              <w:t>pyroformis</w:t>
            </w:r>
            <w:proofErr w:type="spellEnd"/>
          </w:p>
        </w:tc>
        <w:tc>
          <w:tcPr>
            <w:tcW w:w="2250" w:type="dxa"/>
            <w:noWrap/>
            <w:hideMark/>
          </w:tcPr>
          <w:p w14:paraId="5236AA24" w14:textId="77777777" w:rsidR="00784DCF" w:rsidRPr="00784DCF" w:rsidRDefault="00784DCF" w:rsidP="00816631">
            <w:pPr>
              <w:tabs>
                <w:tab w:val="left" w:pos="720"/>
              </w:tabs>
              <w:jc w:val="both"/>
              <w:rPr>
                <w:rFonts w:ascii="Times New Roman" w:hAnsi="Times New Roman" w:cs="Times New Roman"/>
                <w:color w:val="0070BB"/>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2qob3v73tl","properties":{"formattedCitation":"[57]","plainCitation":"[57]","noteIndex":0},"citationItems":[{"id":182,"uris":["http://zotero.org/users/local/GJAAO8zs/items/2R5Y2PNC"],"uri":["http://zotero.org/users/local/GJAAO8zs/items/2R5Y2PNC"],"itemData":{"id":182,"type":"article-journal","abstract":"Acanthamoebidae is a “family” level amoebozoan group composed of the genera Acanthamoeba, Protacanthamoeba, and very recently Luapeleamoeba. This clade of amoebozoans has received considerable attention from the broader scientific community as Acanthamoeba spp. represent both model organisms and human pathogens. While the classical composition of the group (Acanthamoeba + Protacanthamoeba) has been well accepted due to the morphological and ultrastructural similarities of its members, the Acanthamoebidae has never been highly statistically supported in single gene phylogenetic reconstructions of Amoebozoa either by maximum likelihood (ML) or Bayesian analyses.","container-title":"Biology Direct","DOI":"10.1186/s13062-016-0171-0","ISSN":"1745-6150","page":"69","title":"Expansion of the molecular and morphological diversity of Acanthamoebidae (Centramoebida, Amoebozoa) and identification of a novel life cycle type within the group","volume":"11","author":[{"family":"Tice","given":"Alexander K."},{"family":"Shadwick","given":"Lora L."},{"family":"Fiore-Donno","given":"Anna Maria"},{"family":"Geisen","given":"Stefan"},{"family":"Kang","given":"Seungho"},{"family":"Schuler","given":"Gabriel A."},{"family":"Spiegel","given":"Frederick W."},{"family":"Wilkinson","given":"Katherine A."},{"family":"Bonkowski","given":"Michael"},{"family":"Dumack","given":"Kenneth"},{"family":"Lahr","given":"Daniel J. G."},{"family":"Voelcker","given":"Eckhard"},{"family":"Clauß","given":"Steffen"},{"family":"Zhang","given":"Junling"},{"family":"Brown","given":"Matthew W."}],"issued":{"date-parts":[["2016",12,28]]}}}],"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57]</w:t>
            </w:r>
            <w:r w:rsidRPr="00784DCF">
              <w:rPr>
                <w:rFonts w:ascii="Times New Roman" w:hAnsi="Times New Roman" w:cs="Times New Roman"/>
                <w:color w:val="000000"/>
              </w:rPr>
              <w:fldChar w:fldCharType="end"/>
            </w:r>
          </w:p>
        </w:tc>
        <w:tc>
          <w:tcPr>
            <w:tcW w:w="4320" w:type="dxa"/>
          </w:tcPr>
          <w:p w14:paraId="162A09C3" w14:textId="77777777" w:rsidR="00784DCF" w:rsidRPr="00784DCF" w:rsidRDefault="00816631" w:rsidP="00816631">
            <w:pPr>
              <w:tabs>
                <w:tab w:val="left" w:pos="720"/>
              </w:tabs>
              <w:jc w:val="both"/>
              <w:rPr>
                <w:rFonts w:ascii="Times New Roman" w:hAnsi="Times New Roman" w:cs="Times New Roman"/>
                <w:color w:val="0000FF"/>
                <w:u w:val="single"/>
              </w:rPr>
            </w:pPr>
            <w:hyperlink r:id="rId7" w:tgtFrame="_blank" w:history="1">
              <w:r w:rsidR="00784DCF" w:rsidRPr="00784DCF">
                <w:rPr>
                  <w:rFonts w:ascii="Times New Roman" w:hAnsi="Times New Roman" w:cs="Times New Roman"/>
                  <w:color w:val="0000FF"/>
                  <w:u w:val="single"/>
                </w:rPr>
                <w:t>https://doi.org/10.1186/s13062-016-0171-0</w:t>
              </w:r>
            </w:hyperlink>
          </w:p>
        </w:tc>
      </w:tr>
      <w:tr w:rsidR="00784DCF" w:rsidRPr="00784DCF" w14:paraId="64C83985" w14:textId="77777777" w:rsidTr="00816631">
        <w:trPr>
          <w:trHeight w:val="300"/>
        </w:trPr>
        <w:tc>
          <w:tcPr>
            <w:tcW w:w="3888" w:type="dxa"/>
            <w:noWrap/>
            <w:hideMark/>
          </w:tcPr>
          <w:p w14:paraId="5A46937C" w14:textId="77777777" w:rsidR="00784DCF" w:rsidRPr="00784DCF" w:rsidRDefault="00784DCF" w:rsidP="00816631">
            <w:pPr>
              <w:jc w:val="both"/>
              <w:rPr>
                <w:rFonts w:ascii="Times New Roman" w:hAnsi="Times New Roman" w:cs="Times New Roman"/>
                <w:i/>
                <w:color w:val="666666"/>
              </w:rPr>
            </w:pPr>
            <w:r w:rsidRPr="00784DCF">
              <w:rPr>
                <w:rFonts w:ascii="Times New Roman" w:hAnsi="Times New Roman" w:cs="Times New Roman"/>
                <w:i/>
              </w:rPr>
              <w:t xml:space="preserve">Acanthamoeba </w:t>
            </w:r>
            <w:proofErr w:type="spellStart"/>
            <w:r w:rsidRPr="00784DCF">
              <w:rPr>
                <w:rFonts w:ascii="Times New Roman" w:hAnsi="Times New Roman" w:cs="Times New Roman"/>
                <w:i/>
              </w:rPr>
              <w:t>astronyxis</w:t>
            </w:r>
            <w:proofErr w:type="spellEnd"/>
          </w:p>
        </w:tc>
        <w:tc>
          <w:tcPr>
            <w:tcW w:w="2250" w:type="dxa"/>
            <w:noWrap/>
            <w:hideMark/>
          </w:tcPr>
          <w:p w14:paraId="6094D01D" w14:textId="77777777" w:rsidR="00784DCF" w:rsidRPr="00784DCF" w:rsidRDefault="00784DCF" w:rsidP="00816631">
            <w:pPr>
              <w:jc w:val="both"/>
              <w:rPr>
                <w:rFonts w:ascii="Times New Roman" w:hAnsi="Times New Roman" w:cs="Times New Roman"/>
              </w:rPr>
            </w:pPr>
            <w:r w:rsidRPr="00784DCF">
              <w:rPr>
                <w:rFonts w:ascii="Times New Roman" w:hAnsi="Times New Roman" w:cs="Times New Roman"/>
                <w:color w:val="000000"/>
                <w:shd w:val="clear" w:color="auto" w:fill="FFFFFF"/>
              </w:rPr>
              <w:t>PRJEB7687</w:t>
            </w:r>
          </w:p>
        </w:tc>
        <w:tc>
          <w:tcPr>
            <w:tcW w:w="4320" w:type="dxa"/>
          </w:tcPr>
          <w:p w14:paraId="4800E118" w14:textId="77777777" w:rsidR="00784DCF" w:rsidRPr="00784DCF" w:rsidRDefault="00816631" w:rsidP="00816631">
            <w:pPr>
              <w:jc w:val="both"/>
              <w:rPr>
                <w:rFonts w:ascii="Times New Roman" w:hAnsi="Times New Roman" w:cs="Times New Roman"/>
              </w:rPr>
            </w:pPr>
            <w:hyperlink r:id="rId8" w:history="1">
              <w:r w:rsidR="00784DCF" w:rsidRPr="00784DCF">
                <w:rPr>
                  <w:rStyle w:val="Hyperlink"/>
                  <w:rFonts w:ascii="Times New Roman" w:hAnsi="Times New Roman" w:cs="Times New Roman"/>
                </w:rPr>
                <w:t>https://www.ncbi.nlm.nih.gov/bioproject/PRJEB7687/</w:t>
              </w:r>
            </w:hyperlink>
          </w:p>
        </w:tc>
      </w:tr>
      <w:tr w:rsidR="00784DCF" w:rsidRPr="00784DCF" w14:paraId="05DB4F44" w14:textId="77777777" w:rsidTr="00816631">
        <w:trPr>
          <w:trHeight w:val="300"/>
        </w:trPr>
        <w:tc>
          <w:tcPr>
            <w:tcW w:w="3888" w:type="dxa"/>
            <w:noWrap/>
            <w:hideMark/>
          </w:tcPr>
          <w:p w14:paraId="7053A16B" w14:textId="77777777" w:rsidR="00784DCF" w:rsidRPr="00784DCF" w:rsidRDefault="00784DCF" w:rsidP="00816631">
            <w:pPr>
              <w:jc w:val="both"/>
              <w:rPr>
                <w:rFonts w:ascii="Times New Roman" w:hAnsi="Times New Roman" w:cs="Times New Roman"/>
                <w:i/>
                <w:color w:val="666666"/>
              </w:rPr>
            </w:pPr>
            <w:r w:rsidRPr="00784DCF">
              <w:rPr>
                <w:rFonts w:ascii="Times New Roman" w:hAnsi="Times New Roman" w:cs="Times New Roman"/>
                <w:i/>
              </w:rPr>
              <w:t xml:space="preserve">Acanthamoeba </w:t>
            </w:r>
            <w:proofErr w:type="spellStart"/>
            <w:r w:rsidRPr="00784DCF">
              <w:rPr>
                <w:rFonts w:ascii="Times New Roman" w:hAnsi="Times New Roman" w:cs="Times New Roman"/>
                <w:i/>
              </w:rPr>
              <w:t>comandoni</w:t>
            </w:r>
            <w:proofErr w:type="spellEnd"/>
          </w:p>
        </w:tc>
        <w:tc>
          <w:tcPr>
            <w:tcW w:w="2250" w:type="dxa"/>
            <w:noWrap/>
            <w:hideMark/>
          </w:tcPr>
          <w:p w14:paraId="53647A9C" w14:textId="77777777" w:rsidR="00784DCF" w:rsidRPr="00784DCF" w:rsidRDefault="00784DCF" w:rsidP="00816631">
            <w:pPr>
              <w:jc w:val="both"/>
              <w:rPr>
                <w:rFonts w:ascii="Times New Roman" w:hAnsi="Times New Roman" w:cs="Times New Roman"/>
              </w:rPr>
            </w:pPr>
            <w:r w:rsidRPr="00784DCF">
              <w:rPr>
                <w:rFonts w:ascii="Times New Roman" w:hAnsi="Times New Roman" w:cs="Times New Roman"/>
                <w:color w:val="000000"/>
                <w:shd w:val="clear" w:color="auto" w:fill="FFFFFF"/>
              </w:rPr>
              <w:t>PRJNA354221</w:t>
            </w:r>
          </w:p>
        </w:tc>
        <w:tc>
          <w:tcPr>
            <w:tcW w:w="4320" w:type="dxa"/>
          </w:tcPr>
          <w:p w14:paraId="50C08C83" w14:textId="77777777" w:rsidR="00784DCF" w:rsidRPr="00784DCF" w:rsidRDefault="00816631" w:rsidP="00816631">
            <w:pPr>
              <w:jc w:val="both"/>
              <w:rPr>
                <w:rFonts w:ascii="Times New Roman" w:hAnsi="Times New Roman" w:cs="Times New Roman"/>
              </w:rPr>
            </w:pPr>
            <w:hyperlink r:id="rId9" w:history="1">
              <w:r w:rsidR="00784DCF" w:rsidRPr="00784DCF">
                <w:rPr>
                  <w:rStyle w:val="Hyperlink"/>
                  <w:rFonts w:ascii="Times New Roman" w:hAnsi="Times New Roman" w:cs="Times New Roman"/>
                </w:rPr>
                <w:t>https://www.ncbi.nlm.nih.gov/bioproject/PRJNA354221</w:t>
              </w:r>
            </w:hyperlink>
          </w:p>
        </w:tc>
      </w:tr>
      <w:tr w:rsidR="00784DCF" w:rsidRPr="00784DCF" w14:paraId="4AD83E48" w14:textId="77777777" w:rsidTr="00816631">
        <w:trPr>
          <w:trHeight w:val="300"/>
        </w:trPr>
        <w:tc>
          <w:tcPr>
            <w:tcW w:w="3888" w:type="dxa"/>
            <w:noWrap/>
            <w:hideMark/>
          </w:tcPr>
          <w:p w14:paraId="497C96BB" w14:textId="77777777" w:rsidR="00784DCF" w:rsidRPr="00784DCF" w:rsidRDefault="00784DCF" w:rsidP="00816631">
            <w:pPr>
              <w:jc w:val="both"/>
              <w:rPr>
                <w:rFonts w:ascii="Times New Roman" w:hAnsi="Times New Roman" w:cs="Times New Roman"/>
                <w:i/>
                <w:color w:val="666666"/>
              </w:rPr>
            </w:pPr>
            <w:r w:rsidRPr="00784DCF">
              <w:rPr>
                <w:rFonts w:ascii="Times New Roman" w:hAnsi="Times New Roman" w:cs="Times New Roman"/>
                <w:i/>
              </w:rPr>
              <w:t xml:space="preserve">Acanthamoeba </w:t>
            </w:r>
            <w:proofErr w:type="spellStart"/>
            <w:r w:rsidRPr="00784DCF">
              <w:rPr>
                <w:rFonts w:ascii="Times New Roman" w:hAnsi="Times New Roman" w:cs="Times New Roman"/>
                <w:i/>
              </w:rPr>
              <w:t>culbertsoni</w:t>
            </w:r>
            <w:proofErr w:type="spellEnd"/>
          </w:p>
        </w:tc>
        <w:tc>
          <w:tcPr>
            <w:tcW w:w="2250" w:type="dxa"/>
            <w:noWrap/>
            <w:hideMark/>
          </w:tcPr>
          <w:p w14:paraId="4BAF5229" w14:textId="77777777" w:rsidR="00784DCF" w:rsidRPr="00784DCF" w:rsidRDefault="00784DCF" w:rsidP="00816631">
            <w:pPr>
              <w:jc w:val="both"/>
              <w:rPr>
                <w:rFonts w:ascii="Times New Roman" w:hAnsi="Times New Roman" w:cs="Times New Roman"/>
              </w:rPr>
            </w:pPr>
            <w:r w:rsidRPr="00784DCF">
              <w:rPr>
                <w:rFonts w:ascii="Times New Roman" w:hAnsi="Times New Roman" w:cs="Times New Roman"/>
                <w:color w:val="000000"/>
                <w:shd w:val="clear" w:color="auto" w:fill="FFFFFF"/>
              </w:rPr>
              <w:t>PRJEB7687</w:t>
            </w:r>
          </w:p>
        </w:tc>
        <w:tc>
          <w:tcPr>
            <w:tcW w:w="4320" w:type="dxa"/>
          </w:tcPr>
          <w:p w14:paraId="1FEFBAA6" w14:textId="77777777" w:rsidR="00784DCF" w:rsidRPr="00784DCF" w:rsidRDefault="00816631" w:rsidP="00816631">
            <w:pPr>
              <w:jc w:val="both"/>
              <w:rPr>
                <w:rFonts w:ascii="Times New Roman" w:hAnsi="Times New Roman" w:cs="Times New Roman"/>
              </w:rPr>
            </w:pPr>
            <w:hyperlink r:id="rId10" w:history="1">
              <w:r w:rsidR="00784DCF" w:rsidRPr="00784DCF">
                <w:rPr>
                  <w:rStyle w:val="Hyperlink"/>
                  <w:rFonts w:ascii="Times New Roman" w:hAnsi="Times New Roman" w:cs="Times New Roman"/>
                </w:rPr>
                <w:t>https://www.ncbi.nlm.nih.gov/bioproject/PRJEB7687</w:t>
              </w:r>
            </w:hyperlink>
          </w:p>
        </w:tc>
      </w:tr>
      <w:tr w:rsidR="00784DCF" w:rsidRPr="00784DCF" w14:paraId="0671B8A5" w14:textId="77777777" w:rsidTr="00816631">
        <w:trPr>
          <w:trHeight w:val="300"/>
        </w:trPr>
        <w:tc>
          <w:tcPr>
            <w:tcW w:w="3888" w:type="dxa"/>
            <w:noWrap/>
            <w:hideMark/>
          </w:tcPr>
          <w:p w14:paraId="64DA3109" w14:textId="77777777" w:rsidR="00784DCF" w:rsidRPr="00784DCF" w:rsidRDefault="00784DCF" w:rsidP="00816631">
            <w:pPr>
              <w:jc w:val="both"/>
              <w:rPr>
                <w:rFonts w:ascii="Times New Roman" w:hAnsi="Times New Roman" w:cs="Times New Roman"/>
                <w:i/>
                <w:color w:val="666666"/>
              </w:rPr>
            </w:pPr>
            <w:r w:rsidRPr="00784DCF">
              <w:rPr>
                <w:rFonts w:ascii="Times New Roman" w:hAnsi="Times New Roman" w:cs="Times New Roman"/>
                <w:i/>
              </w:rPr>
              <w:t xml:space="preserve">Acanthamoeba </w:t>
            </w:r>
            <w:proofErr w:type="spellStart"/>
            <w:r w:rsidRPr="00784DCF">
              <w:rPr>
                <w:rFonts w:ascii="Times New Roman" w:hAnsi="Times New Roman" w:cs="Times New Roman"/>
                <w:i/>
              </w:rPr>
              <w:t>divionensis</w:t>
            </w:r>
            <w:proofErr w:type="spellEnd"/>
          </w:p>
        </w:tc>
        <w:tc>
          <w:tcPr>
            <w:tcW w:w="2250" w:type="dxa"/>
            <w:noWrap/>
            <w:hideMark/>
          </w:tcPr>
          <w:p w14:paraId="21982127" w14:textId="77777777" w:rsidR="00784DCF" w:rsidRPr="00784DCF" w:rsidRDefault="00784DCF" w:rsidP="00816631">
            <w:pPr>
              <w:jc w:val="both"/>
              <w:rPr>
                <w:rFonts w:ascii="Times New Roman" w:hAnsi="Times New Roman" w:cs="Times New Roman"/>
              </w:rPr>
            </w:pPr>
            <w:r w:rsidRPr="00784DCF">
              <w:rPr>
                <w:rFonts w:ascii="Times New Roman" w:hAnsi="Times New Roman" w:cs="Times New Roman"/>
                <w:color w:val="000000"/>
                <w:shd w:val="clear" w:color="auto" w:fill="FFFFFF"/>
              </w:rPr>
              <w:t>PRJEB7687</w:t>
            </w:r>
          </w:p>
        </w:tc>
        <w:tc>
          <w:tcPr>
            <w:tcW w:w="4320" w:type="dxa"/>
          </w:tcPr>
          <w:p w14:paraId="643CAACF" w14:textId="77777777" w:rsidR="00784DCF" w:rsidRPr="00784DCF" w:rsidRDefault="00816631" w:rsidP="00816631">
            <w:pPr>
              <w:jc w:val="both"/>
              <w:rPr>
                <w:rFonts w:ascii="Times New Roman" w:hAnsi="Times New Roman" w:cs="Times New Roman"/>
              </w:rPr>
            </w:pPr>
            <w:hyperlink r:id="rId11" w:history="1">
              <w:r w:rsidR="00784DCF" w:rsidRPr="00784DCF">
                <w:rPr>
                  <w:rStyle w:val="Hyperlink"/>
                  <w:rFonts w:ascii="Times New Roman" w:hAnsi="Times New Roman" w:cs="Times New Roman"/>
                </w:rPr>
                <w:t>https://www.ncbi.nlm.nih.gov/bioproject/PRJEB7687</w:t>
              </w:r>
            </w:hyperlink>
          </w:p>
        </w:tc>
      </w:tr>
      <w:tr w:rsidR="00784DCF" w:rsidRPr="00784DCF" w14:paraId="590CCF18" w14:textId="77777777" w:rsidTr="00816631">
        <w:trPr>
          <w:trHeight w:val="300"/>
        </w:trPr>
        <w:tc>
          <w:tcPr>
            <w:tcW w:w="3888" w:type="dxa"/>
            <w:noWrap/>
            <w:hideMark/>
          </w:tcPr>
          <w:p w14:paraId="53C54591" w14:textId="77777777" w:rsidR="00784DCF" w:rsidRPr="00784DCF" w:rsidRDefault="00784DCF" w:rsidP="00816631">
            <w:pPr>
              <w:jc w:val="both"/>
              <w:rPr>
                <w:rFonts w:ascii="Times New Roman" w:hAnsi="Times New Roman" w:cs="Times New Roman"/>
                <w:i/>
                <w:color w:val="666666"/>
              </w:rPr>
            </w:pPr>
            <w:r w:rsidRPr="00784DCF">
              <w:rPr>
                <w:rFonts w:ascii="Times New Roman" w:hAnsi="Times New Roman" w:cs="Times New Roman"/>
                <w:i/>
              </w:rPr>
              <w:t xml:space="preserve">Acanthamoeba </w:t>
            </w:r>
            <w:proofErr w:type="spellStart"/>
            <w:r w:rsidRPr="00784DCF">
              <w:rPr>
                <w:rFonts w:ascii="Times New Roman" w:hAnsi="Times New Roman" w:cs="Times New Roman"/>
                <w:i/>
              </w:rPr>
              <w:t>healyi</w:t>
            </w:r>
            <w:proofErr w:type="spellEnd"/>
          </w:p>
        </w:tc>
        <w:tc>
          <w:tcPr>
            <w:tcW w:w="2250" w:type="dxa"/>
            <w:noWrap/>
            <w:hideMark/>
          </w:tcPr>
          <w:p w14:paraId="520AAB49" w14:textId="77777777" w:rsidR="00784DCF" w:rsidRPr="00784DCF" w:rsidRDefault="00784DCF" w:rsidP="00816631">
            <w:pPr>
              <w:jc w:val="both"/>
              <w:rPr>
                <w:rFonts w:ascii="Times New Roman" w:hAnsi="Times New Roman" w:cs="Times New Roman"/>
              </w:rPr>
            </w:pPr>
            <w:r w:rsidRPr="00784DCF">
              <w:rPr>
                <w:rFonts w:ascii="Times New Roman" w:hAnsi="Times New Roman" w:cs="Times New Roman"/>
                <w:color w:val="000000"/>
                <w:shd w:val="clear" w:color="auto" w:fill="FFFFFF"/>
              </w:rPr>
              <w:t>PRJEB7687</w:t>
            </w:r>
          </w:p>
        </w:tc>
        <w:tc>
          <w:tcPr>
            <w:tcW w:w="4320" w:type="dxa"/>
          </w:tcPr>
          <w:p w14:paraId="7E59E0AA" w14:textId="77777777" w:rsidR="00784DCF" w:rsidRPr="00784DCF" w:rsidRDefault="00816631" w:rsidP="00816631">
            <w:pPr>
              <w:jc w:val="both"/>
              <w:rPr>
                <w:rFonts w:ascii="Times New Roman" w:hAnsi="Times New Roman" w:cs="Times New Roman"/>
              </w:rPr>
            </w:pPr>
            <w:hyperlink r:id="rId12" w:history="1">
              <w:r w:rsidR="00784DCF" w:rsidRPr="00784DCF">
                <w:rPr>
                  <w:rStyle w:val="Hyperlink"/>
                  <w:rFonts w:ascii="Times New Roman" w:hAnsi="Times New Roman" w:cs="Times New Roman"/>
                </w:rPr>
                <w:t>https://www.ncbi.nlm.nih.gov/bioproject/PRJEB7687</w:t>
              </w:r>
            </w:hyperlink>
          </w:p>
        </w:tc>
      </w:tr>
      <w:tr w:rsidR="00784DCF" w:rsidRPr="00784DCF" w14:paraId="0EC2DE70" w14:textId="77777777" w:rsidTr="00816631">
        <w:trPr>
          <w:trHeight w:val="300"/>
        </w:trPr>
        <w:tc>
          <w:tcPr>
            <w:tcW w:w="3888" w:type="dxa"/>
            <w:noWrap/>
            <w:hideMark/>
          </w:tcPr>
          <w:p w14:paraId="5B71B6F1" w14:textId="77777777" w:rsidR="00784DCF" w:rsidRPr="00784DCF" w:rsidRDefault="00784DCF" w:rsidP="00816631">
            <w:pPr>
              <w:jc w:val="both"/>
              <w:rPr>
                <w:rFonts w:ascii="Times New Roman" w:hAnsi="Times New Roman" w:cs="Times New Roman"/>
                <w:i/>
                <w:color w:val="666666"/>
              </w:rPr>
            </w:pPr>
            <w:r w:rsidRPr="00784DCF">
              <w:rPr>
                <w:rFonts w:ascii="Times New Roman" w:hAnsi="Times New Roman" w:cs="Times New Roman"/>
                <w:i/>
              </w:rPr>
              <w:t>Acanthamoeba lenticulate</w:t>
            </w:r>
          </w:p>
        </w:tc>
        <w:tc>
          <w:tcPr>
            <w:tcW w:w="2250" w:type="dxa"/>
            <w:noWrap/>
            <w:hideMark/>
          </w:tcPr>
          <w:p w14:paraId="3484129E" w14:textId="77777777" w:rsidR="00784DCF" w:rsidRPr="00784DCF" w:rsidRDefault="00784DCF" w:rsidP="00816631">
            <w:pPr>
              <w:jc w:val="both"/>
              <w:rPr>
                <w:rFonts w:ascii="Times New Roman" w:hAnsi="Times New Roman" w:cs="Times New Roman"/>
              </w:rPr>
            </w:pPr>
            <w:r w:rsidRPr="00784DCF">
              <w:rPr>
                <w:rFonts w:ascii="Times New Roman" w:hAnsi="Times New Roman" w:cs="Times New Roman"/>
                <w:color w:val="000000"/>
                <w:shd w:val="clear" w:color="auto" w:fill="FFFFFF"/>
              </w:rPr>
              <w:t>PRJNA374454</w:t>
            </w:r>
          </w:p>
        </w:tc>
        <w:tc>
          <w:tcPr>
            <w:tcW w:w="4320" w:type="dxa"/>
          </w:tcPr>
          <w:p w14:paraId="49CB13C9" w14:textId="77777777" w:rsidR="00784DCF" w:rsidRPr="00784DCF" w:rsidRDefault="00816631" w:rsidP="00816631">
            <w:pPr>
              <w:jc w:val="both"/>
              <w:rPr>
                <w:rFonts w:ascii="Times New Roman" w:hAnsi="Times New Roman" w:cs="Times New Roman"/>
              </w:rPr>
            </w:pPr>
            <w:hyperlink r:id="rId13" w:history="1">
              <w:r w:rsidR="00784DCF" w:rsidRPr="00784DCF">
                <w:rPr>
                  <w:rStyle w:val="Hyperlink"/>
                  <w:rFonts w:ascii="Times New Roman" w:hAnsi="Times New Roman" w:cs="Times New Roman"/>
                </w:rPr>
                <w:t>https://www.ncbi.nlm.nih.gov/bioproject/PRJNA374454</w:t>
              </w:r>
            </w:hyperlink>
          </w:p>
        </w:tc>
      </w:tr>
      <w:tr w:rsidR="00784DCF" w:rsidRPr="00784DCF" w14:paraId="210E9960" w14:textId="77777777" w:rsidTr="00816631">
        <w:trPr>
          <w:trHeight w:val="300"/>
        </w:trPr>
        <w:tc>
          <w:tcPr>
            <w:tcW w:w="3888" w:type="dxa"/>
            <w:noWrap/>
            <w:hideMark/>
          </w:tcPr>
          <w:p w14:paraId="64DC2F0D" w14:textId="77777777" w:rsidR="00784DCF" w:rsidRPr="00784DCF" w:rsidRDefault="00784DCF" w:rsidP="00816631">
            <w:pPr>
              <w:jc w:val="both"/>
              <w:rPr>
                <w:rFonts w:ascii="Times New Roman" w:hAnsi="Times New Roman" w:cs="Times New Roman"/>
                <w:i/>
                <w:color w:val="666666"/>
              </w:rPr>
            </w:pPr>
            <w:r w:rsidRPr="00784DCF">
              <w:rPr>
                <w:rFonts w:ascii="Times New Roman" w:hAnsi="Times New Roman" w:cs="Times New Roman"/>
                <w:i/>
              </w:rPr>
              <w:t xml:space="preserve">Acanthamoeba </w:t>
            </w:r>
            <w:proofErr w:type="spellStart"/>
            <w:r w:rsidRPr="00784DCF">
              <w:rPr>
                <w:rFonts w:ascii="Times New Roman" w:hAnsi="Times New Roman" w:cs="Times New Roman"/>
                <w:i/>
              </w:rPr>
              <w:t>lugdunensis</w:t>
            </w:r>
            <w:proofErr w:type="spellEnd"/>
          </w:p>
        </w:tc>
        <w:tc>
          <w:tcPr>
            <w:tcW w:w="2250" w:type="dxa"/>
            <w:noWrap/>
            <w:hideMark/>
          </w:tcPr>
          <w:p w14:paraId="6E05E0AF" w14:textId="77777777" w:rsidR="00784DCF" w:rsidRPr="00784DCF" w:rsidRDefault="00784DCF" w:rsidP="00816631">
            <w:pPr>
              <w:jc w:val="both"/>
              <w:rPr>
                <w:rFonts w:ascii="Times New Roman" w:hAnsi="Times New Roman" w:cs="Times New Roman"/>
              </w:rPr>
            </w:pPr>
            <w:r w:rsidRPr="00784DCF">
              <w:rPr>
                <w:rFonts w:ascii="Times New Roman" w:hAnsi="Times New Roman" w:cs="Times New Roman"/>
                <w:color w:val="000000"/>
                <w:shd w:val="clear" w:color="auto" w:fill="FFFFFF"/>
              </w:rPr>
              <w:t>PRJEB7687</w:t>
            </w:r>
          </w:p>
        </w:tc>
        <w:tc>
          <w:tcPr>
            <w:tcW w:w="4320" w:type="dxa"/>
          </w:tcPr>
          <w:p w14:paraId="7289870B" w14:textId="77777777" w:rsidR="00784DCF" w:rsidRPr="00784DCF" w:rsidRDefault="00816631" w:rsidP="00816631">
            <w:pPr>
              <w:jc w:val="both"/>
              <w:rPr>
                <w:rFonts w:ascii="Times New Roman" w:hAnsi="Times New Roman" w:cs="Times New Roman"/>
              </w:rPr>
            </w:pPr>
            <w:hyperlink r:id="rId14" w:history="1">
              <w:r w:rsidR="00784DCF" w:rsidRPr="00784DCF">
                <w:rPr>
                  <w:rStyle w:val="Hyperlink"/>
                  <w:rFonts w:ascii="Times New Roman" w:hAnsi="Times New Roman" w:cs="Times New Roman"/>
                </w:rPr>
                <w:t>https://www.ncbi.nlm.nih.gov/bioproject/PRJEB7687</w:t>
              </w:r>
            </w:hyperlink>
          </w:p>
        </w:tc>
      </w:tr>
      <w:tr w:rsidR="00784DCF" w:rsidRPr="00784DCF" w14:paraId="55FF4732" w14:textId="77777777" w:rsidTr="00816631">
        <w:trPr>
          <w:trHeight w:val="300"/>
        </w:trPr>
        <w:tc>
          <w:tcPr>
            <w:tcW w:w="3888" w:type="dxa"/>
            <w:noWrap/>
            <w:hideMark/>
          </w:tcPr>
          <w:p w14:paraId="481EAC66" w14:textId="77777777" w:rsidR="00784DCF" w:rsidRPr="00784DCF" w:rsidRDefault="00784DCF" w:rsidP="00816631">
            <w:pPr>
              <w:jc w:val="both"/>
              <w:rPr>
                <w:rFonts w:ascii="Times New Roman" w:hAnsi="Times New Roman" w:cs="Times New Roman"/>
                <w:i/>
                <w:color w:val="666666"/>
              </w:rPr>
            </w:pPr>
            <w:r w:rsidRPr="00784DCF">
              <w:rPr>
                <w:rFonts w:ascii="Times New Roman" w:hAnsi="Times New Roman" w:cs="Times New Roman"/>
                <w:i/>
              </w:rPr>
              <w:t xml:space="preserve">Acanthamoeba </w:t>
            </w:r>
            <w:proofErr w:type="spellStart"/>
            <w:r w:rsidRPr="00784DCF">
              <w:rPr>
                <w:rFonts w:ascii="Times New Roman" w:hAnsi="Times New Roman" w:cs="Times New Roman"/>
                <w:i/>
              </w:rPr>
              <w:t>mauritaniensis</w:t>
            </w:r>
            <w:proofErr w:type="spellEnd"/>
          </w:p>
        </w:tc>
        <w:tc>
          <w:tcPr>
            <w:tcW w:w="2250" w:type="dxa"/>
            <w:noWrap/>
            <w:hideMark/>
          </w:tcPr>
          <w:p w14:paraId="5BC8AB8E" w14:textId="77777777" w:rsidR="00784DCF" w:rsidRPr="00784DCF" w:rsidRDefault="00784DCF" w:rsidP="00816631">
            <w:pPr>
              <w:jc w:val="both"/>
              <w:rPr>
                <w:rFonts w:ascii="Times New Roman" w:hAnsi="Times New Roman" w:cs="Times New Roman"/>
              </w:rPr>
            </w:pPr>
            <w:r w:rsidRPr="00784DCF">
              <w:rPr>
                <w:rFonts w:ascii="Times New Roman" w:hAnsi="Times New Roman" w:cs="Times New Roman"/>
                <w:color w:val="000000"/>
                <w:shd w:val="clear" w:color="auto" w:fill="FFFFFF"/>
              </w:rPr>
              <w:t>PRJEB7687</w:t>
            </w:r>
          </w:p>
        </w:tc>
        <w:tc>
          <w:tcPr>
            <w:tcW w:w="4320" w:type="dxa"/>
          </w:tcPr>
          <w:p w14:paraId="3C6A5302" w14:textId="77777777" w:rsidR="00784DCF" w:rsidRPr="00784DCF" w:rsidRDefault="00816631" w:rsidP="00816631">
            <w:pPr>
              <w:jc w:val="both"/>
              <w:rPr>
                <w:rFonts w:ascii="Times New Roman" w:hAnsi="Times New Roman" w:cs="Times New Roman"/>
              </w:rPr>
            </w:pPr>
            <w:hyperlink r:id="rId15" w:history="1">
              <w:r w:rsidR="00784DCF" w:rsidRPr="00784DCF">
                <w:rPr>
                  <w:rStyle w:val="Hyperlink"/>
                  <w:rFonts w:ascii="Times New Roman" w:hAnsi="Times New Roman" w:cs="Times New Roman"/>
                </w:rPr>
                <w:t>https://www.ncbi.nlm.nih.gov/bioproject/PRJEB7687</w:t>
              </w:r>
            </w:hyperlink>
          </w:p>
        </w:tc>
      </w:tr>
      <w:tr w:rsidR="00784DCF" w:rsidRPr="00784DCF" w14:paraId="6D3076C9" w14:textId="77777777" w:rsidTr="00816631">
        <w:trPr>
          <w:trHeight w:val="300"/>
        </w:trPr>
        <w:tc>
          <w:tcPr>
            <w:tcW w:w="3888" w:type="dxa"/>
            <w:noWrap/>
            <w:hideMark/>
          </w:tcPr>
          <w:p w14:paraId="3D5B3057" w14:textId="77777777" w:rsidR="00784DCF" w:rsidRPr="00784DCF" w:rsidRDefault="00784DCF" w:rsidP="00816631">
            <w:pPr>
              <w:tabs>
                <w:tab w:val="left" w:pos="720"/>
              </w:tabs>
              <w:jc w:val="both"/>
              <w:rPr>
                <w:rFonts w:ascii="Times New Roman" w:hAnsi="Times New Roman" w:cs="Times New Roman"/>
                <w:bCs/>
                <w:i/>
                <w:color w:val="000000"/>
                <w:sz w:val="20"/>
                <w:szCs w:val="20"/>
              </w:rPr>
            </w:pPr>
            <w:r w:rsidRPr="00784DCF">
              <w:rPr>
                <w:rFonts w:ascii="Times New Roman" w:hAnsi="Times New Roman" w:cs="Times New Roman"/>
                <w:i/>
              </w:rPr>
              <w:t xml:space="preserve">Acanthamoeba </w:t>
            </w:r>
            <w:proofErr w:type="spellStart"/>
            <w:r w:rsidRPr="00784DCF">
              <w:rPr>
                <w:rFonts w:ascii="Times New Roman" w:hAnsi="Times New Roman" w:cs="Times New Roman"/>
                <w:i/>
              </w:rPr>
              <w:t>pearcei</w:t>
            </w:r>
            <w:proofErr w:type="spellEnd"/>
          </w:p>
        </w:tc>
        <w:tc>
          <w:tcPr>
            <w:tcW w:w="2250" w:type="dxa"/>
            <w:noWrap/>
            <w:hideMark/>
          </w:tcPr>
          <w:p w14:paraId="6E5A5803"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shd w:val="clear" w:color="auto" w:fill="FFFFFF"/>
              </w:rPr>
              <w:t>PRJEB7687</w:t>
            </w:r>
          </w:p>
        </w:tc>
        <w:tc>
          <w:tcPr>
            <w:tcW w:w="4320" w:type="dxa"/>
            <w:noWrap/>
            <w:hideMark/>
          </w:tcPr>
          <w:p w14:paraId="1AEF6633" w14:textId="77777777" w:rsidR="00784DCF" w:rsidRPr="00784DCF" w:rsidRDefault="00816631" w:rsidP="00816631">
            <w:pPr>
              <w:tabs>
                <w:tab w:val="left" w:pos="720"/>
              </w:tabs>
              <w:jc w:val="both"/>
              <w:rPr>
                <w:rFonts w:ascii="Times New Roman" w:hAnsi="Times New Roman" w:cs="Times New Roman"/>
                <w:color w:val="0000FF"/>
                <w:u w:val="single"/>
              </w:rPr>
            </w:pPr>
            <w:hyperlink r:id="rId16" w:history="1">
              <w:r w:rsidR="00784DCF" w:rsidRPr="00784DCF">
                <w:rPr>
                  <w:rStyle w:val="Hyperlink"/>
                  <w:rFonts w:ascii="Times New Roman" w:hAnsi="Times New Roman" w:cs="Times New Roman"/>
                </w:rPr>
                <w:t>https://www.ncbi.nlm.nih.gov/bioproject/PRJEB7687</w:t>
              </w:r>
            </w:hyperlink>
          </w:p>
        </w:tc>
      </w:tr>
      <w:tr w:rsidR="00784DCF" w:rsidRPr="00784DCF" w14:paraId="3FCE22D2" w14:textId="77777777" w:rsidTr="00816631">
        <w:trPr>
          <w:trHeight w:val="300"/>
        </w:trPr>
        <w:tc>
          <w:tcPr>
            <w:tcW w:w="3888" w:type="dxa"/>
            <w:noWrap/>
            <w:hideMark/>
          </w:tcPr>
          <w:p w14:paraId="7749E910" w14:textId="77777777" w:rsidR="00784DCF" w:rsidRPr="00784DCF" w:rsidRDefault="00784DCF" w:rsidP="00816631">
            <w:pPr>
              <w:tabs>
                <w:tab w:val="left" w:pos="720"/>
              </w:tabs>
              <w:jc w:val="both"/>
              <w:rPr>
                <w:rFonts w:ascii="Times New Roman" w:hAnsi="Times New Roman" w:cs="Times New Roman"/>
                <w:bCs/>
                <w:i/>
                <w:color w:val="000000"/>
                <w:sz w:val="20"/>
                <w:szCs w:val="20"/>
              </w:rPr>
            </w:pPr>
            <w:r w:rsidRPr="00784DCF">
              <w:rPr>
                <w:rFonts w:ascii="Times New Roman" w:hAnsi="Times New Roman" w:cs="Times New Roman"/>
                <w:i/>
              </w:rPr>
              <w:t xml:space="preserve">Acanthamoeba </w:t>
            </w:r>
            <w:proofErr w:type="spellStart"/>
            <w:r w:rsidRPr="00784DCF">
              <w:rPr>
                <w:rFonts w:ascii="Times New Roman" w:hAnsi="Times New Roman" w:cs="Times New Roman"/>
                <w:i/>
              </w:rPr>
              <w:t>polyphaga</w:t>
            </w:r>
            <w:proofErr w:type="spellEnd"/>
          </w:p>
        </w:tc>
        <w:tc>
          <w:tcPr>
            <w:tcW w:w="2250" w:type="dxa"/>
            <w:noWrap/>
            <w:hideMark/>
          </w:tcPr>
          <w:p w14:paraId="697F0851"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shd w:val="clear" w:color="auto" w:fill="FFFFFF"/>
              </w:rPr>
              <w:t>PRJNA307312</w:t>
            </w:r>
          </w:p>
        </w:tc>
        <w:tc>
          <w:tcPr>
            <w:tcW w:w="4320" w:type="dxa"/>
            <w:noWrap/>
            <w:hideMark/>
          </w:tcPr>
          <w:p w14:paraId="496EEEDB" w14:textId="77777777" w:rsidR="00784DCF" w:rsidRPr="00784DCF" w:rsidRDefault="00816631" w:rsidP="00816631">
            <w:pPr>
              <w:jc w:val="both"/>
              <w:rPr>
                <w:rFonts w:ascii="Times New Roman" w:hAnsi="Times New Roman" w:cs="Times New Roman"/>
              </w:rPr>
            </w:pPr>
            <w:hyperlink r:id="rId17" w:history="1">
              <w:r w:rsidR="00784DCF" w:rsidRPr="00784DCF">
                <w:rPr>
                  <w:rStyle w:val="Hyperlink"/>
                  <w:rFonts w:ascii="Times New Roman" w:hAnsi="Times New Roman" w:cs="Times New Roman"/>
                </w:rPr>
                <w:t>https://www.ncbi.nlm.nih.gov/bioproject/PRJNA307312</w:t>
              </w:r>
            </w:hyperlink>
          </w:p>
        </w:tc>
      </w:tr>
      <w:tr w:rsidR="00784DCF" w:rsidRPr="00784DCF" w14:paraId="14BD98FC" w14:textId="77777777" w:rsidTr="00816631">
        <w:trPr>
          <w:trHeight w:val="300"/>
        </w:trPr>
        <w:tc>
          <w:tcPr>
            <w:tcW w:w="3888" w:type="dxa"/>
            <w:noWrap/>
            <w:hideMark/>
          </w:tcPr>
          <w:p w14:paraId="621AB545" w14:textId="77777777" w:rsidR="00784DCF" w:rsidRPr="00784DCF" w:rsidRDefault="00784DCF" w:rsidP="00816631">
            <w:pPr>
              <w:tabs>
                <w:tab w:val="left" w:pos="720"/>
              </w:tabs>
              <w:jc w:val="both"/>
              <w:rPr>
                <w:rFonts w:ascii="Times New Roman" w:hAnsi="Times New Roman" w:cs="Times New Roman"/>
                <w:bCs/>
                <w:i/>
                <w:color w:val="000000"/>
                <w:sz w:val="20"/>
                <w:szCs w:val="20"/>
              </w:rPr>
            </w:pPr>
            <w:r w:rsidRPr="00784DCF">
              <w:rPr>
                <w:rFonts w:ascii="Times New Roman" w:hAnsi="Times New Roman" w:cs="Times New Roman"/>
                <w:i/>
              </w:rPr>
              <w:t xml:space="preserve">Acanthamoeba </w:t>
            </w:r>
            <w:proofErr w:type="spellStart"/>
            <w:r w:rsidRPr="00784DCF">
              <w:rPr>
                <w:rFonts w:ascii="Times New Roman" w:hAnsi="Times New Roman" w:cs="Times New Roman"/>
                <w:i/>
              </w:rPr>
              <w:t>quina</w:t>
            </w:r>
            <w:proofErr w:type="spellEnd"/>
          </w:p>
        </w:tc>
        <w:tc>
          <w:tcPr>
            <w:tcW w:w="2250" w:type="dxa"/>
            <w:noWrap/>
            <w:hideMark/>
          </w:tcPr>
          <w:p w14:paraId="35A8EFE2"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shd w:val="clear" w:color="auto" w:fill="FFFFFF"/>
              </w:rPr>
              <w:t>PRJEB7687</w:t>
            </w:r>
          </w:p>
        </w:tc>
        <w:tc>
          <w:tcPr>
            <w:tcW w:w="4320" w:type="dxa"/>
            <w:noWrap/>
            <w:hideMark/>
          </w:tcPr>
          <w:p w14:paraId="2D078672" w14:textId="77777777" w:rsidR="00784DCF" w:rsidRPr="00784DCF" w:rsidRDefault="00816631" w:rsidP="00816631">
            <w:pPr>
              <w:jc w:val="both"/>
              <w:rPr>
                <w:rFonts w:ascii="Times New Roman" w:hAnsi="Times New Roman" w:cs="Times New Roman"/>
              </w:rPr>
            </w:pPr>
            <w:hyperlink r:id="rId18" w:history="1">
              <w:r w:rsidR="00784DCF" w:rsidRPr="00784DCF">
                <w:rPr>
                  <w:rStyle w:val="Hyperlink"/>
                  <w:rFonts w:ascii="Times New Roman" w:hAnsi="Times New Roman" w:cs="Times New Roman"/>
                </w:rPr>
                <w:t>https://www.ncbi.nlm.nih.gov/bioproject/PRJEB7687</w:t>
              </w:r>
            </w:hyperlink>
          </w:p>
        </w:tc>
      </w:tr>
      <w:tr w:rsidR="00784DCF" w:rsidRPr="00784DCF" w14:paraId="4036E3BB" w14:textId="77777777" w:rsidTr="00816631">
        <w:trPr>
          <w:trHeight w:val="300"/>
        </w:trPr>
        <w:tc>
          <w:tcPr>
            <w:tcW w:w="3888" w:type="dxa"/>
            <w:noWrap/>
            <w:hideMark/>
          </w:tcPr>
          <w:p w14:paraId="48A2BFA8" w14:textId="77777777" w:rsidR="00784DCF" w:rsidRPr="00784DCF" w:rsidRDefault="00784DCF" w:rsidP="00816631">
            <w:pPr>
              <w:tabs>
                <w:tab w:val="left" w:pos="720"/>
              </w:tabs>
              <w:jc w:val="both"/>
              <w:rPr>
                <w:rFonts w:ascii="Times New Roman" w:hAnsi="Times New Roman" w:cs="Times New Roman"/>
                <w:bCs/>
                <w:i/>
                <w:color w:val="000000"/>
                <w:sz w:val="20"/>
                <w:szCs w:val="20"/>
              </w:rPr>
            </w:pPr>
            <w:r w:rsidRPr="00784DCF">
              <w:rPr>
                <w:rFonts w:ascii="Times New Roman" w:hAnsi="Times New Roman" w:cs="Times New Roman"/>
                <w:i/>
              </w:rPr>
              <w:t xml:space="preserve">Acanthamoeba </w:t>
            </w:r>
            <w:proofErr w:type="spellStart"/>
            <w:r w:rsidRPr="00784DCF">
              <w:rPr>
                <w:rFonts w:ascii="Times New Roman" w:hAnsi="Times New Roman" w:cs="Times New Roman"/>
                <w:i/>
              </w:rPr>
              <w:t>rhysodes</w:t>
            </w:r>
            <w:proofErr w:type="spellEnd"/>
          </w:p>
        </w:tc>
        <w:tc>
          <w:tcPr>
            <w:tcW w:w="2250" w:type="dxa"/>
            <w:noWrap/>
            <w:hideMark/>
          </w:tcPr>
          <w:p w14:paraId="269F6E25"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shd w:val="clear" w:color="auto" w:fill="FFFFFF"/>
              </w:rPr>
              <w:t>PRJEB7687</w:t>
            </w:r>
          </w:p>
        </w:tc>
        <w:tc>
          <w:tcPr>
            <w:tcW w:w="4320" w:type="dxa"/>
            <w:noWrap/>
            <w:hideMark/>
          </w:tcPr>
          <w:p w14:paraId="4D513A50" w14:textId="77777777" w:rsidR="00784DCF" w:rsidRPr="00784DCF" w:rsidRDefault="00816631" w:rsidP="00816631">
            <w:pPr>
              <w:jc w:val="both"/>
              <w:rPr>
                <w:rFonts w:ascii="Times New Roman" w:hAnsi="Times New Roman" w:cs="Times New Roman"/>
              </w:rPr>
            </w:pPr>
            <w:hyperlink r:id="rId19" w:history="1">
              <w:r w:rsidR="00784DCF" w:rsidRPr="00784DCF">
                <w:rPr>
                  <w:rStyle w:val="Hyperlink"/>
                  <w:rFonts w:ascii="Times New Roman" w:hAnsi="Times New Roman" w:cs="Times New Roman"/>
                </w:rPr>
                <w:t>https://www.ncbi.nlm.nih.gov/bioproject/PRJEB7687</w:t>
              </w:r>
            </w:hyperlink>
          </w:p>
        </w:tc>
      </w:tr>
      <w:tr w:rsidR="00784DCF" w:rsidRPr="00784DCF" w14:paraId="13E357D4" w14:textId="77777777" w:rsidTr="00816631">
        <w:trPr>
          <w:trHeight w:val="300"/>
        </w:trPr>
        <w:tc>
          <w:tcPr>
            <w:tcW w:w="3888" w:type="dxa"/>
            <w:noWrap/>
            <w:hideMark/>
          </w:tcPr>
          <w:p w14:paraId="14CB6084" w14:textId="77777777" w:rsidR="00784DCF" w:rsidRPr="00784DCF" w:rsidRDefault="00784DCF" w:rsidP="00816631">
            <w:pPr>
              <w:tabs>
                <w:tab w:val="left" w:pos="720"/>
              </w:tabs>
              <w:jc w:val="both"/>
              <w:rPr>
                <w:rFonts w:ascii="Times New Roman" w:hAnsi="Times New Roman" w:cs="Times New Roman"/>
                <w:bCs/>
                <w:i/>
                <w:color w:val="000000"/>
                <w:sz w:val="20"/>
                <w:szCs w:val="20"/>
              </w:rPr>
            </w:pPr>
            <w:r w:rsidRPr="00784DCF">
              <w:rPr>
                <w:rFonts w:ascii="Times New Roman" w:hAnsi="Times New Roman" w:cs="Times New Roman"/>
                <w:i/>
              </w:rPr>
              <w:t xml:space="preserve">Acanthamoeba </w:t>
            </w:r>
            <w:proofErr w:type="spellStart"/>
            <w:r w:rsidRPr="00784DCF">
              <w:rPr>
                <w:rFonts w:ascii="Times New Roman" w:hAnsi="Times New Roman" w:cs="Times New Roman"/>
                <w:i/>
              </w:rPr>
              <w:t>royreba</w:t>
            </w:r>
            <w:proofErr w:type="spellEnd"/>
          </w:p>
        </w:tc>
        <w:tc>
          <w:tcPr>
            <w:tcW w:w="2250" w:type="dxa"/>
            <w:noWrap/>
            <w:hideMark/>
          </w:tcPr>
          <w:p w14:paraId="59426ACA"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shd w:val="clear" w:color="auto" w:fill="FFFFFF"/>
              </w:rPr>
              <w:t>PRJEB7687</w:t>
            </w:r>
          </w:p>
        </w:tc>
        <w:tc>
          <w:tcPr>
            <w:tcW w:w="4320" w:type="dxa"/>
            <w:noWrap/>
            <w:hideMark/>
          </w:tcPr>
          <w:p w14:paraId="6407A21E" w14:textId="77777777" w:rsidR="00784DCF" w:rsidRPr="00784DCF" w:rsidRDefault="00816631" w:rsidP="00816631">
            <w:pPr>
              <w:jc w:val="both"/>
              <w:rPr>
                <w:rFonts w:ascii="Times New Roman" w:hAnsi="Times New Roman" w:cs="Times New Roman"/>
              </w:rPr>
            </w:pPr>
            <w:hyperlink r:id="rId20" w:history="1">
              <w:r w:rsidR="00784DCF" w:rsidRPr="00784DCF">
                <w:rPr>
                  <w:rStyle w:val="Hyperlink"/>
                  <w:rFonts w:ascii="Times New Roman" w:hAnsi="Times New Roman" w:cs="Times New Roman"/>
                </w:rPr>
                <w:t>https://www.ncbi.nlm.nih.gov/bioproject/PRJEB7687</w:t>
              </w:r>
            </w:hyperlink>
          </w:p>
        </w:tc>
      </w:tr>
      <w:tr w:rsidR="00784DCF" w:rsidRPr="00784DCF" w14:paraId="055B35BB" w14:textId="77777777" w:rsidTr="00816631">
        <w:trPr>
          <w:trHeight w:val="300"/>
        </w:trPr>
        <w:tc>
          <w:tcPr>
            <w:tcW w:w="3888" w:type="dxa"/>
            <w:noWrap/>
            <w:hideMark/>
          </w:tcPr>
          <w:p w14:paraId="13AD2E52"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rPr>
              <w:t>Acytostelium</w:t>
            </w:r>
            <w:proofErr w:type="spellEnd"/>
            <w:r w:rsidRPr="00784DCF">
              <w:rPr>
                <w:rFonts w:ascii="Times New Roman" w:hAnsi="Times New Roman" w:cs="Times New Roman"/>
                <w:i/>
              </w:rPr>
              <w:t xml:space="preserve"> </w:t>
            </w:r>
            <w:proofErr w:type="spellStart"/>
            <w:r w:rsidRPr="00784DCF">
              <w:rPr>
                <w:rFonts w:ascii="Times New Roman" w:hAnsi="Times New Roman" w:cs="Times New Roman"/>
                <w:i/>
              </w:rPr>
              <w:t>ellipticum</w:t>
            </w:r>
            <w:proofErr w:type="spellEnd"/>
          </w:p>
        </w:tc>
        <w:tc>
          <w:tcPr>
            <w:tcW w:w="2250" w:type="dxa"/>
            <w:noWrap/>
            <w:hideMark/>
          </w:tcPr>
          <w:p w14:paraId="75D6AC25"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shd w:val="clear" w:color="auto" w:fill="FFFFFF"/>
              </w:rPr>
              <w:t>PRJEB14640</w:t>
            </w:r>
          </w:p>
        </w:tc>
        <w:tc>
          <w:tcPr>
            <w:tcW w:w="4320" w:type="dxa"/>
            <w:noWrap/>
            <w:hideMark/>
          </w:tcPr>
          <w:p w14:paraId="4796F5A9" w14:textId="77777777" w:rsidR="00784DCF" w:rsidRPr="00784DCF" w:rsidRDefault="00816631" w:rsidP="00816631">
            <w:pPr>
              <w:jc w:val="both"/>
              <w:rPr>
                <w:rFonts w:ascii="Times New Roman" w:hAnsi="Times New Roman" w:cs="Times New Roman"/>
              </w:rPr>
            </w:pPr>
            <w:hyperlink r:id="rId21" w:history="1">
              <w:r w:rsidR="00784DCF" w:rsidRPr="00784DCF">
                <w:rPr>
                  <w:rStyle w:val="Hyperlink"/>
                  <w:rFonts w:ascii="Times New Roman" w:hAnsi="Times New Roman" w:cs="Times New Roman"/>
                </w:rPr>
                <w:t>https://www.ncbi.nlm.nih.gov/bioproject/PRJEB14640</w:t>
              </w:r>
            </w:hyperlink>
          </w:p>
        </w:tc>
      </w:tr>
      <w:tr w:rsidR="00784DCF" w:rsidRPr="00784DCF" w14:paraId="4BB35295" w14:textId="77777777" w:rsidTr="00816631">
        <w:trPr>
          <w:trHeight w:val="300"/>
        </w:trPr>
        <w:tc>
          <w:tcPr>
            <w:tcW w:w="3888" w:type="dxa"/>
            <w:noWrap/>
            <w:hideMark/>
          </w:tcPr>
          <w:p w14:paraId="1728F88A"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rPr>
              <w:t>Acytostelium</w:t>
            </w:r>
            <w:proofErr w:type="spellEnd"/>
            <w:r w:rsidRPr="00784DCF">
              <w:rPr>
                <w:rFonts w:ascii="Times New Roman" w:hAnsi="Times New Roman" w:cs="Times New Roman"/>
                <w:i/>
              </w:rPr>
              <w:t xml:space="preserve"> </w:t>
            </w:r>
            <w:proofErr w:type="spellStart"/>
            <w:r w:rsidRPr="00784DCF">
              <w:rPr>
                <w:rFonts w:ascii="Times New Roman" w:hAnsi="Times New Roman" w:cs="Times New Roman"/>
                <w:i/>
              </w:rPr>
              <w:t>leptosomum</w:t>
            </w:r>
            <w:proofErr w:type="spellEnd"/>
          </w:p>
        </w:tc>
        <w:tc>
          <w:tcPr>
            <w:tcW w:w="2250" w:type="dxa"/>
            <w:noWrap/>
            <w:hideMark/>
          </w:tcPr>
          <w:p w14:paraId="19D3830D"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shd w:val="clear" w:color="auto" w:fill="FFFFFF"/>
              </w:rPr>
              <w:t>PRJEB14640</w:t>
            </w:r>
          </w:p>
        </w:tc>
        <w:tc>
          <w:tcPr>
            <w:tcW w:w="4320" w:type="dxa"/>
            <w:noWrap/>
            <w:hideMark/>
          </w:tcPr>
          <w:p w14:paraId="6257570C" w14:textId="77777777" w:rsidR="00784DCF" w:rsidRPr="00784DCF" w:rsidRDefault="00816631" w:rsidP="00816631">
            <w:pPr>
              <w:jc w:val="both"/>
              <w:rPr>
                <w:rFonts w:ascii="Times New Roman" w:hAnsi="Times New Roman" w:cs="Times New Roman"/>
              </w:rPr>
            </w:pPr>
            <w:hyperlink r:id="rId22" w:history="1">
              <w:r w:rsidR="00784DCF" w:rsidRPr="00784DCF">
                <w:rPr>
                  <w:rStyle w:val="Hyperlink"/>
                  <w:rFonts w:ascii="Times New Roman" w:hAnsi="Times New Roman" w:cs="Times New Roman"/>
                </w:rPr>
                <w:t>https://www.ncbi.nlm.nih.gov/bioproject/PRJEB14640</w:t>
              </w:r>
            </w:hyperlink>
          </w:p>
        </w:tc>
      </w:tr>
      <w:tr w:rsidR="00784DCF" w:rsidRPr="00784DCF" w14:paraId="168B3BF2" w14:textId="77777777" w:rsidTr="00816631">
        <w:trPr>
          <w:trHeight w:val="300"/>
        </w:trPr>
        <w:tc>
          <w:tcPr>
            <w:tcW w:w="3888" w:type="dxa"/>
            <w:noWrap/>
            <w:hideMark/>
          </w:tcPr>
          <w:p w14:paraId="3973F532"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rPr>
              <w:t>Acytostelium</w:t>
            </w:r>
            <w:proofErr w:type="spellEnd"/>
            <w:r w:rsidRPr="00784DCF">
              <w:rPr>
                <w:rFonts w:ascii="Times New Roman" w:hAnsi="Times New Roman" w:cs="Times New Roman"/>
                <w:i/>
              </w:rPr>
              <w:t xml:space="preserve"> </w:t>
            </w:r>
            <w:proofErr w:type="spellStart"/>
            <w:r w:rsidRPr="00784DCF">
              <w:rPr>
                <w:rFonts w:ascii="Times New Roman" w:hAnsi="Times New Roman" w:cs="Times New Roman"/>
                <w:i/>
              </w:rPr>
              <w:t>subglobosum</w:t>
            </w:r>
            <w:proofErr w:type="spellEnd"/>
          </w:p>
        </w:tc>
        <w:tc>
          <w:tcPr>
            <w:tcW w:w="2250" w:type="dxa"/>
            <w:noWrap/>
            <w:hideMark/>
          </w:tcPr>
          <w:p w14:paraId="30925B8D"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3t0gkqvn4","properties":{"formattedCitation":"[58]","plainCitation":"[58]","noteIndex":0},"citationItems":[{"id":1594,"uris":["http://zotero.org/users/local/GJAAO8zs/items/29JU76DY"],"uri":["http://zotero.org/users/local/GJAAO8zs/items/29JU76DY"],"itemData":{"id":1594,"type":"article-journal","abstract":"BACKGROUND: Social amoebae are lower eukaryotes that inhabit the soil. They are characterized by the construction of a starvation-induced multicellular fruiting body with a spore ball and supportive stalk. In most species, the stalk is filled with motile stalk cells, as represented by the model organism Dictyostelium discoideum, whose developmental mechanisms have been well characterized. However, in the genus Acytostelium, the stalk is acellular and all aggregated cells become spores. Phylogenetic analyses have shown that it is not an ancestral genus but has lost the ability to undergo cell differentiation. RESULTS: We performed genome and transcriptome analyses of Acytostelium subglobosum and compared our findings to other available dictyostelid genome data. Although A. subglobosum adopts a qualitatively different developmental program from other dictyostelids, its gene repertoire was largely conserved. Yet, families of polyketide synthase and extracellular matrix proteins have not expanded and a serine protease and ABC transporter B family gene, tagA, and a few other developmental genes are missing in the A. subglobosum lineage. Temporal gene expression patterns are astonishingly dissimilar from those of D. discoideum, and only a limited fraction of the ortholog pairs shared the same expression patterns, so that some signaling cascades for development seem to be disabled in A. subglobosum. CONCLUSIONS: The absence of the ability to undergo cell differentiation in Acytostelium is accompanied by a small change in coding potential and extensive alterations in gene expression patterns.","archive":"PubMed","archive_location":"25758444","container-title":"BMC genomics","DOI":"10.1186/s12864-015-1278-x","ISSN":"1471-2164","issue":"1","journalAbbreviation":"BMC Genomics","language":"eng","page":"80-80","title":"Comparative genome and transcriptome analyses of the social amoeba Acytostelium subglobosum that accomplishes multicellular development without germ-soma differentiation","volume":"16","author":[{"family":"Urushihara","given":"Hideko"},{"family":"Kuwayama","given":"Hidekazu"},{"family":"Fukuhara","given":"Kensuke"},{"family":"Itoh","given":"Takehiko"},{"family":"Kagoshima","given":"Hiroshi"},{"family":"Shin-I","given":"Tadasu"},{"family":"Toyoda","given":"Atsushi"},{"family":"Ohishi","given":"Kazuyo"},{"family":"Taniguchi","given":"Tateaki"},{"family":"Noguchi","given":"Hideki"},{"family":"Kuroki","given":"Yoko"},{"family":"Hata","given":"Takashi"},{"family":"Uchi","given":"Kyoko"},{"family":"Mohri","given":"Kurato"},{"family":"King","given":"Jason S"},{"family":"Insall","given":"Robert H"},{"family":"Kohara","given":"Yuji"},{"family":"Fujiyama","given":"Asao"}],"issued":{"date-parts":[["2015",2,14]]}}}],"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58]</w:t>
            </w:r>
            <w:r w:rsidRPr="00784DCF">
              <w:rPr>
                <w:rFonts w:ascii="Times New Roman" w:hAnsi="Times New Roman" w:cs="Times New Roman"/>
                <w:color w:val="000000"/>
              </w:rPr>
              <w:fldChar w:fldCharType="end"/>
            </w:r>
          </w:p>
        </w:tc>
        <w:tc>
          <w:tcPr>
            <w:tcW w:w="4320" w:type="dxa"/>
            <w:noWrap/>
            <w:hideMark/>
          </w:tcPr>
          <w:p w14:paraId="79CF08A3" w14:textId="77777777" w:rsidR="00784DCF" w:rsidRPr="00784DCF" w:rsidRDefault="00816631" w:rsidP="00816631">
            <w:pPr>
              <w:jc w:val="both"/>
              <w:rPr>
                <w:rFonts w:ascii="Times New Roman" w:hAnsi="Times New Roman" w:cs="Times New Roman"/>
              </w:rPr>
            </w:pPr>
            <w:hyperlink r:id="rId23" w:history="1">
              <w:r w:rsidR="00784DCF" w:rsidRPr="00784DCF">
                <w:rPr>
                  <w:rFonts w:ascii="Times New Roman" w:hAnsi="Times New Roman" w:cs="Times New Roman"/>
                  <w:color w:val="0000FF"/>
                  <w:u w:val="single"/>
                </w:rPr>
                <w:t>https://doi.org/10.1186/s12864-015-1278-x</w:t>
              </w:r>
            </w:hyperlink>
          </w:p>
        </w:tc>
      </w:tr>
      <w:tr w:rsidR="00784DCF" w:rsidRPr="00784DCF" w14:paraId="38071E8A" w14:textId="77777777" w:rsidTr="00816631">
        <w:trPr>
          <w:trHeight w:val="300"/>
        </w:trPr>
        <w:tc>
          <w:tcPr>
            <w:tcW w:w="3888" w:type="dxa"/>
            <w:noWrap/>
            <w:hideMark/>
          </w:tcPr>
          <w:p w14:paraId="76876796" w14:textId="77777777" w:rsidR="00784DCF" w:rsidRPr="00784DCF" w:rsidRDefault="00784DCF" w:rsidP="00816631">
            <w:pPr>
              <w:tabs>
                <w:tab w:val="left" w:pos="720"/>
              </w:tabs>
              <w:jc w:val="both"/>
              <w:rPr>
                <w:rFonts w:ascii="Times New Roman" w:hAnsi="Times New Roman" w:cs="Times New Roman"/>
                <w:bCs/>
                <w:i/>
                <w:color w:val="000000"/>
                <w:sz w:val="20"/>
                <w:szCs w:val="20"/>
              </w:rPr>
            </w:pPr>
            <w:r w:rsidRPr="00784DCF">
              <w:rPr>
                <w:rFonts w:ascii="Times New Roman" w:hAnsi="Times New Roman" w:cs="Times New Roman"/>
                <w:i/>
                <w:color w:val="000000"/>
              </w:rPr>
              <w:t>Amoeba proteus</w:t>
            </w:r>
          </w:p>
        </w:tc>
        <w:tc>
          <w:tcPr>
            <w:tcW w:w="2250" w:type="dxa"/>
            <w:noWrap/>
            <w:hideMark/>
          </w:tcPr>
          <w:p w14:paraId="439DD9EE"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29sc06ecb1","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19BE63CB"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24" w:history="1">
              <w:r w:rsidR="00784DCF" w:rsidRPr="00784DCF">
                <w:rPr>
                  <w:rFonts w:ascii="Times New Roman" w:hAnsi="Times New Roman" w:cs="Times New Roman"/>
                  <w:color w:val="0000FF"/>
                  <w:u w:val="single"/>
                </w:rPr>
                <w:t>https://doi.org/10.1093/molbev/msx162</w:t>
              </w:r>
            </w:hyperlink>
          </w:p>
        </w:tc>
      </w:tr>
      <w:tr w:rsidR="00784DCF" w:rsidRPr="00784DCF" w14:paraId="536BC431" w14:textId="77777777" w:rsidTr="00816631">
        <w:trPr>
          <w:trHeight w:val="300"/>
        </w:trPr>
        <w:tc>
          <w:tcPr>
            <w:tcW w:w="3888" w:type="dxa"/>
            <w:noWrap/>
            <w:hideMark/>
          </w:tcPr>
          <w:p w14:paraId="042B6C07"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Amphizonella</w:t>
            </w:r>
            <w:proofErr w:type="spellEnd"/>
            <w:r w:rsidRPr="00784DCF">
              <w:rPr>
                <w:rFonts w:ascii="Times New Roman" w:hAnsi="Times New Roman" w:cs="Times New Roman"/>
                <w:i/>
                <w:color w:val="000000"/>
              </w:rPr>
              <w:t xml:space="preserve"> </w:t>
            </w:r>
            <w:r w:rsidRPr="00784DCF">
              <w:rPr>
                <w:rFonts w:ascii="Times New Roman" w:hAnsi="Times New Roman" w:cs="Times New Roman"/>
                <w:color w:val="000000"/>
              </w:rPr>
              <w:t>sp. 2</w:t>
            </w:r>
            <w:r w:rsidRPr="00784DCF">
              <w:rPr>
                <w:rFonts w:ascii="Times New Roman" w:hAnsi="Times New Roman" w:cs="Times New Roman"/>
                <w:i/>
                <w:color w:val="000000"/>
              </w:rPr>
              <w:t xml:space="preserve"> </w:t>
            </w:r>
          </w:p>
        </w:tc>
        <w:tc>
          <w:tcPr>
            <w:tcW w:w="2250" w:type="dxa"/>
            <w:noWrap/>
            <w:hideMark/>
          </w:tcPr>
          <w:p w14:paraId="10DBFE7F"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2g10glbfp6","properties":{"formattedCitation":"[59]","plainCitation":"[59]","noteIndex":0},"citationItems":[{"id":1603,"uris":["http://zotero.org/users/local/GJAAO8zs/items/5TG3VZXX"],"uri":["http://zotero.org/users/local/GJAAO8zs/items/5TG3VZXX"],"itemData":{"id":1603,"type":"article-journal","abstract":"Summary\nLife was microbial for the majority of Earth’s history, but as very few microbial lineages leave a fossil record, the Precambrian evolution of life remains shrouded in mystery. Shelled (testate) amoebae stand out as an exception with rich documented diversity in the Neoproterozoic as vase-shaped microfossils (VSMs). While there is general consensus that most of these can be attributed to the Arcellinida lineage in Amoebozoa, it is still unclear whether they can be used as key fossils for interpretation of early eukaryotic evolution. Here, we present a well-resolved phylogenomic reconstruction based on 250 genes, obtained using single-cell transcriptomic techniques from a representative selection of 19 Arcellinid testate amoeba taxa. The robust phylogenetic framework enables deeper interpretations of evolution in this lineage and demanded an updated classification of the group. Additionally, we performed reconstruction of ancestral morphologies, yielding hypothetical ancestors remarkably similar to existing Neoproterozoic VSMs. We demonstrate that major lineages of testate amoebae were already diversified before the Sturtian glaciation (720 mya), supporting the hypothesis that massive eukaryotic diversification took place in the early Neoproterozoic and congruent with the interpretation that VSM are arcellinid testate amoebae.","container-title":"Current Biology","DOI":"10.1016/j.cub.2019.01.078","ISSN":"0960-9822","issue":"6","journalAbbreviation":"Current Biology","page":"991-1001.e3","title":"Phylogenomics and Morphological Reconstruction of Arcellinida Testate Amoebae Highlight Diversity of Microbial Eukaryotes in the Neoproterozoic","volume":"29","author":[{"family":"Lahr","given":"Daniel J.G."},{"family":"Kosakyan","given":"Anush"},{"family":"Lara","given":"Enrique"},{"family":"Mitchell","given":"Edward A.D."},{"family":"Morais","given":"Luana"},{"family":"Porfirio-Sousa","given":"Alfredo L."},{"family":"Ribeiro","given":"Giulia M."},{"family":"Tice","given":"Alexander K."},{"family":"Pánek","given":"Tomáš"},{"family":"Kang","given":"Seungho"},{"family":"Brown","given":"Matthew W."}],"issued":{"date-parts":[["2019",3,18]]}}}],"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59]</w:t>
            </w:r>
            <w:r w:rsidRPr="00784DCF">
              <w:rPr>
                <w:rFonts w:ascii="Times New Roman" w:hAnsi="Times New Roman" w:cs="Times New Roman"/>
                <w:color w:val="000000"/>
              </w:rPr>
              <w:fldChar w:fldCharType="end"/>
            </w:r>
          </w:p>
        </w:tc>
        <w:tc>
          <w:tcPr>
            <w:tcW w:w="4320" w:type="dxa"/>
            <w:noWrap/>
            <w:hideMark/>
          </w:tcPr>
          <w:p w14:paraId="62BEF938"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t>https://doi.org/10.1016/j.cub.2019.01.078</w:t>
            </w:r>
          </w:p>
        </w:tc>
      </w:tr>
      <w:tr w:rsidR="00784DCF" w:rsidRPr="00784DCF" w14:paraId="565879D4" w14:textId="77777777" w:rsidTr="00816631">
        <w:trPr>
          <w:trHeight w:val="300"/>
        </w:trPr>
        <w:tc>
          <w:tcPr>
            <w:tcW w:w="3888" w:type="dxa"/>
            <w:noWrap/>
            <w:hideMark/>
          </w:tcPr>
          <w:p w14:paraId="68526663"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Amphizonella</w:t>
            </w:r>
            <w:proofErr w:type="spellEnd"/>
            <w:r w:rsidRPr="00784DCF">
              <w:rPr>
                <w:rFonts w:ascii="Times New Roman" w:hAnsi="Times New Roman" w:cs="Times New Roman"/>
                <w:i/>
                <w:color w:val="000000"/>
              </w:rPr>
              <w:t xml:space="preserve"> </w:t>
            </w:r>
            <w:r w:rsidRPr="00784DCF">
              <w:rPr>
                <w:rFonts w:ascii="Times New Roman" w:hAnsi="Times New Roman" w:cs="Times New Roman"/>
                <w:color w:val="000000"/>
              </w:rPr>
              <w:t>sp. 7</w:t>
            </w:r>
          </w:p>
        </w:tc>
        <w:tc>
          <w:tcPr>
            <w:tcW w:w="2250" w:type="dxa"/>
            <w:noWrap/>
            <w:hideMark/>
          </w:tcPr>
          <w:p w14:paraId="3C2ED4F5"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k7fNYsxz","properties":{"formattedCitation":"[59]","plainCitation":"[59]","noteIndex":0},"citationItems":[{"id":1603,"uris":["http://zotero.org/users/local/GJAAO8zs/items/5TG3VZXX"],"uri":["http://zotero.org/users/local/GJAAO8zs/items/5TG3VZXX"],"itemData":{"id":1603,"type":"article-journal","abstract":"Summary\nLife was microbial for the majority of Earth’s history, but as very few microbial lineages leave a fossil record, the Precambrian evolution of life remains shrouded in mystery. Shelled (testate) amoebae stand out as an exception with rich documented diversity in the Neoproterozoic as vase-shaped microfossils (VSMs). While there is general consensus that most of these can be attributed to the Arcellinida lineage in Amoebozoa, it is still unclear whether they can be used as key fossils for interpretation of early eukaryotic evolution. Here, we present a well-resolved phylogenomic reconstruction based on 250 genes, obtained using single-cell transcriptomic techniques from a representative selection of 19 Arcellinid testate amoeba taxa. The robust phylogenetic framework enables deeper interpretations of evolution in this lineage and demanded an updated classification of the group. Additionally, we performed reconstruction of ancestral morphologies, yielding hypothetical ancestors remarkably similar to existing Neoproterozoic VSMs. We demonstrate that major lineages of testate amoebae were already diversified before the Sturtian glaciation (720 mya), supporting the hypothesis that massive eukaryotic diversification took place in the early Neoproterozoic and congruent with the interpretation that VSM are arcellinid testate amoebae.","container-title":"Current Biology","DOI":"10.1016/j.cub.2019.01.078","ISSN":"0960-9822","issue":"6","journalAbbreviation":"Current Biology","page":"991-1001.e3","title":"Phylogenomics and Morphological Reconstruction of Arcellinida Testate Amoebae Highlight Diversity of Microbial Eukaryotes in the Neoproterozoic","volume":"29","author":[{"family":"Lahr","given":"Daniel J.G."},{"family":"Kosakyan","given":"Anush"},{"family":"Lara","given":"Enrique"},{"family":"Mitchell","given":"Edward A.D."},{"family":"Morais","given":"Luana"},{"family":"Porfirio-Sousa","given":"Alfredo L."},{"family":"Ribeiro","given":"Giulia M."},{"family":"Tice","given":"Alexander K."},{"family":"Pánek","given":"Tomáš"},{"family":"Kang","given":"Seungho"},{"family":"Brown","given":"Matthew W."}],"issued":{"date-parts":[["2019",3,18]]}}}],"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59]</w:t>
            </w:r>
            <w:r w:rsidRPr="00784DCF">
              <w:rPr>
                <w:rFonts w:ascii="Times New Roman" w:hAnsi="Times New Roman" w:cs="Times New Roman"/>
                <w:color w:val="000000"/>
              </w:rPr>
              <w:fldChar w:fldCharType="end"/>
            </w:r>
          </w:p>
        </w:tc>
        <w:tc>
          <w:tcPr>
            <w:tcW w:w="4320" w:type="dxa"/>
            <w:noWrap/>
            <w:hideMark/>
          </w:tcPr>
          <w:p w14:paraId="6BAC918B"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t>https://doi.org/10.1016/j.cub.2019.01.078</w:t>
            </w:r>
          </w:p>
        </w:tc>
      </w:tr>
      <w:tr w:rsidR="00784DCF" w:rsidRPr="00784DCF" w14:paraId="6145817F" w14:textId="77777777" w:rsidTr="00816631">
        <w:trPr>
          <w:trHeight w:val="300"/>
        </w:trPr>
        <w:tc>
          <w:tcPr>
            <w:tcW w:w="3888" w:type="dxa"/>
            <w:noWrap/>
            <w:hideMark/>
          </w:tcPr>
          <w:p w14:paraId="1B46AF6E"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Amphizonella</w:t>
            </w:r>
            <w:proofErr w:type="spellEnd"/>
            <w:r w:rsidRPr="00784DCF">
              <w:rPr>
                <w:rFonts w:ascii="Times New Roman" w:hAnsi="Times New Roman" w:cs="Times New Roman"/>
                <w:i/>
                <w:color w:val="000000"/>
              </w:rPr>
              <w:t xml:space="preserve"> </w:t>
            </w:r>
            <w:r w:rsidRPr="00784DCF">
              <w:rPr>
                <w:rFonts w:ascii="Times New Roman" w:hAnsi="Times New Roman" w:cs="Times New Roman"/>
                <w:color w:val="000000"/>
              </w:rPr>
              <w:t>sp. 8</w:t>
            </w:r>
          </w:p>
        </w:tc>
        <w:tc>
          <w:tcPr>
            <w:tcW w:w="2250" w:type="dxa"/>
            <w:noWrap/>
            <w:hideMark/>
          </w:tcPr>
          <w:p w14:paraId="01C4DAA5"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DIh5pLSL","properties":{"formattedCitation":"[59]","plainCitation":"[59]","noteIndex":0},"citationItems":[{"id":1603,"uris":["http://zotero.org/users/local/GJAAO8zs/items/5TG3VZXX"],"uri":["http://zotero.org/users/local/GJAAO8zs/items/5TG3VZXX"],"itemData":{"id":1603,"type":"article-journal","abstract":"Summary\nLife was microbial for the majority of Earth’s history, but as very few microbial lineages leave a fossil record, the Precambrian evolution of life remains shrouded in mystery. Shelled (testate) amoebae stand out as an exception with rich documented diversity in the Neoproterozoic as vase-shaped microfossils (VSMs). While there is general consensus that most of these can be attributed to the Arcellinida lineage in Amoebozoa, it is still unclear whether they can be used as key fossils for interpretation of early eukaryotic evolution. Here, we present a well-resolved phylogenomic reconstruction based on 250 genes, obtained using single-cell transcriptomic techniques from a representative selection of 19 Arcellinid testate amoeba taxa. The robust phylogenetic framework enables deeper interpretations of evolution in this lineage and demanded an updated classification of the group. Additionally, we performed reconstruction of ancestral morphologies, yielding hypothetical ancestors remarkably similar to existing Neoproterozoic VSMs. We demonstrate that major lineages of testate amoebae were already diversified before the Sturtian glaciation (720 mya), supporting the hypothesis that massive eukaryotic diversification took place in the early Neoproterozoic and congruent with the interpretation that VSM are arcellinid testate amoebae.","container-title":"Current Biology","DOI":"10.1016/j.cub.2019.01.078","ISSN":"0960-9822","issue":"6","journalAbbreviation":"Current Biology","page":"991-1001.e3","title":"Phylogenomics and Morphological Reconstruction of Arcellinida Testate Amoebae Highlight Diversity of Microbial Eukaryotes in the Neoproterozoic","volume":"29","author":[{"family":"Lahr","given":"Daniel J.G."},{"family":"Kosakyan","given":"Anush"},{"family":"Lara","given":"Enrique"},{"family":"Mitchell","given":"Edward A.D."},{"family":"Morais","given":"Luana"},{"family":"Porfirio-Sousa","given":"Alfredo L."},{"family":"Ribeiro","given":"Giulia M."},{"family":"Tice","given":"Alexander K."},{"family":"Pánek","given":"Tomáš"},{"family":"Kang","given":"Seungho"},{"family":"Brown","given":"Matthew W."}],"issued":{"date-parts":[["2019",3,18]]}}}],"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59]</w:t>
            </w:r>
            <w:r w:rsidRPr="00784DCF">
              <w:rPr>
                <w:rFonts w:ascii="Times New Roman" w:hAnsi="Times New Roman" w:cs="Times New Roman"/>
                <w:color w:val="000000"/>
              </w:rPr>
              <w:fldChar w:fldCharType="end"/>
            </w:r>
          </w:p>
        </w:tc>
        <w:tc>
          <w:tcPr>
            <w:tcW w:w="4320" w:type="dxa"/>
            <w:noWrap/>
            <w:hideMark/>
          </w:tcPr>
          <w:p w14:paraId="78048A96"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t>https://doi.org/10.1016/j.cub.2019.01.078</w:t>
            </w:r>
          </w:p>
        </w:tc>
      </w:tr>
      <w:tr w:rsidR="00784DCF" w:rsidRPr="00784DCF" w14:paraId="3D33F586" w14:textId="77777777" w:rsidTr="00816631">
        <w:trPr>
          <w:trHeight w:val="300"/>
        </w:trPr>
        <w:tc>
          <w:tcPr>
            <w:tcW w:w="3888" w:type="dxa"/>
            <w:noWrap/>
            <w:hideMark/>
          </w:tcPr>
          <w:p w14:paraId="4285D05C"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Amphizonella</w:t>
            </w:r>
            <w:proofErr w:type="spellEnd"/>
            <w:r w:rsidRPr="00784DCF">
              <w:rPr>
                <w:rFonts w:ascii="Times New Roman" w:hAnsi="Times New Roman" w:cs="Times New Roman"/>
                <w:i/>
                <w:color w:val="000000"/>
              </w:rPr>
              <w:t xml:space="preserve"> </w:t>
            </w:r>
            <w:r w:rsidRPr="00784DCF">
              <w:rPr>
                <w:rFonts w:ascii="Times New Roman" w:hAnsi="Times New Roman" w:cs="Times New Roman"/>
                <w:color w:val="000000"/>
              </w:rPr>
              <w:t>sp. 9</w:t>
            </w:r>
          </w:p>
        </w:tc>
        <w:tc>
          <w:tcPr>
            <w:tcW w:w="2250" w:type="dxa"/>
            <w:noWrap/>
            <w:hideMark/>
          </w:tcPr>
          <w:p w14:paraId="2297307E"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QERKxbkZ","properties":{"formattedCitation":"[59]","plainCitation":"[59]","noteIndex":0},"citationItems":[{"id":1603,"uris":["http://zotero.org/users/local/GJAAO8zs/items/5TG3VZXX"],"uri":["http://zotero.org/users/local/GJAAO8zs/items/5TG3VZXX"],"itemData":{"id":1603,"type":"article-journal","abstract":"Summary\nLife was microbial for the majority of Earth’s history, but as very few microbial lineages leave a fossil record, the Precambrian evolution of life remains shrouded in mystery. Shelled (testate) amoebae stand out as an exception with rich documented diversity in the Neoproterozoic as vase-shaped microfossils (VSMs). While there is general consensus that most of these can be attributed to the Arcellinida lineage in Amoebozoa, it is still unclear whether they can be used as key fossils for interpretation of early eukaryotic evolution. Here, we present a well-resolved phylogenomic reconstruction based on 250 genes, obtained using single-cell transcriptomic techniques from a representative selection of 19 Arcellinid testate amoeba taxa. The robust phylogenetic framework enables deeper interpretations of evolution in this lineage and demanded an updated classification of the group. Additionally, we performed reconstruction of ancestral morphologies, yielding hypothetical ancestors remarkably similar to existing Neoproterozoic VSMs. We demonstrate that major lineages of testate amoebae were already diversified before the Sturtian glaciation (720 mya), supporting the hypothesis that massive eukaryotic diversification took place in the early Neoproterozoic and congruent with the interpretation that VSM are arcellinid testate amoebae.","container-title":"Current Biology","DOI":"10.1016/j.cub.2019.01.078","ISSN":"0960-9822","issue":"6","journalAbbreviation":"Current Biology","page":"991-1001.e3","title":"Phylogenomics and Morphological Reconstruction of Arcellinida Testate Amoebae Highlight Diversity of Microbial Eukaryotes in the Neoproterozoic","volume":"29","author":[{"family":"Lahr","given":"Daniel J.G."},{"family":"Kosakyan","given":"Anush"},{"family":"Lara","given":"Enrique"},{"family":"Mitchell","given":"Edward A.D."},{"family":"Morais","given":"Luana"},{"family":"Porfirio-Sousa","given":"Alfredo L."},{"family":"Ribeiro","given":"Giulia M."},{"family":"Tice","given":"Alexander K."},{"family":"Pánek","given":"Tomáš"},{"family":"Kang","given":"Seungho"},{"family":"Brown","given":"Matthew W."}],"issued":{"date-parts":[["2019",3,18]]}}}],"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59]</w:t>
            </w:r>
            <w:r w:rsidRPr="00784DCF">
              <w:rPr>
                <w:rFonts w:ascii="Times New Roman" w:hAnsi="Times New Roman" w:cs="Times New Roman"/>
                <w:color w:val="000000"/>
              </w:rPr>
              <w:fldChar w:fldCharType="end"/>
            </w:r>
          </w:p>
        </w:tc>
        <w:tc>
          <w:tcPr>
            <w:tcW w:w="4320" w:type="dxa"/>
            <w:noWrap/>
            <w:hideMark/>
          </w:tcPr>
          <w:p w14:paraId="1D2C07CD"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t>https://doi.org/10.1016/j.cub.2019.01.078</w:t>
            </w:r>
          </w:p>
        </w:tc>
      </w:tr>
      <w:tr w:rsidR="00784DCF" w:rsidRPr="00784DCF" w14:paraId="220CB413" w14:textId="77777777" w:rsidTr="00816631">
        <w:trPr>
          <w:trHeight w:val="300"/>
        </w:trPr>
        <w:tc>
          <w:tcPr>
            <w:tcW w:w="3888" w:type="dxa"/>
            <w:noWrap/>
            <w:hideMark/>
          </w:tcPr>
          <w:p w14:paraId="0D5EFC69"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lastRenderedPageBreak/>
              <w:t>Amphizonella</w:t>
            </w:r>
            <w:proofErr w:type="spellEnd"/>
            <w:r w:rsidRPr="00784DCF">
              <w:rPr>
                <w:rFonts w:ascii="Times New Roman" w:hAnsi="Times New Roman" w:cs="Times New Roman"/>
                <w:i/>
                <w:color w:val="000000"/>
              </w:rPr>
              <w:t xml:space="preserve"> </w:t>
            </w:r>
            <w:r w:rsidRPr="00784DCF">
              <w:rPr>
                <w:rFonts w:ascii="Times New Roman" w:hAnsi="Times New Roman" w:cs="Times New Roman"/>
                <w:color w:val="000000"/>
              </w:rPr>
              <w:t>sp.10</w:t>
            </w:r>
          </w:p>
        </w:tc>
        <w:tc>
          <w:tcPr>
            <w:tcW w:w="2250" w:type="dxa"/>
            <w:noWrap/>
            <w:hideMark/>
          </w:tcPr>
          <w:p w14:paraId="1005FCBF"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BnoaIYIt","properties":{"formattedCitation":"[59]","plainCitation":"[59]","noteIndex":0},"citationItems":[{"id":1603,"uris":["http://zotero.org/users/local/GJAAO8zs/items/5TG3VZXX"],"uri":["http://zotero.org/users/local/GJAAO8zs/items/5TG3VZXX"],"itemData":{"id":1603,"type":"article-journal","abstract":"Summary\nLife was microbial for the majority of Earth’s history, but as very few microbial lineages leave a fossil record, the Precambrian evolution of life remains shrouded in mystery. Shelled (testate) amoebae stand out as an exception with rich documented diversity in the Neoproterozoic as vase-shaped microfossils (VSMs). While there is general consensus that most of these can be attributed to the Arcellinida lineage in Amoebozoa, it is still unclear whether they can be used as key fossils for interpretation of early eukaryotic evolution. Here, we present a well-resolved phylogenomic reconstruction based on 250 genes, obtained using single-cell transcriptomic techniques from a representative selection of 19 Arcellinid testate amoeba taxa. The robust phylogenetic framework enables deeper interpretations of evolution in this lineage and demanded an updated classification of the group. Additionally, we performed reconstruction of ancestral morphologies, yielding hypothetical ancestors remarkably similar to existing Neoproterozoic VSMs. We demonstrate that major lineages of testate amoebae were already diversified before the Sturtian glaciation (720 mya), supporting the hypothesis that massive eukaryotic diversification took place in the early Neoproterozoic and congruent with the interpretation that VSM are arcellinid testate amoebae.","container-title":"Current Biology","DOI":"10.1016/j.cub.2019.01.078","ISSN":"0960-9822","issue":"6","journalAbbreviation":"Current Biology","page":"991-1001.e3","title":"Phylogenomics and Morphological Reconstruction of Arcellinida Testate Amoebae Highlight Diversity of Microbial Eukaryotes in the Neoproterozoic","volume":"29","author":[{"family":"Lahr","given":"Daniel J.G."},{"family":"Kosakyan","given":"Anush"},{"family":"Lara","given":"Enrique"},{"family":"Mitchell","given":"Edward A.D."},{"family":"Morais","given":"Luana"},{"family":"Porfirio-Sousa","given":"Alfredo L."},{"family":"Ribeiro","given":"Giulia M."},{"family":"Tice","given":"Alexander K."},{"family":"Pánek","given":"Tomáš"},{"family":"Kang","given":"Seungho"},{"family":"Brown","given":"Matthew W."}],"issued":{"date-parts":[["2019",3,18]]}}}],"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59]</w:t>
            </w:r>
            <w:r w:rsidRPr="00784DCF">
              <w:rPr>
                <w:rFonts w:ascii="Times New Roman" w:hAnsi="Times New Roman" w:cs="Times New Roman"/>
                <w:color w:val="000000"/>
              </w:rPr>
              <w:fldChar w:fldCharType="end"/>
            </w:r>
          </w:p>
        </w:tc>
        <w:tc>
          <w:tcPr>
            <w:tcW w:w="4320" w:type="dxa"/>
            <w:noWrap/>
            <w:hideMark/>
          </w:tcPr>
          <w:p w14:paraId="50BDF27E"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25" w:history="1">
              <w:r w:rsidR="00784DCF" w:rsidRPr="00784DCF">
                <w:rPr>
                  <w:rFonts w:ascii="Times New Roman" w:hAnsi="Times New Roman" w:cs="Times New Roman"/>
                  <w:color w:val="0000FF"/>
                  <w:u w:val="single"/>
                </w:rPr>
                <w:t>https://doi.org/10.1093/molbev/msx162</w:t>
              </w:r>
            </w:hyperlink>
          </w:p>
        </w:tc>
      </w:tr>
      <w:tr w:rsidR="00784DCF" w:rsidRPr="00784DCF" w14:paraId="3CAC0D17" w14:textId="77777777" w:rsidTr="00816631">
        <w:trPr>
          <w:trHeight w:val="300"/>
        </w:trPr>
        <w:tc>
          <w:tcPr>
            <w:tcW w:w="3888" w:type="dxa"/>
            <w:noWrap/>
            <w:hideMark/>
          </w:tcPr>
          <w:p w14:paraId="5C6510BF"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Arcella</w:t>
            </w:r>
            <w:proofErr w:type="spellEnd"/>
            <w:r w:rsidRPr="00784DCF">
              <w:rPr>
                <w:rFonts w:ascii="Times New Roman" w:hAnsi="Times New Roman" w:cs="Times New Roman"/>
                <w:i/>
                <w:color w:val="000000"/>
              </w:rPr>
              <w:t xml:space="preserve"> </w:t>
            </w:r>
            <w:proofErr w:type="spellStart"/>
            <w:r w:rsidRPr="00784DCF">
              <w:rPr>
                <w:rFonts w:ascii="Times New Roman" w:hAnsi="Times New Roman" w:cs="Times New Roman"/>
                <w:i/>
                <w:color w:val="000000"/>
              </w:rPr>
              <w:t>gibbosa</w:t>
            </w:r>
            <w:proofErr w:type="spellEnd"/>
          </w:p>
        </w:tc>
        <w:tc>
          <w:tcPr>
            <w:tcW w:w="2250" w:type="dxa"/>
            <w:noWrap/>
            <w:hideMark/>
          </w:tcPr>
          <w:p w14:paraId="2C40530B"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20raf257t9","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3ABE96CD"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26" w:history="1">
              <w:r w:rsidR="00784DCF" w:rsidRPr="00784DCF">
                <w:rPr>
                  <w:rFonts w:ascii="Times New Roman" w:hAnsi="Times New Roman" w:cs="Times New Roman"/>
                  <w:color w:val="0000FF"/>
                  <w:u w:val="single"/>
                </w:rPr>
                <w:t>https://doi.org/10.1093/molbev/msx162</w:t>
              </w:r>
            </w:hyperlink>
          </w:p>
        </w:tc>
      </w:tr>
      <w:tr w:rsidR="00784DCF" w:rsidRPr="00784DCF" w14:paraId="7859A324" w14:textId="77777777" w:rsidTr="00816631">
        <w:trPr>
          <w:trHeight w:val="300"/>
        </w:trPr>
        <w:tc>
          <w:tcPr>
            <w:tcW w:w="3888" w:type="dxa"/>
            <w:noWrap/>
            <w:hideMark/>
          </w:tcPr>
          <w:p w14:paraId="2F7F044C"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Arcella</w:t>
            </w:r>
            <w:proofErr w:type="spellEnd"/>
            <w:r w:rsidRPr="00784DCF">
              <w:rPr>
                <w:rFonts w:ascii="Times New Roman" w:hAnsi="Times New Roman" w:cs="Times New Roman"/>
                <w:i/>
                <w:color w:val="000000"/>
              </w:rPr>
              <w:t xml:space="preserve"> vulgaris</w:t>
            </w:r>
          </w:p>
        </w:tc>
        <w:tc>
          <w:tcPr>
            <w:tcW w:w="2250" w:type="dxa"/>
            <w:noWrap/>
            <w:hideMark/>
          </w:tcPr>
          <w:p w14:paraId="36D4A264"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PaEB1i4O","properties":{"formattedCitation":"[59]","plainCitation":"[59]","noteIndex":0},"citationItems":[{"id":1603,"uris":["http://zotero.org/users/local/GJAAO8zs/items/5TG3VZXX"],"uri":["http://zotero.org/users/local/GJAAO8zs/items/5TG3VZXX"],"itemData":{"id":1603,"type":"article-journal","abstract":"Summary\nLife was microbial for the majority of Earth’s history, but as very few microbial lineages leave a fossil record, the Precambrian evolution of life remains shrouded in mystery. Shelled (testate) amoebae stand out as an exception with rich documented diversity in the Neoproterozoic as vase-shaped microfossils (VSMs). While there is general consensus that most of these can be attributed to the Arcellinida lineage in Amoebozoa, it is still unclear whether they can be used as key fossils for interpretation of early eukaryotic evolution. Here, we present a well-resolved phylogenomic reconstruction based on 250 genes, obtained using single-cell transcriptomic techniques from a representative selection of 19 Arcellinid testate amoeba taxa. The robust phylogenetic framework enables deeper interpretations of evolution in this lineage and demanded an updated classification of the group. Additionally, we performed reconstruction of ancestral morphologies, yielding hypothetical ancestors remarkably similar to existing Neoproterozoic VSMs. We demonstrate that major lineages of testate amoebae were already diversified before the Sturtian glaciation (720 mya), supporting the hypothesis that massive eukaryotic diversification took place in the early Neoproterozoic and congruent with the interpretation that VSM are arcellinid testate amoebae.","container-title":"Current Biology","DOI":"10.1016/j.cub.2019.01.078","ISSN":"0960-9822","issue":"6","journalAbbreviation":"Current Biology","page":"991-1001.e3","title":"Phylogenomics and Morphological Reconstruction of Arcellinida Testate Amoebae Highlight Diversity of Microbial Eukaryotes in the Neoproterozoic","volume":"29","author":[{"family":"Lahr","given":"Daniel J.G."},{"family":"Kosakyan","given":"Anush"},{"family":"Lara","given":"Enrique"},{"family":"Mitchell","given":"Edward A.D."},{"family":"Morais","given":"Luana"},{"family":"Porfirio-Sousa","given":"Alfredo L."},{"family":"Ribeiro","given":"Giulia M."},{"family":"Tice","given":"Alexander K."},{"family":"Pánek","given":"Tomáš"},{"family":"Kang","given":"Seungho"},{"family":"Brown","given":"Matthew W."}],"issued":{"date-parts":[["2019",3,18]]}}}],"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59]</w:t>
            </w:r>
            <w:r w:rsidRPr="00784DCF">
              <w:rPr>
                <w:rFonts w:ascii="Times New Roman" w:hAnsi="Times New Roman" w:cs="Times New Roman"/>
                <w:color w:val="000000"/>
              </w:rPr>
              <w:fldChar w:fldCharType="end"/>
            </w:r>
          </w:p>
        </w:tc>
        <w:tc>
          <w:tcPr>
            <w:tcW w:w="4320" w:type="dxa"/>
            <w:noWrap/>
            <w:hideMark/>
          </w:tcPr>
          <w:p w14:paraId="16669472"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t>https://doi.org/10.1016/j.cub.2019.01.078</w:t>
            </w:r>
          </w:p>
        </w:tc>
      </w:tr>
      <w:tr w:rsidR="00784DCF" w:rsidRPr="00784DCF" w14:paraId="76805778" w14:textId="77777777" w:rsidTr="00816631">
        <w:trPr>
          <w:trHeight w:val="300"/>
        </w:trPr>
        <w:tc>
          <w:tcPr>
            <w:tcW w:w="3888" w:type="dxa"/>
            <w:noWrap/>
            <w:hideMark/>
          </w:tcPr>
          <w:p w14:paraId="21D49218" w14:textId="77777777" w:rsidR="00784DCF" w:rsidRPr="00784DCF" w:rsidRDefault="00784DCF" w:rsidP="00816631">
            <w:pPr>
              <w:tabs>
                <w:tab w:val="left" w:pos="720"/>
              </w:tabs>
              <w:jc w:val="both"/>
              <w:rPr>
                <w:rFonts w:ascii="Times New Roman" w:hAnsi="Times New Roman" w:cs="Times New Roman"/>
                <w:bCs/>
                <w:i/>
                <w:iCs/>
                <w:sz w:val="20"/>
                <w:szCs w:val="20"/>
              </w:rPr>
            </w:pPr>
            <w:proofErr w:type="spellStart"/>
            <w:proofErr w:type="gramStart"/>
            <w:r w:rsidRPr="00784DCF">
              <w:rPr>
                <w:rFonts w:ascii="Times New Roman" w:hAnsi="Times New Roman" w:cs="Times New Roman"/>
                <w:i/>
                <w:iCs/>
              </w:rPr>
              <w:t>Armaparvus</w:t>
            </w:r>
            <w:proofErr w:type="spellEnd"/>
            <w:r w:rsidRPr="00784DCF">
              <w:rPr>
                <w:rFonts w:ascii="Times New Roman" w:hAnsi="Times New Roman" w:cs="Times New Roman"/>
                <w:i/>
                <w:iCs/>
              </w:rPr>
              <w:t xml:space="preserve">  </w:t>
            </w:r>
            <w:proofErr w:type="spellStart"/>
            <w:r w:rsidRPr="00784DCF">
              <w:rPr>
                <w:rFonts w:ascii="Times New Roman" w:hAnsi="Times New Roman" w:cs="Times New Roman"/>
                <w:i/>
                <w:iCs/>
              </w:rPr>
              <w:t>languidus</w:t>
            </w:r>
            <w:proofErr w:type="spellEnd"/>
            <w:proofErr w:type="gramEnd"/>
          </w:p>
        </w:tc>
        <w:tc>
          <w:tcPr>
            <w:tcW w:w="2250" w:type="dxa"/>
            <w:noWrap/>
            <w:hideMark/>
          </w:tcPr>
          <w:p w14:paraId="72F5597D"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t>MMETSP0420</w:t>
            </w:r>
          </w:p>
        </w:tc>
        <w:tc>
          <w:tcPr>
            <w:tcW w:w="4320" w:type="dxa"/>
            <w:noWrap/>
            <w:hideMark/>
          </w:tcPr>
          <w:p w14:paraId="49770825"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27" w:history="1">
              <w:r w:rsidR="00784DCF" w:rsidRPr="00784DCF">
                <w:rPr>
                  <w:rFonts w:ascii="Times New Roman" w:hAnsi="Times New Roman" w:cs="Times New Roman"/>
                  <w:color w:val="0000FF"/>
                  <w:u w:val="single"/>
                </w:rPr>
                <w:t>https://www.imicrobe.us/project/view/304</w:t>
              </w:r>
            </w:hyperlink>
          </w:p>
        </w:tc>
      </w:tr>
      <w:tr w:rsidR="00784DCF" w:rsidRPr="00784DCF" w14:paraId="16C08C58" w14:textId="77777777" w:rsidTr="00816631">
        <w:trPr>
          <w:trHeight w:val="300"/>
        </w:trPr>
        <w:tc>
          <w:tcPr>
            <w:tcW w:w="3888" w:type="dxa"/>
            <w:noWrap/>
          </w:tcPr>
          <w:p w14:paraId="34A8833E" w14:textId="77777777" w:rsidR="00784DCF" w:rsidRPr="00784DCF" w:rsidRDefault="00784DCF" w:rsidP="00816631">
            <w:pPr>
              <w:jc w:val="both"/>
              <w:rPr>
                <w:rFonts w:ascii="Times New Roman" w:hAnsi="Times New Roman" w:cs="Times New Roman"/>
                <w:i/>
                <w:color w:val="000000"/>
                <w:sz w:val="20"/>
                <w:szCs w:val="20"/>
              </w:rPr>
            </w:pPr>
            <w:proofErr w:type="spellStart"/>
            <w:r w:rsidRPr="00784DCF">
              <w:rPr>
                <w:rStyle w:val="genometitle"/>
                <w:rFonts w:ascii="Times New Roman" w:hAnsi="Times New Roman" w:cs="Times New Roman"/>
                <w:bCs/>
                <w:i/>
                <w:color w:val="000000"/>
              </w:rPr>
              <w:t>Cavenderia</w:t>
            </w:r>
            <w:proofErr w:type="spellEnd"/>
            <w:r w:rsidRPr="00784DCF">
              <w:rPr>
                <w:rStyle w:val="genometitle"/>
                <w:rFonts w:ascii="Times New Roman" w:hAnsi="Times New Roman" w:cs="Times New Roman"/>
                <w:bCs/>
                <w:i/>
                <w:color w:val="000000"/>
              </w:rPr>
              <w:t xml:space="preserve"> </w:t>
            </w:r>
            <w:proofErr w:type="spellStart"/>
            <w:r w:rsidRPr="00784DCF">
              <w:rPr>
                <w:rStyle w:val="genometitle"/>
                <w:rFonts w:ascii="Times New Roman" w:hAnsi="Times New Roman" w:cs="Times New Roman"/>
                <w:bCs/>
                <w:i/>
                <w:color w:val="000000"/>
              </w:rPr>
              <w:t>deminutiva</w:t>
            </w:r>
            <w:proofErr w:type="spellEnd"/>
          </w:p>
          <w:p w14:paraId="3FBFA3AF" w14:textId="77777777" w:rsidR="00784DCF" w:rsidRPr="00784DCF" w:rsidRDefault="00784DCF" w:rsidP="00816631">
            <w:pPr>
              <w:tabs>
                <w:tab w:val="left" w:pos="720"/>
              </w:tabs>
              <w:jc w:val="both"/>
              <w:rPr>
                <w:rFonts w:ascii="Times New Roman" w:hAnsi="Times New Roman" w:cs="Times New Roman"/>
                <w:b/>
                <w:i/>
                <w:color w:val="000000"/>
              </w:rPr>
            </w:pPr>
          </w:p>
        </w:tc>
        <w:tc>
          <w:tcPr>
            <w:tcW w:w="2250" w:type="dxa"/>
            <w:noWrap/>
          </w:tcPr>
          <w:p w14:paraId="35F75953"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shd w:val="clear" w:color="auto" w:fill="FFFFFF"/>
              </w:rPr>
              <w:t>PRJEB14640</w:t>
            </w:r>
          </w:p>
        </w:tc>
        <w:tc>
          <w:tcPr>
            <w:tcW w:w="4320" w:type="dxa"/>
            <w:noWrap/>
          </w:tcPr>
          <w:p w14:paraId="6D2A9C71" w14:textId="77777777" w:rsidR="00784DCF" w:rsidRPr="00784DCF" w:rsidRDefault="00816631" w:rsidP="00816631">
            <w:pPr>
              <w:tabs>
                <w:tab w:val="left" w:pos="720"/>
              </w:tabs>
              <w:jc w:val="both"/>
              <w:rPr>
                <w:rFonts w:ascii="Times New Roman" w:hAnsi="Times New Roman" w:cs="Times New Roman"/>
                <w:color w:val="000000"/>
                <w:sz w:val="18"/>
                <w:szCs w:val="18"/>
              </w:rPr>
            </w:pPr>
            <w:hyperlink r:id="rId28" w:history="1">
              <w:r w:rsidR="00784DCF" w:rsidRPr="00784DCF">
                <w:rPr>
                  <w:rStyle w:val="Hyperlink"/>
                  <w:rFonts w:ascii="Times New Roman" w:hAnsi="Times New Roman" w:cs="Times New Roman"/>
                </w:rPr>
                <w:t>https://www.ncbi.nlm.nih.gov/bioproject/PRJEB14640</w:t>
              </w:r>
            </w:hyperlink>
          </w:p>
        </w:tc>
      </w:tr>
      <w:tr w:rsidR="00784DCF" w:rsidRPr="00784DCF" w14:paraId="2BA88B14" w14:textId="77777777" w:rsidTr="00816631">
        <w:trPr>
          <w:trHeight w:val="300"/>
        </w:trPr>
        <w:tc>
          <w:tcPr>
            <w:tcW w:w="3888" w:type="dxa"/>
            <w:noWrap/>
            <w:hideMark/>
          </w:tcPr>
          <w:p w14:paraId="73D4D805"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Cavostelium</w:t>
            </w:r>
            <w:proofErr w:type="spellEnd"/>
            <w:r w:rsidRPr="00784DCF">
              <w:rPr>
                <w:rFonts w:ascii="Times New Roman" w:hAnsi="Times New Roman" w:cs="Times New Roman"/>
                <w:i/>
                <w:color w:val="000000"/>
              </w:rPr>
              <w:t xml:space="preserve"> </w:t>
            </w:r>
            <w:proofErr w:type="spellStart"/>
            <w:r w:rsidRPr="00784DCF">
              <w:rPr>
                <w:rFonts w:ascii="Times New Roman" w:hAnsi="Times New Roman" w:cs="Times New Roman"/>
                <w:i/>
                <w:color w:val="000000"/>
              </w:rPr>
              <w:t>apophysatum</w:t>
            </w:r>
            <w:proofErr w:type="spellEnd"/>
            <w:r w:rsidRPr="00784DCF">
              <w:rPr>
                <w:rFonts w:ascii="Times New Roman" w:hAnsi="Times New Roman" w:cs="Times New Roman"/>
                <w:i/>
                <w:color w:val="000000"/>
              </w:rPr>
              <w:t xml:space="preserve"> </w:t>
            </w:r>
          </w:p>
        </w:tc>
        <w:tc>
          <w:tcPr>
            <w:tcW w:w="2250" w:type="dxa"/>
            <w:noWrap/>
            <w:hideMark/>
          </w:tcPr>
          <w:p w14:paraId="47701FAB"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WYGXU5Bv","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337BB3AC"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29" w:history="1">
              <w:r w:rsidR="00784DCF" w:rsidRPr="00784DCF">
                <w:rPr>
                  <w:rFonts w:ascii="Times New Roman" w:hAnsi="Times New Roman" w:cs="Times New Roman"/>
                  <w:color w:val="0000FF"/>
                  <w:u w:val="single"/>
                </w:rPr>
                <w:t>https://doi.org/10.1093/molbev/msx162</w:t>
              </w:r>
            </w:hyperlink>
          </w:p>
        </w:tc>
      </w:tr>
      <w:tr w:rsidR="00784DCF" w:rsidRPr="00784DCF" w14:paraId="395A2459" w14:textId="77777777" w:rsidTr="00816631">
        <w:trPr>
          <w:trHeight w:val="300"/>
        </w:trPr>
        <w:tc>
          <w:tcPr>
            <w:tcW w:w="3888" w:type="dxa"/>
            <w:noWrap/>
            <w:hideMark/>
          </w:tcPr>
          <w:p w14:paraId="7BEC3D94"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Centropyxis</w:t>
            </w:r>
            <w:proofErr w:type="spellEnd"/>
            <w:r w:rsidRPr="00784DCF">
              <w:rPr>
                <w:rFonts w:ascii="Times New Roman" w:hAnsi="Times New Roman" w:cs="Times New Roman"/>
                <w:i/>
                <w:color w:val="000000"/>
              </w:rPr>
              <w:t xml:space="preserve"> </w:t>
            </w:r>
            <w:proofErr w:type="spellStart"/>
            <w:r w:rsidRPr="00784DCF">
              <w:rPr>
                <w:rFonts w:ascii="Times New Roman" w:hAnsi="Times New Roman" w:cs="Times New Roman"/>
                <w:i/>
                <w:color w:val="000000"/>
              </w:rPr>
              <w:t>aerophyla</w:t>
            </w:r>
            <w:proofErr w:type="spellEnd"/>
          </w:p>
        </w:tc>
        <w:tc>
          <w:tcPr>
            <w:tcW w:w="2250" w:type="dxa"/>
            <w:noWrap/>
            <w:hideMark/>
          </w:tcPr>
          <w:p w14:paraId="31034343"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9aiyFqD9","properties":{"formattedCitation":"[59]","plainCitation":"[59]","noteIndex":0},"citationItems":[{"id":1603,"uris":["http://zotero.org/users/local/GJAAO8zs/items/5TG3VZXX"],"uri":["http://zotero.org/users/local/GJAAO8zs/items/5TG3VZXX"],"itemData":{"id":1603,"type":"article-journal","abstract":"Summary\nLife was microbial for the majority of Earth’s history, but as very few microbial lineages leave a fossil record, the Precambrian evolution of life remains shrouded in mystery. Shelled (testate) amoebae stand out as an exception with rich documented diversity in the Neoproterozoic as vase-shaped microfossils (VSMs). While there is general consensus that most of these can be attributed to the Arcellinida lineage in Amoebozoa, it is still unclear whether they can be used as key fossils for interpretation of early eukaryotic evolution. Here, we present a well-resolved phylogenomic reconstruction based on 250 genes, obtained using single-cell transcriptomic techniques from a representative selection of 19 Arcellinid testate amoeba taxa. The robust phylogenetic framework enables deeper interpretations of evolution in this lineage and demanded an updated classification of the group. Additionally, we performed reconstruction of ancestral morphologies, yielding hypothetical ancestors remarkably similar to existing Neoproterozoic VSMs. We demonstrate that major lineages of testate amoebae were already diversified before the Sturtian glaciation (720 mya), supporting the hypothesis that massive eukaryotic diversification took place in the early Neoproterozoic and congruent with the interpretation that VSM are arcellinid testate amoebae.","container-title":"Current Biology","DOI":"10.1016/j.cub.2019.01.078","ISSN":"0960-9822","issue":"6","journalAbbreviation":"Current Biology","page":"991-1001.e3","title":"Phylogenomics and Morphological Reconstruction of Arcellinida Testate Amoebae Highlight Diversity of Microbial Eukaryotes in the Neoproterozoic","volume":"29","author":[{"family":"Lahr","given":"Daniel J.G."},{"family":"Kosakyan","given":"Anush"},{"family":"Lara","given":"Enrique"},{"family":"Mitchell","given":"Edward A.D."},{"family":"Morais","given":"Luana"},{"family":"Porfirio-Sousa","given":"Alfredo L."},{"family":"Ribeiro","given":"Giulia M."},{"family":"Tice","given":"Alexander K."},{"family":"Pánek","given":"Tomáš"},{"family":"Kang","given":"Seungho"},{"family":"Brown","given":"Matthew W."}],"issued":{"date-parts":[["2019",3,18]]}}}],"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59]</w:t>
            </w:r>
            <w:r w:rsidRPr="00784DCF">
              <w:rPr>
                <w:rFonts w:ascii="Times New Roman" w:hAnsi="Times New Roman" w:cs="Times New Roman"/>
                <w:color w:val="000000"/>
              </w:rPr>
              <w:fldChar w:fldCharType="end"/>
            </w:r>
          </w:p>
        </w:tc>
        <w:tc>
          <w:tcPr>
            <w:tcW w:w="4320" w:type="dxa"/>
            <w:noWrap/>
            <w:hideMark/>
          </w:tcPr>
          <w:p w14:paraId="65383BC7" w14:textId="77777777" w:rsidR="00784DCF" w:rsidRPr="00784DCF" w:rsidRDefault="00784DCF" w:rsidP="00816631">
            <w:pPr>
              <w:tabs>
                <w:tab w:val="left" w:pos="720"/>
              </w:tabs>
              <w:jc w:val="both"/>
              <w:rPr>
                <w:rFonts w:ascii="Times New Roman" w:hAnsi="Times New Roman" w:cs="Times New Roman"/>
                <w:color w:val="000000"/>
                <w:sz w:val="18"/>
                <w:szCs w:val="18"/>
              </w:rPr>
            </w:pPr>
            <w:r w:rsidRPr="00784DCF">
              <w:rPr>
                <w:rFonts w:ascii="Times New Roman" w:hAnsi="Times New Roman" w:cs="Times New Roman"/>
                <w:color w:val="000000"/>
              </w:rPr>
              <w:t>https://doi.org/10.1016/j.cub.2019.01.078</w:t>
            </w:r>
          </w:p>
        </w:tc>
      </w:tr>
      <w:tr w:rsidR="00784DCF" w:rsidRPr="00784DCF" w14:paraId="08569DD9" w14:textId="77777777" w:rsidTr="00816631">
        <w:trPr>
          <w:trHeight w:val="300"/>
        </w:trPr>
        <w:tc>
          <w:tcPr>
            <w:tcW w:w="3888" w:type="dxa"/>
            <w:noWrap/>
            <w:hideMark/>
          </w:tcPr>
          <w:p w14:paraId="5231491E"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Centropyxis</w:t>
            </w:r>
            <w:proofErr w:type="spellEnd"/>
            <w:r w:rsidRPr="00784DCF">
              <w:rPr>
                <w:rFonts w:ascii="Times New Roman" w:hAnsi="Times New Roman" w:cs="Times New Roman"/>
                <w:i/>
                <w:color w:val="000000"/>
              </w:rPr>
              <w:t xml:space="preserve"> sp.</w:t>
            </w:r>
          </w:p>
        </w:tc>
        <w:tc>
          <w:tcPr>
            <w:tcW w:w="2250" w:type="dxa"/>
            <w:noWrap/>
            <w:hideMark/>
          </w:tcPr>
          <w:p w14:paraId="47CED51F"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mJsgWPRx","properties":{"formattedCitation":"[59]","plainCitation":"[59]","noteIndex":0},"citationItems":[{"id":1603,"uris":["http://zotero.org/users/local/GJAAO8zs/items/5TG3VZXX"],"uri":["http://zotero.org/users/local/GJAAO8zs/items/5TG3VZXX"],"itemData":{"id":1603,"type":"article-journal","abstract":"Summary\nLife was microbial for the majority of Earth’s history, but as very few microbial lineages leave a fossil record, the Precambrian evolution of life remains shrouded in mystery. Shelled (testate) amoebae stand out as an exception with rich documented diversity in the Neoproterozoic as vase-shaped microfossils (VSMs). While there is general consensus that most of these can be attributed to the Arcellinida lineage in Amoebozoa, it is still unclear whether they can be used as key fossils for interpretation of early eukaryotic evolution. Here, we present a well-resolved phylogenomic reconstruction based on 250 genes, obtained using single-cell transcriptomic techniques from a representative selection of 19 Arcellinid testate amoeba taxa. The robust phylogenetic framework enables deeper interpretations of evolution in this lineage and demanded an updated classification of the group. Additionally, we performed reconstruction of ancestral morphologies, yielding hypothetical ancestors remarkably similar to existing Neoproterozoic VSMs. We demonstrate that major lineages of testate amoebae were already diversified before the Sturtian glaciation (720 mya), supporting the hypothesis that massive eukaryotic diversification took place in the early Neoproterozoic and congruent with the interpretation that VSM are arcellinid testate amoebae.","container-title":"Current Biology","DOI":"10.1016/j.cub.2019.01.078","ISSN":"0960-9822","issue":"6","journalAbbreviation":"Current Biology","page":"991-1001.e3","title":"Phylogenomics and Morphological Reconstruction of Arcellinida Testate Amoebae Highlight Diversity of Microbial Eukaryotes in the Neoproterozoic","volume":"29","author":[{"family":"Lahr","given":"Daniel J.G."},{"family":"Kosakyan","given":"Anush"},{"family":"Lara","given":"Enrique"},{"family":"Mitchell","given":"Edward A.D."},{"family":"Morais","given":"Luana"},{"family":"Porfirio-Sousa","given":"Alfredo L."},{"family":"Ribeiro","given":"Giulia M."},{"family":"Tice","given":"Alexander K."},{"family":"Pánek","given":"Tomáš"},{"family":"Kang","given":"Seungho"},{"family":"Brown","given":"Matthew W."}],"issued":{"date-parts":[["2019",3,18]]}}}],"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59]</w:t>
            </w:r>
            <w:r w:rsidRPr="00784DCF">
              <w:rPr>
                <w:rFonts w:ascii="Times New Roman" w:hAnsi="Times New Roman" w:cs="Times New Roman"/>
                <w:color w:val="000000"/>
              </w:rPr>
              <w:fldChar w:fldCharType="end"/>
            </w:r>
          </w:p>
        </w:tc>
        <w:tc>
          <w:tcPr>
            <w:tcW w:w="4320" w:type="dxa"/>
            <w:noWrap/>
            <w:hideMark/>
          </w:tcPr>
          <w:p w14:paraId="64D2DC34" w14:textId="77777777" w:rsidR="00784DCF" w:rsidRPr="00784DCF" w:rsidRDefault="00784DCF" w:rsidP="00816631">
            <w:pPr>
              <w:tabs>
                <w:tab w:val="left" w:pos="720"/>
              </w:tabs>
              <w:jc w:val="both"/>
              <w:rPr>
                <w:rFonts w:ascii="Times New Roman" w:hAnsi="Times New Roman" w:cs="Times New Roman"/>
                <w:color w:val="000000"/>
                <w:sz w:val="18"/>
                <w:szCs w:val="18"/>
              </w:rPr>
            </w:pPr>
            <w:r w:rsidRPr="00784DCF">
              <w:rPr>
                <w:rFonts w:ascii="Times New Roman" w:hAnsi="Times New Roman" w:cs="Times New Roman"/>
                <w:color w:val="000000"/>
              </w:rPr>
              <w:t>https://doi.org/10.1016/j.cub.2019.01.078</w:t>
            </w:r>
          </w:p>
        </w:tc>
      </w:tr>
      <w:tr w:rsidR="00784DCF" w:rsidRPr="00784DCF" w14:paraId="480EEDF1" w14:textId="77777777" w:rsidTr="00816631">
        <w:trPr>
          <w:trHeight w:val="300"/>
        </w:trPr>
        <w:tc>
          <w:tcPr>
            <w:tcW w:w="3888" w:type="dxa"/>
            <w:noWrap/>
            <w:hideMark/>
          </w:tcPr>
          <w:p w14:paraId="7DF230F8" w14:textId="77777777" w:rsidR="00784DCF" w:rsidRPr="00784DCF" w:rsidRDefault="00784DCF" w:rsidP="00816631">
            <w:pPr>
              <w:tabs>
                <w:tab w:val="left" w:pos="720"/>
              </w:tabs>
              <w:jc w:val="both"/>
              <w:rPr>
                <w:rFonts w:ascii="Times New Roman" w:hAnsi="Times New Roman" w:cs="Times New Roman"/>
                <w:bCs/>
                <w:i/>
                <w:sz w:val="20"/>
                <w:szCs w:val="20"/>
              </w:rPr>
            </w:pPr>
            <w:proofErr w:type="spellStart"/>
            <w:r w:rsidRPr="00784DCF">
              <w:rPr>
                <w:rFonts w:ascii="Times New Roman" w:hAnsi="Times New Roman" w:cs="Times New Roman"/>
                <w:i/>
              </w:rPr>
              <w:t>Ceratiomyxa</w:t>
            </w:r>
            <w:proofErr w:type="spellEnd"/>
            <w:r w:rsidRPr="00784DCF">
              <w:rPr>
                <w:rFonts w:ascii="Times New Roman" w:hAnsi="Times New Roman" w:cs="Times New Roman"/>
                <w:i/>
              </w:rPr>
              <w:t xml:space="preserve"> </w:t>
            </w:r>
            <w:proofErr w:type="spellStart"/>
            <w:r w:rsidRPr="00784DCF">
              <w:rPr>
                <w:rFonts w:ascii="Times New Roman" w:hAnsi="Times New Roman" w:cs="Times New Roman"/>
                <w:i/>
              </w:rPr>
              <w:t>fruticulosa</w:t>
            </w:r>
            <w:proofErr w:type="spellEnd"/>
            <w:r w:rsidRPr="00784DCF">
              <w:rPr>
                <w:rFonts w:ascii="Times New Roman" w:hAnsi="Times New Roman" w:cs="Times New Roman"/>
                <w:i/>
              </w:rPr>
              <w:t xml:space="preserve"> </w:t>
            </w:r>
          </w:p>
        </w:tc>
        <w:tc>
          <w:tcPr>
            <w:tcW w:w="2250" w:type="dxa"/>
            <w:noWrap/>
            <w:hideMark/>
          </w:tcPr>
          <w:p w14:paraId="4F4DA190"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xhGY1HZv","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703BFABC"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30" w:history="1">
              <w:r w:rsidR="00784DCF" w:rsidRPr="00784DCF">
                <w:rPr>
                  <w:rFonts w:ascii="Times New Roman" w:hAnsi="Times New Roman" w:cs="Times New Roman"/>
                  <w:color w:val="0000FF"/>
                  <w:u w:val="single"/>
                </w:rPr>
                <w:t>https://doi.org/10.1093/molbev/msx162</w:t>
              </w:r>
            </w:hyperlink>
          </w:p>
        </w:tc>
      </w:tr>
      <w:tr w:rsidR="00784DCF" w:rsidRPr="00784DCF" w14:paraId="5ABC08CC" w14:textId="77777777" w:rsidTr="00816631">
        <w:trPr>
          <w:trHeight w:val="300"/>
        </w:trPr>
        <w:tc>
          <w:tcPr>
            <w:tcW w:w="3888" w:type="dxa"/>
            <w:noWrap/>
            <w:hideMark/>
          </w:tcPr>
          <w:p w14:paraId="7FCB02E6" w14:textId="77777777" w:rsidR="00784DCF" w:rsidRPr="00784DCF" w:rsidRDefault="00784DCF" w:rsidP="00816631">
            <w:pPr>
              <w:tabs>
                <w:tab w:val="left" w:pos="720"/>
              </w:tabs>
              <w:jc w:val="both"/>
              <w:rPr>
                <w:rFonts w:ascii="Times New Roman" w:hAnsi="Times New Roman" w:cs="Times New Roman"/>
                <w:bCs/>
                <w:i/>
                <w:sz w:val="20"/>
                <w:szCs w:val="20"/>
              </w:rPr>
            </w:pPr>
            <w:proofErr w:type="spellStart"/>
            <w:r w:rsidRPr="00784DCF">
              <w:rPr>
                <w:rFonts w:ascii="Times New Roman" w:hAnsi="Times New Roman" w:cs="Times New Roman"/>
                <w:i/>
              </w:rPr>
              <w:t>Ceratiomyxella</w:t>
            </w:r>
            <w:proofErr w:type="spellEnd"/>
            <w:r w:rsidRPr="00784DCF">
              <w:rPr>
                <w:rFonts w:ascii="Times New Roman" w:hAnsi="Times New Roman" w:cs="Times New Roman"/>
                <w:i/>
              </w:rPr>
              <w:t xml:space="preserve"> </w:t>
            </w:r>
            <w:proofErr w:type="spellStart"/>
            <w:r w:rsidRPr="00784DCF">
              <w:rPr>
                <w:rFonts w:ascii="Times New Roman" w:hAnsi="Times New Roman" w:cs="Times New Roman"/>
                <w:i/>
              </w:rPr>
              <w:t>tahitiensis</w:t>
            </w:r>
            <w:proofErr w:type="spellEnd"/>
            <w:r w:rsidRPr="00784DCF">
              <w:rPr>
                <w:rFonts w:ascii="Times New Roman" w:hAnsi="Times New Roman" w:cs="Times New Roman"/>
                <w:i/>
              </w:rPr>
              <w:t xml:space="preserve"> </w:t>
            </w:r>
          </w:p>
        </w:tc>
        <w:tc>
          <w:tcPr>
            <w:tcW w:w="2250" w:type="dxa"/>
            <w:noWrap/>
            <w:hideMark/>
          </w:tcPr>
          <w:p w14:paraId="2A3B3548"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VjMSjNEz","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3C77CB38"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31" w:history="1">
              <w:r w:rsidR="00784DCF" w:rsidRPr="00784DCF">
                <w:rPr>
                  <w:rFonts w:ascii="Times New Roman" w:hAnsi="Times New Roman" w:cs="Times New Roman"/>
                  <w:color w:val="0000FF"/>
                  <w:u w:val="single"/>
                </w:rPr>
                <w:t>https://doi.org/10.1093/molbev/msx162</w:t>
              </w:r>
            </w:hyperlink>
          </w:p>
        </w:tc>
      </w:tr>
      <w:tr w:rsidR="00784DCF" w:rsidRPr="00784DCF" w14:paraId="7F6E5156" w14:textId="77777777" w:rsidTr="00816631">
        <w:trPr>
          <w:trHeight w:val="300"/>
        </w:trPr>
        <w:tc>
          <w:tcPr>
            <w:tcW w:w="3888" w:type="dxa"/>
            <w:noWrap/>
            <w:hideMark/>
          </w:tcPr>
          <w:p w14:paraId="7AAA51B3" w14:textId="77777777" w:rsidR="00784DCF" w:rsidRPr="00784DCF" w:rsidRDefault="00784DCF" w:rsidP="00816631">
            <w:pPr>
              <w:tabs>
                <w:tab w:val="left" w:pos="720"/>
              </w:tabs>
              <w:jc w:val="both"/>
              <w:rPr>
                <w:rFonts w:ascii="Times New Roman" w:hAnsi="Times New Roman" w:cs="Times New Roman"/>
                <w:bCs/>
                <w:i/>
                <w:sz w:val="20"/>
                <w:szCs w:val="20"/>
              </w:rPr>
            </w:pPr>
            <w:proofErr w:type="spellStart"/>
            <w:r w:rsidRPr="00784DCF">
              <w:rPr>
                <w:rFonts w:ascii="Times New Roman" w:hAnsi="Times New Roman" w:cs="Times New Roman"/>
                <w:i/>
              </w:rPr>
              <w:t>Clastostelium</w:t>
            </w:r>
            <w:proofErr w:type="spellEnd"/>
            <w:r w:rsidRPr="00784DCF">
              <w:rPr>
                <w:rFonts w:ascii="Times New Roman" w:hAnsi="Times New Roman" w:cs="Times New Roman"/>
                <w:i/>
              </w:rPr>
              <w:t xml:space="preserve"> recurvatum</w:t>
            </w:r>
          </w:p>
        </w:tc>
        <w:tc>
          <w:tcPr>
            <w:tcW w:w="2250" w:type="dxa"/>
            <w:noWrap/>
            <w:hideMark/>
          </w:tcPr>
          <w:p w14:paraId="730D26D3"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qRtZJ7WM","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5A9774F2"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32" w:history="1">
              <w:r w:rsidR="00784DCF" w:rsidRPr="00784DCF">
                <w:rPr>
                  <w:rFonts w:ascii="Times New Roman" w:hAnsi="Times New Roman" w:cs="Times New Roman"/>
                  <w:color w:val="0000FF"/>
                  <w:u w:val="single"/>
                </w:rPr>
                <w:t>https://doi.org/10.1093/molbev/msx162</w:t>
              </w:r>
            </w:hyperlink>
          </w:p>
        </w:tc>
      </w:tr>
      <w:tr w:rsidR="00784DCF" w:rsidRPr="00784DCF" w14:paraId="75A874CB" w14:textId="77777777" w:rsidTr="00816631">
        <w:trPr>
          <w:trHeight w:val="300"/>
        </w:trPr>
        <w:tc>
          <w:tcPr>
            <w:tcW w:w="3888" w:type="dxa"/>
            <w:noWrap/>
            <w:hideMark/>
          </w:tcPr>
          <w:p w14:paraId="46333FE3" w14:textId="77777777" w:rsidR="00784DCF" w:rsidRPr="00784DCF" w:rsidRDefault="00784DCF" w:rsidP="00816631">
            <w:pPr>
              <w:tabs>
                <w:tab w:val="left" w:pos="720"/>
              </w:tabs>
              <w:jc w:val="both"/>
              <w:rPr>
                <w:rFonts w:ascii="Times New Roman" w:hAnsi="Times New Roman" w:cs="Times New Roman"/>
                <w:bCs/>
                <w:i/>
                <w:sz w:val="20"/>
                <w:szCs w:val="20"/>
              </w:rPr>
            </w:pPr>
            <w:proofErr w:type="spellStart"/>
            <w:r w:rsidRPr="00784DCF">
              <w:rPr>
                <w:rFonts w:ascii="Times New Roman" w:hAnsi="Times New Roman" w:cs="Times New Roman"/>
                <w:i/>
              </w:rPr>
              <w:t>Clydonella</w:t>
            </w:r>
            <w:proofErr w:type="spellEnd"/>
            <w:r w:rsidRPr="00784DCF">
              <w:rPr>
                <w:rFonts w:ascii="Times New Roman" w:hAnsi="Times New Roman" w:cs="Times New Roman"/>
                <w:i/>
              </w:rPr>
              <w:t xml:space="preserve"> </w:t>
            </w:r>
            <w:r w:rsidRPr="00784DCF">
              <w:rPr>
                <w:rFonts w:ascii="Times New Roman" w:hAnsi="Times New Roman" w:cs="Times New Roman"/>
              </w:rPr>
              <w:t>sp.</w:t>
            </w:r>
          </w:p>
        </w:tc>
        <w:tc>
          <w:tcPr>
            <w:tcW w:w="2250" w:type="dxa"/>
            <w:noWrap/>
            <w:hideMark/>
          </w:tcPr>
          <w:p w14:paraId="3726B3D1"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ad3j74svf","properties":{"formattedCitation":"[60]","plainCitation":"[60]","noteIndex":0},"citationItems":[{"id":220,"uris":["http://zotero.org/users/local/GJAAO8zs/items/2SZ3DZPE"],"uri":["http://zotero.org/users/local/GJAAO8zs/items/2SZ3DZPE"],"itemData":{"id":220,"type":"article-journal","container-title":"Mol Phylogenet Evol","ISSN":"1055-7903","journalAbbreviation":"Molecular phylogenetics and evolution","page":"144-154","title":"Phylogenomics of ‘Discosea’: A new molecular phylogenetic perspective on Amoebozoa with flat body forms","volume":"99","author":[{"family":"Tekle","given":"Yonas I."},{"family":"Anderson","given":"O. Roger"},{"family":"Katz","given":"Laura A."},{"family":"Maurer-Alcalá","given":"Xyrus X."},{"family":"Romero","given":"Mario Alberto Cerón"},{"family":"Molestina","given":"Robert"}],"issued":{"date-parts":[["2016"]]}}}],"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60]</w:t>
            </w:r>
            <w:r w:rsidRPr="00784DCF">
              <w:rPr>
                <w:rFonts w:ascii="Times New Roman" w:hAnsi="Times New Roman" w:cs="Times New Roman"/>
                <w:color w:val="000000"/>
              </w:rPr>
              <w:fldChar w:fldCharType="end"/>
            </w:r>
          </w:p>
        </w:tc>
        <w:tc>
          <w:tcPr>
            <w:tcW w:w="4320" w:type="dxa"/>
            <w:noWrap/>
            <w:hideMark/>
          </w:tcPr>
          <w:p w14:paraId="62CD3649"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33" w:tgtFrame="doilink" w:history="1">
              <w:r w:rsidR="00784DCF" w:rsidRPr="00784DCF">
                <w:rPr>
                  <w:rFonts w:ascii="Times New Roman" w:hAnsi="Times New Roman" w:cs="Times New Roman"/>
                  <w:color w:val="0000FF"/>
                  <w:u w:val="single"/>
                </w:rPr>
                <w:t>https://doi.org/10.1016/j.ympev.2016.03.029</w:t>
              </w:r>
            </w:hyperlink>
          </w:p>
        </w:tc>
      </w:tr>
      <w:tr w:rsidR="00784DCF" w:rsidRPr="00784DCF" w14:paraId="169A2D10" w14:textId="77777777" w:rsidTr="00816631">
        <w:trPr>
          <w:trHeight w:val="300"/>
        </w:trPr>
        <w:tc>
          <w:tcPr>
            <w:tcW w:w="3888" w:type="dxa"/>
            <w:noWrap/>
            <w:hideMark/>
          </w:tcPr>
          <w:p w14:paraId="5A958DA0" w14:textId="77777777" w:rsidR="00784DCF" w:rsidRPr="00784DCF" w:rsidRDefault="00784DCF" w:rsidP="00816631">
            <w:pPr>
              <w:tabs>
                <w:tab w:val="left" w:pos="720"/>
              </w:tabs>
              <w:jc w:val="both"/>
              <w:rPr>
                <w:rFonts w:ascii="Times New Roman" w:hAnsi="Times New Roman" w:cs="Times New Roman"/>
                <w:bCs/>
                <w:i/>
                <w:sz w:val="20"/>
                <w:szCs w:val="20"/>
              </w:rPr>
            </w:pPr>
            <w:proofErr w:type="spellStart"/>
            <w:r w:rsidRPr="00784DCF">
              <w:rPr>
                <w:rFonts w:ascii="Times New Roman" w:hAnsi="Times New Roman" w:cs="Times New Roman"/>
                <w:i/>
              </w:rPr>
              <w:t>Cochliopodium</w:t>
            </w:r>
            <w:proofErr w:type="spellEnd"/>
            <w:r w:rsidRPr="00784DCF">
              <w:rPr>
                <w:rFonts w:ascii="Times New Roman" w:hAnsi="Times New Roman" w:cs="Times New Roman"/>
                <w:i/>
              </w:rPr>
              <w:t xml:space="preserve"> minus</w:t>
            </w:r>
          </w:p>
        </w:tc>
        <w:tc>
          <w:tcPr>
            <w:tcW w:w="2250" w:type="dxa"/>
            <w:noWrap/>
            <w:hideMark/>
          </w:tcPr>
          <w:p w14:paraId="366712F6"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1etr7o301g","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2B4F270F"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34" w:history="1">
              <w:r w:rsidR="00784DCF" w:rsidRPr="00784DCF">
                <w:rPr>
                  <w:rFonts w:ascii="Times New Roman" w:hAnsi="Times New Roman" w:cs="Times New Roman"/>
                  <w:color w:val="0000FF"/>
                  <w:u w:val="single"/>
                </w:rPr>
                <w:t>https://doi.org/10.1093/molbev/msx162</w:t>
              </w:r>
            </w:hyperlink>
          </w:p>
        </w:tc>
      </w:tr>
      <w:tr w:rsidR="00784DCF" w:rsidRPr="00784DCF" w14:paraId="3D3B08B9" w14:textId="77777777" w:rsidTr="00816631">
        <w:trPr>
          <w:trHeight w:val="300"/>
        </w:trPr>
        <w:tc>
          <w:tcPr>
            <w:tcW w:w="3888" w:type="dxa"/>
            <w:noWrap/>
            <w:hideMark/>
          </w:tcPr>
          <w:p w14:paraId="33BF84A6" w14:textId="77777777" w:rsidR="00784DCF" w:rsidRPr="00784DCF" w:rsidRDefault="00784DCF" w:rsidP="00816631">
            <w:pPr>
              <w:tabs>
                <w:tab w:val="left" w:pos="720"/>
              </w:tabs>
              <w:jc w:val="both"/>
              <w:rPr>
                <w:rFonts w:ascii="Times New Roman" w:hAnsi="Times New Roman" w:cs="Times New Roman"/>
                <w:bCs/>
                <w:i/>
                <w:sz w:val="20"/>
                <w:szCs w:val="20"/>
              </w:rPr>
            </w:pPr>
            <w:proofErr w:type="spellStart"/>
            <w:r w:rsidRPr="00784DCF">
              <w:rPr>
                <w:rFonts w:ascii="Times New Roman" w:hAnsi="Times New Roman" w:cs="Times New Roman"/>
                <w:i/>
              </w:rPr>
              <w:t>Copromyxa</w:t>
            </w:r>
            <w:proofErr w:type="spellEnd"/>
            <w:r w:rsidRPr="00784DCF">
              <w:rPr>
                <w:rFonts w:ascii="Times New Roman" w:hAnsi="Times New Roman" w:cs="Times New Roman"/>
                <w:i/>
              </w:rPr>
              <w:t xml:space="preserve"> protea</w:t>
            </w:r>
          </w:p>
        </w:tc>
        <w:tc>
          <w:tcPr>
            <w:tcW w:w="2250" w:type="dxa"/>
            <w:noWrap/>
            <w:hideMark/>
          </w:tcPr>
          <w:p w14:paraId="555092DE"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kOgSGaHR","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0F1F4231"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35" w:history="1">
              <w:r w:rsidR="00784DCF" w:rsidRPr="00784DCF">
                <w:rPr>
                  <w:rFonts w:ascii="Times New Roman" w:hAnsi="Times New Roman" w:cs="Times New Roman"/>
                  <w:color w:val="0000FF"/>
                  <w:u w:val="single"/>
                </w:rPr>
                <w:t>https://doi.org/10.1093/molbev/msx162</w:t>
              </w:r>
            </w:hyperlink>
          </w:p>
        </w:tc>
      </w:tr>
      <w:tr w:rsidR="00784DCF" w:rsidRPr="00784DCF" w14:paraId="01E9E1A4" w14:textId="77777777" w:rsidTr="00816631">
        <w:trPr>
          <w:trHeight w:val="300"/>
        </w:trPr>
        <w:tc>
          <w:tcPr>
            <w:tcW w:w="3888" w:type="dxa"/>
            <w:noWrap/>
          </w:tcPr>
          <w:p w14:paraId="1CCA8085" w14:textId="77777777" w:rsidR="00784DCF" w:rsidRPr="00784DCF" w:rsidRDefault="00784DCF" w:rsidP="00816631">
            <w:pPr>
              <w:tabs>
                <w:tab w:val="left" w:pos="720"/>
              </w:tabs>
              <w:jc w:val="both"/>
              <w:rPr>
                <w:rFonts w:ascii="Times New Roman" w:hAnsi="Times New Roman" w:cs="Times New Roman"/>
                <w:i/>
                <w:color w:val="000000"/>
              </w:rPr>
            </w:pPr>
            <w:proofErr w:type="spellStart"/>
            <w:r w:rsidRPr="00784DCF">
              <w:rPr>
                <w:rFonts w:ascii="Times New Roman" w:hAnsi="Times New Roman" w:cs="Times New Roman"/>
                <w:i/>
                <w:color w:val="000000"/>
              </w:rPr>
              <w:t>Coremiostelium</w:t>
            </w:r>
            <w:proofErr w:type="spellEnd"/>
            <w:r w:rsidRPr="00784DCF">
              <w:rPr>
                <w:rFonts w:ascii="Times New Roman" w:hAnsi="Times New Roman" w:cs="Times New Roman"/>
                <w:i/>
                <w:color w:val="000000"/>
              </w:rPr>
              <w:t xml:space="preserve"> </w:t>
            </w:r>
            <w:proofErr w:type="spellStart"/>
            <w:r w:rsidRPr="00784DCF">
              <w:rPr>
                <w:rFonts w:ascii="Times New Roman" w:hAnsi="Times New Roman" w:cs="Times New Roman"/>
                <w:i/>
                <w:color w:val="000000"/>
              </w:rPr>
              <w:t>polycephalum</w:t>
            </w:r>
            <w:proofErr w:type="spellEnd"/>
          </w:p>
        </w:tc>
        <w:tc>
          <w:tcPr>
            <w:tcW w:w="2250" w:type="dxa"/>
            <w:noWrap/>
          </w:tcPr>
          <w:p w14:paraId="1FB12398"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shd w:val="clear" w:color="auto" w:fill="FFFFFF"/>
              </w:rPr>
              <w:t>PRJEB14640</w:t>
            </w:r>
          </w:p>
        </w:tc>
        <w:tc>
          <w:tcPr>
            <w:tcW w:w="4320" w:type="dxa"/>
          </w:tcPr>
          <w:p w14:paraId="69AF3750" w14:textId="77777777" w:rsidR="00784DCF" w:rsidRPr="00784DCF" w:rsidRDefault="00816631" w:rsidP="00816631">
            <w:pPr>
              <w:jc w:val="both"/>
              <w:rPr>
                <w:rFonts w:ascii="Times New Roman" w:hAnsi="Times New Roman" w:cs="Times New Roman"/>
              </w:rPr>
            </w:pPr>
            <w:hyperlink r:id="rId36" w:history="1">
              <w:r w:rsidR="00784DCF" w:rsidRPr="00784DCF">
                <w:rPr>
                  <w:rStyle w:val="Hyperlink"/>
                  <w:rFonts w:ascii="Times New Roman" w:hAnsi="Times New Roman" w:cs="Times New Roman"/>
                </w:rPr>
                <w:t>https://www.ncbi.nlm.nih.gov/bioproject/PRJEB14640</w:t>
              </w:r>
            </w:hyperlink>
          </w:p>
        </w:tc>
      </w:tr>
      <w:tr w:rsidR="00784DCF" w:rsidRPr="00784DCF" w14:paraId="0F6F6518" w14:textId="77777777" w:rsidTr="00816631">
        <w:trPr>
          <w:trHeight w:val="300"/>
        </w:trPr>
        <w:tc>
          <w:tcPr>
            <w:tcW w:w="3888" w:type="dxa"/>
            <w:noWrap/>
            <w:hideMark/>
          </w:tcPr>
          <w:p w14:paraId="0482016F" w14:textId="77777777" w:rsidR="00784DCF" w:rsidRPr="00784DCF" w:rsidRDefault="00784DCF" w:rsidP="00816631">
            <w:pPr>
              <w:tabs>
                <w:tab w:val="left" w:pos="720"/>
              </w:tabs>
              <w:jc w:val="both"/>
              <w:rPr>
                <w:rFonts w:ascii="Times New Roman" w:hAnsi="Times New Roman" w:cs="Times New Roman"/>
                <w:bCs/>
                <w:i/>
                <w:sz w:val="20"/>
                <w:szCs w:val="20"/>
              </w:rPr>
            </w:pPr>
            <w:proofErr w:type="spellStart"/>
            <w:r w:rsidRPr="00784DCF">
              <w:rPr>
                <w:rFonts w:ascii="Times New Roman" w:hAnsi="Times New Roman" w:cs="Times New Roman"/>
                <w:i/>
              </w:rPr>
              <w:t>Cryptodifflugia</w:t>
            </w:r>
            <w:proofErr w:type="spellEnd"/>
            <w:r w:rsidRPr="00784DCF">
              <w:rPr>
                <w:rFonts w:ascii="Times New Roman" w:hAnsi="Times New Roman" w:cs="Times New Roman"/>
                <w:i/>
              </w:rPr>
              <w:t xml:space="preserve"> </w:t>
            </w:r>
            <w:proofErr w:type="spellStart"/>
            <w:r w:rsidRPr="00784DCF">
              <w:rPr>
                <w:rFonts w:ascii="Times New Roman" w:hAnsi="Times New Roman" w:cs="Times New Roman"/>
                <w:i/>
              </w:rPr>
              <w:t>operculata</w:t>
            </w:r>
            <w:proofErr w:type="spellEnd"/>
          </w:p>
        </w:tc>
        <w:tc>
          <w:tcPr>
            <w:tcW w:w="2250" w:type="dxa"/>
            <w:noWrap/>
            <w:hideMark/>
          </w:tcPr>
          <w:p w14:paraId="0A7DC34A"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4NGTn65F","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15B9AEB0"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37" w:history="1">
              <w:r w:rsidR="00784DCF" w:rsidRPr="00784DCF">
                <w:rPr>
                  <w:rFonts w:ascii="Times New Roman" w:hAnsi="Times New Roman" w:cs="Times New Roman"/>
                  <w:color w:val="0000FF"/>
                  <w:u w:val="single"/>
                </w:rPr>
                <w:t>https://doi.org/10.1093/molbev/msx162</w:t>
              </w:r>
            </w:hyperlink>
          </w:p>
        </w:tc>
      </w:tr>
      <w:tr w:rsidR="00784DCF" w:rsidRPr="00784DCF" w14:paraId="53B52E2F" w14:textId="77777777" w:rsidTr="00816631">
        <w:trPr>
          <w:trHeight w:val="300"/>
        </w:trPr>
        <w:tc>
          <w:tcPr>
            <w:tcW w:w="3888" w:type="dxa"/>
            <w:noWrap/>
            <w:hideMark/>
          </w:tcPr>
          <w:p w14:paraId="3F85FD6B" w14:textId="77777777" w:rsidR="00784DCF" w:rsidRPr="00784DCF" w:rsidRDefault="00784DCF" w:rsidP="00816631">
            <w:pPr>
              <w:tabs>
                <w:tab w:val="left" w:pos="720"/>
              </w:tabs>
              <w:jc w:val="both"/>
              <w:rPr>
                <w:rFonts w:ascii="Times New Roman" w:hAnsi="Times New Roman" w:cs="Times New Roman"/>
                <w:bCs/>
                <w:i/>
                <w:sz w:val="20"/>
                <w:szCs w:val="20"/>
              </w:rPr>
            </w:pPr>
            <w:proofErr w:type="spellStart"/>
            <w:r w:rsidRPr="00784DCF">
              <w:rPr>
                <w:rFonts w:ascii="Times New Roman" w:hAnsi="Times New Roman" w:cs="Times New Roman"/>
                <w:i/>
              </w:rPr>
              <w:t>Cunea</w:t>
            </w:r>
            <w:proofErr w:type="spellEnd"/>
            <w:r w:rsidRPr="00784DCF">
              <w:rPr>
                <w:rFonts w:ascii="Times New Roman" w:hAnsi="Times New Roman" w:cs="Times New Roman"/>
                <w:i/>
              </w:rPr>
              <w:t xml:space="preserve"> </w:t>
            </w:r>
            <w:r w:rsidRPr="00784DCF">
              <w:rPr>
                <w:rFonts w:ascii="Times New Roman" w:hAnsi="Times New Roman" w:cs="Times New Roman"/>
              </w:rPr>
              <w:t>sp. [JDS-Ruffled]</w:t>
            </w:r>
          </w:p>
        </w:tc>
        <w:tc>
          <w:tcPr>
            <w:tcW w:w="2250" w:type="dxa"/>
            <w:noWrap/>
            <w:hideMark/>
          </w:tcPr>
          <w:p w14:paraId="1257D873"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cm4Xz0vW","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4F1780CE"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38" w:history="1">
              <w:r w:rsidR="00784DCF" w:rsidRPr="00784DCF">
                <w:rPr>
                  <w:rFonts w:ascii="Times New Roman" w:hAnsi="Times New Roman" w:cs="Times New Roman"/>
                  <w:color w:val="0000FF"/>
                  <w:u w:val="single"/>
                </w:rPr>
                <w:t>https://doi.org/10.1093/molbev/msx162</w:t>
              </w:r>
            </w:hyperlink>
          </w:p>
        </w:tc>
      </w:tr>
      <w:tr w:rsidR="00784DCF" w:rsidRPr="00784DCF" w14:paraId="653F6746" w14:textId="77777777" w:rsidTr="00816631">
        <w:trPr>
          <w:trHeight w:val="300"/>
        </w:trPr>
        <w:tc>
          <w:tcPr>
            <w:tcW w:w="3888" w:type="dxa"/>
            <w:noWrap/>
            <w:hideMark/>
          </w:tcPr>
          <w:p w14:paraId="68B9A89F" w14:textId="77777777" w:rsidR="00784DCF" w:rsidRPr="00784DCF" w:rsidRDefault="00784DCF" w:rsidP="00816631">
            <w:pPr>
              <w:tabs>
                <w:tab w:val="left" w:pos="720"/>
              </w:tabs>
              <w:jc w:val="both"/>
              <w:rPr>
                <w:rFonts w:ascii="Times New Roman" w:hAnsi="Times New Roman" w:cs="Times New Roman"/>
                <w:bCs/>
                <w:iCs/>
                <w:sz w:val="20"/>
                <w:szCs w:val="20"/>
              </w:rPr>
            </w:pPr>
            <w:proofErr w:type="spellStart"/>
            <w:r w:rsidRPr="00784DCF">
              <w:rPr>
                <w:rFonts w:ascii="Times New Roman" w:hAnsi="Times New Roman" w:cs="Times New Roman"/>
                <w:i/>
                <w:iCs/>
              </w:rPr>
              <w:t>Cunea</w:t>
            </w:r>
            <w:proofErr w:type="spellEnd"/>
            <w:r w:rsidRPr="00784DCF">
              <w:rPr>
                <w:rFonts w:ascii="Times New Roman" w:hAnsi="Times New Roman" w:cs="Times New Roman"/>
                <w:i/>
                <w:iCs/>
              </w:rPr>
              <w:t xml:space="preserve"> </w:t>
            </w:r>
            <w:r w:rsidRPr="00784DCF">
              <w:rPr>
                <w:rFonts w:ascii="Times New Roman" w:hAnsi="Times New Roman" w:cs="Times New Roman"/>
              </w:rPr>
              <w:t>sp. [MMETSP0417]</w:t>
            </w:r>
            <w:r w:rsidRPr="00784DCF">
              <w:rPr>
                <w:rFonts w:ascii="Times New Roman" w:hAnsi="Times New Roman" w:cs="Times New Roman"/>
                <w:i/>
              </w:rPr>
              <w:t xml:space="preserve"> </w:t>
            </w:r>
          </w:p>
        </w:tc>
        <w:tc>
          <w:tcPr>
            <w:tcW w:w="2250" w:type="dxa"/>
            <w:noWrap/>
            <w:hideMark/>
          </w:tcPr>
          <w:p w14:paraId="3586DD04"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t>MMETSP0417</w:t>
            </w:r>
          </w:p>
        </w:tc>
        <w:tc>
          <w:tcPr>
            <w:tcW w:w="4320" w:type="dxa"/>
            <w:noWrap/>
            <w:hideMark/>
          </w:tcPr>
          <w:p w14:paraId="11D9A298"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t>https://data.iplantcollaborative.org/dav/iplant/commons/community_released/imicrobe/projects/104/samples/1830/</w:t>
            </w:r>
          </w:p>
        </w:tc>
      </w:tr>
      <w:tr w:rsidR="00784DCF" w:rsidRPr="00784DCF" w14:paraId="4F2CB587" w14:textId="77777777" w:rsidTr="00816631">
        <w:trPr>
          <w:trHeight w:val="300"/>
        </w:trPr>
        <w:tc>
          <w:tcPr>
            <w:tcW w:w="3888" w:type="dxa"/>
            <w:noWrap/>
            <w:hideMark/>
          </w:tcPr>
          <w:p w14:paraId="4C69E243"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Cyclopyxis</w:t>
            </w:r>
            <w:proofErr w:type="spellEnd"/>
            <w:r w:rsidRPr="00784DCF">
              <w:rPr>
                <w:rFonts w:ascii="Times New Roman" w:hAnsi="Times New Roman" w:cs="Times New Roman"/>
                <w:i/>
                <w:color w:val="000000"/>
              </w:rPr>
              <w:t xml:space="preserve"> </w:t>
            </w:r>
            <w:r w:rsidRPr="00784DCF">
              <w:rPr>
                <w:rFonts w:ascii="Times New Roman" w:hAnsi="Times New Roman" w:cs="Times New Roman"/>
                <w:color w:val="000000"/>
              </w:rPr>
              <w:t xml:space="preserve">sp. </w:t>
            </w:r>
          </w:p>
        </w:tc>
        <w:tc>
          <w:tcPr>
            <w:tcW w:w="2250" w:type="dxa"/>
            <w:noWrap/>
            <w:hideMark/>
          </w:tcPr>
          <w:p w14:paraId="151A0B85"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d6JZVZRy","properties":{"formattedCitation":"[59]","plainCitation":"[59]","noteIndex":0},"citationItems":[{"id":1603,"uris":["http://zotero.org/users/local/GJAAO8zs/items/5TG3VZXX"],"uri":["http://zotero.org/users/local/GJAAO8zs/items/5TG3VZXX"],"itemData":{"id":1603,"type":"article-journal","abstract":"Summary\nLife was microbial for the majority of Earth’s history, but as very few microbial lineages leave a fossil record, the Precambrian evolution of life remains shrouded in mystery. Shelled (testate) amoebae stand out as an exception with rich documented diversity in the Neoproterozoic as vase-shaped microfossils (VSMs). While there is general consensus that most of these can be attributed to the Arcellinida lineage in Amoebozoa, it is still unclear whether they can be used as key fossils for interpretation of early eukaryotic evolution. Here, we present a well-resolved phylogenomic reconstruction based on 250 genes, obtained using single-cell transcriptomic techniques from a representative selection of 19 Arcellinid testate amoeba taxa. The robust phylogenetic framework enables deeper interpretations of evolution in this lineage and demanded an updated classification of the group. Additionally, we performed reconstruction of ancestral morphologies, yielding hypothetical ancestors remarkably similar to existing Neoproterozoic VSMs. We demonstrate that major lineages of testate amoebae were already diversified before the Sturtian glaciation (720 mya), supporting the hypothesis that massive eukaryotic diversification took place in the early Neoproterozoic and congruent with the interpretation that VSM are arcellinid testate amoebae.","container-title":"Current Biology","DOI":"10.1016/j.cub.2019.01.078","ISSN":"0960-9822","issue":"6","journalAbbreviation":"Current Biology","page":"991-1001.e3","title":"Phylogenomics and Morphological Reconstruction of Arcellinida Testate Amoebae Highlight Diversity of Microbial Eukaryotes in the Neoproterozoic","volume":"29","author":[{"family":"Lahr","given":"Daniel J.G."},{"family":"Kosakyan","given":"Anush"},{"family":"Lara","given":"Enrique"},{"family":"Mitchell","given":"Edward A.D."},{"family":"Morais","given":"Luana"},{"family":"Porfirio-Sousa","given":"Alfredo L."},{"family":"Ribeiro","given":"Giulia M."},{"family":"Tice","given":"Alexander K."},{"family":"Pánek","given":"Tomáš"},{"family":"Kang","given":"Seungho"},{"family":"Brown","given":"Matthew W."}],"issued":{"date-parts":[["2019",3,18]]}}}],"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59]</w:t>
            </w:r>
            <w:r w:rsidRPr="00784DCF">
              <w:rPr>
                <w:rFonts w:ascii="Times New Roman" w:hAnsi="Times New Roman" w:cs="Times New Roman"/>
                <w:color w:val="000000"/>
              </w:rPr>
              <w:fldChar w:fldCharType="end"/>
            </w:r>
          </w:p>
        </w:tc>
        <w:tc>
          <w:tcPr>
            <w:tcW w:w="4320" w:type="dxa"/>
            <w:noWrap/>
            <w:hideMark/>
          </w:tcPr>
          <w:p w14:paraId="2338A55D" w14:textId="77777777" w:rsidR="00784DCF" w:rsidRPr="00784DCF" w:rsidRDefault="00784DCF" w:rsidP="00816631">
            <w:pPr>
              <w:tabs>
                <w:tab w:val="left" w:pos="720"/>
              </w:tabs>
              <w:jc w:val="both"/>
              <w:rPr>
                <w:rFonts w:ascii="Times New Roman" w:hAnsi="Times New Roman" w:cs="Times New Roman"/>
                <w:color w:val="000000"/>
                <w:sz w:val="18"/>
                <w:szCs w:val="18"/>
              </w:rPr>
            </w:pPr>
            <w:r w:rsidRPr="00784DCF">
              <w:rPr>
                <w:rFonts w:ascii="Times New Roman" w:hAnsi="Times New Roman" w:cs="Times New Roman"/>
                <w:color w:val="000000"/>
              </w:rPr>
              <w:t>https://doi.org/10.1016/j.cub.2019.01.078</w:t>
            </w:r>
          </w:p>
        </w:tc>
      </w:tr>
      <w:tr w:rsidR="00784DCF" w:rsidRPr="00784DCF" w14:paraId="2435E1BC" w14:textId="77777777" w:rsidTr="00816631">
        <w:trPr>
          <w:trHeight w:val="300"/>
        </w:trPr>
        <w:tc>
          <w:tcPr>
            <w:tcW w:w="3888" w:type="dxa"/>
            <w:noWrap/>
            <w:hideMark/>
          </w:tcPr>
          <w:p w14:paraId="013CE698"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Dermamoeba</w:t>
            </w:r>
            <w:proofErr w:type="spellEnd"/>
            <w:r w:rsidRPr="00784DCF">
              <w:rPr>
                <w:rFonts w:ascii="Times New Roman" w:hAnsi="Times New Roman" w:cs="Times New Roman"/>
                <w:i/>
                <w:color w:val="000000"/>
              </w:rPr>
              <w:t xml:space="preserve"> </w:t>
            </w:r>
            <w:proofErr w:type="spellStart"/>
            <w:r w:rsidRPr="00784DCF">
              <w:rPr>
                <w:rFonts w:ascii="Times New Roman" w:hAnsi="Times New Roman" w:cs="Times New Roman"/>
                <w:i/>
                <w:color w:val="000000"/>
              </w:rPr>
              <w:t>algensis</w:t>
            </w:r>
            <w:proofErr w:type="spellEnd"/>
          </w:p>
        </w:tc>
        <w:tc>
          <w:tcPr>
            <w:tcW w:w="2250" w:type="dxa"/>
            <w:noWrap/>
            <w:hideMark/>
          </w:tcPr>
          <w:p w14:paraId="186713F0"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frfGTItN","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457492F0"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39" w:history="1">
              <w:r w:rsidR="00784DCF" w:rsidRPr="00784DCF">
                <w:rPr>
                  <w:rFonts w:ascii="Times New Roman" w:hAnsi="Times New Roman" w:cs="Times New Roman"/>
                  <w:color w:val="0000FF"/>
                  <w:u w:val="single"/>
                </w:rPr>
                <w:t>https://doi.org/10.1093/molbev/msx162</w:t>
              </w:r>
            </w:hyperlink>
          </w:p>
        </w:tc>
      </w:tr>
      <w:tr w:rsidR="00784DCF" w:rsidRPr="00784DCF" w14:paraId="7AAD6409" w14:textId="77777777" w:rsidTr="00816631">
        <w:trPr>
          <w:trHeight w:val="300"/>
        </w:trPr>
        <w:tc>
          <w:tcPr>
            <w:tcW w:w="3888" w:type="dxa"/>
            <w:noWrap/>
            <w:hideMark/>
          </w:tcPr>
          <w:p w14:paraId="4221B1AE" w14:textId="77777777" w:rsidR="00784DCF" w:rsidRPr="00784DCF" w:rsidRDefault="00784DCF" w:rsidP="00816631">
            <w:pPr>
              <w:tabs>
                <w:tab w:val="left" w:pos="720"/>
              </w:tabs>
              <w:jc w:val="both"/>
              <w:rPr>
                <w:rFonts w:ascii="Times New Roman" w:hAnsi="Times New Roman" w:cs="Times New Roman"/>
                <w:bCs/>
                <w:i/>
                <w:color w:val="000000"/>
                <w:sz w:val="20"/>
                <w:szCs w:val="20"/>
              </w:rPr>
            </w:pPr>
            <w:r w:rsidRPr="00784DCF">
              <w:rPr>
                <w:rFonts w:ascii="Times New Roman" w:hAnsi="Times New Roman" w:cs="Times New Roman"/>
                <w:i/>
                <w:color w:val="000000"/>
              </w:rPr>
              <w:t xml:space="preserve">Dictyostelium </w:t>
            </w:r>
            <w:proofErr w:type="spellStart"/>
            <w:r w:rsidRPr="00784DCF">
              <w:rPr>
                <w:rFonts w:ascii="Times New Roman" w:hAnsi="Times New Roman" w:cs="Times New Roman"/>
                <w:i/>
                <w:color w:val="000000"/>
              </w:rPr>
              <w:t>citrinum</w:t>
            </w:r>
            <w:proofErr w:type="spellEnd"/>
          </w:p>
        </w:tc>
        <w:tc>
          <w:tcPr>
            <w:tcW w:w="2250" w:type="dxa"/>
            <w:noWrap/>
            <w:hideMark/>
          </w:tcPr>
          <w:p w14:paraId="21AA2586"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ir1jhl2pj","properties":{"formattedCitation":"[61]","plainCitation":"[61]","noteIndex":0},"citationItems":[{"id":1593,"uris":["http://zotero.org/users/local/GJAAO8zs/items/Z6FDSKEM"],"uri":["http://zotero.org/users/local/GJAAO8zs/items/Z6FDSKEM"],"itemData":{"id":1593,"type":"article-journal","abstract":"Most mitochondria contain a core set of genes required for mitochondrial function, but beyond this base there are variable genomic features. The mitochondrial genome of the model species Dictyostelium discoideum demonstrated that the social amoebae mitochondrial genomes have a size between those of metazoans and plants, but no comparative study of social amoebae mitochondria has been performed. Here, we present a comparative analysis of social amoebae mitochondrial genomes using D. discoideum, Dictyostelium citrinum, Dictyostelium fasciculatum, and Polysphondylium pallidum. The social amoebae mitochondria have similar sizes, AT content, gene content and have a high level of synteny except for one segmental rearrangement and extensive displacement of tRNAs. From the species that contain the rearrangement, it can be concluded that the event occurred late in the evolution of social amoebas. A phylogeny using 36 mitochondrial genes produced a well-supported tree suggesting that the pairs of D. discoideum/D. citrinum and D. fasciculatum/P. pallidum are sister species although the position of the root is not certain. Group I introns and endonucleases are variable in number and location in the social amoebae. Phylogenies of the introns and endonucleases suggest that there have been multiple recent duplications or extinctions and confirm that endonucleases have the ability to insert into new areas. An analysis of dN/dS ratios in mitochondrial genes revealed that among groups of genes, adenosine triphosphate synthase complex genes have the highest ratio, whereas cytochrome oxidase and nicotinamide adenine dinucleotide (NADH) dehydrogenase genes had the lowest ratio. The genetic codes of D. citrinum, P. pallidum, and D. fasciculatum are the universal code although D. fasciculatum does not use the TGA stop codon. In D. fasciculatum, we demonstrate for the first time that a mitochondrial genome without the TGA stop codon still uses the release factor RF2 that recognizes TGA. Theories of how the genetic code can change and why RF2 may be a constraint against switching codes are discussed.","container-title":"Molecular Biology and Evolution","DOI":"10.1093/molbev/msn088","ISSN":"0737-4038","issue":"7","journalAbbreviation":"Molecular Biology and Evolution","page":"1440-1450","title":"Mitochondrial Genome Evolution in the Social Amoebae","volume":"25","author":[{"family":"Heidel","given":"Andrew J."},{"family":"Glöckner","given":"Gernot"}],"issued":{"date-parts":[["2008",4,15]]}}}],"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61]</w:t>
            </w:r>
            <w:r w:rsidRPr="00784DCF">
              <w:rPr>
                <w:rFonts w:ascii="Times New Roman" w:hAnsi="Times New Roman" w:cs="Times New Roman"/>
                <w:color w:val="000000"/>
              </w:rPr>
              <w:fldChar w:fldCharType="end"/>
            </w:r>
          </w:p>
        </w:tc>
        <w:tc>
          <w:tcPr>
            <w:tcW w:w="4320" w:type="dxa"/>
          </w:tcPr>
          <w:p w14:paraId="176E39D5" w14:textId="77777777" w:rsidR="00784DCF" w:rsidRPr="00784DCF" w:rsidRDefault="00784DCF" w:rsidP="00816631">
            <w:pPr>
              <w:tabs>
                <w:tab w:val="left" w:pos="720"/>
              </w:tabs>
              <w:jc w:val="both"/>
              <w:rPr>
                <w:rFonts w:ascii="Times New Roman" w:hAnsi="Times New Roman" w:cs="Times New Roman"/>
              </w:rPr>
            </w:pPr>
            <w:r w:rsidRPr="00784DCF">
              <w:rPr>
                <w:rFonts w:ascii="Times New Roman" w:hAnsi="Times New Roman" w:cs="Times New Roman"/>
                <w:color w:val="000000"/>
              </w:rPr>
              <w:t>https://doi.org/10.1093/molbev/msn088</w:t>
            </w:r>
          </w:p>
        </w:tc>
      </w:tr>
      <w:tr w:rsidR="00784DCF" w:rsidRPr="00784DCF" w14:paraId="69B56CF9" w14:textId="77777777" w:rsidTr="00816631">
        <w:trPr>
          <w:trHeight w:val="300"/>
        </w:trPr>
        <w:tc>
          <w:tcPr>
            <w:tcW w:w="3888" w:type="dxa"/>
            <w:noWrap/>
            <w:hideMark/>
          </w:tcPr>
          <w:p w14:paraId="68E3AE4B" w14:textId="77777777" w:rsidR="00784DCF" w:rsidRPr="00784DCF" w:rsidRDefault="00784DCF" w:rsidP="00816631">
            <w:pPr>
              <w:tabs>
                <w:tab w:val="left" w:pos="720"/>
              </w:tabs>
              <w:jc w:val="both"/>
              <w:rPr>
                <w:rFonts w:ascii="Times New Roman" w:hAnsi="Times New Roman" w:cs="Times New Roman"/>
                <w:bCs/>
                <w:i/>
                <w:color w:val="000000"/>
                <w:sz w:val="20"/>
                <w:szCs w:val="20"/>
              </w:rPr>
            </w:pPr>
            <w:r w:rsidRPr="00784DCF">
              <w:rPr>
                <w:rFonts w:ascii="Times New Roman" w:hAnsi="Times New Roman" w:cs="Times New Roman"/>
                <w:i/>
                <w:color w:val="000000"/>
              </w:rPr>
              <w:t>Dictyostelium discoideum</w:t>
            </w:r>
          </w:p>
        </w:tc>
        <w:tc>
          <w:tcPr>
            <w:tcW w:w="2250" w:type="dxa"/>
            <w:noWrap/>
            <w:hideMark/>
          </w:tcPr>
          <w:p w14:paraId="01A26B5C"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d4m4dmeer","properties":{"formattedCitation":"[62]","plainCitation":"[62]","noteIndex":0},"citationItems":[{"id":1121,"uris":["http://zotero.org/users/local/GJAAO8zs/items/HQ4AIPUG"],"uri":["http://zotero.org/users/local/GJAAO8zs/items/HQ4AIPUG"],"itemData":{"id":1121,"type":"article-journal","container-title":"Nature","DOI":"http://www.nature.com/nature/journal/v435/n7038/suppinfo/nature03481_S1.html","ISSN":"0028-0836","page":"43-57","title":"The genome of the social amoeba Dictyostelium discoideum","volume":"435","author":[{"family":"Eichinger","given":"L."},{"family":"Pachebat","given":"J. A."},{"family":"Glockner","given":"G."},{"family":"Rajandream","given":"M. A."},{"family":"Sucgang","given":"R."},{"family":"Berriman","given":"M."},{"family":"Song","given":"J."},{"family":"Olsen","given":"R."},{"family":"Szafranski","given":"K."},{"family":"Xu","given":"Q."},{"family":"Tunggal","given":"B."},{"family":"Kummerfeld","given":"S."},{"family":"Madera","given":"M."},{"family":"Konfortov","given":"B. A."},{"family":"Rivero","given":"F."},{"family":"Bankier","given":"A. T."},{"family":"Lehmann","given":"R."},{"family":"Hamlin","given":"N."},{"family":"Davies","given":"R."},{"family":"Gaudet","given":"P."},{"family":"Fey","given":"P."},{"family":"Pilcher","given":"K."},{"family":"Chen","given":"G."},{"family":"Saunders","given":"D."},{"family":"Sodergren","given":"E."},{"family":"Davis","given":"P."},{"family":"Kerhornou","given":"A."},{"family":"Nie","given":"X."},{"family":"Hall","given":"N."},{"family":"Anjard","given":"C."},{"family":"Hemphill","given":"L."},{"family":"Bason","given":"N."},{"family":"Farbrother","given":"P."},{"family":"Desany","given":"B."},{"family":"Just","given":"E."},{"family":"Morio","given":"T."},{"family":"Rost","given":"R."},{"family":"Churcher","given":"C."},{"family":"Cooper","given":"J."},{"family":"Haydock","given":"S."},{"family":"Driessche","given":"N.","non-dropping-particle":"van"},{"family":"Cronin","given":"A."},{"family":"Goodhead","given":"I."},{"family":"Muzny","given":"D."},{"family":"Mourier","given":"T."},{"family":"Pain","given":"A."},{"family":"Lu","given":"M."},{"family":"Harper","given":"D."},{"family":"Lindsay","given":"R."},{"family":"Hauser","given":"H."},{"family":"James","given":"K."},{"family":"Quiles","given":"M."},{"family":"Madan Babu","given":"M."},{"family":"Saito","given":"T."},{"family":"Buchrieser","given":"C."},{"family":"Wardroper","given":"A."},{"family":"Felder","given":"M."},{"family":"Thangavelu","given":"M."},{"family":"Johnson","given":"D."},{"family":"Knights","given":"A."},{"family":"Loulseged","given":"H."},{"family":"Mungall","given":"K."},{"family":"Oliver","given":"K."},{"family":"Price","given":"C."},{"family":"Quail","given":"M. A."},{"family":"Urushihara","given":"H."},{"family":"Hernandez","given":"J."},{"family":"Rabbinowitsch","given":"E."},{"family":"Steffen","given":"D."},{"family":"Sanders","given":"M."},{"family":"Ma","given":"J."},{"family":"Kohara","given":"Y."},{"family":"Sharp","given":"S."},{"family":"Simmonds","given":"M."},{"family":"Spiegler","given":"S."},{"family":"Tivey","given":"A."},{"family":"Sugano","given":"S."},{"family":"White","given":"B."},{"family":"Walker","given":"D."},{"family":"Woodward","given":"J."},{"family":"Winckler","given":"T."},{"family":"Tanaka","given":"Y."},{"family":"Shaulsky","given":"G."},{"family":"Schleicher","given":"M."},{"family":"Weinstock","given":"G."},{"family":"Rosenthal","given":"A."},{"family":"Cox","given":"E. C."},{"family":"Chisholm","given":"R. L."},{"family":"Gibbs","given":"R."},{"family":"Loomis","given":"W. F."},{"family":"Platzer","given":"M."},{"family":"Kay","given":"R. R."},{"family":"Williams","given":"J."},{"family":"Dear","given":"P. H."},{"family":"Noegel","given":"A. A."},{"family":"Barrell","given":"B."},{"family":"Kuspa","given":"A."}],"issued":{"date-parts":[["2005"]],"season":"05/print"}}}],"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62]</w:t>
            </w:r>
            <w:r w:rsidRPr="00784DCF">
              <w:rPr>
                <w:rFonts w:ascii="Times New Roman" w:hAnsi="Times New Roman" w:cs="Times New Roman"/>
                <w:color w:val="000000"/>
              </w:rPr>
              <w:fldChar w:fldCharType="end"/>
            </w:r>
          </w:p>
        </w:tc>
        <w:tc>
          <w:tcPr>
            <w:tcW w:w="4320" w:type="dxa"/>
          </w:tcPr>
          <w:p w14:paraId="4EFD626A" w14:textId="77777777" w:rsidR="00784DCF" w:rsidRPr="00784DCF" w:rsidRDefault="00784DCF" w:rsidP="00816631">
            <w:pPr>
              <w:tabs>
                <w:tab w:val="left" w:pos="720"/>
              </w:tabs>
              <w:jc w:val="both"/>
              <w:rPr>
                <w:rFonts w:ascii="Times New Roman" w:hAnsi="Times New Roman" w:cs="Times New Roman"/>
              </w:rPr>
            </w:pPr>
            <w:r w:rsidRPr="00784DCF">
              <w:rPr>
                <w:rFonts w:ascii="Times New Roman" w:hAnsi="Times New Roman" w:cs="Times New Roman"/>
                <w:color w:val="000000"/>
              </w:rPr>
              <w:t>https://doi.org/10.1038/nature03481</w:t>
            </w:r>
          </w:p>
        </w:tc>
      </w:tr>
      <w:tr w:rsidR="00784DCF" w:rsidRPr="00784DCF" w14:paraId="7D179CE4" w14:textId="77777777" w:rsidTr="00816631">
        <w:trPr>
          <w:trHeight w:val="300"/>
        </w:trPr>
        <w:tc>
          <w:tcPr>
            <w:tcW w:w="3888" w:type="dxa"/>
            <w:noWrap/>
          </w:tcPr>
          <w:p w14:paraId="70228A69" w14:textId="77777777" w:rsidR="00784DCF" w:rsidRPr="00784DCF" w:rsidRDefault="00784DCF" w:rsidP="00816631">
            <w:pPr>
              <w:tabs>
                <w:tab w:val="left" w:pos="720"/>
              </w:tabs>
              <w:jc w:val="both"/>
              <w:rPr>
                <w:rFonts w:ascii="Times New Roman" w:hAnsi="Times New Roman" w:cs="Times New Roman"/>
                <w:i/>
                <w:color w:val="000000"/>
              </w:rPr>
            </w:pPr>
            <w:r w:rsidRPr="00784DCF">
              <w:rPr>
                <w:rFonts w:ascii="Times New Roman" w:hAnsi="Times New Roman" w:cs="Times New Roman"/>
                <w:i/>
                <w:color w:val="000000"/>
              </w:rPr>
              <w:t xml:space="preserve">Dictyostelium </w:t>
            </w:r>
            <w:proofErr w:type="spellStart"/>
            <w:r w:rsidRPr="00784DCF">
              <w:rPr>
                <w:rFonts w:ascii="Times New Roman" w:hAnsi="Times New Roman" w:cs="Times New Roman"/>
                <w:i/>
                <w:color w:val="000000"/>
              </w:rPr>
              <w:t>firmibasis</w:t>
            </w:r>
            <w:proofErr w:type="spellEnd"/>
          </w:p>
        </w:tc>
        <w:tc>
          <w:tcPr>
            <w:tcW w:w="2250" w:type="dxa"/>
            <w:noWrap/>
          </w:tcPr>
          <w:p w14:paraId="7824C4F1"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22dfjjl69i","properties":{"formattedCitation":"[63]","plainCitation":"[63]","noteIndex":0},"citationItems":[{"id":1602,"uris":["http://zotero.org/users/local/GJAAO8zs/items/473GUKQL"],"uri":["http://zotero.org/users/local/GJAAO8zs/items/473GUKQL"],"itemData":{"id":1602,"type":"article-journal","abstract":"Dictyosteliumplasmids Dgp1 and Dfp1, two members of the Ddp2 plasmid family, are 86% identical in nucleotide sequence. These small (4481 and 5015 bp), high copy number, nuclear plasmids carry both a gene homologous to the Ddp2repgene and a long 0.47- to 0.48-kb inverted repeat region. Their Rep proteins are 82.8% identical in amino acid sequence and carry all 10 of the conserved peptide sequence motifs found in the Ddp2 family Rep proteins. Unlike other members of this family, Dgp1 carries two copies and Dfp1 carries four copies of a 162- to 166-bp direct repeat element. Both the direct and inverted repeat elements, as well as the promoter of therepgene, are highly conserved (81 to 90% identical) between Dgp1 and Dfp1. In contrast, these regions are not highly conserved and the Rep proteins are only about 40% identical among the other known members of the plasmid family.","container-title":"Plasmid","DOI":"10.1006/plas.1998.1385","ISSN":"0147-619X","issue":"2","journalAbbreviation":"Plasmid","page":"89-96","title":"Dgp1 and Dfp1 Are Closely Related Plasmids in theDictyosteliumDdp2 Plasmid Family","volume":"41","author":[{"family":"Gonzales","given":"Chad M."},{"family":"Spencer","given":"Trina D."},{"family":"Pendley","given":"Scott S."},{"family":"Welker","given":"Dennis L."}],"issued":{"date-parts":[["1999",3,1]]}}}],"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63]</w:t>
            </w:r>
            <w:r w:rsidRPr="00784DCF">
              <w:rPr>
                <w:rFonts w:ascii="Times New Roman" w:hAnsi="Times New Roman" w:cs="Times New Roman"/>
                <w:color w:val="000000"/>
              </w:rPr>
              <w:fldChar w:fldCharType="end"/>
            </w:r>
          </w:p>
        </w:tc>
        <w:tc>
          <w:tcPr>
            <w:tcW w:w="4320" w:type="dxa"/>
          </w:tcPr>
          <w:p w14:paraId="35A459D9"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t>https://doi.org/10.1006/plas.1998.1385</w:t>
            </w:r>
          </w:p>
        </w:tc>
      </w:tr>
      <w:tr w:rsidR="00784DCF" w:rsidRPr="00784DCF" w14:paraId="330545BB" w14:textId="77777777" w:rsidTr="00816631">
        <w:trPr>
          <w:trHeight w:val="300"/>
        </w:trPr>
        <w:tc>
          <w:tcPr>
            <w:tcW w:w="3888" w:type="dxa"/>
            <w:noWrap/>
          </w:tcPr>
          <w:p w14:paraId="0DEAC67A" w14:textId="77777777" w:rsidR="00784DCF" w:rsidRPr="00784DCF" w:rsidRDefault="00784DCF" w:rsidP="00816631">
            <w:pPr>
              <w:tabs>
                <w:tab w:val="left" w:pos="720"/>
              </w:tabs>
              <w:jc w:val="both"/>
              <w:rPr>
                <w:rFonts w:ascii="Times New Roman" w:hAnsi="Times New Roman" w:cs="Times New Roman"/>
                <w:i/>
                <w:color w:val="000000"/>
              </w:rPr>
            </w:pPr>
            <w:r w:rsidRPr="00784DCF">
              <w:rPr>
                <w:rFonts w:ascii="Times New Roman" w:hAnsi="Times New Roman" w:cs="Times New Roman"/>
                <w:i/>
                <w:color w:val="000000"/>
              </w:rPr>
              <w:t>Dictyostelium intermedium</w:t>
            </w:r>
          </w:p>
        </w:tc>
        <w:tc>
          <w:tcPr>
            <w:tcW w:w="2250" w:type="dxa"/>
            <w:noWrap/>
          </w:tcPr>
          <w:p w14:paraId="02CCDC50"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t>PRJNA45879</w:t>
            </w:r>
          </w:p>
        </w:tc>
        <w:tc>
          <w:tcPr>
            <w:tcW w:w="4320" w:type="dxa"/>
          </w:tcPr>
          <w:p w14:paraId="082CA010" w14:textId="77777777" w:rsidR="00784DCF" w:rsidRPr="00784DCF" w:rsidRDefault="00816631" w:rsidP="00816631">
            <w:pPr>
              <w:jc w:val="both"/>
              <w:rPr>
                <w:rFonts w:ascii="Times New Roman" w:hAnsi="Times New Roman" w:cs="Times New Roman"/>
              </w:rPr>
            </w:pPr>
            <w:hyperlink r:id="rId40" w:history="1">
              <w:r w:rsidR="00784DCF" w:rsidRPr="00784DCF">
                <w:rPr>
                  <w:rStyle w:val="Hyperlink"/>
                  <w:rFonts w:ascii="Times New Roman" w:hAnsi="Times New Roman" w:cs="Times New Roman"/>
                </w:rPr>
                <w:t>https://www.ncbi.nlm.nih.gov/bioproject/PRJNA45879</w:t>
              </w:r>
            </w:hyperlink>
          </w:p>
        </w:tc>
      </w:tr>
      <w:tr w:rsidR="00784DCF" w:rsidRPr="00784DCF" w14:paraId="1E1842B5" w14:textId="77777777" w:rsidTr="00816631">
        <w:trPr>
          <w:trHeight w:val="300"/>
        </w:trPr>
        <w:tc>
          <w:tcPr>
            <w:tcW w:w="3888" w:type="dxa"/>
            <w:noWrap/>
          </w:tcPr>
          <w:p w14:paraId="6C50DF14" w14:textId="77777777" w:rsidR="00784DCF" w:rsidRPr="00784DCF" w:rsidRDefault="00784DCF" w:rsidP="00816631">
            <w:pPr>
              <w:tabs>
                <w:tab w:val="left" w:pos="720"/>
              </w:tabs>
              <w:jc w:val="both"/>
              <w:rPr>
                <w:rFonts w:ascii="Times New Roman" w:hAnsi="Times New Roman" w:cs="Times New Roman"/>
                <w:i/>
                <w:color w:val="000000"/>
              </w:rPr>
            </w:pPr>
            <w:r w:rsidRPr="00784DCF">
              <w:rPr>
                <w:rFonts w:ascii="Times New Roman" w:hAnsi="Times New Roman" w:cs="Times New Roman"/>
                <w:i/>
                <w:color w:val="000000"/>
              </w:rPr>
              <w:t>Dictyostelium purpureum</w:t>
            </w:r>
          </w:p>
        </w:tc>
        <w:tc>
          <w:tcPr>
            <w:tcW w:w="2250" w:type="dxa"/>
            <w:noWrap/>
          </w:tcPr>
          <w:p w14:paraId="758AF025"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201uetmrog","properties":{"formattedCitation":"[64]","plainCitation":"[64]","noteIndex":0},"citationItems":[{"id":1591,"uris":["http://zotero.org/users/local/GJAAO8zs/items/L4K7EVNI"],"uri":["http://zotero.org/users/local/GJAAO8zs/items/L4K7EVNI"],"itemData":{"id":1591,"type":"article-journal","abstract":"BACKGROUND: The social amoebae (Dictyostelia) are a diverse group of Amoebozoa that achieve multicellularity by aggregation and undergo morphogenesis into fruiting bodies with terminally differentiated spores and stalk cells. There are four groups of dictyostelids, with the most derived being a group that contains the model species Dictyostelium discoideum. RESULTS: We have produced a draft genome sequence of another group dictyostelid, Dictyostelium purpureum, and compare it to the D. discoideum genome. The assembly (8.41 × coverage) comprises 799 scaffolds totaling 33.0 Mb, comparable to the D. discoideum genome size. Sequence comparisons suggest that these two dictyostelids shared a common ancestor approximately 400 million years ago. In spite of this divergence, most orthologs reside in small clusters of conserved synteny. Comparative analyses revealed a core set of orthologous genes that illuminate dictyostelid physiology, as well as differences in gene family content. Interesting patterns of gene conservation and divergence are also evident, suggesting function differences; some protein families, such as the histidine kinases, have undergone little functional change, whereas others, such as the polyketide synthases, have undergone extensive diversification. The abundant amino acid homopolymers encoded in both genomes are generally not found in homologous positions within proteins, so they are unlikely to derive from ancestral DNA triplet repeats. Genes involved in the social stage evolved more rapidly than others, consistent with either relaxed selection or accelerated evolution due to social conflict. CONCLUSIONS: The findings from this new genome sequence and comparative analysis shed light on the biology and evolution of the Dictyostelia.","archive":"PubMed","archive_location":"21356102","container-title":"Genome biology","DOI":"10.1186/gb-2011-12-2-r20","ISSN":"1474-760X","issue":"2","journalAbbreviation":"Genome Biol","language":"eng","page":"R20-R20","title":"Comparative genomics of the social amoebae Dictyostelium discoideum and Dictyostelium purpureum","volume":"12","author":[{"family":"Sucgang","given":"Richard"},{"family":"Kuo","given":"Alan"},{"family":"Tian","given":"Xiangjun"},{"family":"Salerno","given":"William"},{"family":"Parikh","given":"Anup"},{"family":"Feasley","given":"Christa L"},{"family":"Dalin","given":"Eileen"},{"family":"Tu","given":"Hank"},{"family":"Huang","given":"Eryong"},{"family":"Barry","given":"Kerrie"},{"family":"Lindquist","given":"Erika"},{"family":"Shapiro","given":"Harris"},{"family":"Bruce","given":"David"},{"family":"Schmutz","given":"Jeremy"},{"family":"Salamov","given":"Asaf"},{"family":"Fey","given":"Petra"},{"family":"Gaudet","given":"Pascale"},{"family":"Anjard","given":"Christophe"},{"family":"Babu","given":"M Madan"},{"family":"Basu","given":"Siddhartha"},{"family":"Bushmanova","given":"Yulia"},{"family":"Wel","given":"Hanke","non-dropping-particle":"van der"},{"family":"Katoh-Kurasawa","given":"Mariko"},{"family":"Dinh","given":"Christopher"},{"family":"Coutinho","given":"Pedro M"},{"family":"Saito","given":"Tamao"},{"family":"Elias","given":"Marek"},{"family":"Schaap","given":"Pauline"},{"family":"Kay","given":"Robert R"},{"family":"Henrissat","given":"Bernard"},{"family":"Eichinger","given":"Ludwig"},{"family":"Rivero","given":"Francisco"},{"family":"Putnam","given":"Nicholas H"},{"family":"West","given":"Christopher M"},{"family":"Loomis","given":"William F"},{"family":"Chisholm","given":"Rex L"},{"family":"Shaulsky","given":"Gad"},{"family":"Strassmann","given":"Joan E"},{"family":"Queller","given":"David C"},{"family":"Kuspa","given":"Adam"},{"family":"Grigoriev","given":"Igor V"}],"issued":{"date-parts":[["2011"]]}}}],"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64]</w:t>
            </w:r>
            <w:r w:rsidRPr="00784DCF">
              <w:rPr>
                <w:rFonts w:ascii="Times New Roman" w:hAnsi="Times New Roman" w:cs="Times New Roman"/>
                <w:color w:val="000000"/>
              </w:rPr>
              <w:fldChar w:fldCharType="end"/>
            </w:r>
          </w:p>
        </w:tc>
        <w:tc>
          <w:tcPr>
            <w:tcW w:w="4320" w:type="dxa"/>
          </w:tcPr>
          <w:p w14:paraId="6E2BB6FF" w14:textId="77777777" w:rsidR="00784DCF" w:rsidRPr="00784DCF" w:rsidRDefault="00816631" w:rsidP="00816631">
            <w:pPr>
              <w:jc w:val="both"/>
              <w:rPr>
                <w:rFonts w:ascii="Times New Roman" w:hAnsi="Times New Roman" w:cs="Times New Roman"/>
              </w:rPr>
            </w:pPr>
            <w:hyperlink r:id="rId41" w:history="1">
              <w:r w:rsidR="00784DCF" w:rsidRPr="00784DCF">
                <w:rPr>
                  <w:rStyle w:val="Hyperlink"/>
                  <w:rFonts w:ascii="Times New Roman" w:hAnsi="Times New Roman" w:cs="Times New Roman"/>
                </w:rPr>
                <w:t>https://doi.org/10.1006/10.1186/gb-2011-12-2-r20</w:t>
              </w:r>
            </w:hyperlink>
          </w:p>
        </w:tc>
      </w:tr>
      <w:tr w:rsidR="00784DCF" w:rsidRPr="00784DCF" w14:paraId="69F4CC21" w14:textId="77777777" w:rsidTr="00816631">
        <w:trPr>
          <w:trHeight w:val="300"/>
        </w:trPr>
        <w:tc>
          <w:tcPr>
            <w:tcW w:w="3888" w:type="dxa"/>
            <w:noWrap/>
            <w:hideMark/>
          </w:tcPr>
          <w:p w14:paraId="23C3ED27"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Difflugia</w:t>
            </w:r>
            <w:proofErr w:type="spellEnd"/>
            <w:r w:rsidRPr="00784DCF">
              <w:rPr>
                <w:rFonts w:ascii="Times New Roman" w:hAnsi="Times New Roman" w:cs="Times New Roman"/>
                <w:i/>
                <w:color w:val="000000"/>
              </w:rPr>
              <w:t xml:space="preserve"> </w:t>
            </w:r>
            <w:proofErr w:type="spellStart"/>
            <w:r w:rsidRPr="00784DCF">
              <w:rPr>
                <w:rFonts w:ascii="Times New Roman" w:hAnsi="Times New Roman" w:cs="Times New Roman"/>
                <w:i/>
                <w:color w:val="000000"/>
              </w:rPr>
              <w:t>bryophila</w:t>
            </w:r>
            <w:proofErr w:type="spellEnd"/>
          </w:p>
        </w:tc>
        <w:tc>
          <w:tcPr>
            <w:tcW w:w="2250" w:type="dxa"/>
            <w:noWrap/>
            <w:hideMark/>
          </w:tcPr>
          <w:p w14:paraId="2E6DAB04"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voVUytXa","properties":{"formattedCitation":"[59]","plainCitation":"[59]","noteIndex":0},"citationItems":[{"id":1603,"uris":["http://zotero.org/users/local/GJAAO8zs/items/5TG3VZXX"],"uri":["http://zotero.org/users/local/GJAAO8zs/items/5TG3VZXX"],"itemData":{"id":1603,"type":"article-journal","abstract":"Summary\nLife was microbial for the majority of Earth’s history, but as very few microbial lineages leave a fossil record, the Precambrian evolution of life remains shrouded in mystery. Shelled (testate) amoebae stand out as an exception with rich documented diversity in the Neoproterozoic as vase-shaped microfossils (VSMs). While there is general consensus that most of these can be attributed to the Arcellinida lineage in Amoebozoa, it is still unclear whether they can be used as key fossils for interpretation of early eukaryotic evolution. Here, we present a well-resolved phylogenomic reconstruction based on 250 genes, obtained using single-cell transcriptomic techniques from a representative selection of 19 Arcellinid testate amoeba taxa. The robust phylogenetic framework enables deeper interpretations of evolution in this lineage and demanded an updated classification of the group. Additionally, we performed reconstruction of ancestral morphologies, yielding hypothetical ancestors remarkably similar to existing Neoproterozoic VSMs. We demonstrate that major lineages of testate amoebae were already diversified before the Sturtian glaciation (720 mya), supporting the hypothesis that massive eukaryotic diversification took place in the early Neoproterozoic and congruent with the interpretation that VSM are arcellinid testate amoebae.","container-title":"Current Biology","DOI":"10.1016/j.cub.2019.01.078","ISSN":"0960-9822","issue":"6","journalAbbreviation":"Current Biology","page":"991-1001.e3","title":"Phylogenomics and Morphological Reconstruction of Arcellinida Testate Amoebae Highlight Diversity of Microbial Eukaryotes in the Neoproterozoic","volume":"29","author":[{"family":"Lahr","given":"Daniel J.G."},{"family":"Kosakyan","given":"Anush"},{"family":"Lara","given":"Enrique"},{"family":"Mitchell","given":"Edward A.D."},{"family":"Morais","given":"Luana"},{"family":"Porfirio-Sousa","given":"Alfredo L."},{"family":"Ribeiro","given":"Giulia M."},{"family":"Tice","given":"Alexander K."},{"family":"Pánek","given":"Tomáš"},{"family":"Kang","given":"Seungho"},{"family":"Brown","given":"Matthew W."}],"issued":{"date-parts":[["2019",3,18]]}}}],"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59]</w:t>
            </w:r>
            <w:r w:rsidRPr="00784DCF">
              <w:rPr>
                <w:rFonts w:ascii="Times New Roman" w:hAnsi="Times New Roman" w:cs="Times New Roman"/>
                <w:color w:val="000000"/>
              </w:rPr>
              <w:fldChar w:fldCharType="end"/>
            </w:r>
          </w:p>
        </w:tc>
        <w:tc>
          <w:tcPr>
            <w:tcW w:w="4320" w:type="dxa"/>
            <w:noWrap/>
            <w:hideMark/>
          </w:tcPr>
          <w:p w14:paraId="4046749F" w14:textId="77777777" w:rsidR="00784DCF" w:rsidRPr="00784DCF" w:rsidRDefault="00784DCF" w:rsidP="00816631">
            <w:pPr>
              <w:tabs>
                <w:tab w:val="left" w:pos="720"/>
              </w:tabs>
              <w:jc w:val="both"/>
              <w:rPr>
                <w:rFonts w:ascii="Times New Roman" w:hAnsi="Times New Roman" w:cs="Times New Roman"/>
                <w:color w:val="000000"/>
                <w:sz w:val="18"/>
                <w:szCs w:val="18"/>
              </w:rPr>
            </w:pPr>
            <w:r w:rsidRPr="00784DCF">
              <w:rPr>
                <w:rFonts w:ascii="Times New Roman" w:hAnsi="Times New Roman" w:cs="Times New Roman"/>
                <w:color w:val="000000"/>
              </w:rPr>
              <w:t>https://doi.org/10.1016/j.cub.2019.01.078</w:t>
            </w:r>
          </w:p>
        </w:tc>
      </w:tr>
      <w:tr w:rsidR="00784DCF" w:rsidRPr="00784DCF" w14:paraId="2DEAF97D" w14:textId="77777777" w:rsidTr="00816631">
        <w:trPr>
          <w:trHeight w:val="300"/>
        </w:trPr>
        <w:tc>
          <w:tcPr>
            <w:tcW w:w="3888" w:type="dxa"/>
            <w:noWrap/>
            <w:hideMark/>
          </w:tcPr>
          <w:p w14:paraId="6F47FC0E"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Difflugia</w:t>
            </w:r>
            <w:proofErr w:type="spellEnd"/>
            <w:r w:rsidRPr="00784DCF">
              <w:rPr>
                <w:rFonts w:ascii="Times New Roman" w:hAnsi="Times New Roman" w:cs="Times New Roman"/>
                <w:i/>
                <w:color w:val="000000"/>
              </w:rPr>
              <w:t xml:space="preserve"> </w:t>
            </w:r>
            <w:r w:rsidRPr="00784DCF">
              <w:rPr>
                <w:rFonts w:ascii="Times New Roman" w:hAnsi="Times New Roman" w:cs="Times New Roman"/>
                <w:color w:val="000000"/>
              </w:rPr>
              <w:t>sp.</w:t>
            </w:r>
          </w:p>
        </w:tc>
        <w:tc>
          <w:tcPr>
            <w:tcW w:w="2250" w:type="dxa"/>
            <w:noWrap/>
            <w:hideMark/>
          </w:tcPr>
          <w:p w14:paraId="379D9EC5"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wI3EvVYK","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34E0C4CF"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42" w:history="1">
              <w:r w:rsidR="00784DCF" w:rsidRPr="00784DCF">
                <w:rPr>
                  <w:rFonts w:ascii="Times New Roman" w:hAnsi="Times New Roman" w:cs="Times New Roman"/>
                  <w:color w:val="0000FF"/>
                  <w:u w:val="single"/>
                </w:rPr>
                <w:t>https://doi.org/10.1093/molbev/msx162</w:t>
              </w:r>
            </w:hyperlink>
          </w:p>
        </w:tc>
      </w:tr>
      <w:tr w:rsidR="00784DCF" w:rsidRPr="00784DCF" w14:paraId="33E8FF1C" w14:textId="77777777" w:rsidTr="00816631">
        <w:trPr>
          <w:trHeight w:val="300"/>
        </w:trPr>
        <w:tc>
          <w:tcPr>
            <w:tcW w:w="3888" w:type="dxa"/>
            <w:noWrap/>
            <w:hideMark/>
          </w:tcPr>
          <w:p w14:paraId="2A720468"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Difflugia</w:t>
            </w:r>
            <w:proofErr w:type="spellEnd"/>
            <w:r w:rsidRPr="00784DCF">
              <w:rPr>
                <w:rFonts w:ascii="Times New Roman" w:hAnsi="Times New Roman" w:cs="Times New Roman"/>
                <w:i/>
                <w:color w:val="000000"/>
              </w:rPr>
              <w:t xml:space="preserve"> </w:t>
            </w:r>
            <w:r w:rsidRPr="00784DCF">
              <w:rPr>
                <w:rFonts w:ascii="Times New Roman" w:hAnsi="Times New Roman" w:cs="Times New Roman"/>
                <w:color w:val="000000"/>
              </w:rPr>
              <w:t>sp. D2</w:t>
            </w:r>
          </w:p>
        </w:tc>
        <w:tc>
          <w:tcPr>
            <w:tcW w:w="2250" w:type="dxa"/>
            <w:noWrap/>
            <w:hideMark/>
          </w:tcPr>
          <w:p w14:paraId="731FD502"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yE17zkpg","properties":{"formattedCitation":"[59]","plainCitation":"[59]","noteIndex":0},"citationItems":[{"id":1603,"uris":["http://zotero.org/users/local/GJAAO8zs/items/5TG3VZXX"],"uri":["http://zotero.org/users/local/GJAAO8zs/items/5TG3VZXX"],"itemData":{"id":1603,"type":"article-journal","abstract":"Summary\nLife was microbial for the majority of Earth’s history, but as very few microbial lineages leave a fossil record, the Precambrian evolution of life remains shrouded in mystery. Shelled (testate) amoebae stand out as an exception with rich documented diversity in the Neoproterozoic as vase-shaped microfossils (VSMs). While there is general consensus that most of these can be attributed to the Arcellinida lineage in Amoebozoa, it is still unclear whether they can be used as key fossils for interpretation of early eukaryotic evolution. Here, we present a well-resolved phylogenomic reconstruction based on 250 genes, obtained using single-cell transcriptomic techniques from a representative selection of 19 Arcellinid testate amoeba taxa. The robust phylogenetic framework enables deeper interpretations of evolution in this lineage and demanded an updated classification of the group. Additionally, we performed reconstruction of ancestral morphologies, yielding hypothetical ancestors remarkably similar to existing Neoproterozoic VSMs. We demonstrate that major lineages of testate amoebae were already diversified before the Sturtian glaciation (720 mya), supporting the hypothesis that massive eukaryotic diversification took place in the early Neoproterozoic and congruent with the interpretation that VSM are arcellinid testate amoebae.","container-title":"Current Biology","DOI":"10.1016/j.cub.2019.01.078","ISSN":"0960-9822","issue":"6","journalAbbreviation":"Current Biology","page":"991-1001.e3","title":"Phylogenomics and Morphological Reconstruction of Arcellinida Testate Amoebae Highlight Diversity of Microbial Eukaryotes in the Neoproterozoic","volume":"29","author":[{"family":"Lahr","given":"Daniel J.G."},{"family":"Kosakyan","given":"Anush"},{"family":"Lara","given":"Enrique"},{"family":"Mitchell","given":"Edward A.D."},{"family":"Morais","given":"Luana"},{"family":"Porfirio-Sousa","given":"Alfredo L."},{"family":"Ribeiro","given":"Giulia M."},{"family":"Tice","given":"Alexander K."},{"family":"Pánek","given":"Tomáš"},{"family":"Kang","given":"Seungho"},{"family":"Brown","given":"Matthew W."}],"issued":{"date-parts":[["2019",3,18]]}}}],"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59]</w:t>
            </w:r>
            <w:r w:rsidRPr="00784DCF">
              <w:rPr>
                <w:rFonts w:ascii="Times New Roman" w:hAnsi="Times New Roman" w:cs="Times New Roman"/>
                <w:color w:val="000000"/>
              </w:rPr>
              <w:fldChar w:fldCharType="end"/>
            </w:r>
          </w:p>
        </w:tc>
        <w:tc>
          <w:tcPr>
            <w:tcW w:w="4320" w:type="dxa"/>
            <w:noWrap/>
            <w:hideMark/>
          </w:tcPr>
          <w:p w14:paraId="273B95A7" w14:textId="77777777" w:rsidR="00784DCF" w:rsidRPr="00784DCF" w:rsidRDefault="00784DCF" w:rsidP="00816631">
            <w:pPr>
              <w:tabs>
                <w:tab w:val="left" w:pos="720"/>
              </w:tabs>
              <w:jc w:val="both"/>
              <w:rPr>
                <w:rFonts w:ascii="Times New Roman" w:hAnsi="Times New Roman" w:cs="Times New Roman"/>
                <w:color w:val="000000"/>
                <w:sz w:val="18"/>
                <w:szCs w:val="18"/>
              </w:rPr>
            </w:pPr>
            <w:r w:rsidRPr="00784DCF">
              <w:rPr>
                <w:rFonts w:ascii="Times New Roman" w:hAnsi="Times New Roman" w:cs="Times New Roman"/>
                <w:color w:val="000000"/>
              </w:rPr>
              <w:t>https://doi.org/10.1016/j.cub.2019.01.078</w:t>
            </w:r>
          </w:p>
        </w:tc>
      </w:tr>
      <w:tr w:rsidR="00784DCF" w:rsidRPr="00784DCF" w14:paraId="0E4EEC07" w14:textId="77777777" w:rsidTr="00816631">
        <w:trPr>
          <w:trHeight w:val="300"/>
        </w:trPr>
        <w:tc>
          <w:tcPr>
            <w:tcW w:w="3888" w:type="dxa"/>
            <w:noWrap/>
            <w:hideMark/>
          </w:tcPr>
          <w:p w14:paraId="0C8FAE0A"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Diplochlamys</w:t>
            </w:r>
            <w:proofErr w:type="spellEnd"/>
            <w:r w:rsidRPr="00784DCF">
              <w:rPr>
                <w:rFonts w:ascii="Times New Roman" w:hAnsi="Times New Roman" w:cs="Times New Roman"/>
                <w:i/>
                <w:color w:val="000000"/>
              </w:rPr>
              <w:t xml:space="preserve"> </w:t>
            </w:r>
            <w:r w:rsidRPr="00784DCF">
              <w:rPr>
                <w:rFonts w:ascii="Times New Roman" w:hAnsi="Times New Roman" w:cs="Times New Roman"/>
                <w:color w:val="000000"/>
              </w:rPr>
              <w:t>sp.</w:t>
            </w:r>
          </w:p>
        </w:tc>
        <w:tc>
          <w:tcPr>
            <w:tcW w:w="2250" w:type="dxa"/>
            <w:noWrap/>
            <w:hideMark/>
          </w:tcPr>
          <w:p w14:paraId="7F147970"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dYbBwkLz","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4F83CCA6"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43" w:history="1">
              <w:r w:rsidR="00784DCF" w:rsidRPr="00784DCF">
                <w:rPr>
                  <w:rFonts w:ascii="Times New Roman" w:hAnsi="Times New Roman" w:cs="Times New Roman"/>
                  <w:color w:val="0000FF"/>
                  <w:u w:val="single"/>
                </w:rPr>
                <w:t>https://doi.org/10.1093/molbev/msx162</w:t>
              </w:r>
            </w:hyperlink>
          </w:p>
        </w:tc>
      </w:tr>
      <w:tr w:rsidR="00784DCF" w:rsidRPr="00784DCF" w14:paraId="656FADA6" w14:textId="77777777" w:rsidTr="00816631">
        <w:trPr>
          <w:trHeight w:val="300"/>
        </w:trPr>
        <w:tc>
          <w:tcPr>
            <w:tcW w:w="3888" w:type="dxa"/>
            <w:noWrap/>
            <w:hideMark/>
          </w:tcPr>
          <w:p w14:paraId="04C1755B"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Dracoamoeba</w:t>
            </w:r>
            <w:proofErr w:type="spellEnd"/>
            <w:r w:rsidRPr="00784DCF">
              <w:rPr>
                <w:rFonts w:ascii="Times New Roman" w:hAnsi="Times New Roman" w:cs="Times New Roman"/>
                <w:i/>
                <w:color w:val="000000"/>
              </w:rPr>
              <w:t xml:space="preserve"> </w:t>
            </w:r>
            <w:proofErr w:type="spellStart"/>
            <w:r w:rsidRPr="00784DCF">
              <w:rPr>
                <w:rFonts w:ascii="Times New Roman" w:hAnsi="Times New Roman" w:cs="Times New Roman"/>
                <w:i/>
                <w:color w:val="000000"/>
              </w:rPr>
              <w:t>jomungandrii</w:t>
            </w:r>
            <w:proofErr w:type="spellEnd"/>
          </w:p>
        </w:tc>
        <w:tc>
          <w:tcPr>
            <w:tcW w:w="2250" w:type="dxa"/>
            <w:noWrap/>
            <w:hideMark/>
          </w:tcPr>
          <w:p w14:paraId="0CBFC900"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1hrft7l77","properties":{"formattedCitation":"[57]","plainCitation":"[57]","noteIndex":0},"citationItems":[{"id":182,"uris":["http://zotero.org/users/local/GJAAO8zs/items/2R5Y2PNC"],"uri":["http://zotero.org/users/local/GJAAO8zs/items/2R5Y2PNC"],"itemData":{"id":182,"type":"article-journal","abstract":"Acanthamoebidae is a “family” level amoebozoan group composed of the genera Acanthamoeba, Protacanthamoeba, and very recently Luapeleamoeba. This clade of amoebozoans has received considerable attention from the broader scientific community as Acanthamoeba spp. represent both model organisms and human pathogens. While the classical composition of the group (Acanthamoeba + Protacanthamoeba) has been well accepted due to the morphological and ultrastructural similarities of its members, the Acanthamoebidae has never been highly statistically supported in single gene phylogenetic reconstructions of Amoebozoa either by maximum likelihood (ML) or Bayesian analyses.","container-title":"Biology Direct","DOI":"10.1186/s13062-016-0171-0","ISSN":"1745-6150","page":"69","title":"Expansion of the molecular and morphological diversity of Acanthamoebidae (Centramoebida, Amoebozoa) and identification of a novel life cycle type within the group","volume":"11","author":[{"family":"Tice","given":"Alexander K."},{"family":"Shadwick","given":"Lora L."},{"family":"Fiore-Donno","given":"Anna Maria"},{"family":"Geisen","given":"Stefan"},{"family":"Kang","given":"Seungho"},{"family":"Schuler","given":"Gabriel A."},{"family":"Spiegel","given":"Frederick W."},{"family":"Wilkinson","given":"Katherine A."},{"family":"Bonkowski","given":"Michael"},{"family":"Dumack","given":"Kenneth"},{"family":"Lahr","given":"Daniel J. G."},{"family":"Voelcker","given":"Eckhard"},{"family":"Clauß","given":"Steffen"},{"family":"Zhang","given":"Junling"},{"family":"Brown","given":"Matthew W."}],"issued":{"date-parts":[["2016",12,28]]}}}],"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57]</w:t>
            </w:r>
            <w:r w:rsidRPr="00784DCF">
              <w:rPr>
                <w:rFonts w:ascii="Times New Roman" w:hAnsi="Times New Roman" w:cs="Times New Roman"/>
                <w:color w:val="000000"/>
              </w:rPr>
              <w:fldChar w:fldCharType="end"/>
            </w:r>
          </w:p>
        </w:tc>
        <w:tc>
          <w:tcPr>
            <w:tcW w:w="4320" w:type="dxa"/>
            <w:noWrap/>
            <w:hideMark/>
          </w:tcPr>
          <w:p w14:paraId="348ECD88" w14:textId="77777777" w:rsidR="00784DCF" w:rsidRPr="00784DCF" w:rsidRDefault="00784DCF" w:rsidP="00816631">
            <w:pPr>
              <w:tabs>
                <w:tab w:val="left" w:pos="720"/>
              </w:tabs>
              <w:jc w:val="both"/>
              <w:rPr>
                <w:rFonts w:ascii="Times New Roman" w:hAnsi="Times New Roman" w:cs="Times New Roman"/>
                <w:color w:val="0070BB"/>
                <w:sz w:val="20"/>
                <w:szCs w:val="20"/>
              </w:rPr>
            </w:pPr>
            <w:r w:rsidRPr="00784DCF">
              <w:rPr>
                <w:rFonts w:ascii="Times New Roman" w:hAnsi="Times New Roman" w:cs="Times New Roman"/>
                <w:color w:val="0070BB"/>
              </w:rPr>
              <w:t>https://doi.org/10.1186/s13062-016-0171-0</w:t>
            </w:r>
          </w:p>
        </w:tc>
      </w:tr>
      <w:tr w:rsidR="00784DCF" w:rsidRPr="00784DCF" w14:paraId="2A21C6A9" w14:textId="77777777" w:rsidTr="00816631">
        <w:trPr>
          <w:trHeight w:val="300"/>
        </w:trPr>
        <w:tc>
          <w:tcPr>
            <w:tcW w:w="3888" w:type="dxa"/>
            <w:noWrap/>
            <w:hideMark/>
          </w:tcPr>
          <w:p w14:paraId="0865B1F1"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Echinamoeba</w:t>
            </w:r>
            <w:proofErr w:type="spellEnd"/>
            <w:r w:rsidRPr="00784DCF">
              <w:rPr>
                <w:rFonts w:ascii="Times New Roman" w:hAnsi="Times New Roman" w:cs="Times New Roman"/>
                <w:i/>
                <w:color w:val="000000"/>
              </w:rPr>
              <w:t xml:space="preserve"> </w:t>
            </w:r>
            <w:proofErr w:type="spellStart"/>
            <w:r w:rsidRPr="00784DCF">
              <w:rPr>
                <w:rFonts w:ascii="Times New Roman" w:hAnsi="Times New Roman" w:cs="Times New Roman"/>
                <w:i/>
                <w:color w:val="000000"/>
              </w:rPr>
              <w:t>exudans</w:t>
            </w:r>
            <w:proofErr w:type="spellEnd"/>
          </w:p>
        </w:tc>
        <w:tc>
          <w:tcPr>
            <w:tcW w:w="2250" w:type="dxa"/>
            <w:noWrap/>
            <w:hideMark/>
          </w:tcPr>
          <w:p w14:paraId="40682EF6"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rFBJMIR7","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77DE66FC"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44" w:history="1">
              <w:r w:rsidR="00784DCF" w:rsidRPr="00784DCF">
                <w:rPr>
                  <w:rFonts w:ascii="Times New Roman" w:hAnsi="Times New Roman" w:cs="Times New Roman"/>
                  <w:color w:val="0000FF"/>
                  <w:u w:val="single"/>
                </w:rPr>
                <w:t>https://doi.org/10.1093/molbev/msx162</w:t>
              </w:r>
            </w:hyperlink>
          </w:p>
        </w:tc>
      </w:tr>
      <w:tr w:rsidR="00784DCF" w:rsidRPr="00784DCF" w14:paraId="67AA59C7" w14:textId="77777777" w:rsidTr="00816631">
        <w:trPr>
          <w:trHeight w:val="300"/>
        </w:trPr>
        <w:tc>
          <w:tcPr>
            <w:tcW w:w="3888" w:type="dxa"/>
            <w:noWrap/>
            <w:hideMark/>
          </w:tcPr>
          <w:p w14:paraId="6CCF17A2" w14:textId="77777777" w:rsidR="00784DCF" w:rsidRPr="00784DCF" w:rsidRDefault="00784DCF" w:rsidP="00816631">
            <w:pPr>
              <w:tabs>
                <w:tab w:val="left" w:pos="720"/>
              </w:tabs>
              <w:jc w:val="both"/>
              <w:rPr>
                <w:rFonts w:ascii="Times New Roman" w:hAnsi="Times New Roman" w:cs="Times New Roman"/>
                <w:bCs/>
                <w:i/>
                <w:color w:val="000000"/>
                <w:sz w:val="20"/>
                <w:szCs w:val="20"/>
              </w:rPr>
            </w:pPr>
            <w:r w:rsidRPr="00784DCF">
              <w:rPr>
                <w:rFonts w:ascii="Times New Roman" w:hAnsi="Times New Roman" w:cs="Times New Roman"/>
                <w:i/>
                <w:color w:val="000000"/>
              </w:rPr>
              <w:t xml:space="preserve">Echinosteliopsis oligospora </w:t>
            </w:r>
          </w:p>
        </w:tc>
        <w:tc>
          <w:tcPr>
            <w:tcW w:w="2250" w:type="dxa"/>
            <w:noWrap/>
            <w:hideMark/>
          </w:tcPr>
          <w:p w14:paraId="5FCAA4AD"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l6XMRv48","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7C1C6061"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45" w:history="1">
              <w:r w:rsidR="00784DCF" w:rsidRPr="00784DCF">
                <w:rPr>
                  <w:rFonts w:ascii="Times New Roman" w:hAnsi="Times New Roman" w:cs="Times New Roman"/>
                  <w:color w:val="0000FF"/>
                  <w:u w:val="single"/>
                </w:rPr>
                <w:t>https://doi.org/10.1093/molbev/msx162</w:t>
              </w:r>
            </w:hyperlink>
          </w:p>
        </w:tc>
      </w:tr>
      <w:tr w:rsidR="00784DCF" w:rsidRPr="00784DCF" w14:paraId="6EC9A73C" w14:textId="77777777" w:rsidTr="00816631">
        <w:trPr>
          <w:trHeight w:val="300"/>
        </w:trPr>
        <w:tc>
          <w:tcPr>
            <w:tcW w:w="3888" w:type="dxa"/>
            <w:noWrap/>
            <w:hideMark/>
          </w:tcPr>
          <w:p w14:paraId="0D4320E8" w14:textId="77777777" w:rsidR="00784DCF" w:rsidRPr="00784DCF" w:rsidRDefault="00784DCF" w:rsidP="00816631">
            <w:pPr>
              <w:tabs>
                <w:tab w:val="left" w:pos="720"/>
              </w:tabs>
              <w:jc w:val="both"/>
              <w:rPr>
                <w:rFonts w:ascii="Times New Roman" w:hAnsi="Times New Roman" w:cs="Times New Roman"/>
                <w:bCs/>
                <w:i/>
                <w:color w:val="000000"/>
                <w:sz w:val="20"/>
                <w:szCs w:val="20"/>
              </w:rPr>
            </w:pPr>
            <w:r w:rsidRPr="00784DCF">
              <w:rPr>
                <w:rFonts w:ascii="Times New Roman" w:hAnsi="Times New Roman" w:cs="Times New Roman"/>
                <w:i/>
                <w:color w:val="000000"/>
              </w:rPr>
              <w:t xml:space="preserve">Echinostelium </w:t>
            </w:r>
            <w:proofErr w:type="spellStart"/>
            <w:r w:rsidRPr="00784DCF">
              <w:rPr>
                <w:rFonts w:ascii="Times New Roman" w:hAnsi="Times New Roman" w:cs="Times New Roman"/>
                <w:i/>
                <w:color w:val="000000"/>
              </w:rPr>
              <w:t>bisporum</w:t>
            </w:r>
            <w:proofErr w:type="spellEnd"/>
            <w:r w:rsidRPr="00784DCF">
              <w:rPr>
                <w:rFonts w:ascii="Times New Roman" w:hAnsi="Times New Roman" w:cs="Times New Roman"/>
                <w:i/>
                <w:color w:val="000000"/>
              </w:rPr>
              <w:t xml:space="preserve"> </w:t>
            </w:r>
          </w:p>
        </w:tc>
        <w:tc>
          <w:tcPr>
            <w:tcW w:w="2250" w:type="dxa"/>
            <w:noWrap/>
            <w:hideMark/>
          </w:tcPr>
          <w:p w14:paraId="63521030"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Cjzk3B00","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5E43EC35"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46" w:history="1">
              <w:r w:rsidR="00784DCF" w:rsidRPr="00784DCF">
                <w:rPr>
                  <w:rFonts w:ascii="Times New Roman" w:hAnsi="Times New Roman" w:cs="Times New Roman"/>
                  <w:color w:val="0000FF"/>
                  <w:u w:val="single"/>
                </w:rPr>
                <w:t>https://doi.org/10.1093/molbev/msx162</w:t>
              </w:r>
            </w:hyperlink>
          </w:p>
        </w:tc>
      </w:tr>
      <w:tr w:rsidR="00784DCF" w:rsidRPr="00784DCF" w14:paraId="6105947B" w14:textId="77777777" w:rsidTr="00816631">
        <w:trPr>
          <w:trHeight w:val="300"/>
        </w:trPr>
        <w:tc>
          <w:tcPr>
            <w:tcW w:w="3888" w:type="dxa"/>
            <w:noWrap/>
            <w:hideMark/>
          </w:tcPr>
          <w:p w14:paraId="49219DE9" w14:textId="77777777" w:rsidR="00784DCF" w:rsidRPr="00784DCF" w:rsidRDefault="00784DCF" w:rsidP="00816631">
            <w:pPr>
              <w:tabs>
                <w:tab w:val="left" w:pos="720"/>
              </w:tabs>
              <w:jc w:val="both"/>
              <w:rPr>
                <w:rFonts w:ascii="Times New Roman" w:hAnsi="Times New Roman" w:cs="Times New Roman"/>
                <w:bCs/>
                <w:i/>
                <w:color w:val="000000"/>
                <w:sz w:val="20"/>
                <w:szCs w:val="20"/>
              </w:rPr>
            </w:pPr>
            <w:r w:rsidRPr="00784DCF">
              <w:rPr>
                <w:rFonts w:ascii="Times New Roman" w:hAnsi="Times New Roman" w:cs="Times New Roman"/>
                <w:i/>
                <w:color w:val="000000"/>
              </w:rPr>
              <w:t>Echinostelium minutum</w:t>
            </w:r>
          </w:p>
        </w:tc>
        <w:tc>
          <w:tcPr>
            <w:tcW w:w="2250" w:type="dxa"/>
            <w:noWrap/>
            <w:hideMark/>
          </w:tcPr>
          <w:p w14:paraId="29B3C9E4"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FXylcVV8","properties":{"formattedCitation":"[15]","plainCitation":"[15]","dontUpdate":true,"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ZoweAdO2","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r w:rsidRPr="00784DCF" w:rsidDel="00CE36D2">
              <w:rPr>
                <w:rFonts w:ascii="Times New Roman" w:hAnsi="Times New Roman" w:cs="Times New Roman"/>
                <w:color w:val="000000"/>
              </w:rPr>
              <w:t xml:space="preserve"> </w:t>
            </w:r>
            <w:r w:rsidRPr="00784DCF">
              <w:rPr>
                <w:rFonts w:ascii="Times New Roman" w:hAnsi="Times New Roman" w:cs="Times New Roman"/>
                <w:color w:val="000000"/>
              </w:rPr>
              <w:fldChar w:fldCharType="end"/>
            </w:r>
          </w:p>
        </w:tc>
        <w:tc>
          <w:tcPr>
            <w:tcW w:w="4320" w:type="dxa"/>
            <w:noWrap/>
            <w:hideMark/>
          </w:tcPr>
          <w:p w14:paraId="7154E5EC"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47" w:history="1">
              <w:r w:rsidR="00784DCF" w:rsidRPr="00784DCF">
                <w:rPr>
                  <w:rFonts w:ascii="Times New Roman" w:hAnsi="Times New Roman" w:cs="Times New Roman"/>
                  <w:color w:val="0000FF"/>
                  <w:u w:val="single"/>
                </w:rPr>
                <w:t>https://doi.org/10.1093/molbev/msx162</w:t>
              </w:r>
            </w:hyperlink>
          </w:p>
        </w:tc>
      </w:tr>
      <w:tr w:rsidR="00784DCF" w:rsidRPr="00784DCF" w14:paraId="562B2225" w14:textId="77777777" w:rsidTr="00816631">
        <w:trPr>
          <w:trHeight w:val="300"/>
        </w:trPr>
        <w:tc>
          <w:tcPr>
            <w:tcW w:w="3888" w:type="dxa"/>
            <w:noWrap/>
            <w:hideMark/>
          </w:tcPr>
          <w:p w14:paraId="2E1E155E"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Endostelium</w:t>
            </w:r>
            <w:proofErr w:type="spellEnd"/>
            <w:r w:rsidRPr="00784DCF">
              <w:rPr>
                <w:rFonts w:ascii="Times New Roman" w:hAnsi="Times New Roman" w:cs="Times New Roman"/>
                <w:i/>
                <w:color w:val="000000"/>
              </w:rPr>
              <w:t xml:space="preserve"> </w:t>
            </w:r>
            <w:proofErr w:type="spellStart"/>
            <w:r w:rsidRPr="00784DCF">
              <w:rPr>
                <w:rFonts w:ascii="Times New Roman" w:hAnsi="Times New Roman" w:cs="Times New Roman"/>
                <w:i/>
                <w:color w:val="000000"/>
              </w:rPr>
              <w:t>zonatum</w:t>
            </w:r>
            <w:proofErr w:type="spellEnd"/>
            <w:r w:rsidRPr="00784DCF">
              <w:rPr>
                <w:rFonts w:ascii="Times New Roman" w:hAnsi="Times New Roman" w:cs="Times New Roman"/>
                <w:i/>
                <w:color w:val="000000"/>
              </w:rPr>
              <w:t xml:space="preserve"> </w:t>
            </w:r>
            <w:r w:rsidRPr="00784DCF">
              <w:rPr>
                <w:rFonts w:ascii="Times New Roman" w:hAnsi="Times New Roman" w:cs="Times New Roman"/>
                <w:color w:val="000000"/>
              </w:rPr>
              <w:t>[PRA-191]</w:t>
            </w:r>
            <w:r w:rsidRPr="00784DCF">
              <w:rPr>
                <w:rFonts w:ascii="Times New Roman" w:hAnsi="Times New Roman" w:cs="Times New Roman"/>
                <w:i/>
                <w:color w:val="000000"/>
              </w:rPr>
              <w:t xml:space="preserve"> </w:t>
            </w:r>
          </w:p>
        </w:tc>
        <w:tc>
          <w:tcPr>
            <w:tcW w:w="2250" w:type="dxa"/>
            <w:noWrap/>
            <w:hideMark/>
          </w:tcPr>
          <w:p w14:paraId="53267317"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iAmjhb3G","properties":{"formattedCitation":"[57]","plainCitation":"[57]","noteIndex":0},"citationItems":[{"id":182,"uris":["http://zotero.org/users/local/GJAAO8zs/items/2R5Y2PNC"],"uri":["http://zotero.org/users/local/GJAAO8zs/items/2R5Y2PNC"],"itemData":{"id":182,"type":"article-journal","abstract":"Acanthamoebidae is a “family” level amoebozoan group composed of the genera Acanthamoeba, Protacanthamoeba, and very recently Luapeleamoeba. This clade of amoebozoans has received considerable attention from the broader scientific community as Acanthamoeba spp. represent both model organisms and human pathogens. While the classical composition of the group (Acanthamoeba + Protacanthamoeba) has been well accepted due to the morphological and ultrastructural similarities of its members, the Acanthamoebidae has never been highly statistically supported in single gene phylogenetic reconstructions of Amoebozoa either by maximum likelihood (ML) or Bayesian analyses.","container-title":"Biology Direct","DOI":"10.1186/s13062-016-0171-0","ISSN":"1745-6150","page":"69","title":"Expansion of the molecular and morphological diversity of Acanthamoebidae (Centramoebida, Amoebozoa) and identification of a novel life cycle type within the group","volume":"11","author":[{"family":"Tice","given":"Alexander K."},{"family":"Shadwick","given":"Lora L."},{"family":"Fiore-Donno","given":"Anna Maria"},{"family":"Geisen","given":"Stefan"},{"family":"Kang","given":"Seungho"},{"family":"Schuler","given":"Gabriel A."},{"family":"Spiegel","given":"Frederick W."},{"family":"Wilkinson","given":"Katherine A."},{"family":"Bonkowski","given":"Michael"},{"family":"Dumack","given":"Kenneth"},{"family":"Lahr","given":"Daniel J. G."},{"family":"Voelcker","given":"Eckhard"},{"family":"Clauß","given":"Steffen"},{"family":"Zhang","given":"Junling"},{"family":"Brown","given":"Matthew W."}],"issued":{"date-parts":[["2016",12,28]]}}}],"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57]</w:t>
            </w:r>
            <w:r w:rsidRPr="00784DCF">
              <w:rPr>
                <w:rFonts w:ascii="Times New Roman" w:hAnsi="Times New Roman" w:cs="Times New Roman"/>
                <w:color w:val="000000"/>
              </w:rPr>
              <w:fldChar w:fldCharType="end"/>
            </w:r>
          </w:p>
        </w:tc>
        <w:tc>
          <w:tcPr>
            <w:tcW w:w="4320" w:type="dxa"/>
            <w:noWrap/>
            <w:hideMark/>
          </w:tcPr>
          <w:p w14:paraId="051A1F30"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48" w:tgtFrame="_blank" w:history="1">
              <w:r w:rsidR="00784DCF" w:rsidRPr="00784DCF">
                <w:rPr>
                  <w:rFonts w:ascii="Times New Roman" w:hAnsi="Times New Roman" w:cs="Times New Roman"/>
                  <w:color w:val="0000FF"/>
                  <w:u w:val="single"/>
                </w:rPr>
                <w:t>https://doi.org/10.1186/s13062-016-0171-0</w:t>
              </w:r>
            </w:hyperlink>
          </w:p>
        </w:tc>
      </w:tr>
      <w:tr w:rsidR="00784DCF" w:rsidRPr="00784DCF" w14:paraId="3A7E4353" w14:textId="77777777" w:rsidTr="00816631">
        <w:trPr>
          <w:trHeight w:val="300"/>
        </w:trPr>
        <w:tc>
          <w:tcPr>
            <w:tcW w:w="3888" w:type="dxa"/>
            <w:noWrap/>
            <w:hideMark/>
          </w:tcPr>
          <w:p w14:paraId="4FC9B7A3"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lastRenderedPageBreak/>
              <w:t>Endostelium</w:t>
            </w:r>
            <w:proofErr w:type="spellEnd"/>
            <w:r w:rsidRPr="00784DCF">
              <w:rPr>
                <w:rFonts w:ascii="Times New Roman" w:hAnsi="Times New Roman" w:cs="Times New Roman"/>
                <w:i/>
                <w:color w:val="000000"/>
              </w:rPr>
              <w:t xml:space="preserve"> </w:t>
            </w:r>
            <w:proofErr w:type="spellStart"/>
            <w:r w:rsidRPr="00784DCF">
              <w:rPr>
                <w:rFonts w:ascii="Times New Roman" w:hAnsi="Times New Roman" w:cs="Times New Roman"/>
                <w:i/>
                <w:color w:val="000000"/>
              </w:rPr>
              <w:t>zonatum</w:t>
            </w:r>
            <w:proofErr w:type="spellEnd"/>
            <w:r w:rsidRPr="00784DCF">
              <w:rPr>
                <w:rFonts w:ascii="Times New Roman" w:hAnsi="Times New Roman" w:cs="Times New Roman"/>
                <w:i/>
                <w:color w:val="000000"/>
              </w:rPr>
              <w:t xml:space="preserve"> </w:t>
            </w:r>
            <w:r w:rsidRPr="00784DCF">
              <w:rPr>
                <w:rFonts w:ascii="Times New Roman" w:hAnsi="Times New Roman" w:cs="Times New Roman"/>
                <w:color w:val="000000"/>
              </w:rPr>
              <w:t>LINKS</w:t>
            </w:r>
          </w:p>
        </w:tc>
        <w:tc>
          <w:tcPr>
            <w:tcW w:w="2250" w:type="dxa"/>
            <w:noWrap/>
            <w:hideMark/>
          </w:tcPr>
          <w:p w14:paraId="0896CC06"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QT1zJait","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1C1DB38F"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49" w:history="1">
              <w:r w:rsidR="00784DCF" w:rsidRPr="00784DCF">
                <w:rPr>
                  <w:rFonts w:ascii="Times New Roman" w:hAnsi="Times New Roman" w:cs="Times New Roman"/>
                  <w:color w:val="0000FF"/>
                  <w:u w:val="single"/>
                </w:rPr>
                <w:t>https://doi.org/10.1093/molbev/msx162</w:t>
              </w:r>
            </w:hyperlink>
          </w:p>
        </w:tc>
      </w:tr>
      <w:tr w:rsidR="00784DCF" w:rsidRPr="00784DCF" w14:paraId="6B453027" w14:textId="77777777" w:rsidTr="00816631">
        <w:trPr>
          <w:trHeight w:val="300"/>
        </w:trPr>
        <w:tc>
          <w:tcPr>
            <w:tcW w:w="3888" w:type="dxa"/>
            <w:noWrap/>
            <w:hideMark/>
          </w:tcPr>
          <w:p w14:paraId="18E9A0D8" w14:textId="77777777" w:rsidR="00784DCF" w:rsidRPr="00784DCF" w:rsidRDefault="00784DCF" w:rsidP="00816631">
            <w:pPr>
              <w:tabs>
                <w:tab w:val="left" w:pos="720"/>
              </w:tabs>
              <w:jc w:val="both"/>
              <w:rPr>
                <w:rFonts w:ascii="Times New Roman" w:hAnsi="Times New Roman" w:cs="Times New Roman"/>
                <w:bCs/>
                <w:i/>
                <w:color w:val="000000"/>
                <w:sz w:val="20"/>
                <w:szCs w:val="20"/>
              </w:rPr>
            </w:pPr>
            <w:r w:rsidRPr="00784DCF">
              <w:rPr>
                <w:rFonts w:ascii="Times New Roman" w:hAnsi="Times New Roman" w:cs="Times New Roman"/>
                <w:i/>
                <w:color w:val="000000"/>
              </w:rPr>
              <w:t xml:space="preserve">Entamoeba </w:t>
            </w:r>
            <w:proofErr w:type="spellStart"/>
            <w:r w:rsidRPr="00784DCF">
              <w:rPr>
                <w:rFonts w:ascii="Times New Roman" w:hAnsi="Times New Roman" w:cs="Times New Roman"/>
                <w:i/>
                <w:color w:val="000000"/>
              </w:rPr>
              <w:t>dispar</w:t>
            </w:r>
            <w:proofErr w:type="spellEnd"/>
          </w:p>
        </w:tc>
        <w:tc>
          <w:tcPr>
            <w:tcW w:w="2250" w:type="dxa"/>
            <w:noWrap/>
            <w:hideMark/>
          </w:tcPr>
          <w:p w14:paraId="55CC4234"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t>PRJNA12916</w:t>
            </w:r>
          </w:p>
        </w:tc>
        <w:tc>
          <w:tcPr>
            <w:tcW w:w="4320" w:type="dxa"/>
            <w:noWrap/>
            <w:hideMark/>
          </w:tcPr>
          <w:p w14:paraId="1814A686"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t>https://www.ncbi.nlm.nih.gov/bioproject/12916</w:t>
            </w:r>
          </w:p>
        </w:tc>
      </w:tr>
      <w:tr w:rsidR="00784DCF" w:rsidRPr="00784DCF" w14:paraId="02EFD44A" w14:textId="77777777" w:rsidTr="00816631">
        <w:trPr>
          <w:trHeight w:val="300"/>
        </w:trPr>
        <w:tc>
          <w:tcPr>
            <w:tcW w:w="3888" w:type="dxa"/>
            <w:noWrap/>
            <w:hideMark/>
          </w:tcPr>
          <w:p w14:paraId="58554153" w14:textId="77777777" w:rsidR="00784DCF" w:rsidRPr="00784DCF" w:rsidRDefault="00784DCF" w:rsidP="00816631">
            <w:pPr>
              <w:tabs>
                <w:tab w:val="left" w:pos="720"/>
              </w:tabs>
              <w:jc w:val="both"/>
              <w:rPr>
                <w:rFonts w:ascii="Times New Roman" w:hAnsi="Times New Roman" w:cs="Times New Roman"/>
                <w:bCs/>
                <w:i/>
                <w:color w:val="000000"/>
                <w:sz w:val="20"/>
                <w:szCs w:val="20"/>
              </w:rPr>
            </w:pPr>
            <w:r w:rsidRPr="00784DCF">
              <w:rPr>
                <w:rFonts w:ascii="Times New Roman" w:hAnsi="Times New Roman" w:cs="Times New Roman"/>
                <w:i/>
                <w:color w:val="000000"/>
              </w:rPr>
              <w:t>Entamoeba histolytica</w:t>
            </w:r>
          </w:p>
        </w:tc>
        <w:tc>
          <w:tcPr>
            <w:tcW w:w="2250" w:type="dxa"/>
            <w:noWrap/>
            <w:hideMark/>
          </w:tcPr>
          <w:p w14:paraId="59B8026A"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712dqbhh8","properties":{"formattedCitation":"[65]","plainCitation":"[65]","noteIndex":0},"citationItems":[{"id":1554,"uris":["http://zotero.org/users/local/GJAAO8zs/items/NMYEDSJQ"],"uri":["http://zotero.org/users/local/GJAAO8zs/items/NMYEDSJQ"],"itemData":{"id":1554,"type":"article-journal","container-title":"Nature","journalAbbreviation":"Nature","page":"865","title":"The genome of the protist parasite Entamoeba histolytica","volume":"433","author":[{"family":"Loftus","given":"Brendan"},{"family":"Anderson","given":"Iain"},{"family":"Davies","given":"Rob"},{"family":"Alsmark","given":"U. Cecilia M."},{"family":"Samuelson","given":"John"},{"family":"Amedeo","given":"Paolo"},{"family":"Roncaglia","given":"Paola"},{"family":"Berriman","given":"Matt"},{"family":"Hirt","given":"Robert P."},{"family":"Mann","given":"Barbara J."},{"family":"Nozaki","given":"Tomo"},{"family":"Suh","given":"Bernard"},{"family":"Pop","given":"Mihai"},{"family":"Duchene","given":"Michael"},{"family":"Ackers","given":"John"},{"family":"Tannich","given":"Egbert"},{"family":"Leippe","given":"Matthias"},{"family":"Hofer","given":"Margit"},{"family":"Bruchhaus","given":"Iris"},{"family":"Willhoeft","given":"Ute"},{"family":"Bhattacharya","given":"Alok"},{"family":"Chillingworth","given":"Tracey"},{"family":"Churcher","given":"Carol"},{"family":"Hance","given":"Zahra"},{"family":"Harris","given":"Barbara"},{"family":"Harris","given":"David"},{"family":"Jagels","given":"Kay"},{"family":"Moule","given":"Sharon"},{"family":"Mungall","given":"Karen"},{"family":"Ormond","given":"Doug"},{"family":"Squares","given":"Rob"},{"family":"Whitehead","given":"Sally"},{"family":"Quail","given":"Michael A."},{"family":"Rabbinowitsch","given":"Ester"},{"family":"Norbertczak","given":"Halina"},{"family":"Price","given":"Claire"},{"family":"Wang","given":"Zheng"},{"family":"Guillén","given":"Nancy"},{"family":"Gilchrist","given":"Carol"},{"family":"Stroup","given":"Suzanne E."},{"family":"Bhattacharya","given":"Sudha"},{"family":"Lohia","given":"Anuradha"},{"family":"Foster","given":"Peter G."},{"family":"Sicheritz-Ponten","given":"Thomas"},{"family":"Weber","given":"Christian"},{"family":"Singh","given":"Upinder"},{"family":"Mukherjee","given":"Chandrama"},{"family":"El-Sayed","given":"Najib M."},{"family":"Petri Jr","given":"William A."},{"family":"Clark","given":"C. Graham"},{"family":"Embley","given":"T. Martin"},{"family":"Barrell","given":"Bart"},{"family":"Fraser","given":"Claire M."},{"family":"Hall","given":"Neil"}],"issued":{"date-parts":[["2005",2,24]]}}}],"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65]</w:t>
            </w:r>
            <w:r w:rsidRPr="00784DCF">
              <w:rPr>
                <w:rFonts w:ascii="Times New Roman" w:hAnsi="Times New Roman" w:cs="Times New Roman"/>
                <w:color w:val="000000"/>
              </w:rPr>
              <w:fldChar w:fldCharType="end"/>
            </w:r>
          </w:p>
        </w:tc>
        <w:tc>
          <w:tcPr>
            <w:tcW w:w="4320" w:type="dxa"/>
            <w:noWrap/>
            <w:hideMark/>
          </w:tcPr>
          <w:p w14:paraId="0341809E"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t>https://doi.org/10.1038/nature03291</w:t>
            </w:r>
          </w:p>
        </w:tc>
      </w:tr>
      <w:tr w:rsidR="00784DCF" w:rsidRPr="00784DCF" w14:paraId="73A3BB6B" w14:textId="77777777" w:rsidTr="00816631">
        <w:trPr>
          <w:trHeight w:val="300"/>
        </w:trPr>
        <w:tc>
          <w:tcPr>
            <w:tcW w:w="3888" w:type="dxa"/>
            <w:noWrap/>
            <w:hideMark/>
          </w:tcPr>
          <w:p w14:paraId="45AFD8C7" w14:textId="77777777" w:rsidR="00784DCF" w:rsidRPr="00784DCF" w:rsidRDefault="00784DCF" w:rsidP="00816631">
            <w:pPr>
              <w:tabs>
                <w:tab w:val="left" w:pos="720"/>
              </w:tabs>
              <w:jc w:val="both"/>
              <w:rPr>
                <w:rFonts w:ascii="Times New Roman" w:hAnsi="Times New Roman" w:cs="Times New Roman"/>
                <w:bCs/>
                <w:i/>
                <w:color w:val="000000"/>
                <w:sz w:val="20"/>
                <w:szCs w:val="20"/>
              </w:rPr>
            </w:pPr>
            <w:r w:rsidRPr="00784DCF">
              <w:rPr>
                <w:rFonts w:ascii="Times New Roman" w:hAnsi="Times New Roman" w:cs="Times New Roman"/>
                <w:i/>
                <w:color w:val="000000"/>
              </w:rPr>
              <w:t xml:space="preserve">Entamoeba </w:t>
            </w:r>
            <w:proofErr w:type="spellStart"/>
            <w:r w:rsidRPr="00784DCF">
              <w:rPr>
                <w:rFonts w:ascii="Times New Roman" w:hAnsi="Times New Roman" w:cs="Times New Roman"/>
                <w:i/>
                <w:color w:val="000000"/>
              </w:rPr>
              <w:t>invadens</w:t>
            </w:r>
            <w:proofErr w:type="spellEnd"/>
          </w:p>
        </w:tc>
        <w:tc>
          <w:tcPr>
            <w:tcW w:w="2250" w:type="dxa"/>
            <w:noWrap/>
            <w:hideMark/>
          </w:tcPr>
          <w:p w14:paraId="061C161F"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27spcnu95m","properties":{"formattedCitation":"[66]","plainCitation":"[66]","noteIndex":0},"citationItems":[{"id":1555,"uris":["http://zotero.org/users/local/GJAAO8zs/items/AZM6ZY6K"],"uri":["http://zotero.org/users/local/GJAAO8zs/items/AZM6ZY6K"],"itemData":{"id":1555,"type":"article-journal","abstract":"Several eukaryotic parasites form cysts that transmit infection. The process is found in diverse organisms such as Toxoplasma, Giardia, and nematodes. In Entamoeba histolytica this process cannot be induced in vitro, making it difficult to study. In Entamoeba invadens, stage conversion can be induced, but its utility as a model system to study developmental biology has been limited by a lack of genomic resources. We carried out genome and transcriptome sequencing of E. invadens to identify molecular processes involved in stage conversion.","container-title":"Genome Biology","DOI":"10.1186/gb-2013-14-7-r77","ISSN":"1474-760X","issue":"7","journalAbbreviation":"Genome Biology","page":"R77","title":"The genome and transcriptome of the enteric parasite Entamoeba invadens, a model for encystation","volume":"14","author":[{"family":"Ehrenkaufer","given":"Gretchen M."},{"family":"Weedall","given":"Gareth D."},{"family":"Williams","given":"Daryl"},{"family":"Lorenzi","given":"Hernan A."},{"family":"Caler","given":"Elisabet"},{"family":"Hall","given":"Neil"},{"family":"Singh","given":"Upinder"}],"issued":{"date-parts":[["2013",7,26]]}}}],"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66]</w:t>
            </w:r>
            <w:r w:rsidRPr="00784DCF">
              <w:rPr>
                <w:rFonts w:ascii="Times New Roman" w:hAnsi="Times New Roman" w:cs="Times New Roman"/>
                <w:color w:val="000000"/>
              </w:rPr>
              <w:fldChar w:fldCharType="end"/>
            </w:r>
          </w:p>
        </w:tc>
        <w:tc>
          <w:tcPr>
            <w:tcW w:w="4320" w:type="dxa"/>
            <w:noWrap/>
            <w:hideMark/>
          </w:tcPr>
          <w:p w14:paraId="7E894833" w14:textId="77777777" w:rsidR="00784DCF" w:rsidRPr="00784DCF" w:rsidRDefault="00784DCF" w:rsidP="00816631">
            <w:pPr>
              <w:tabs>
                <w:tab w:val="left" w:pos="720"/>
              </w:tabs>
              <w:jc w:val="both"/>
              <w:rPr>
                <w:rFonts w:ascii="Times New Roman" w:hAnsi="Times New Roman" w:cs="Times New Roman"/>
                <w:color w:val="0000FF"/>
                <w:u w:val="single"/>
              </w:rPr>
            </w:pPr>
            <w:r w:rsidRPr="00784DCF">
              <w:rPr>
                <w:rFonts w:ascii="Times New Roman" w:hAnsi="Times New Roman" w:cs="Times New Roman"/>
                <w:color w:val="0000FF"/>
                <w:u w:val="single"/>
              </w:rPr>
              <w:t>https://doi.org/10.1186/gb-2013-14-7-r77</w:t>
            </w:r>
          </w:p>
        </w:tc>
      </w:tr>
      <w:tr w:rsidR="00784DCF" w:rsidRPr="00784DCF" w14:paraId="6074A3F6" w14:textId="77777777" w:rsidTr="00816631">
        <w:trPr>
          <w:trHeight w:val="300"/>
        </w:trPr>
        <w:tc>
          <w:tcPr>
            <w:tcW w:w="3888" w:type="dxa"/>
            <w:noWrap/>
            <w:hideMark/>
          </w:tcPr>
          <w:p w14:paraId="6B59F17A" w14:textId="77777777" w:rsidR="00784DCF" w:rsidRPr="00784DCF" w:rsidRDefault="00784DCF" w:rsidP="00816631">
            <w:pPr>
              <w:tabs>
                <w:tab w:val="left" w:pos="720"/>
              </w:tabs>
              <w:jc w:val="both"/>
              <w:rPr>
                <w:rFonts w:ascii="Times New Roman" w:hAnsi="Times New Roman" w:cs="Times New Roman"/>
                <w:bCs/>
                <w:i/>
                <w:color w:val="000000"/>
                <w:sz w:val="20"/>
                <w:szCs w:val="20"/>
              </w:rPr>
            </w:pPr>
            <w:r w:rsidRPr="00784DCF">
              <w:rPr>
                <w:rFonts w:ascii="Times New Roman" w:hAnsi="Times New Roman" w:cs="Times New Roman"/>
                <w:i/>
                <w:color w:val="000000"/>
              </w:rPr>
              <w:t xml:space="preserve">Entamoeba </w:t>
            </w:r>
            <w:proofErr w:type="spellStart"/>
            <w:r w:rsidRPr="00784DCF">
              <w:rPr>
                <w:rFonts w:ascii="Times New Roman" w:hAnsi="Times New Roman" w:cs="Times New Roman"/>
                <w:i/>
                <w:color w:val="000000"/>
              </w:rPr>
              <w:t>moshkovskii</w:t>
            </w:r>
            <w:proofErr w:type="spellEnd"/>
          </w:p>
        </w:tc>
        <w:tc>
          <w:tcPr>
            <w:tcW w:w="2250" w:type="dxa"/>
            <w:noWrap/>
            <w:hideMark/>
          </w:tcPr>
          <w:p w14:paraId="7491CE07"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t>PRJNA12921</w:t>
            </w:r>
          </w:p>
        </w:tc>
        <w:tc>
          <w:tcPr>
            <w:tcW w:w="4320" w:type="dxa"/>
            <w:noWrap/>
            <w:hideMark/>
          </w:tcPr>
          <w:p w14:paraId="1899D45D"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t>https://www.ncbi.nlm.nih.gov/bioproject/12921</w:t>
            </w:r>
          </w:p>
        </w:tc>
      </w:tr>
      <w:tr w:rsidR="00784DCF" w:rsidRPr="00784DCF" w14:paraId="7D1AAD07" w14:textId="77777777" w:rsidTr="00816631">
        <w:trPr>
          <w:trHeight w:val="300"/>
        </w:trPr>
        <w:tc>
          <w:tcPr>
            <w:tcW w:w="3888" w:type="dxa"/>
            <w:noWrap/>
            <w:hideMark/>
          </w:tcPr>
          <w:p w14:paraId="75C30CB3" w14:textId="77777777" w:rsidR="00784DCF" w:rsidRPr="00784DCF" w:rsidRDefault="00784DCF" w:rsidP="00816631">
            <w:pPr>
              <w:tabs>
                <w:tab w:val="left" w:pos="720"/>
              </w:tabs>
              <w:jc w:val="both"/>
              <w:rPr>
                <w:rFonts w:ascii="Times New Roman" w:hAnsi="Times New Roman" w:cs="Times New Roman"/>
                <w:bCs/>
                <w:i/>
                <w:color w:val="000000"/>
                <w:sz w:val="20"/>
                <w:szCs w:val="20"/>
              </w:rPr>
            </w:pPr>
            <w:r w:rsidRPr="00784DCF">
              <w:rPr>
                <w:rFonts w:ascii="Times New Roman" w:hAnsi="Times New Roman" w:cs="Times New Roman"/>
                <w:i/>
                <w:color w:val="000000"/>
              </w:rPr>
              <w:t xml:space="preserve">Entamoeba </w:t>
            </w:r>
            <w:proofErr w:type="spellStart"/>
            <w:r w:rsidRPr="00784DCF">
              <w:rPr>
                <w:rFonts w:ascii="Times New Roman" w:hAnsi="Times New Roman" w:cs="Times New Roman"/>
                <w:i/>
                <w:color w:val="000000"/>
              </w:rPr>
              <w:t>nuttalli</w:t>
            </w:r>
            <w:proofErr w:type="spellEnd"/>
          </w:p>
        </w:tc>
        <w:tc>
          <w:tcPr>
            <w:tcW w:w="2250" w:type="dxa"/>
            <w:noWrap/>
            <w:hideMark/>
          </w:tcPr>
          <w:p w14:paraId="56CB244A"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1tel5h8vl8","properties":{"formattedCitation":"[67]","plainCitation":"[67]","noteIndex":0},"citationItems":[{"id":231,"uris":["http://zotero.org/users/local/GJAAO8zs/items/MSIFAJS5"],"uri":["http://zotero.org/users/local/GJAAO8zs/items/MSIFAJS5"],"itemData":{"id":231,"type":"article-journal","container-title":"Molecular and Biochemical Parasitology","DOI":"https://doi.org/10.1016/j.molbiopara.2007.02.006","ISSN":"0166-6851","page":"107-114","title":"An Entamoeba sp. strain isolated from rhesus monkey is virulent but genetically different from Entamoeba histolytica","volume":"153","author":[{"family":"Tachibana","given":"Hiroshi"},{"family":"Yanagi","given":"Tetsuo"},{"family":"Pandey","given":"Kishor"},{"family":"Cheng","given":"Xun-Jia"},{"family":"Kobayashi","given":"Seiki"},{"family":"Sherchand","given":"Jeevan B."},{"family":"Kanbara","given":"Hiroji"}],"issued":{"date-parts":[["2007",6,1]]}}}],"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67]</w:t>
            </w:r>
            <w:r w:rsidRPr="00784DCF">
              <w:rPr>
                <w:rFonts w:ascii="Times New Roman" w:hAnsi="Times New Roman" w:cs="Times New Roman"/>
                <w:color w:val="000000"/>
              </w:rPr>
              <w:fldChar w:fldCharType="end"/>
            </w:r>
          </w:p>
        </w:tc>
        <w:tc>
          <w:tcPr>
            <w:tcW w:w="4320" w:type="dxa"/>
            <w:noWrap/>
            <w:hideMark/>
          </w:tcPr>
          <w:p w14:paraId="4A3C0F10"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50" w:tooltip="Persistent link using digital object identifier" w:history="1">
              <w:r w:rsidR="00784DCF" w:rsidRPr="00784DCF">
                <w:rPr>
                  <w:rFonts w:ascii="Times New Roman" w:hAnsi="Times New Roman" w:cs="Times New Roman"/>
                  <w:color w:val="0000FF"/>
                  <w:u w:val="single"/>
                </w:rPr>
                <w:t>https://doi.org/10.1016/j.molbiopara.2007.02.006</w:t>
              </w:r>
            </w:hyperlink>
          </w:p>
        </w:tc>
      </w:tr>
      <w:tr w:rsidR="00784DCF" w:rsidRPr="00784DCF" w14:paraId="4E88AB41" w14:textId="77777777" w:rsidTr="00816631">
        <w:trPr>
          <w:trHeight w:val="300"/>
        </w:trPr>
        <w:tc>
          <w:tcPr>
            <w:tcW w:w="3888" w:type="dxa"/>
            <w:noWrap/>
            <w:hideMark/>
          </w:tcPr>
          <w:p w14:paraId="036CEC0B"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Filamoeba</w:t>
            </w:r>
            <w:proofErr w:type="spellEnd"/>
            <w:r w:rsidRPr="00784DCF">
              <w:rPr>
                <w:rFonts w:ascii="Times New Roman" w:hAnsi="Times New Roman" w:cs="Times New Roman"/>
                <w:i/>
                <w:color w:val="000000"/>
              </w:rPr>
              <w:t xml:space="preserve"> </w:t>
            </w:r>
            <w:proofErr w:type="spellStart"/>
            <w:r w:rsidRPr="00784DCF">
              <w:rPr>
                <w:rFonts w:ascii="Times New Roman" w:hAnsi="Times New Roman" w:cs="Times New Roman"/>
                <w:i/>
                <w:color w:val="000000"/>
              </w:rPr>
              <w:t>nolandi</w:t>
            </w:r>
            <w:proofErr w:type="spellEnd"/>
            <w:r w:rsidRPr="00784DCF">
              <w:rPr>
                <w:rFonts w:ascii="Times New Roman" w:hAnsi="Times New Roman" w:cs="Times New Roman"/>
                <w:i/>
                <w:color w:val="000000"/>
              </w:rPr>
              <w:t xml:space="preserve"> </w:t>
            </w:r>
          </w:p>
        </w:tc>
        <w:tc>
          <w:tcPr>
            <w:tcW w:w="2250" w:type="dxa"/>
            <w:noWrap/>
            <w:hideMark/>
          </w:tcPr>
          <w:p w14:paraId="04A81746" w14:textId="77777777" w:rsidR="00784DCF" w:rsidRPr="00784DCF" w:rsidRDefault="00816631" w:rsidP="00816631">
            <w:pPr>
              <w:tabs>
                <w:tab w:val="left" w:pos="720"/>
              </w:tabs>
              <w:jc w:val="both"/>
              <w:rPr>
                <w:rFonts w:ascii="Times New Roman" w:hAnsi="Times New Roman" w:cs="Times New Roman"/>
                <w:sz w:val="20"/>
                <w:szCs w:val="20"/>
              </w:rPr>
            </w:pPr>
            <w:hyperlink r:id="rId51" w:history="1">
              <w:r w:rsidR="00784DCF" w:rsidRPr="00784DCF">
                <w:rPr>
                  <w:rFonts w:ascii="Times New Roman" w:hAnsi="Times New Roman" w:cs="Times New Roman"/>
                </w:rPr>
                <w:t>MMETSP0413</w:t>
              </w:r>
            </w:hyperlink>
          </w:p>
        </w:tc>
        <w:tc>
          <w:tcPr>
            <w:tcW w:w="4320" w:type="dxa"/>
            <w:noWrap/>
            <w:hideMark/>
          </w:tcPr>
          <w:p w14:paraId="3F919187" w14:textId="77777777" w:rsidR="00784DCF" w:rsidRPr="00784DCF" w:rsidRDefault="00784DCF" w:rsidP="00816631">
            <w:pPr>
              <w:tabs>
                <w:tab w:val="left" w:pos="720"/>
              </w:tabs>
              <w:jc w:val="both"/>
              <w:rPr>
                <w:rFonts w:ascii="Times New Roman" w:hAnsi="Times New Roman" w:cs="Times New Roman"/>
                <w:color w:val="0000FF"/>
                <w:sz w:val="20"/>
                <w:szCs w:val="20"/>
                <w:u w:val="single"/>
              </w:rPr>
            </w:pPr>
            <w:r w:rsidRPr="00784DCF">
              <w:rPr>
                <w:rFonts w:ascii="Times New Roman" w:hAnsi="Times New Roman" w:cs="Times New Roman"/>
                <w:color w:val="0000FF"/>
                <w:u w:val="single"/>
              </w:rPr>
              <w:t>https://www.imicrobe.us/assembly/view/293</w:t>
            </w:r>
          </w:p>
        </w:tc>
      </w:tr>
      <w:tr w:rsidR="00784DCF" w:rsidRPr="00784DCF" w14:paraId="4F8154B7" w14:textId="77777777" w:rsidTr="00816631">
        <w:trPr>
          <w:trHeight w:val="300"/>
        </w:trPr>
        <w:tc>
          <w:tcPr>
            <w:tcW w:w="3888" w:type="dxa"/>
            <w:noWrap/>
            <w:hideMark/>
          </w:tcPr>
          <w:p w14:paraId="6C1EB3D4"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Flabellula</w:t>
            </w:r>
            <w:proofErr w:type="spellEnd"/>
            <w:r w:rsidRPr="00784DCF">
              <w:rPr>
                <w:rFonts w:ascii="Times New Roman" w:hAnsi="Times New Roman" w:cs="Times New Roman"/>
                <w:i/>
                <w:color w:val="000000"/>
              </w:rPr>
              <w:t xml:space="preserve"> </w:t>
            </w:r>
            <w:proofErr w:type="spellStart"/>
            <w:r w:rsidRPr="00784DCF">
              <w:rPr>
                <w:rFonts w:ascii="Times New Roman" w:hAnsi="Times New Roman" w:cs="Times New Roman"/>
                <w:i/>
                <w:color w:val="000000"/>
              </w:rPr>
              <w:t>citata</w:t>
            </w:r>
            <w:proofErr w:type="spellEnd"/>
            <w:r w:rsidRPr="00784DCF">
              <w:rPr>
                <w:rFonts w:ascii="Times New Roman" w:hAnsi="Times New Roman" w:cs="Times New Roman"/>
                <w:i/>
                <w:color w:val="000000"/>
              </w:rPr>
              <w:t xml:space="preserve"> </w:t>
            </w:r>
          </w:p>
        </w:tc>
        <w:tc>
          <w:tcPr>
            <w:tcW w:w="2250" w:type="dxa"/>
            <w:noWrap/>
            <w:hideMark/>
          </w:tcPr>
          <w:p w14:paraId="70E5B656"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hyMKjuRy","properties":{"formattedCitation":"[15]","plainCitation":"[15]","dontUpdate":true,"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zezY4tKC","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r w:rsidRPr="00784DCF" w:rsidDel="008563A8">
              <w:rPr>
                <w:rFonts w:ascii="Times New Roman" w:hAnsi="Times New Roman" w:cs="Times New Roman"/>
                <w:color w:val="000000"/>
              </w:rPr>
              <w:t xml:space="preserve"> </w:t>
            </w:r>
            <w:r w:rsidRPr="00784DCF">
              <w:rPr>
                <w:rFonts w:ascii="Times New Roman" w:hAnsi="Times New Roman" w:cs="Times New Roman"/>
                <w:color w:val="000000"/>
              </w:rPr>
              <w:fldChar w:fldCharType="end"/>
            </w:r>
          </w:p>
        </w:tc>
        <w:tc>
          <w:tcPr>
            <w:tcW w:w="4320" w:type="dxa"/>
            <w:noWrap/>
            <w:hideMark/>
          </w:tcPr>
          <w:p w14:paraId="3790F7DB"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52" w:history="1">
              <w:r w:rsidR="00784DCF" w:rsidRPr="00784DCF">
                <w:rPr>
                  <w:rFonts w:ascii="Times New Roman" w:hAnsi="Times New Roman" w:cs="Times New Roman"/>
                  <w:color w:val="0000FF"/>
                  <w:u w:val="single"/>
                </w:rPr>
                <w:t>https://doi.org/10.1093/molbev/msx162</w:t>
              </w:r>
            </w:hyperlink>
          </w:p>
        </w:tc>
      </w:tr>
      <w:tr w:rsidR="00784DCF" w:rsidRPr="00784DCF" w14:paraId="0CA566E4" w14:textId="77777777" w:rsidTr="00816631">
        <w:trPr>
          <w:trHeight w:val="300"/>
        </w:trPr>
        <w:tc>
          <w:tcPr>
            <w:tcW w:w="3888" w:type="dxa"/>
            <w:noWrap/>
            <w:hideMark/>
          </w:tcPr>
          <w:p w14:paraId="2F9BC740"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Flamella</w:t>
            </w:r>
            <w:proofErr w:type="spellEnd"/>
            <w:r w:rsidRPr="00784DCF">
              <w:rPr>
                <w:rFonts w:ascii="Times New Roman" w:hAnsi="Times New Roman" w:cs="Times New Roman"/>
                <w:i/>
                <w:color w:val="000000"/>
              </w:rPr>
              <w:t xml:space="preserve"> </w:t>
            </w:r>
            <w:proofErr w:type="spellStart"/>
            <w:r w:rsidRPr="00784DCF">
              <w:rPr>
                <w:rFonts w:ascii="Times New Roman" w:hAnsi="Times New Roman" w:cs="Times New Roman"/>
                <w:i/>
                <w:color w:val="000000"/>
              </w:rPr>
              <w:t>aegyptia</w:t>
            </w:r>
            <w:proofErr w:type="spellEnd"/>
            <w:r w:rsidRPr="00784DCF">
              <w:rPr>
                <w:rFonts w:ascii="Times New Roman" w:hAnsi="Times New Roman" w:cs="Times New Roman"/>
                <w:i/>
                <w:color w:val="000000"/>
              </w:rPr>
              <w:t xml:space="preserve"> </w:t>
            </w:r>
          </w:p>
        </w:tc>
        <w:tc>
          <w:tcPr>
            <w:tcW w:w="2250" w:type="dxa"/>
            <w:noWrap/>
            <w:hideMark/>
          </w:tcPr>
          <w:p w14:paraId="0637A2C4"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SELNlNCH","properties":{"formattedCitation":"[15]","plainCitation":"[15]","dontUpdate":true,"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5AwaKHOB","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r w:rsidRPr="00784DCF" w:rsidDel="008563A8">
              <w:rPr>
                <w:rFonts w:ascii="Times New Roman" w:hAnsi="Times New Roman" w:cs="Times New Roman"/>
                <w:color w:val="000000"/>
              </w:rPr>
              <w:t xml:space="preserve"> </w:t>
            </w:r>
            <w:r w:rsidRPr="00784DCF">
              <w:rPr>
                <w:rFonts w:ascii="Times New Roman" w:hAnsi="Times New Roman" w:cs="Times New Roman"/>
                <w:color w:val="000000"/>
              </w:rPr>
              <w:fldChar w:fldCharType="end"/>
            </w:r>
          </w:p>
        </w:tc>
        <w:tc>
          <w:tcPr>
            <w:tcW w:w="4320" w:type="dxa"/>
            <w:noWrap/>
            <w:hideMark/>
          </w:tcPr>
          <w:p w14:paraId="1F6BFBBE"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53" w:history="1">
              <w:r w:rsidR="00784DCF" w:rsidRPr="00784DCF">
                <w:rPr>
                  <w:rFonts w:ascii="Times New Roman" w:hAnsi="Times New Roman" w:cs="Times New Roman"/>
                  <w:color w:val="0000FF"/>
                  <w:u w:val="single"/>
                </w:rPr>
                <w:t>https://doi.org/10.1093/molbev/msx162</w:t>
              </w:r>
            </w:hyperlink>
          </w:p>
        </w:tc>
      </w:tr>
      <w:tr w:rsidR="00784DCF" w:rsidRPr="00784DCF" w14:paraId="1AA4624A" w14:textId="77777777" w:rsidTr="00816631">
        <w:trPr>
          <w:trHeight w:val="300"/>
        </w:trPr>
        <w:tc>
          <w:tcPr>
            <w:tcW w:w="3888" w:type="dxa"/>
            <w:noWrap/>
            <w:hideMark/>
          </w:tcPr>
          <w:p w14:paraId="4068FB84"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Gocevia</w:t>
            </w:r>
            <w:proofErr w:type="spellEnd"/>
            <w:r w:rsidRPr="00784DCF">
              <w:rPr>
                <w:rFonts w:ascii="Times New Roman" w:hAnsi="Times New Roman" w:cs="Times New Roman"/>
                <w:i/>
                <w:color w:val="000000"/>
              </w:rPr>
              <w:t xml:space="preserve"> </w:t>
            </w:r>
            <w:proofErr w:type="spellStart"/>
            <w:r w:rsidRPr="00784DCF">
              <w:rPr>
                <w:rFonts w:ascii="Times New Roman" w:hAnsi="Times New Roman" w:cs="Times New Roman"/>
                <w:i/>
                <w:color w:val="000000"/>
              </w:rPr>
              <w:t>fonbrunei</w:t>
            </w:r>
            <w:proofErr w:type="spellEnd"/>
          </w:p>
        </w:tc>
        <w:tc>
          <w:tcPr>
            <w:tcW w:w="2250" w:type="dxa"/>
            <w:noWrap/>
            <w:hideMark/>
          </w:tcPr>
          <w:p w14:paraId="1685C3C2"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tZOrBbXf","properties":{"formattedCitation":"[15]","plainCitation":"[15]","dontUpdate":true,"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H17x49lu","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r w:rsidRPr="00784DCF" w:rsidDel="008563A8">
              <w:rPr>
                <w:rFonts w:ascii="Times New Roman" w:hAnsi="Times New Roman" w:cs="Times New Roman"/>
                <w:color w:val="000000"/>
              </w:rPr>
              <w:t xml:space="preserve"> </w:t>
            </w:r>
            <w:r w:rsidRPr="00784DCF">
              <w:rPr>
                <w:rFonts w:ascii="Times New Roman" w:hAnsi="Times New Roman" w:cs="Times New Roman"/>
                <w:color w:val="000000"/>
              </w:rPr>
              <w:fldChar w:fldCharType="end"/>
            </w:r>
          </w:p>
        </w:tc>
        <w:tc>
          <w:tcPr>
            <w:tcW w:w="4320" w:type="dxa"/>
            <w:noWrap/>
            <w:hideMark/>
          </w:tcPr>
          <w:p w14:paraId="24B3A3EC"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54" w:history="1">
              <w:r w:rsidR="00784DCF" w:rsidRPr="00784DCF">
                <w:rPr>
                  <w:rFonts w:ascii="Times New Roman" w:hAnsi="Times New Roman" w:cs="Times New Roman"/>
                  <w:color w:val="0000FF"/>
                  <w:u w:val="single"/>
                </w:rPr>
                <w:t>https://doi.org/10.1093/molbev/msx162</w:t>
              </w:r>
            </w:hyperlink>
          </w:p>
        </w:tc>
      </w:tr>
      <w:tr w:rsidR="00784DCF" w:rsidRPr="00784DCF" w14:paraId="2DE5C132" w14:textId="77777777" w:rsidTr="00816631">
        <w:trPr>
          <w:trHeight w:val="300"/>
        </w:trPr>
        <w:tc>
          <w:tcPr>
            <w:tcW w:w="3888" w:type="dxa"/>
            <w:noWrap/>
            <w:hideMark/>
          </w:tcPr>
          <w:p w14:paraId="2F5B6449" w14:textId="77777777" w:rsidR="00784DCF" w:rsidRPr="00784DCF" w:rsidRDefault="00784DCF" w:rsidP="00816631">
            <w:pPr>
              <w:tabs>
                <w:tab w:val="left" w:pos="720"/>
              </w:tabs>
              <w:jc w:val="both"/>
              <w:rPr>
                <w:rFonts w:ascii="Times New Roman" w:hAnsi="Times New Roman" w:cs="Times New Roman"/>
                <w:bCs/>
                <w:i/>
                <w:iCs/>
                <w:sz w:val="20"/>
                <w:szCs w:val="20"/>
              </w:rPr>
            </w:pPr>
            <w:proofErr w:type="spellStart"/>
            <w:r w:rsidRPr="00784DCF">
              <w:rPr>
                <w:rFonts w:ascii="Times New Roman" w:hAnsi="Times New Roman" w:cs="Times New Roman"/>
                <w:i/>
                <w:iCs/>
              </w:rPr>
              <w:t>Gocevia</w:t>
            </w:r>
            <w:proofErr w:type="spellEnd"/>
            <w:r w:rsidRPr="00784DCF">
              <w:rPr>
                <w:rFonts w:ascii="Times New Roman" w:hAnsi="Times New Roman" w:cs="Times New Roman"/>
                <w:i/>
                <w:iCs/>
              </w:rPr>
              <w:t xml:space="preserve"> fonbrunei</w:t>
            </w:r>
            <w:r w:rsidRPr="00784DCF">
              <w:rPr>
                <w:rFonts w:ascii="Times New Roman" w:hAnsi="Times New Roman" w:cs="Times New Roman"/>
                <w:iCs/>
              </w:rPr>
              <w:t>_Tekle_2016</w:t>
            </w:r>
            <w:r w:rsidRPr="00784DCF">
              <w:rPr>
                <w:rFonts w:ascii="Times New Roman" w:hAnsi="Times New Roman" w:cs="Times New Roman"/>
                <w:i/>
                <w:iCs/>
              </w:rPr>
              <w:t xml:space="preserve"> </w:t>
            </w:r>
          </w:p>
        </w:tc>
        <w:tc>
          <w:tcPr>
            <w:tcW w:w="2250" w:type="dxa"/>
            <w:noWrap/>
            <w:hideMark/>
          </w:tcPr>
          <w:p w14:paraId="60230F39"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EN.CITE &lt;EndNote&gt;&lt;Cite&gt;&lt;Author&gt;Tekle&lt;/Author&gt;&lt;Year&gt;2016&lt;/Year&gt;&lt;RecNum&gt;236&lt;/RecNum&gt;&lt;DisplayText&gt;[37]&lt;/DisplayText&gt;&lt;record&gt;&lt;rec-number&gt;236&lt;/rec-number&gt;&lt;foreign-keys&gt;&lt;key app="EN" db-id="s25v5ex9tap20wetvw3pdwsy900dvvppdvd0" timestamp="1505262366"&gt;236&lt;/key&gt;&lt;/foreign-keys&gt;&lt;ref-type name="Journal Article"&gt;17&lt;/ref-type&gt;&lt;contributors&gt;&lt;authors&gt;&lt;author&gt;Tekle, Y. I.&lt;/author&gt;&lt;author&gt;Anderson, O. R.&lt;/author&gt;&lt;author&gt;Katz, L. A.&lt;/author&gt;&lt;author&gt;Maurer-Alcala, X. X.&lt;/author&gt;&lt;author&gt;Romero, M. A.&lt;/author&gt;&lt;author&gt;Molestina, R.&lt;/author&gt;&lt;/authors&gt;&lt;/contributors&gt;&lt;titles&gt;&lt;title&gt;Phylogenomics of &amp;apos;Discosea&amp;apos;: A new molecular phylogenetic perspective on Amoebozoa with flat body forms&lt;/title&gt;&lt;secondary-title&gt;Mol Phylogenet Evol&lt;/secondary-title&gt;&lt;/titles&gt;&lt;periodical&gt;&lt;full-title&gt;Mol Phylogenet Evol&lt;/full-title&gt;&lt;abbr-1&gt;Molecular phylogenetics and evolution&lt;/abbr-1&gt;&lt;/periodical&gt;&lt;volume&gt;99&lt;/volume&gt;&lt;dates&gt;&lt;year&gt;2016&lt;/year&gt;&lt;/dates&gt;&lt;label&gt;Tekle2016&lt;/label&gt;&lt;urls&gt;&lt;related-urls&gt;&lt;url&gt;https://doi.org/10.1016/j.ympev.2016.03.029&lt;/url&gt;&lt;/related-urls&gt;&lt;/urls&gt;&lt;electronic-resource-num&gt;10.1016/j.ympev.2016.03.029&lt;/electronic-resource-num&gt;&lt;/record&gt;&lt;/Cite&gt;&lt;/EndNote&gt;</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1etksu4re2","properties":{"formattedCitation":"[60]","plainCitation":"[60]","noteIndex":0},"citationItems":[{"id":220,"uris":["http://zotero.org/users/local/GJAAO8zs/items/2SZ3DZPE"],"uri":["http://zotero.org/users/local/GJAAO8zs/items/2SZ3DZPE"],"itemData":{"id":220,"type":"article-journal","container-title":"Mol Phylogenet Evol","ISSN":"1055-7903","journalAbbreviation":"Molecular phylogenetics and evolution","page":"144-154","title":"Phylogenomics of ‘Discosea’: A new molecular phylogenetic perspective on Amoebozoa with flat body forms","volume":"99","author":[{"family":"Tekle","given":"Yonas I."},{"family":"Anderson","given":"O. Roger"},{"family":"Katz","given":"Laura A."},{"family":"Maurer-Alcalá","given":"Xyrus X."},{"family":"Romero","given":"Mario Alberto Cerón"},{"family":"Molestina","given":"Robert"}],"issued":{"date-parts":[["2016"]]}}}],"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60]</w:t>
            </w:r>
            <w:r w:rsidRPr="00784DCF">
              <w:rPr>
                <w:rFonts w:ascii="Times New Roman" w:hAnsi="Times New Roman" w:cs="Times New Roman"/>
                <w:color w:val="000000"/>
              </w:rPr>
              <w:fldChar w:fldCharType="end"/>
            </w:r>
            <w:r w:rsidRPr="00784DCF">
              <w:rPr>
                <w:rFonts w:ascii="Times New Roman" w:hAnsi="Times New Roman" w:cs="Times New Roman"/>
                <w:color w:val="000000"/>
              </w:rPr>
              <w:fldChar w:fldCharType="end"/>
            </w:r>
          </w:p>
        </w:tc>
        <w:tc>
          <w:tcPr>
            <w:tcW w:w="4320" w:type="dxa"/>
            <w:noWrap/>
            <w:hideMark/>
          </w:tcPr>
          <w:p w14:paraId="3C0BDB38"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55" w:tgtFrame="doilink" w:history="1">
              <w:r w:rsidR="00784DCF" w:rsidRPr="00784DCF">
                <w:rPr>
                  <w:rFonts w:ascii="Times New Roman" w:hAnsi="Times New Roman" w:cs="Times New Roman"/>
                  <w:color w:val="0000FF"/>
                  <w:u w:val="single"/>
                </w:rPr>
                <w:t>https://doi.org/10.1016/j.ympev.2016.03.029</w:t>
              </w:r>
            </w:hyperlink>
          </w:p>
        </w:tc>
      </w:tr>
      <w:tr w:rsidR="00784DCF" w:rsidRPr="00784DCF" w14:paraId="0F582008" w14:textId="77777777" w:rsidTr="00816631">
        <w:trPr>
          <w:trHeight w:val="300"/>
        </w:trPr>
        <w:tc>
          <w:tcPr>
            <w:tcW w:w="3888" w:type="dxa"/>
            <w:noWrap/>
            <w:hideMark/>
          </w:tcPr>
          <w:p w14:paraId="62316A70"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Grellamoeba</w:t>
            </w:r>
            <w:proofErr w:type="spellEnd"/>
            <w:r w:rsidRPr="00784DCF">
              <w:rPr>
                <w:rFonts w:ascii="Times New Roman" w:hAnsi="Times New Roman" w:cs="Times New Roman"/>
                <w:i/>
                <w:color w:val="000000"/>
              </w:rPr>
              <w:t xml:space="preserve"> </w:t>
            </w:r>
            <w:proofErr w:type="spellStart"/>
            <w:r w:rsidRPr="00784DCF">
              <w:rPr>
                <w:rFonts w:ascii="Times New Roman" w:hAnsi="Times New Roman" w:cs="Times New Roman"/>
                <w:i/>
                <w:color w:val="000000"/>
              </w:rPr>
              <w:t>robusta</w:t>
            </w:r>
            <w:proofErr w:type="spellEnd"/>
            <w:r w:rsidRPr="00784DCF">
              <w:rPr>
                <w:rFonts w:ascii="Times New Roman" w:hAnsi="Times New Roman" w:cs="Times New Roman"/>
                <w:i/>
                <w:color w:val="000000"/>
              </w:rPr>
              <w:t xml:space="preserve"> </w:t>
            </w:r>
          </w:p>
        </w:tc>
        <w:tc>
          <w:tcPr>
            <w:tcW w:w="2250" w:type="dxa"/>
            <w:noWrap/>
            <w:hideMark/>
          </w:tcPr>
          <w:p w14:paraId="1CCD2B46"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JX5Y8se4","properties":{"formattedCitation":"[15]","plainCitation":"[15]","dontUpdate":true,"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JfsTJe4N","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r w:rsidRPr="00784DCF" w:rsidDel="008563A8">
              <w:rPr>
                <w:rFonts w:ascii="Times New Roman" w:hAnsi="Times New Roman" w:cs="Times New Roman"/>
                <w:color w:val="000000"/>
              </w:rPr>
              <w:t xml:space="preserve"> </w:t>
            </w:r>
            <w:r w:rsidRPr="00784DCF">
              <w:rPr>
                <w:rFonts w:ascii="Times New Roman" w:hAnsi="Times New Roman" w:cs="Times New Roman"/>
                <w:color w:val="000000"/>
              </w:rPr>
              <w:fldChar w:fldCharType="end"/>
            </w:r>
          </w:p>
        </w:tc>
        <w:tc>
          <w:tcPr>
            <w:tcW w:w="4320" w:type="dxa"/>
            <w:noWrap/>
            <w:hideMark/>
          </w:tcPr>
          <w:p w14:paraId="0601D514"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56" w:history="1">
              <w:r w:rsidR="00784DCF" w:rsidRPr="00784DCF">
                <w:rPr>
                  <w:rFonts w:ascii="Times New Roman" w:hAnsi="Times New Roman" w:cs="Times New Roman"/>
                  <w:color w:val="0000FF"/>
                  <w:u w:val="single"/>
                </w:rPr>
                <w:t>https://doi.org/10.1093/molbev/msx162</w:t>
              </w:r>
            </w:hyperlink>
          </w:p>
        </w:tc>
      </w:tr>
      <w:tr w:rsidR="00784DCF" w:rsidRPr="00784DCF" w14:paraId="7CF7D754" w14:textId="77777777" w:rsidTr="00816631">
        <w:trPr>
          <w:trHeight w:val="300"/>
        </w:trPr>
        <w:tc>
          <w:tcPr>
            <w:tcW w:w="3888" w:type="dxa"/>
            <w:noWrap/>
            <w:hideMark/>
          </w:tcPr>
          <w:p w14:paraId="42D19C7C"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Heleopera</w:t>
            </w:r>
            <w:proofErr w:type="spellEnd"/>
            <w:r w:rsidRPr="00784DCF">
              <w:rPr>
                <w:rFonts w:ascii="Times New Roman" w:hAnsi="Times New Roman" w:cs="Times New Roman"/>
                <w:i/>
                <w:color w:val="000000"/>
              </w:rPr>
              <w:t xml:space="preserve"> </w:t>
            </w:r>
            <w:proofErr w:type="spellStart"/>
            <w:r w:rsidRPr="00784DCF">
              <w:rPr>
                <w:rFonts w:ascii="Times New Roman" w:hAnsi="Times New Roman" w:cs="Times New Roman"/>
                <w:i/>
                <w:color w:val="000000"/>
              </w:rPr>
              <w:t>sphagni</w:t>
            </w:r>
            <w:proofErr w:type="spellEnd"/>
          </w:p>
        </w:tc>
        <w:tc>
          <w:tcPr>
            <w:tcW w:w="2250" w:type="dxa"/>
            <w:noWrap/>
            <w:hideMark/>
          </w:tcPr>
          <w:p w14:paraId="7E6D291E"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NTBZ0ldY","properties":{"formattedCitation":"[59]","plainCitation":"[59]","noteIndex":0},"citationItems":[{"id":1603,"uris":["http://zotero.org/users/local/GJAAO8zs/items/5TG3VZXX"],"uri":["http://zotero.org/users/local/GJAAO8zs/items/5TG3VZXX"],"itemData":{"id":1603,"type":"article-journal","abstract":"Summary\nLife was microbial for the majority of Earth’s history, but as very few microbial lineages leave a fossil record, the Precambrian evolution of life remains shrouded in mystery. Shelled (testate) amoebae stand out as an exception with rich documented diversity in the Neoproterozoic as vase-shaped microfossils (VSMs). While there is general consensus that most of these can be attributed to the Arcellinida lineage in Amoebozoa, it is still unclear whether they can be used as key fossils for interpretation of early eukaryotic evolution. Here, we present a well-resolved phylogenomic reconstruction based on 250 genes, obtained using single-cell transcriptomic techniques from a representative selection of 19 Arcellinid testate amoeba taxa. The robust phylogenetic framework enables deeper interpretations of evolution in this lineage and demanded an updated classification of the group. Additionally, we performed reconstruction of ancestral morphologies, yielding hypothetical ancestors remarkably similar to existing Neoproterozoic VSMs. We demonstrate that major lineages of testate amoebae were already diversified before the Sturtian glaciation (720 mya), supporting the hypothesis that massive eukaryotic diversification took place in the early Neoproterozoic and congruent with the interpretation that VSM are arcellinid testate amoebae.","container-title":"Current Biology","DOI":"10.1016/j.cub.2019.01.078","ISSN":"0960-9822","issue":"6","journalAbbreviation":"Current Biology","page":"991-1001.e3","title":"Phylogenomics and Morphological Reconstruction of Arcellinida Testate Amoebae Highlight Diversity of Microbial Eukaryotes in the Neoproterozoic","volume":"29","author":[{"family":"Lahr","given":"Daniel J.G."},{"family":"Kosakyan","given":"Anush"},{"family":"Lara","given":"Enrique"},{"family":"Mitchell","given":"Edward A.D."},{"family":"Morais","given":"Luana"},{"family":"Porfirio-Sousa","given":"Alfredo L."},{"family":"Ribeiro","given":"Giulia M."},{"family":"Tice","given":"Alexander K."},{"family":"Pánek","given":"Tomáš"},{"family":"Kang","given":"Seungho"},{"family":"Brown","given":"Matthew W."}],"issued":{"date-parts":[["2019",3,18]]}}}],"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59]</w:t>
            </w:r>
            <w:r w:rsidRPr="00784DCF">
              <w:rPr>
                <w:rFonts w:ascii="Times New Roman" w:hAnsi="Times New Roman" w:cs="Times New Roman"/>
                <w:color w:val="000000"/>
              </w:rPr>
              <w:fldChar w:fldCharType="end"/>
            </w:r>
          </w:p>
        </w:tc>
        <w:tc>
          <w:tcPr>
            <w:tcW w:w="4320" w:type="dxa"/>
            <w:noWrap/>
            <w:hideMark/>
          </w:tcPr>
          <w:p w14:paraId="3CCF6F91" w14:textId="77777777" w:rsidR="00784DCF" w:rsidRPr="00784DCF" w:rsidRDefault="00784DCF" w:rsidP="00816631">
            <w:pPr>
              <w:tabs>
                <w:tab w:val="left" w:pos="720"/>
              </w:tabs>
              <w:jc w:val="both"/>
              <w:rPr>
                <w:rFonts w:ascii="Times New Roman" w:hAnsi="Times New Roman" w:cs="Times New Roman"/>
                <w:color w:val="000000"/>
                <w:sz w:val="18"/>
                <w:szCs w:val="18"/>
              </w:rPr>
            </w:pPr>
            <w:r w:rsidRPr="00784DCF">
              <w:rPr>
                <w:rFonts w:ascii="Times New Roman" w:hAnsi="Times New Roman" w:cs="Times New Roman"/>
                <w:color w:val="000000"/>
              </w:rPr>
              <w:t>https://doi.org/10.1016/j.cub.2019.01.078</w:t>
            </w:r>
          </w:p>
        </w:tc>
      </w:tr>
      <w:tr w:rsidR="00784DCF" w:rsidRPr="00784DCF" w14:paraId="3C35898B" w14:textId="77777777" w:rsidTr="00816631">
        <w:trPr>
          <w:trHeight w:val="300"/>
        </w:trPr>
        <w:tc>
          <w:tcPr>
            <w:tcW w:w="3888" w:type="dxa"/>
            <w:noWrap/>
            <w:hideMark/>
          </w:tcPr>
          <w:p w14:paraId="4B0CA08F"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Heleopera</w:t>
            </w:r>
            <w:proofErr w:type="spellEnd"/>
            <w:r w:rsidRPr="00784DCF">
              <w:rPr>
                <w:rFonts w:ascii="Times New Roman" w:hAnsi="Times New Roman" w:cs="Times New Roman"/>
                <w:i/>
                <w:color w:val="000000"/>
              </w:rPr>
              <w:t xml:space="preserve"> sylvatica</w:t>
            </w:r>
          </w:p>
        </w:tc>
        <w:tc>
          <w:tcPr>
            <w:tcW w:w="2250" w:type="dxa"/>
            <w:noWrap/>
            <w:hideMark/>
          </w:tcPr>
          <w:p w14:paraId="3E786F48"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VBy68Yn2","properties":{"formattedCitation":"[59]","plainCitation":"[59]","noteIndex":0},"citationItems":[{"id":1603,"uris":["http://zotero.org/users/local/GJAAO8zs/items/5TG3VZXX"],"uri":["http://zotero.org/users/local/GJAAO8zs/items/5TG3VZXX"],"itemData":{"id":1603,"type":"article-journal","abstract":"Summary\nLife was microbial for the majority of Earth’s history, but as very few microbial lineages leave a fossil record, the Precambrian evolution of life remains shrouded in mystery. Shelled (testate) amoebae stand out as an exception with rich documented diversity in the Neoproterozoic as vase-shaped microfossils (VSMs). While there is general consensus that most of these can be attributed to the Arcellinida lineage in Amoebozoa, it is still unclear whether they can be used as key fossils for interpretation of early eukaryotic evolution. Here, we present a well-resolved phylogenomic reconstruction based on 250 genes, obtained using single-cell transcriptomic techniques from a representative selection of 19 Arcellinid testate amoeba taxa. The robust phylogenetic framework enables deeper interpretations of evolution in this lineage and demanded an updated classification of the group. Additionally, we performed reconstruction of ancestral morphologies, yielding hypothetical ancestors remarkably similar to existing Neoproterozoic VSMs. We demonstrate that major lineages of testate amoebae were already diversified before the Sturtian glaciation (720 mya), supporting the hypothesis that massive eukaryotic diversification took place in the early Neoproterozoic and congruent with the interpretation that VSM are arcellinid testate amoebae.","container-title":"Current Biology","DOI":"10.1016/j.cub.2019.01.078","ISSN":"0960-9822","issue":"6","journalAbbreviation":"Current Biology","page":"991-1001.e3","title":"Phylogenomics and Morphological Reconstruction of Arcellinida Testate Amoebae Highlight Diversity of Microbial Eukaryotes in the Neoproterozoic","volume":"29","author":[{"family":"Lahr","given":"Daniel J.G."},{"family":"Kosakyan","given":"Anush"},{"family":"Lara","given":"Enrique"},{"family":"Mitchell","given":"Edward A.D."},{"family":"Morais","given":"Luana"},{"family":"Porfirio-Sousa","given":"Alfredo L."},{"family":"Ribeiro","given":"Giulia M."},{"family":"Tice","given":"Alexander K."},{"family":"Pánek","given":"Tomáš"},{"family":"Kang","given":"Seungho"},{"family":"Brown","given":"Matthew W."}],"issued":{"date-parts":[["2019",3,18]]}}}],"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59]</w:t>
            </w:r>
            <w:r w:rsidRPr="00784DCF">
              <w:rPr>
                <w:rFonts w:ascii="Times New Roman" w:hAnsi="Times New Roman" w:cs="Times New Roman"/>
                <w:color w:val="000000"/>
              </w:rPr>
              <w:fldChar w:fldCharType="end"/>
            </w:r>
          </w:p>
        </w:tc>
        <w:tc>
          <w:tcPr>
            <w:tcW w:w="4320" w:type="dxa"/>
            <w:noWrap/>
            <w:hideMark/>
          </w:tcPr>
          <w:p w14:paraId="2D51F520" w14:textId="77777777" w:rsidR="00784DCF" w:rsidRPr="00784DCF" w:rsidRDefault="00784DCF" w:rsidP="00816631">
            <w:pPr>
              <w:tabs>
                <w:tab w:val="left" w:pos="720"/>
              </w:tabs>
              <w:jc w:val="both"/>
              <w:rPr>
                <w:rFonts w:ascii="Times New Roman" w:hAnsi="Times New Roman" w:cs="Times New Roman"/>
                <w:color w:val="000000"/>
                <w:sz w:val="18"/>
                <w:szCs w:val="18"/>
              </w:rPr>
            </w:pPr>
            <w:r w:rsidRPr="00784DCF">
              <w:rPr>
                <w:rFonts w:ascii="Times New Roman" w:hAnsi="Times New Roman" w:cs="Times New Roman"/>
                <w:color w:val="000000"/>
              </w:rPr>
              <w:t>https://doi.org/10.1016/j.cub.2019.01.078</w:t>
            </w:r>
          </w:p>
        </w:tc>
      </w:tr>
      <w:tr w:rsidR="00784DCF" w:rsidRPr="00784DCF" w14:paraId="11F93A5E" w14:textId="77777777" w:rsidTr="00816631">
        <w:trPr>
          <w:trHeight w:val="300"/>
        </w:trPr>
        <w:tc>
          <w:tcPr>
            <w:tcW w:w="3888" w:type="dxa"/>
            <w:noWrap/>
          </w:tcPr>
          <w:p w14:paraId="6CEA66D2" w14:textId="77777777" w:rsidR="00784DCF" w:rsidRPr="00784DCF" w:rsidRDefault="00784DCF" w:rsidP="00816631">
            <w:pPr>
              <w:tabs>
                <w:tab w:val="left" w:pos="720"/>
              </w:tabs>
              <w:jc w:val="both"/>
              <w:rPr>
                <w:rFonts w:ascii="Times New Roman" w:hAnsi="Times New Roman" w:cs="Times New Roman"/>
                <w:i/>
                <w:color w:val="000000"/>
              </w:rPr>
            </w:pPr>
            <w:proofErr w:type="spellStart"/>
            <w:r w:rsidRPr="00784DCF">
              <w:rPr>
                <w:rFonts w:ascii="Times New Roman" w:hAnsi="Times New Roman" w:cs="Times New Roman"/>
                <w:i/>
                <w:color w:val="000000"/>
              </w:rPr>
              <w:t>Heterostelium</w:t>
            </w:r>
            <w:proofErr w:type="spellEnd"/>
            <w:r w:rsidRPr="00784DCF">
              <w:rPr>
                <w:rFonts w:ascii="Times New Roman" w:hAnsi="Times New Roman" w:cs="Times New Roman"/>
                <w:i/>
                <w:color w:val="000000"/>
              </w:rPr>
              <w:t xml:space="preserve"> </w:t>
            </w:r>
            <w:proofErr w:type="spellStart"/>
            <w:r w:rsidRPr="00784DCF">
              <w:rPr>
                <w:rFonts w:ascii="Times New Roman" w:hAnsi="Times New Roman" w:cs="Times New Roman"/>
                <w:i/>
                <w:color w:val="000000"/>
              </w:rPr>
              <w:t>multicystogenum</w:t>
            </w:r>
            <w:proofErr w:type="spellEnd"/>
          </w:p>
        </w:tc>
        <w:tc>
          <w:tcPr>
            <w:tcW w:w="2250" w:type="dxa"/>
            <w:noWrap/>
          </w:tcPr>
          <w:p w14:paraId="77777182"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t>PRJNA495730</w:t>
            </w:r>
          </w:p>
        </w:tc>
        <w:tc>
          <w:tcPr>
            <w:tcW w:w="4320" w:type="dxa"/>
            <w:noWrap/>
          </w:tcPr>
          <w:p w14:paraId="3C4A85BB" w14:textId="77777777" w:rsidR="00784DCF" w:rsidRPr="00784DCF" w:rsidRDefault="00816631" w:rsidP="00816631">
            <w:pPr>
              <w:jc w:val="both"/>
              <w:rPr>
                <w:rFonts w:ascii="Times New Roman" w:hAnsi="Times New Roman" w:cs="Times New Roman"/>
              </w:rPr>
            </w:pPr>
            <w:hyperlink r:id="rId57" w:history="1">
              <w:r w:rsidR="00784DCF" w:rsidRPr="00784DCF">
                <w:rPr>
                  <w:rStyle w:val="Hyperlink"/>
                  <w:rFonts w:ascii="Times New Roman" w:hAnsi="Times New Roman" w:cs="Times New Roman"/>
                </w:rPr>
                <w:t>https://www.ncbi.nlm.nih.gov/bioproject/PRJNA495730</w:t>
              </w:r>
            </w:hyperlink>
          </w:p>
        </w:tc>
      </w:tr>
      <w:tr w:rsidR="00784DCF" w:rsidRPr="00784DCF" w14:paraId="6B907993" w14:textId="77777777" w:rsidTr="00816631">
        <w:trPr>
          <w:trHeight w:val="300"/>
        </w:trPr>
        <w:tc>
          <w:tcPr>
            <w:tcW w:w="3888" w:type="dxa"/>
            <w:noWrap/>
          </w:tcPr>
          <w:p w14:paraId="2140DD0D" w14:textId="77777777" w:rsidR="00784DCF" w:rsidRPr="00784DCF" w:rsidRDefault="00784DCF" w:rsidP="00816631">
            <w:pPr>
              <w:tabs>
                <w:tab w:val="left" w:pos="720"/>
              </w:tabs>
              <w:jc w:val="both"/>
              <w:rPr>
                <w:rFonts w:ascii="Times New Roman" w:hAnsi="Times New Roman" w:cs="Times New Roman"/>
                <w:i/>
                <w:color w:val="000000"/>
              </w:rPr>
            </w:pPr>
            <w:proofErr w:type="spellStart"/>
            <w:r w:rsidRPr="00784DCF">
              <w:rPr>
                <w:rFonts w:ascii="Times New Roman" w:hAnsi="Times New Roman" w:cs="Times New Roman"/>
                <w:i/>
                <w:color w:val="000000"/>
              </w:rPr>
              <w:t>Heterostelium</w:t>
            </w:r>
            <w:proofErr w:type="spellEnd"/>
            <w:r w:rsidRPr="00784DCF">
              <w:rPr>
                <w:rFonts w:ascii="Times New Roman" w:hAnsi="Times New Roman" w:cs="Times New Roman"/>
                <w:i/>
                <w:color w:val="000000"/>
              </w:rPr>
              <w:t xml:space="preserve"> pallidum</w:t>
            </w:r>
          </w:p>
        </w:tc>
        <w:tc>
          <w:tcPr>
            <w:tcW w:w="2250" w:type="dxa"/>
            <w:noWrap/>
          </w:tcPr>
          <w:p w14:paraId="506CF857"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7e173rk0","properties":{"formattedCitation":"[61]","plainCitation":"[61]","noteIndex":0},"citationItems":[{"id":1593,"uris":["http://zotero.org/users/local/GJAAO8zs/items/Z6FDSKEM"],"uri":["http://zotero.org/users/local/GJAAO8zs/items/Z6FDSKEM"],"itemData":{"id":1593,"type":"article-journal","abstract":"Most mitochondria contain a core set of genes required for mitochondrial function, but beyond this base there are variable genomic features. The mitochondrial genome of the model species Dictyostelium discoideum demonstrated that the social amoebae mitochondrial genomes have a size between those of metazoans and plants, but no comparative study of social amoebae mitochondria has been performed. Here, we present a comparative analysis of social amoebae mitochondrial genomes using D. discoideum, Dictyostelium citrinum, Dictyostelium fasciculatum, and Polysphondylium pallidum. The social amoebae mitochondria have similar sizes, AT content, gene content and have a high level of synteny except for one segmental rearrangement and extensive displacement of tRNAs. From the species that contain the rearrangement, it can be concluded that the event occurred late in the evolution of social amoebas. A phylogeny using 36 mitochondrial genes produced a well-supported tree suggesting that the pairs of D. discoideum/D. citrinum and D. fasciculatum/P. pallidum are sister species although the position of the root is not certain. Group I introns and endonucleases are variable in number and location in the social amoebae. Phylogenies of the introns and endonucleases suggest that there have been multiple recent duplications or extinctions and confirm that endonucleases have the ability to insert into new areas. An analysis of dN/dS ratios in mitochondrial genes revealed that among groups of genes, adenosine triphosphate synthase complex genes have the highest ratio, whereas cytochrome oxidase and nicotinamide adenine dinucleotide (NADH) dehydrogenase genes had the lowest ratio. The genetic codes of D. citrinum, P. pallidum, and D. fasciculatum are the universal code although D. fasciculatum does not use the TGA stop codon. In D. fasciculatum, we demonstrate for the first time that a mitochondrial genome without the TGA stop codon still uses the release factor RF2 that recognizes TGA. Theories of how the genetic code can change and why RF2 may be a constraint against switching codes are discussed.","container-title":"Molecular Biology and Evolution","DOI":"10.1093/molbev/msn088","ISSN":"0737-4038","issue":"7","journalAbbreviation":"Molecular Biology and Evolution","page":"1440-1450","title":"Mitochondrial Genome Evolution in the Social Amoebae","volume":"25","author":[{"family":"Heidel","given":"Andrew J."},{"family":"Glöckner","given":"Gernot"}],"issued":{"date-parts":[["2008",4,15]]}}}],"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61]</w:t>
            </w:r>
            <w:r w:rsidRPr="00784DCF">
              <w:rPr>
                <w:rFonts w:ascii="Times New Roman" w:hAnsi="Times New Roman" w:cs="Times New Roman"/>
                <w:color w:val="000000"/>
              </w:rPr>
              <w:fldChar w:fldCharType="end"/>
            </w:r>
          </w:p>
        </w:tc>
        <w:tc>
          <w:tcPr>
            <w:tcW w:w="4320" w:type="dxa"/>
            <w:noWrap/>
          </w:tcPr>
          <w:p w14:paraId="7F7FF96B" w14:textId="77777777" w:rsidR="00784DCF" w:rsidRPr="00784DCF" w:rsidRDefault="00784DCF" w:rsidP="00816631">
            <w:pPr>
              <w:jc w:val="both"/>
              <w:rPr>
                <w:rFonts w:ascii="Times New Roman" w:hAnsi="Times New Roman" w:cs="Times New Roman"/>
              </w:rPr>
            </w:pPr>
            <w:r w:rsidRPr="00784DCF">
              <w:rPr>
                <w:rFonts w:ascii="Times New Roman" w:hAnsi="Times New Roman" w:cs="Times New Roman"/>
                <w:color w:val="000000"/>
              </w:rPr>
              <w:t>http://dictybase.org/</w:t>
            </w:r>
          </w:p>
        </w:tc>
      </w:tr>
      <w:tr w:rsidR="00784DCF" w:rsidRPr="00784DCF" w14:paraId="0BC5212B" w14:textId="77777777" w:rsidTr="00816631">
        <w:trPr>
          <w:trHeight w:val="300"/>
        </w:trPr>
        <w:tc>
          <w:tcPr>
            <w:tcW w:w="3888" w:type="dxa"/>
            <w:noWrap/>
            <w:hideMark/>
          </w:tcPr>
          <w:p w14:paraId="2094F869"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Hyalosphenia</w:t>
            </w:r>
            <w:proofErr w:type="spellEnd"/>
            <w:r w:rsidRPr="00784DCF">
              <w:rPr>
                <w:rFonts w:ascii="Times New Roman" w:hAnsi="Times New Roman" w:cs="Times New Roman"/>
                <w:i/>
                <w:color w:val="000000"/>
              </w:rPr>
              <w:t xml:space="preserve"> elegance</w:t>
            </w:r>
          </w:p>
        </w:tc>
        <w:tc>
          <w:tcPr>
            <w:tcW w:w="2250" w:type="dxa"/>
            <w:noWrap/>
            <w:hideMark/>
          </w:tcPr>
          <w:p w14:paraId="0E0A9F4D"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RQRstrD","properties":{"formattedCitation":"[59]","plainCitation":"[59]","noteIndex":0},"citationItems":[{"id":1603,"uris":["http://zotero.org/users/local/GJAAO8zs/items/5TG3VZXX"],"uri":["http://zotero.org/users/local/GJAAO8zs/items/5TG3VZXX"],"itemData":{"id":1603,"type":"article-journal","abstract":"Summary\nLife was microbial for the majority of Earth’s history, but as very few microbial lineages leave a fossil record, the Precambrian evolution of life remains shrouded in mystery. Shelled (testate) amoebae stand out as an exception with rich documented diversity in the Neoproterozoic as vase-shaped microfossils (VSMs). While there is general consensus that most of these can be attributed to the Arcellinida lineage in Amoebozoa, it is still unclear whether they can be used as key fossils for interpretation of early eukaryotic evolution. Here, we present a well-resolved phylogenomic reconstruction based on 250 genes, obtained using single-cell transcriptomic techniques from a representative selection of 19 Arcellinid testate amoeba taxa. The robust phylogenetic framework enables deeper interpretations of evolution in this lineage and demanded an updated classification of the group. Additionally, we performed reconstruction of ancestral morphologies, yielding hypothetical ancestors remarkably similar to existing Neoproterozoic VSMs. We demonstrate that major lineages of testate amoebae were already diversified before the Sturtian glaciation (720 mya), supporting the hypothesis that massive eukaryotic diversification took place in the early Neoproterozoic and congruent with the interpretation that VSM are arcellinid testate amoebae.","container-title":"Current Biology","DOI":"10.1016/j.cub.2019.01.078","ISSN":"0960-9822","issue":"6","journalAbbreviation":"Current Biology","page":"991-1001.e3","title":"Phylogenomics and Morphological Reconstruction of Arcellinida Testate Amoebae Highlight Diversity of Microbial Eukaryotes in the Neoproterozoic","volume":"29","author":[{"family":"Lahr","given":"Daniel J.G."},{"family":"Kosakyan","given":"Anush"},{"family":"Lara","given":"Enrique"},{"family":"Mitchell","given":"Edward A.D."},{"family":"Morais","given":"Luana"},{"family":"Porfirio-Sousa","given":"Alfredo L."},{"family":"Ribeiro","given":"Giulia M."},{"family":"Tice","given":"Alexander K."},{"family":"Pánek","given":"Tomáš"},{"family":"Kang","given":"Seungho"},{"family":"Brown","given":"Matthew W."}],"issued":{"date-parts":[["2019",3,18]]}}}],"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59]</w:t>
            </w:r>
            <w:r w:rsidRPr="00784DCF">
              <w:rPr>
                <w:rFonts w:ascii="Times New Roman" w:hAnsi="Times New Roman" w:cs="Times New Roman"/>
                <w:color w:val="000000"/>
              </w:rPr>
              <w:fldChar w:fldCharType="end"/>
            </w:r>
          </w:p>
        </w:tc>
        <w:tc>
          <w:tcPr>
            <w:tcW w:w="4320" w:type="dxa"/>
            <w:noWrap/>
            <w:hideMark/>
          </w:tcPr>
          <w:p w14:paraId="488E0791" w14:textId="77777777" w:rsidR="00784DCF" w:rsidRPr="00784DCF" w:rsidRDefault="00784DCF" w:rsidP="00816631">
            <w:pPr>
              <w:tabs>
                <w:tab w:val="left" w:pos="720"/>
              </w:tabs>
              <w:jc w:val="both"/>
              <w:rPr>
                <w:rFonts w:ascii="Times New Roman" w:hAnsi="Times New Roman" w:cs="Times New Roman"/>
                <w:color w:val="000000"/>
                <w:sz w:val="18"/>
                <w:szCs w:val="18"/>
              </w:rPr>
            </w:pPr>
            <w:r w:rsidRPr="00784DCF">
              <w:rPr>
                <w:rFonts w:ascii="Times New Roman" w:hAnsi="Times New Roman" w:cs="Times New Roman"/>
                <w:color w:val="000000"/>
              </w:rPr>
              <w:t>https://doi.org/10.1016/j.cub.2019.01.078</w:t>
            </w:r>
          </w:p>
        </w:tc>
      </w:tr>
      <w:tr w:rsidR="00784DCF" w:rsidRPr="00784DCF" w14:paraId="3043A795" w14:textId="77777777" w:rsidTr="00816631">
        <w:trPr>
          <w:trHeight w:val="300"/>
        </w:trPr>
        <w:tc>
          <w:tcPr>
            <w:tcW w:w="3888" w:type="dxa"/>
            <w:noWrap/>
            <w:hideMark/>
          </w:tcPr>
          <w:p w14:paraId="249619C8"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Hyalosphenia</w:t>
            </w:r>
            <w:proofErr w:type="spellEnd"/>
            <w:r w:rsidRPr="00784DCF">
              <w:rPr>
                <w:rFonts w:ascii="Times New Roman" w:hAnsi="Times New Roman" w:cs="Times New Roman"/>
                <w:i/>
                <w:color w:val="000000"/>
              </w:rPr>
              <w:t xml:space="preserve"> </w:t>
            </w:r>
            <w:proofErr w:type="spellStart"/>
            <w:r w:rsidRPr="00784DCF">
              <w:rPr>
                <w:rFonts w:ascii="Times New Roman" w:hAnsi="Times New Roman" w:cs="Times New Roman"/>
                <w:i/>
                <w:color w:val="000000"/>
              </w:rPr>
              <w:t>papilio</w:t>
            </w:r>
            <w:proofErr w:type="spellEnd"/>
          </w:p>
        </w:tc>
        <w:tc>
          <w:tcPr>
            <w:tcW w:w="2250" w:type="dxa"/>
            <w:noWrap/>
            <w:hideMark/>
          </w:tcPr>
          <w:p w14:paraId="2D67D91C"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fKdu69W6","properties":{"formattedCitation":"[59]","plainCitation":"[59]","noteIndex":0},"citationItems":[{"id":1603,"uris":["http://zotero.org/users/local/GJAAO8zs/items/5TG3VZXX"],"uri":["http://zotero.org/users/local/GJAAO8zs/items/5TG3VZXX"],"itemData":{"id":1603,"type":"article-journal","abstract":"Summary\nLife was microbial for the majority of Earth’s history, but as very few microbial lineages leave a fossil record, the Precambrian evolution of life remains shrouded in mystery. Shelled (testate) amoebae stand out as an exception with rich documented diversity in the Neoproterozoic as vase-shaped microfossils (VSMs). While there is general consensus that most of these can be attributed to the Arcellinida lineage in Amoebozoa, it is still unclear whether they can be used as key fossils for interpretation of early eukaryotic evolution. Here, we present a well-resolved phylogenomic reconstruction based on 250 genes, obtained using single-cell transcriptomic techniques from a representative selection of 19 Arcellinid testate amoeba taxa. The robust phylogenetic framework enables deeper interpretations of evolution in this lineage and demanded an updated classification of the group. Additionally, we performed reconstruction of ancestral morphologies, yielding hypothetical ancestors remarkably similar to existing Neoproterozoic VSMs. We demonstrate that major lineages of testate amoebae were already diversified before the Sturtian glaciation (720 mya), supporting the hypothesis that massive eukaryotic diversification took place in the early Neoproterozoic and congruent with the interpretation that VSM are arcellinid testate amoebae.","container-title":"Current Biology","DOI":"10.1016/j.cub.2019.01.078","ISSN":"0960-9822","issue":"6","journalAbbreviation":"Current Biology","page":"991-1001.e3","title":"Phylogenomics and Morphological Reconstruction of Arcellinida Testate Amoebae Highlight Diversity of Microbial Eukaryotes in the Neoproterozoic","volume":"29","author":[{"family":"Lahr","given":"Daniel J.G."},{"family":"Kosakyan","given":"Anush"},{"family":"Lara","given":"Enrique"},{"family":"Mitchell","given":"Edward A.D."},{"family":"Morais","given":"Luana"},{"family":"Porfirio-Sousa","given":"Alfredo L."},{"family":"Ribeiro","given":"Giulia M."},{"family":"Tice","given":"Alexander K."},{"family":"Pánek","given":"Tomáš"},{"family":"Kang","given":"Seungho"},{"family":"Brown","given":"Matthew W."}],"issued":{"date-parts":[["2019",3,18]]}}}],"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59]</w:t>
            </w:r>
            <w:r w:rsidRPr="00784DCF">
              <w:rPr>
                <w:rFonts w:ascii="Times New Roman" w:hAnsi="Times New Roman" w:cs="Times New Roman"/>
                <w:color w:val="000000"/>
              </w:rPr>
              <w:fldChar w:fldCharType="end"/>
            </w:r>
          </w:p>
        </w:tc>
        <w:tc>
          <w:tcPr>
            <w:tcW w:w="4320" w:type="dxa"/>
            <w:noWrap/>
            <w:hideMark/>
          </w:tcPr>
          <w:p w14:paraId="0400DDA5" w14:textId="77777777" w:rsidR="00784DCF" w:rsidRPr="00784DCF" w:rsidRDefault="00784DCF" w:rsidP="00816631">
            <w:pPr>
              <w:tabs>
                <w:tab w:val="left" w:pos="720"/>
              </w:tabs>
              <w:jc w:val="both"/>
              <w:rPr>
                <w:rFonts w:ascii="Times New Roman" w:hAnsi="Times New Roman" w:cs="Times New Roman"/>
                <w:color w:val="000000"/>
                <w:sz w:val="18"/>
                <w:szCs w:val="18"/>
              </w:rPr>
            </w:pPr>
            <w:r w:rsidRPr="00784DCF">
              <w:rPr>
                <w:rFonts w:ascii="Times New Roman" w:hAnsi="Times New Roman" w:cs="Times New Roman"/>
                <w:color w:val="000000"/>
              </w:rPr>
              <w:t>https://doi.org/10.1016/j.cub.2019.01.078</w:t>
            </w:r>
          </w:p>
        </w:tc>
      </w:tr>
      <w:tr w:rsidR="00784DCF" w:rsidRPr="00784DCF" w14:paraId="307AB5FE" w14:textId="77777777" w:rsidTr="00816631">
        <w:trPr>
          <w:trHeight w:val="300"/>
        </w:trPr>
        <w:tc>
          <w:tcPr>
            <w:tcW w:w="3888" w:type="dxa"/>
            <w:noWrap/>
          </w:tcPr>
          <w:p w14:paraId="2E80D227" w14:textId="77777777" w:rsidR="00784DCF" w:rsidRPr="00784DCF" w:rsidRDefault="00784DCF" w:rsidP="00816631">
            <w:pPr>
              <w:tabs>
                <w:tab w:val="left" w:pos="720"/>
              </w:tabs>
              <w:jc w:val="both"/>
              <w:rPr>
                <w:rFonts w:ascii="Times New Roman" w:hAnsi="Times New Roman" w:cs="Times New Roman"/>
                <w:i/>
                <w:color w:val="000000"/>
              </w:rPr>
            </w:pPr>
            <w:r w:rsidRPr="00784DCF">
              <w:rPr>
                <w:rFonts w:ascii="Times New Roman" w:hAnsi="Times New Roman" w:cs="Times New Roman"/>
                <w:i/>
                <w:color w:val="000000"/>
              </w:rPr>
              <w:t>Idionectes vortex</w:t>
            </w:r>
          </w:p>
        </w:tc>
        <w:tc>
          <w:tcPr>
            <w:tcW w:w="2250" w:type="dxa"/>
            <w:noWrap/>
          </w:tcPr>
          <w:p w14:paraId="1F0ADF89" w14:textId="77777777" w:rsidR="00784DCF" w:rsidRPr="00784DCF" w:rsidRDefault="00784DCF" w:rsidP="00816631">
            <w:pPr>
              <w:jc w:val="both"/>
              <w:rPr>
                <w:rFonts w:ascii="Times New Roman" w:hAnsi="Times New Roman" w:cs="Times New Roman"/>
              </w:rPr>
            </w:pPr>
            <w:r w:rsidRPr="00784DCF">
              <w:rPr>
                <w:rFonts w:ascii="Times New Roman" w:hAnsi="Times New Roman" w:cs="Times New Roman"/>
                <w:color w:val="000000"/>
                <w:shd w:val="clear" w:color="auto" w:fill="FFFFFF"/>
              </w:rPr>
              <w:t>PRJNA531640</w:t>
            </w:r>
          </w:p>
        </w:tc>
        <w:tc>
          <w:tcPr>
            <w:tcW w:w="4320" w:type="dxa"/>
            <w:noWrap/>
          </w:tcPr>
          <w:p w14:paraId="7F2E5B8A" w14:textId="77777777" w:rsidR="00784DCF" w:rsidRPr="00784DCF" w:rsidRDefault="00816631" w:rsidP="00816631">
            <w:pPr>
              <w:jc w:val="both"/>
              <w:rPr>
                <w:rFonts w:ascii="Times New Roman" w:hAnsi="Times New Roman" w:cs="Times New Roman"/>
              </w:rPr>
            </w:pPr>
            <w:hyperlink r:id="rId58" w:history="1">
              <w:r w:rsidR="00784DCF" w:rsidRPr="00784DCF">
                <w:rPr>
                  <w:rStyle w:val="Hyperlink"/>
                  <w:rFonts w:ascii="Times New Roman" w:hAnsi="Times New Roman" w:cs="Times New Roman"/>
                </w:rPr>
                <w:t>https://www.ncbi.nlm.nih.gov/bioproject/?term=Idionectes%20vortex</w:t>
              </w:r>
            </w:hyperlink>
          </w:p>
        </w:tc>
      </w:tr>
      <w:tr w:rsidR="00784DCF" w:rsidRPr="00784DCF" w14:paraId="763059F2" w14:textId="77777777" w:rsidTr="00816631">
        <w:trPr>
          <w:trHeight w:val="300"/>
        </w:trPr>
        <w:tc>
          <w:tcPr>
            <w:tcW w:w="3888" w:type="dxa"/>
            <w:noWrap/>
            <w:hideMark/>
          </w:tcPr>
          <w:p w14:paraId="6EA4AAA9"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Lesquereusia</w:t>
            </w:r>
            <w:proofErr w:type="spellEnd"/>
            <w:r w:rsidRPr="00784DCF">
              <w:rPr>
                <w:rFonts w:ascii="Times New Roman" w:hAnsi="Times New Roman" w:cs="Times New Roman"/>
                <w:i/>
                <w:color w:val="000000"/>
              </w:rPr>
              <w:t xml:space="preserve"> </w:t>
            </w:r>
            <w:r w:rsidRPr="00784DCF">
              <w:rPr>
                <w:rFonts w:ascii="Times New Roman" w:hAnsi="Times New Roman" w:cs="Times New Roman"/>
                <w:color w:val="000000"/>
              </w:rPr>
              <w:t>sp.</w:t>
            </w:r>
          </w:p>
        </w:tc>
        <w:tc>
          <w:tcPr>
            <w:tcW w:w="2250" w:type="dxa"/>
            <w:noWrap/>
            <w:hideMark/>
          </w:tcPr>
          <w:p w14:paraId="3E3409FC"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8BkI800p","properties":{"formattedCitation":"[59]","plainCitation":"[59]","noteIndex":0},"citationItems":[{"id":1603,"uris":["http://zotero.org/users/local/GJAAO8zs/items/5TG3VZXX"],"uri":["http://zotero.org/users/local/GJAAO8zs/items/5TG3VZXX"],"itemData":{"id":1603,"type":"article-journal","abstract":"Summary\nLife was microbial for the majority of Earth’s history, but as very few microbial lineages leave a fossil record, the Precambrian evolution of life remains shrouded in mystery. Shelled (testate) amoebae stand out as an exception with rich documented diversity in the Neoproterozoic as vase-shaped microfossils (VSMs). While there is general consensus that most of these can be attributed to the Arcellinida lineage in Amoebozoa, it is still unclear whether they can be used as key fossils for interpretation of early eukaryotic evolution. Here, we present a well-resolved phylogenomic reconstruction based on 250 genes, obtained using single-cell transcriptomic techniques from a representative selection of 19 Arcellinid testate amoeba taxa. The robust phylogenetic framework enables deeper interpretations of evolution in this lineage and demanded an updated classification of the group. Additionally, we performed reconstruction of ancestral morphologies, yielding hypothetical ancestors remarkably similar to existing Neoproterozoic VSMs. We demonstrate that major lineages of testate amoebae were already diversified before the Sturtian glaciation (720 mya), supporting the hypothesis that massive eukaryotic diversification took place in the early Neoproterozoic and congruent with the interpretation that VSM are arcellinid testate amoebae.","container-title":"Current Biology","DOI":"10.1016/j.cub.2019.01.078","ISSN":"0960-9822","issue":"6","journalAbbreviation":"Current Biology","page":"991-1001.e3","title":"Phylogenomics and Morphological Reconstruction of Arcellinida Testate Amoebae Highlight Diversity of Microbial Eukaryotes in the Neoproterozoic","volume":"29","author":[{"family":"Lahr","given":"Daniel J.G."},{"family":"Kosakyan","given":"Anush"},{"family":"Lara","given":"Enrique"},{"family":"Mitchell","given":"Edward A.D."},{"family":"Morais","given":"Luana"},{"family":"Porfirio-Sousa","given":"Alfredo L."},{"family":"Ribeiro","given":"Giulia M."},{"family":"Tice","given":"Alexander K."},{"family":"Pánek","given":"Tomáš"},{"family":"Kang","given":"Seungho"},{"family":"Brown","given":"Matthew W."}],"issued":{"date-parts":[["2019",3,18]]}}}],"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59]</w:t>
            </w:r>
            <w:r w:rsidRPr="00784DCF">
              <w:rPr>
                <w:rFonts w:ascii="Times New Roman" w:hAnsi="Times New Roman" w:cs="Times New Roman"/>
                <w:color w:val="000000"/>
              </w:rPr>
              <w:fldChar w:fldCharType="end"/>
            </w:r>
          </w:p>
        </w:tc>
        <w:tc>
          <w:tcPr>
            <w:tcW w:w="4320" w:type="dxa"/>
            <w:noWrap/>
            <w:hideMark/>
          </w:tcPr>
          <w:p w14:paraId="6D6FD44C" w14:textId="77777777" w:rsidR="00784DCF" w:rsidRPr="00784DCF" w:rsidRDefault="00784DCF" w:rsidP="00816631">
            <w:pPr>
              <w:tabs>
                <w:tab w:val="left" w:pos="720"/>
              </w:tabs>
              <w:jc w:val="both"/>
              <w:rPr>
                <w:rFonts w:ascii="Times New Roman" w:hAnsi="Times New Roman" w:cs="Times New Roman"/>
                <w:color w:val="000000"/>
                <w:sz w:val="18"/>
                <w:szCs w:val="18"/>
              </w:rPr>
            </w:pPr>
            <w:r w:rsidRPr="00784DCF">
              <w:rPr>
                <w:rFonts w:ascii="Times New Roman" w:hAnsi="Times New Roman" w:cs="Times New Roman"/>
                <w:color w:val="000000"/>
              </w:rPr>
              <w:t>https://doi.org/10.1016/j.cub.2019.01.078</w:t>
            </w:r>
          </w:p>
        </w:tc>
      </w:tr>
      <w:tr w:rsidR="00784DCF" w:rsidRPr="00784DCF" w14:paraId="2441268B" w14:textId="77777777" w:rsidTr="00816631">
        <w:trPr>
          <w:trHeight w:val="300"/>
        </w:trPr>
        <w:tc>
          <w:tcPr>
            <w:tcW w:w="3888" w:type="dxa"/>
            <w:noWrap/>
            <w:hideMark/>
          </w:tcPr>
          <w:p w14:paraId="37F7A04F"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Lingulamoeba</w:t>
            </w:r>
            <w:proofErr w:type="spellEnd"/>
            <w:r w:rsidRPr="00784DCF">
              <w:rPr>
                <w:rFonts w:ascii="Times New Roman" w:hAnsi="Times New Roman" w:cs="Times New Roman"/>
                <w:i/>
                <w:color w:val="000000"/>
              </w:rPr>
              <w:t xml:space="preserve"> </w:t>
            </w:r>
            <w:r w:rsidRPr="00784DCF">
              <w:rPr>
                <w:rFonts w:ascii="Times New Roman" w:hAnsi="Times New Roman" w:cs="Times New Roman"/>
                <w:color w:val="000000"/>
              </w:rPr>
              <w:t>sp.</w:t>
            </w:r>
          </w:p>
        </w:tc>
        <w:tc>
          <w:tcPr>
            <w:tcW w:w="2250" w:type="dxa"/>
            <w:noWrap/>
            <w:hideMark/>
          </w:tcPr>
          <w:p w14:paraId="31CDD93B"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QxqMjXcl","properties":{"formattedCitation":"[15]","plainCitation":"[15]","dontUpdate":true,"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PhBATURm","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r w:rsidRPr="00784DCF" w:rsidDel="008563A8">
              <w:rPr>
                <w:rFonts w:ascii="Times New Roman" w:hAnsi="Times New Roman" w:cs="Times New Roman"/>
                <w:color w:val="000000"/>
              </w:rPr>
              <w:t xml:space="preserve"> </w:t>
            </w:r>
            <w:r w:rsidRPr="00784DCF">
              <w:rPr>
                <w:rFonts w:ascii="Times New Roman" w:hAnsi="Times New Roman" w:cs="Times New Roman"/>
                <w:color w:val="000000"/>
              </w:rPr>
              <w:fldChar w:fldCharType="end"/>
            </w:r>
          </w:p>
        </w:tc>
        <w:tc>
          <w:tcPr>
            <w:tcW w:w="4320" w:type="dxa"/>
            <w:noWrap/>
            <w:hideMark/>
          </w:tcPr>
          <w:p w14:paraId="411380CE"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59" w:history="1">
              <w:r w:rsidR="00784DCF" w:rsidRPr="00784DCF">
                <w:rPr>
                  <w:rFonts w:ascii="Times New Roman" w:hAnsi="Times New Roman" w:cs="Times New Roman"/>
                  <w:color w:val="0000FF"/>
                  <w:u w:val="single"/>
                </w:rPr>
                <w:t>https://doi.org/10.1093/molbev/msx162</w:t>
              </w:r>
            </w:hyperlink>
          </w:p>
        </w:tc>
      </w:tr>
      <w:tr w:rsidR="00784DCF" w:rsidRPr="00784DCF" w14:paraId="57787782" w14:textId="77777777" w:rsidTr="00816631">
        <w:trPr>
          <w:trHeight w:val="300"/>
        </w:trPr>
        <w:tc>
          <w:tcPr>
            <w:tcW w:w="3888" w:type="dxa"/>
            <w:noWrap/>
            <w:hideMark/>
          </w:tcPr>
          <w:p w14:paraId="727075D0"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Luapelamoeba</w:t>
            </w:r>
            <w:proofErr w:type="spellEnd"/>
            <w:r w:rsidRPr="00784DCF">
              <w:rPr>
                <w:rFonts w:ascii="Times New Roman" w:hAnsi="Times New Roman" w:cs="Times New Roman"/>
                <w:i/>
                <w:color w:val="000000"/>
              </w:rPr>
              <w:t xml:space="preserve"> </w:t>
            </w:r>
            <w:proofErr w:type="spellStart"/>
            <w:r w:rsidRPr="00784DCF">
              <w:rPr>
                <w:rFonts w:ascii="Times New Roman" w:hAnsi="Times New Roman" w:cs="Times New Roman"/>
                <w:i/>
                <w:color w:val="000000"/>
              </w:rPr>
              <w:t>arachisporum</w:t>
            </w:r>
            <w:proofErr w:type="spellEnd"/>
          </w:p>
        </w:tc>
        <w:tc>
          <w:tcPr>
            <w:tcW w:w="2250" w:type="dxa"/>
            <w:noWrap/>
            <w:hideMark/>
          </w:tcPr>
          <w:p w14:paraId="5F64AC2A"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YWJz3YQX","properties":{"formattedCitation":"[57]","plainCitation":"[57]","noteIndex":0},"citationItems":[{"id":182,"uris":["http://zotero.org/users/local/GJAAO8zs/items/2R5Y2PNC"],"uri":["http://zotero.org/users/local/GJAAO8zs/items/2R5Y2PNC"],"itemData":{"id":182,"type":"article-journal","abstract":"Acanthamoebidae is a “family” level amoebozoan group composed of the genera Acanthamoeba, Protacanthamoeba, and very recently Luapeleamoeba. This clade of amoebozoans has received considerable attention from the broader scientific community as Acanthamoeba spp. represent both model organisms and human pathogens. While the classical composition of the group (Acanthamoeba + Protacanthamoeba) has been well accepted due to the morphological and ultrastructural similarities of its members, the Acanthamoebidae has never been highly statistically supported in single gene phylogenetic reconstructions of Amoebozoa either by maximum likelihood (ML) or Bayesian analyses.","container-title":"Biology Direct","DOI":"10.1186/s13062-016-0171-0","ISSN":"1745-6150","page":"69","title":"Expansion of the molecular and morphological diversity of Acanthamoebidae (Centramoebida, Amoebozoa) and identification of a novel life cycle type within the group","volume":"11","author":[{"family":"Tice","given":"Alexander K."},{"family":"Shadwick","given":"Lora L."},{"family":"Fiore-Donno","given":"Anna Maria"},{"family":"Geisen","given":"Stefan"},{"family":"Kang","given":"Seungho"},{"family":"Schuler","given":"Gabriel A."},{"family":"Spiegel","given":"Frederick W."},{"family":"Wilkinson","given":"Katherine A."},{"family":"Bonkowski","given":"Michael"},{"family":"Dumack","given":"Kenneth"},{"family":"Lahr","given":"Daniel J. G."},{"family":"Voelcker","given":"Eckhard"},{"family":"Clauß","given":"Steffen"},{"family":"Zhang","given":"Junling"},{"family":"Brown","given":"Matthew W."}],"issued":{"date-parts":[["2016",12,28]]}}}],"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57]</w:t>
            </w:r>
            <w:r w:rsidRPr="00784DCF">
              <w:rPr>
                <w:rFonts w:ascii="Times New Roman" w:hAnsi="Times New Roman" w:cs="Times New Roman"/>
                <w:color w:val="000000"/>
              </w:rPr>
              <w:fldChar w:fldCharType="end"/>
            </w:r>
          </w:p>
        </w:tc>
        <w:tc>
          <w:tcPr>
            <w:tcW w:w="4320" w:type="dxa"/>
            <w:noWrap/>
            <w:hideMark/>
          </w:tcPr>
          <w:p w14:paraId="342DADFC" w14:textId="77777777" w:rsidR="00784DCF" w:rsidRPr="00784DCF" w:rsidRDefault="00784DCF" w:rsidP="00816631">
            <w:pPr>
              <w:tabs>
                <w:tab w:val="left" w:pos="720"/>
              </w:tabs>
              <w:jc w:val="both"/>
              <w:rPr>
                <w:rFonts w:ascii="Times New Roman" w:hAnsi="Times New Roman" w:cs="Times New Roman"/>
                <w:color w:val="0070BB"/>
                <w:sz w:val="20"/>
                <w:szCs w:val="20"/>
              </w:rPr>
            </w:pPr>
            <w:r w:rsidRPr="00784DCF">
              <w:rPr>
                <w:rFonts w:ascii="Times New Roman" w:hAnsi="Times New Roman" w:cs="Times New Roman"/>
                <w:color w:val="0070BB"/>
              </w:rPr>
              <w:t>https://doi.org/10.1186/s13062-016-0171-0</w:t>
            </w:r>
          </w:p>
        </w:tc>
      </w:tr>
      <w:tr w:rsidR="00784DCF" w:rsidRPr="00784DCF" w14:paraId="2A9B690F" w14:textId="77777777" w:rsidTr="00816631">
        <w:trPr>
          <w:trHeight w:val="300"/>
        </w:trPr>
        <w:tc>
          <w:tcPr>
            <w:tcW w:w="3888" w:type="dxa"/>
            <w:noWrap/>
            <w:hideMark/>
          </w:tcPr>
          <w:p w14:paraId="438DA3B2"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Luapelamoeba</w:t>
            </w:r>
            <w:proofErr w:type="spellEnd"/>
            <w:r w:rsidRPr="00784DCF">
              <w:rPr>
                <w:rFonts w:ascii="Times New Roman" w:hAnsi="Times New Roman" w:cs="Times New Roman"/>
                <w:i/>
                <w:color w:val="000000"/>
              </w:rPr>
              <w:t xml:space="preserve"> hula</w:t>
            </w:r>
          </w:p>
        </w:tc>
        <w:tc>
          <w:tcPr>
            <w:tcW w:w="2250" w:type="dxa"/>
            <w:noWrap/>
            <w:hideMark/>
          </w:tcPr>
          <w:p w14:paraId="2BCDCBF7"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hOd6Sp81","properties":{"formattedCitation":"[57]","plainCitation":"[57]","noteIndex":0},"citationItems":[{"id":182,"uris":["http://zotero.org/users/local/GJAAO8zs/items/2R5Y2PNC"],"uri":["http://zotero.org/users/local/GJAAO8zs/items/2R5Y2PNC"],"itemData":{"id":182,"type":"article-journal","abstract":"Acanthamoebidae is a “family” level amoebozoan group composed of the genera Acanthamoeba, Protacanthamoeba, and very recently Luapeleamoeba. This clade of amoebozoans has received considerable attention from the broader scientific community as Acanthamoeba spp. represent both model organisms and human pathogens. While the classical composition of the group (Acanthamoeba + Protacanthamoeba) has been well accepted due to the morphological and ultrastructural similarities of its members, the Acanthamoebidae has never been highly statistically supported in single gene phylogenetic reconstructions of Amoebozoa either by maximum likelihood (ML) or Bayesian analyses.","container-title":"Biology Direct","DOI":"10.1186/s13062-016-0171-0","ISSN":"1745-6150","page":"69","title":"Expansion of the molecular and morphological diversity of Acanthamoebidae (Centramoebida, Amoebozoa) and identification of a novel life cycle type within the group","volume":"11","author":[{"family":"Tice","given":"Alexander K."},{"family":"Shadwick","given":"Lora L."},{"family":"Fiore-Donno","given":"Anna Maria"},{"family":"Geisen","given":"Stefan"},{"family":"Kang","given":"Seungho"},{"family":"Schuler","given":"Gabriel A."},{"family":"Spiegel","given":"Frederick W."},{"family":"Wilkinson","given":"Katherine A."},{"family":"Bonkowski","given":"Michael"},{"family":"Dumack","given":"Kenneth"},{"family":"Lahr","given":"Daniel J. G."},{"family":"Voelcker","given":"Eckhard"},{"family":"Clauß","given":"Steffen"},{"family":"Zhang","given":"Junling"},{"family":"Brown","given":"Matthew W."}],"issued":{"date-parts":[["2016",12,28]]}}}],"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57]</w:t>
            </w:r>
            <w:r w:rsidRPr="00784DCF">
              <w:rPr>
                <w:rFonts w:ascii="Times New Roman" w:hAnsi="Times New Roman" w:cs="Times New Roman"/>
                <w:color w:val="000000"/>
              </w:rPr>
              <w:fldChar w:fldCharType="end"/>
            </w:r>
          </w:p>
        </w:tc>
        <w:tc>
          <w:tcPr>
            <w:tcW w:w="4320" w:type="dxa"/>
            <w:noWrap/>
            <w:hideMark/>
          </w:tcPr>
          <w:p w14:paraId="11169694" w14:textId="77777777" w:rsidR="00784DCF" w:rsidRPr="00784DCF" w:rsidRDefault="00784DCF" w:rsidP="00816631">
            <w:pPr>
              <w:tabs>
                <w:tab w:val="left" w:pos="720"/>
              </w:tabs>
              <w:jc w:val="both"/>
              <w:rPr>
                <w:rFonts w:ascii="Times New Roman" w:hAnsi="Times New Roman" w:cs="Times New Roman"/>
                <w:color w:val="0070BB"/>
                <w:sz w:val="20"/>
                <w:szCs w:val="20"/>
              </w:rPr>
            </w:pPr>
            <w:r w:rsidRPr="00784DCF">
              <w:rPr>
                <w:rFonts w:ascii="Times New Roman" w:hAnsi="Times New Roman" w:cs="Times New Roman"/>
                <w:color w:val="0070BB"/>
              </w:rPr>
              <w:t>https://doi.org/10.1186/s13062-016-0171-0</w:t>
            </w:r>
          </w:p>
        </w:tc>
      </w:tr>
      <w:tr w:rsidR="00784DCF" w:rsidRPr="00784DCF" w14:paraId="278D37A8" w14:textId="77777777" w:rsidTr="00816631">
        <w:trPr>
          <w:trHeight w:val="300"/>
        </w:trPr>
        <w:tc>
          <w:tcPr>
            <w:tcW w:w="3888" w:type="dxa"/>
            <w:noWrap/>
            <w:hideMark/>
          </w:tcPr>
          <w:p w14:paraId="271A2E41" w14:textId="77777777" w:rsidR="00784DCF" w:rsidRPr="00784DCF" w:rsidRDefault="00784DCF" w:rsidP="00816631">
            <w:pPr>
              <w:tabs>
                <w:tab w:val="left" w:pos="720"/>
              </w:tabs>
              <w:jc w:val="both"/>
              <w:rPr>
                <w:rFonts w:ascii="Times New Roman" w:hAnsi="Times New Roman" w:cs="Times New Roman"/>
                <w:bCs/>
                <w:i/>
                <w:color w:val="000000"/>
                <w:sz w:val="20"/>
                <w:szCs w:val="20"/>
              </w:rPr>
            </w:pPr>
            <w:r w:rsidRPr="00784DCF">
              <w:rPr>
                <w:rFonts w:ascii="Times New Roman" w:hAnsi="Times New Roman" w:cs="Times New Roman"/>
                <w:i/>
                <w:color w:val="000000"/>
              </w:rPr>
              <w:t xml:space="preserve">Mastigamoeba </w:t>
            </w:r>
            <w:proofErr w:type="spellStart"/>
            <w:r w:rsidRPr="00784DCF">
              <w:rPr>
                <w:rFonts w:ascii="Times New Roman" w:hAnsi="Times New Roman" w:cs="Times New Roman"/>
                <w:i/>
                <w:color w:val="000000"/>
              </w:rPr>
              <w:t>abducta</w:t>
            </w:r>
            <w:proofErr w:type="spellEnd"/>
          </w:p>
        </w:tc>
        <w:tc>
          <w:tcPr>
            <w:tcW w:w="2250" w:type="dxa"/>
            <w:noWrap/>
            <w:hideMark/>
          </w:tcPr>
          <w:p w14:paraId="326D4A3B"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2lFMkEIN","properties":{"formattedCitation":"[15]","plainCitation":"[15]","dontUpdate":true,"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OMk0BL17","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r w:rsidRPr="00784DCF" w:rsidDel="008563A8">
              <w:rPr>
                <w:rFonts w:ascii="Times New Roman" w:hAnsi="Times New Roman" w:cs="Times New Roman"/>
                <w:color w:val="000000"/>
              </w:rPr>
              <w:t xml:space="preserve"> </w:t>
            </w:r>
            <w:r w:rsidRPr="00784DCF">
              <w:rPr>
                <w:rFonts w:ascii="Times New Roman" w:hAnsi="Times New Roman" w:cs="Times New Roman"/>
                <w:color w:val="000000"/>
              </w:rPr>
              <w:fldChar w:fldCharType="end"/>
            </w:r>
          </w:p>
        </w:tc>
        <w:tc>
          <w:tcPr>
            <w:tcW w:w="4320" w:type="dxa"/>
            <w:noWrap/>
            <w:hideMark/>
          </w:tcPr>
          <w:p w14:paraId="25C59260"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60" w:history="1">
              <w:r w:rsidR="00784DCF" w:rsidRPr="00784DCF">
                <w:rPr>
                  <w:rFonts w:ascii="Times New Roman" w:hAnsi="Times New Roman" w:cs="Times New Roman"/>
                  <w:color w:val="0000FF"/>
                  <w:u w:val="single"/>
                </w:rPr>
                <w:t>https://doi.org/10.1093/molbev/msx162</w:t>
              </w:r>
            </w:hyperlink>
          </w:p>
        </w:tc>
      </w:tr>
      <w:tr w:rsidR="00784DCF" w:rsidRPr="00784DCF" w14:paraId="68359201" w14:textId="77777777" w:rsidTr="00816631">
        <w:trPr>
          <w:trHeight w:val="300"/>
        </w:trPr>
        <w:tc>
          <w:tcPr>
            <w:tcW w:w="3888" w:type="dxa"/>
            <w:noWrap/>
            <w:hideMark/>
          </w:tcPr>
          <w:p w14:paraId="6F9CE625" w14:textId="77777777" w:rsidR="00784DCF" w:rsidRPr="00784DCF" w:rsidRDefault="00784DCF" w:rsidP="00816631">
            <w:pPr>
              <w:tabs>
                <w:tab w:val="left" w:pos="720"/>
              </w:tabs>
              <w:jc w:val="both"/>
              <w:rPr>
                <w:rFonts w:ascii="Times New Roman" w:hAnsi="Times New Roman" w:cs="Times New Roman"/>
                <w:bCs/>
                <w:iCs/>
                <w:color w:val="000000"/>
                <w:sz w:val="20"/>
                <w:szCs w:val="20"/>
              </w:rPr>
            </w:pPr>
            <w:r w:rsidRPr="00784DCF">
              <w:rPr>
                <w:rFonts w:ascii="Times New Roman" w:hAnsi="Times New Roman" w:cs="Times New Roman"/>
                <w:i/>
                <w:color w:val="000000"/>
              </w:rPr>
              <w:t>Mastigamoeba balamuthi</w:t>
            </w:r>
            <w:r w:rsidRPr="00784DCF">
              <w:rPr>
                <w:rFonts w:ascii="Times New Roman" w:hAnsi="Times New Roman" w:cs="Times New Roman"/>
                <w:iCs/>
                <w:color w:val="000000"/>
              </w:rPr>
              <w:t xml:space="preserve"> (genome)</w:t>
            </w:r>
          </w:p>
        </w:tc>
        <w:tc>
          <w:tcPr>
            <w:tcW w:w="2250" w:type="dxa"/>
            <w:noWrap/>
            <w:hideMark/>
          </w:tcPr>
          <w:p w14:paraId="71360988"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132fdfsbl6","properties":{"formattedCitation":"[33]","plainCitation":"[33]","noteIndex":0},"citationItems":[{"id":574,"uris":["http://zotero.org/users/local/GJAAO8zs/items/YKZHHYAT"],"uri":["http://zotero.org/users/local/GJAAO8zs/items/YKZHHYAT"],"itemData":{"id":574,"type":"article-journal","abstract":"In most eukaryotes, the mitochondrion is the main organelle for the formation of iron-sulfur (FeS) clusters. This function is mediated through the iron-sulfur cluster assembly machinery, which was inherited from the α-proteobacterial ancestor of mitochondria. In Archamoebae, including pathogenic Entamoeba histolytica and free-living Mastigamoeba balamuthi, the complex iron-sulfur cluster machinery has been replaced by an ε-proteobacterial nitrogen fixation (NIF) system consisting of two components: NifS (cysteine desulfurase) and NifU (scaffold protein). However, the cellular localization of the NIF system and the involvement of mitochondria in archamoebal FeS assembly are controversial. Here, we show that the genes for both NIF components are duplicated within the M. balamuthi genome. One paralog of each protein contains an amino-terminal extension that targets proteins to mitochondria (NifS-M and NifU-M), and the second paralog lacks a targeting signal, thereby reflecting the cytosolic form of the NIF machinery (NifS-C and NifU-C). The dual localization of the NIF system corresponds to the presence of FeS proteins in both cellular compartments, including detectable hydrogenase activity in Mastigamoeba cytosol and mitochondria. In contrast, E. histolytica possesses only single genes encoding NifS and NifU, respectively, and there is no evidence for the presence of the NIF machinery in its reduced mitochondria. Thus, M. balamuthi is unique among eukaryotes in that its FeS cluster formation is mediated through two most likely independent NIF machineries present in two cellular compartments.","container-title":"Proc Natl Acad Sci U S A","DOI":"10.1073/pnas.1219590110","ISSN":"0027-8424 1091-6490","journalAbbreviation":"Proceedings of the National Academy of Sciences of the United States of America","page":"7371-7376","source":"PMC","title":"NIF-type iron-sulfur cluster assembly system is duplicated and distributed in the mitochondria and cytosol of Mastigamoeba balamuthi","volume":"110","author":[{"family":"Nývltová","given":"Eva"},{"family":"Šuták","given":"Robert"},{"family":"Harant","given":"Karel"},{"family":"Šedinová","given":"Miroslava"},{"family":"Hrdý","given":"Ivan"},{"family":"Pačes","given":"Jan"},{"family":"Vlček","given":"Čestmír"},{"family":"Tachezy","given":"Jan"}],"issued":{"date-parts":[["2013"]],"season":"15"}}}],"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33]</w:t>
            </w:r>
            <w:r w:rsidRPr="00784DCF">
              <w:rPr>
                <w:rFonts w:ascii="Times New Roman" w:hAnsi="Times New Roman" w:cs="Times New Roman"/>
                <w:color w:val="000000"/>
              </w:rPr>
              <w:fldChar w:fldCharType="end"/>
            </w:r>
          </w:p>
        </w:tc>
        <w:tc>
          <w:tcPr>
            <w:tcW w:w="4320" w:type="dxa"/>
            <w:noWrap/>
            <w:hideMark/>
          </w:tcPr>
          <w:p w14:paraId="41189C6B"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61" w:history="1">
              <w:r w:rsidR="00784DCF" w:rsidRPr="00784DCF">
                <w:rPr>
                  <w:rFonts w:ascii="Times New Roman" w:hAnsi="Times New Roman" w:cs="Times New Roman"/>
                  <w:color w:val="0000FF"/>
                  <w:u w:val="single"/>
                </w:rPr>
                <w:t>http://doi.org/10.1073/pnas.1219590110</w:t>
              </w:r>
            </w:hyperlink>
          </w:p>
        </w:tc>
      </w:tr>
      <w:tr w:rsidR="00784DCF" w:rsidRPr="00784DCF" w14:paraId="25DE0F86" w14:textId="77777777" w:rsidTr="00816631">
        <w:trPr>
          <w:trHeight w:val="300"/>
        </w:trPr>
        <w:tc>
          <w:tcPr>
            <w:tcW w:w="3888" w:type="dxa"/>
            <w:noWrap/>
            <w:hideMark/>
          </w:tcPr>
          <w:p w14:paraId="6A2F2819" w14:textId="77777777" w:rsidR="00784DCF" w:rsidRPr="00784DCF" w:rsidRDefault="00784DCF" w:rsidP="00816631">
            <w:pPr>
              <w:tabs>
                <w:tab w:val="left" w:pos="720"/>
              </w:tabs>
              <w:jc w:val="both"/>
              <w:rPr>
                <w:rFonts w:ascii="Times New Roman" w:hAnsi="Times New Roman" w:cs="Times New Roman"/>
                <w:bCs/>
                <w:iCs/>
                <w:color w:val="000000"/>
                <w:sz w:val="20"/>
                <w:szCs w:val="20"/>
              </w:rPr>
            </w:pPr>
            <w:r w:rsidRPr="00784DCF">
              <w:rPr>
                <w:rFonts w:ascii="Times New Roman" w:hAnsi="Times New Roman" w:cs="Times New Roman"/>
                <w:i/>
                <w:color w:val="000000"/>
              </w:rPr>
              <w:t>Mastigamoeba balamuthi</w:t>
            </w:r>
            <w:r w:rsidRPr="00784DCF">
              <w:rPr>
                <w:rFonts w:ascii="Times New Roman" w:hAnsi="Times New Roman" w:cs="Times New Roman"/>
                <w:iCs/>
                <w:color w:val="000000"/>
              </w:rPr>
              <w:t xml:space="preserve"> (transcriptome)</w:t>
            </w:r>
          </w:p>
        </w:tc>
        <w:tc>
          <w:tcPr>
            <w:tcW w:w="2250" w:type="dxa"/>
            <w:noWrap/>
            <w:hideMark/>
          </w:tcPr>
          <w:p w14:paraId="2E222AF6"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highlight w:val="yellow"/>
              </w:rPr>
              <w:t>SRA</w:t>
            </w:r>
            <w:r w:rsidRPr="00784DCF">
              <w:rPr>
                <w:rFonts w:ascii="Times New Roman" w:hAnsi="Times New Roman" w:cs="Times New Roman"/>
                <w:color w:val="000000"/>
              </w:rPr>
              <w:t xml:space="preserve"> TBD</w:t>
            </w:r>
          </w:p>
        </w:tc>
        <w:tc>
          <w:tcPr>
            <w:tcW w:w="4320" w:type="dxa"/>
            <w:noWrap/>
            <w:hideMark/>
          </w:tcPr>
          <w:p w14:paraId="6FD6FE13" w14:textId="77777777" w:rsidR="00784DCF" w:rsidRPr="00784DCF" w:rsidRDefault="00784DCF" w:rsidP="00816631">
            <w:pPr>
              <w:tabs>
                <w:tab w:val="left" w:pos="720"/>
              </w:tabs>
              <w:jc w:val="both"/>
              <w:rPr>
                <w:rFonts w:ascii="Times New Roman" w:hAnsi="Times New Roman" w:cs="Times New Roman"/>
                <w:color w:val="0000FF"/>
                <w:sz w:val="20"/>
                <w:szCs w:val="20"/>
                <w:u w:val="single"/>
              </w:rPr>
            </w:pPr>
            <w:r w:rsidRPr="00784DCF">
              <w:rPr>
                <w:rFonts w:ascii="Times New Roman" w:hAnsi="Times New Roman" w:cs="Times New Roman"/>
                <w:color w:val="0000FF"/>
                <w:sz w:val="20"/>
                <w:szCs w:val="20"/>
                <w:u w:val="single"/>
              </w:rPr>
              <w:t>To be provided</w:t>
            </w:r>
          </w:p>
        </w:tc>
      </w:tr>
      <w:tr w:rsidR="00784DCF" w:rsidRPr="00784DCF" w14:paraId="02ACE432" w14:textId="77777777" w:rsidTr="00816631">
        <w:trPr>
          <w:trHeight w:val="300"/>
        </w:trPr>
        <w:tc>
          <w:tcPr>
            <w:tcW w:w="3888" w:type="dxa"/>
            <w:noWrap/>
            <w:hideMark/>
          </w:tcPr>
          <w:p w14:paraId="53063B74"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Mastigella</w:t>
            </w:r>
            <w:proofErr w:type="spellEnd"/>
            <w:r w:rsidRPr="00784DCF">
              <w:rPr>
                <w:rFonts w:ascii="Times New Roman" w:hAnsi="Times New Roman" w:cs="Times New Roman"/>
                <w:i/>
                <w:color w:val="000000"/>
              </w:rPr>
              <w:t xml:space="preserve"> </w:t>
            </w:r>
            <w:proofErr w:type="spellStart"/>
            <w:r w:rsidRPr="00784DCF">
              <w:rPr>
                <w:rFonts w:ascii="Times New Roman" w:hAnsi="Times New Roman" w:cs="Times New Roman"/>
                <w:i/>
                <w:color w:val="000000"/>
              </w:rPr>
              <w:t>eilhardi</w:t>
            </w:r>
            <w:proofErr w:type="spellEnd"/>
          </w:p>
        </w:tc>
        <w:tc>
          <w:tcPr>
            <w:tcW w:w="2250" w:type="dxa"/>
            <w:noWrap/>
            <w:hideMark/>
          </w:tcPr>
          <w:p w14:paraId="3123BEB0"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Lc4r3FVS","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nu4xnbuF","properties":{"formattedCitation":"[15]","plainCitation":"[15]","dontUpdate":true,"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end"/>
            </w:r>
          </w:p>
        </w:tc>
        <w:tc>
          <w:tcPr>
            <w:tcW w:w="4320" w:type="dxa"/>
            <w:noWrap/>
            <w:hideMark/>
          </w:tcPr>
          <w:p w14:paraId="43572ED8"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62" w:history="1">
              <w:r w:rsidR="00784DCF" w:rsidRPr="00784DCF">
                <w:rPr>
                  <w:rFonts w:ascii="Times New Roman" w:hAnsi="Times New Roman" w:cs="Times New Roman"/>
                  <w:color w:val="0000FF"/>
                  <w:u w:val="single"/>
                </w:rPr>
                <w:t>https://doi.org/10.1093/molbev/msx162</w:t>
              </w:r>
            </w:hyperlink>
          </w:p>
        </w:tc>
      </w:tr>
      <w:tr w:rsidR="00784DCF" w:rsidRPr="00784DCF" w14:paraId="41658BAD" w14:textId="77777777" w:rsidTr="00816631">
        <w:trPr>
          <w:trHeight w:val="300"/>
        </w:trPr>
        <w:tc>
          <w:tcPr>
            <w:tcW w:w="3888" w:type="dxa"/>
            <w:noWrap/>
            <w:hideMark/>
          </w:tcPr>
          <w:p w14:paraId="3DBB0FD5"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Mayorella</w:t>
            </w:r>
            <w:proofErr w:type="spellEnd"/>
            <w:r w:rsidRPr="00784DCF">
              <w:rPr>
                <w:rFonts w:ascii="Times New Roman" w:hAnsi="Times New Roman" w:cs="Times New Roman"/>
                <w:i/>
                <w:color w:val="000000"/>
              </w:rPr>
              <w:t xml:space="preserve"> </w:t>
            </w:r>
            <w:proofErr w:type="spellStart"/>
            <w:r w:rsidRPr="00784DCF">
              <w:rPr>
                <w:rFonts w:ascii="Times New Roman" w:hAnsi="Times New Roman" w:cs="Times New Roman"/>
                <w:i/>
                <w:color w:val="000000"/>
              </w:rPr>
              <w:t>cantabrigiensis</w:t>
            </w:r>
            <w:proofErr w:type="spellEnd"/>
          </w:p>
        </w:tc>
        <w:tc>
          <w:tcPr>
            <w:tcW w:w="2250" w:type="dxa"/>
            <w:noWrap/>
            <w:hideMark/>
          </w:tcPr>
          <w:p w14:paraId="4C5B24AA"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MgDz2MQA","properties":{"formattedCitation":"[15]","plainCitation":"[15]","dontUpdate":true,"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LaR2GrSt","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r w:rsidRPr="00784DCF" w:rsidDel="008563A8">
              <w:rPr>
                <w:rFonts w:ascii="Times New Roman" w:hAnsi="Times New Roman" w:cs="Times New Roman"/>
                <w:color w:val="000000"/>
              </w:rPr>
              <w:t xml:space="preserve"> </w:t>
            </w:r>
            <w:r w:rsidRPr="00784DCF">
              <w:rPr>
                <w:rFonts w:ascii="Times New Roman" w:hAnsi="Times New Roman" w:cs="Times New Roman"/>
                <w:color w:val="000000"/>
              </w:rPr>
              <w:fldChar w:fldCharType="end"/>
            </w:r>
          </w:p>
        </w:tc>
        <w:tc>
          <w:tcPr>
            <w:tcW w:w="4320" w:type="dxa"/>
            <w:noWrap/>
            <w:hideMark/>
          </w:tcPr>
          <w:p w14:paraId="5F9A66C5"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63" w:history="1">
              <w:r w:rsidR="00784DCF" w:rsidRPr="00784DCF">
                <w:rPr>
                  <w:rFonts w:ascii="Times New Roman" w:hAnsi="Times New Roman" w:cs="Times New Roman"/>
                  <w:color w:val="0000FF"/>
                  <w:u w:val="single"/>
                </w:rPr>
                <w:t>https://doi.org/10.1093/molbev/msx162</w:t>
              </w:r>
            </w:hyperlink>
          </w:p>
        </w:tc>
      </w:tr>
      <w:tr w:rsidR="00784DCF" w:rsidRPr="00784DCF" w14:paraId="69FE398C" w14:textId="77777777" w:rsidTr="00816631">
        <w:trPr>
          <w:trHeight w:val="300"/>
        </w:trPr>
        <w:tc>
          <w:tcPr>
            <w:tcW w:w="3888" w:type="dxa"/>
            <w:noWrap/>
            <w:hideMark/>
          </w:tcPr>
          <w:p w14:paraId="6FAC4C34"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Micriamoeba</w:t>
            </w:r>
            <w:proofErr w:type="spellEnd"/>
            <w:r w:rsidRPr="00784DCF">
              <w:rPr>
                <w:rFonts w:ascii="Times New Roman" w:hAnsi="Times New Roman" w:cs="Times New Roman"/>
                <w:i/>
                <w:color w:val="000000"/>
              </w:rPr>
              <w:t xml:space="preserve"> </w:t>
            </w:r>
            <w:r w:rsidRPr="00784DCF">
              <w:rPr>
                <w:rFonts w:ascii="Times New Roman" w:hAnsi="Times New Roman" w:cs="Times New Roman"/>
                <w:color w:val="000000"/>
              </w:rPr>
              <w:t>sp.</w:t>
            </w:r>
          </w:p>
        </w:tc>
        <w:tc>
          <w:tcPr>
            <w:tcW w:w="2250" w:type="dxa"/>
            <w:noWrap/>
            <w:hideMark/>
          </w:tcPr>
          <w:p w14:paraId="3FF4575C"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0tRAgPMe","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1BC830A0"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64" w:history="1">
              <w:r w:rsidR="00784DCF" w:rsidRPr="00784DCF">
                <w:rPr>
                  <w:rFonts w:ascii="Times New Roman" w:hAnsi="Times New Roman" w:cs="Times New Roman"/>
                  <w:color w:val="0000FF"/>
                  <w:u w:val="single"/>
                </w:rPr>
                <w:t>https://doi.org/10.1093/molbev/msx162</w:t>
              </w:r>
            </w:hyperlink>
          </w:p>
        </w:tc>
      </w:tr>
      <w:tr w:rsidR="00784DCF" w:rsidRPr="00784DCF" w14:paraId="7F4D3C22" w14:textId="77777777" w:rsidTr="00816631">
        <w:trPr>
          <w:trHeight w:val="300"/>
        </w:trPr>
        <w:tc>
          <w:tcPr>
            <w:tcW w:w="3888" w:type="dxa"/>
            <w:noWrap/>
            <w:hideMark/>
          </w:tcPr>
          <w:p w14:paraId="58F29E61" w14:textId="77777777" w:rsidR="00784DCF" w:rsidRPr="00784DCF" w:rsidRDefault="00784DCF" w:rsidP="00816631">
            <w:pPr>
              <w:tabs>
                <w:tab w:val="left" w:pos="720"/>
              </w:tabs>
              <w:jc w:val="both"/>
              <w:rPr>
                <w:rFonts w:ascii="Times New Roman" w:hAnsi="Times New Roman" w:cs="Times New Roman"/>
                <w:color w:val="000000"/>
              </w:rPr>
            </w:pPr>
            <w:proofErr w:type="spellStart"/>
            <w:r w:rsidRPr="00784DCF">
              <w:rPr>
                <w:rFonts w:ascii="Times New Roman" w:hAnsi="Times New Roman" w:cs="Times New Roman"/>
                <w:i/>
                <w:color w:val="000000"/>
              </w:rPr>
              <w:t>Microchlamys</w:t>
            </w:r>
            <w:proofErr w:type="spellEnd"/>
            <w:r w:rsidRPr="00784DCF">
              <w:rPr>
                <w:rFonts w:ascii="Times New Roman" w:hAnsi="Times New Roman" w:cs="Times New Roman"/>
                <w:i/>
                <w:color w:val="000000"/>
              </w:rPr>
              <w:t xml:space="preserve"> </w:t>
            </w:r>
            <w:r w:rsidRPr="00784DCF">
              <w:rPr>
                <w:rFonts w:ascii="Times New Roman" w:hAnsi="Times New Roman" w:cs="Times New Roman"/>
                <w:color w:val="000000"/>
              </w:rPr>
              <w:t>sp.</w:t>
            </w:r>
          </w:p>
        </w:tc>
        <w:tc>
          <w:tcPr>
            <w:tcW w:w="2250" w:type="dxa"/>
            <w:noWrap/>
            <w:hideMark/>
          </w:tcPr>
          <w:p w14:paraId="6EB2C601"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w0PrW7xQ","properties":{"formattedCitation":"[59]","plainCitation":"[59]","noteIndex":0},"citationItems":[{"id":1603,"uris":["http://zotero.org/users/local/GJAAO8zs/items/5TG3VZXX"],"uri":["http://zotero.org/users/local/GJAAO8zs/items/5TG3VZXX"],"itemData":{"id":1603,"type":"article-journal","abstract":"Summary\nLife was microbial for the majority of Earth’s history, but as very few microbial lineages leave a fossil record, the Precambrian evolution of life remains shrouded in mystery. Shelled (testate) amoebae stand out as an exception with rich documented diversity in the Neoproterozoic as vase-shaped microfossils (VSMs). While there is general consensus that most of these can be attributed to the Arcellinida lineage in Amoebozoa, it is still unclear whether they can be used as key fossils for interpretation of early eukaryotic evolution. Here, we present a well-resolved phylogenomic reconstruction based on 250 genes, obtained using single-cell transcriptomic techniques from a representative selection of 19 Arcellinid testate amoeba taxa. The robust phylogenetic framework enables deeper interpretations of evolution in this lineage and demanded an updated classification of the group. Additionally, we performed reconstruction of ancestral morphologies, yielding hypothetical ancestors remarkably similar to existing Neoproterozoic VSMs. We demonstrate that major lineages of testate amoebae were already diversified before the Sturtian glaciation (720 mya), supporting the hypothesis that massive eukaryotic diversification took place in the early Neoproterozoic and congruent with the interpretation that VSM are arcellinid testate amoebae.","container-title":"Current Biology","DOI":"10.1016/j.cub.2019.01.078","ISSN":"0960-9822","issue":"6","journalAbbreviation":"Current Biology","page":"991-1001.e3","title":"Phylogenomics and Morphological Reconstruction of Arcellinida Testate Amoebae Highlight Diversity of Microbial Eukaryotes in the Neoproterozoic","volume":"29","author":[{"family":"Lahr","given":"Daniel J.G."},{"family":"Kosakyan","given":"Anush"},{"family":"Lara","given":"Enrique"},{"family":"Mitchell","given":"Edward A.D."},{"family":"Morais","given":"Luana"},{"family":"Porfirio-Sousa","given":"Alfredo L."},{"family":"Ribeiro","given":"Giulia M."},{"family":"Tice","given":"Alexander K."},{"family":"Pánek","given":"Tomáš"},{"family":"Kang","given":"Seungho"},{"family":"Brown","given":"Matthew W."}],"issued":{"date-parts":[["2019",3,18]]}}}],"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59]</w:t>
            </w:r>
            <w:r w:rsidRPr="00784DCF">
              <w:rPr>
                <w:rFonts w:ascii="Times New Roman" w:hAnsi="Times New Roman" w:cs="Times New Roman"/>
                <w:color w:val="000000"/>
              </w:rPr>
              <w:fldChar w:fldCharType="end"/>
            </w:r>
          </w:p>
        </w:tc>
        <w:tc>
          <w:tcPr>
            <w:tcW w:w="4320" w:type="dxa"/>
            <w:noWrap/>
            <w:hideMark/>
          </w:tcPr>
          <w:p w14:paraId="5B62FB3D" w14:textId="77777777" w:rsidR="00784DCF" w:rsidRPr="00784DCF" w:rsidRDefault="00784DCF" w:rsidP="00816631">
            <w:pPr>
              <w:tabs>
                <w:tab w:val="left" w:pos="720"/>
              </w:tabs>
              <w:jc w:val="both"/>
              <w:rPr>
                <w:rFonts w:ascii="Times New Roman" w:hAnsi="Times New Roman" w:cs="Times New Roman"/>
                <w:color w:val="0000FF"/>
                <w:sz w:val="18"/>
                <w:szCs w:val="18"/>
                <w:u w:val="single"/>
              </w:rPr>
            </w:pPr>
            <w:r w:rsidRPr="00784DCF">
              <w:rPr>
                <w:rFonts w:ascii="Times New Roman" w:hAnsi="Times New Roman" w:cs="Times New Roman"/>
                <w:color w:val="000000"/>
              </w:rPr>
              <w:t>https://doi.org/10.1016/j.cub.2019.01.078</w:t>
            </w:r>
          </w:p>
        </w:tc>
      </w:tr>
      <w:tr w:rsidR="00784DCF" w:rsidRPr="00784DCF" w14:paraId="765AFC3B" w14:textId="77777777" w:rsidTr="00816631">
        <w:trPr>
          <w:trHeight w:val="300"/>
        </w:trPr>
        <w:tc>
          <w:tcPr>
            <w:tcW w:w="3888" w:type="dxa"/>
            <w:noWrap/>
          </w:tcPr>
          <w:p w14:paraId="5108D08C" w14:textId="77777777" w:rsidR="00784DCF" w:rsidRPr="00784DCF" w:rsidRDefault="00784DCF" w:rsidP="00816631">
            <w:pPr>
              <w:tabs>
                <w:tab w:val="left" w:pos="720"/>
              </w:tabs>
              <w:jc w:val="both"/>
              <w:rPr>
                <w:rFonts w:ascii="Times New Roman" w:hAnsi="Times New Roman" w:cs="Times New Roman"/>
                <w:i/>
                <w:color w:val="000000"/>
              </w:rPr>
            </w:pPr>
            <w:proofErr w:type="spellStart"/>
            <w:r w:rsidRPr="00784DCF">
              <w:rPr>
                <w:rFonts w:ascii="Times New Roman" w:hAnsi="Times New Roman" w:cs="Times New Roman"/>
                <w:i/>
                <w:color w:val="000000"/>
              </w:rPr>
              <w:t>Mycamoeba</w:t>
            </w:r>
            <w:proofErr w:type="spellEnd"/>
            <w:r w:rsidRPr="00784DCF">
              <w:rPr>
                <w:rFonts w:ascii="Times New Roman" w:hAnsi="Times New Roman" w:cs="Times New Roman"/>
                <w:i/>
                <w:color w:val="000000"/>
              </w:rPr>
              <w:t xml:space="preserve"> </w:t>
            </w:r>
            <w:proofErr w:type="spellStart"/>
            <w:r w:rsidRPr="00784DCF">
              <w:rPr>
                <w:rFonts w:ascii="Times New Roman" w:hAnsi="Times New Roman" w:cs="Times New Roman"/>
                <w:i/>
                <w:color w:val="000000"/>
              </w:rPr>
              <w:t>gemmipara</w:t>
            </w:r>
            <w:proofErr w:type="spellEnd"/>
          </w:p>
        </w:tc>
        <w:tc>
          <w:tcPr>
            <w:tcW w:w="2250" w:type="dxa"/>
            <w:noWrap/>
          </w:tcPr>
          <w:p w14:paraId="5A356FC9"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highlight w:val="yellow"/>
              </w:rPr>
              <w:t xml:space="preserve">SRA </w:t>
            </w:r>
            <w:r w:rsidRPr="00784DCF">
              <w:rPr>
                <w:rFonts w:ascii="Times New Roman" w:hAnsi="Times New Roman" w:cs="Times New Roman"/>
                <w:color w:val="000000"/>
              </w:rPr>
              <w:t>TBD</w:t>
            </w:r>
          </w:p>
        </w:tc>
        <w:tc>
          <w:tcPr>
            <w:tcW w:w="4320" w:type="dxa"/>
            <w:noWrap/>
          </w:tcPr>
          <w:p w14:paraId="4F0E658F" w14:textId="77777777" w:rsidR="00784DCF" w:rsidRPr="00784DCF" w:rsidRDefault="00784DCF" w:rsidP="00816631">
            <w:pPr>
              <w:jc w:val="both"/>
              <w:rPr>
                <w:rFonts w:ascii="Times New Roman" w:hAnsi="Times New Roman" w:cs="Times New Roman"/>
              </w:rPr>
            </w:pPr>
            <w:r w:rsidRPr="00784DCF">
              <w:rPr>
                <w:rFonts w:ascii="Times New Roman" w:hAnsi="Times New Roman" w:cs="Times New Roman"/>
                <w:color w:val="1C1D1E"/>
                <w:shd w:val="clear" w:color="auto" w:fill="FFFFFF"/>
              </w:rPr>
              <w:t>https://doi.org/10.1111/jeu.1235</w:t>
            </w:r>
          </w:p>
        </w:tc>
      </w:tr>
      <w:tr w:rsidR="00784DCF" w:rsidRPr="00784DCF" w14:paraId="79D96495" w14:textId="77777777" w:rsidTr="00816631">
        <w:trPr>
          <w:trHeight w:val="300"/>
        </w:trPr>
        <w:tc>
          <w:tcPr>
            <w:tcW w:w="3888" w:type="dxa"/>
            <w:noWrap/>
            <w:hideMark/>
          </w:tcPr>
          <w:p w14:paraId="1B8B691C"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Nebela</w:t>
            </w:r>
            <w:proofErr w:type="spellEnd"/>
            <w:r w:rsidRPr="00784DCF">
              <w:rPr>
                <w:rFonts w:ascii="Times New Roman" w:hAnsi="Times New Roman" w:cs="Times New Roman"/>
                <w:i/>
                <w:color w:val="000000"/>
              </w:rPr>
              <w:t xml:space="preserve"> </w:t>
            </w:r>
            <w:r w:rsidRPr="00784DCF">
              <w:rPr>
                <w:rFonts w:ascii="Times New Roman" w:hAnsi="Times New Roman" w:cs="Times New Roman"/>
                <w:color w:val="000000"/>
              </w:rPr>
              <w:t>sp.</w:t>
            </w:r>
          </w:p>
        </w:tc>
        <w:tc>
          <w:tcPr>
            <w:tcW w:w="2250" w:type="dxa"/>
            <w:noWrap/>
            <w:hideMark/>
          </w:tcPr>
          <w:p w14:paraId="4E4C0C72"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JY4kMsj","properties":{"formattedCitation":"[59]","plainCitation":"[59]","noteIndex":0},"citationItems":[{"id":1603,"uris":["http://zotero.org/users/local/GJAAO8zs/items/5TG3VZXX"],"uri":["http://zotero.org/users/local/GJAAO8zs/items/5TG3VZXX"],"itemData":{"id":1603,"type":"article-journal","abstract":"Summary\nLife was microbial for the majority of Earth’s history, but as very few microbial lineages leave a fossil record, the Precambrian evolution of life remains shrouded in mystery. Shelled (testate) amoebae stand out as an exception with rich documented diversity in the Neoproterozoic as vase-shaped microfossils (VSMs). While there is general consensus that most of these can be attributed to the Arcellinida lineage in Amoebozoa, it is still unclear whether they can be used as key fossils for interpretation of early eukaryotic evolution. Here, we present a well-resolved phylogenomic reconstruction based on 250 genes, obtained using single-cell transcriptomic techniques from a representative selection of 19 Arcellinid testate amoeba taxa. The robust phylogenetic framework enables deeper interpretations of evolution in this lineage and demanded an updated classification of the group. Additionally, we performed reconstruction of ancestral morphologies, yielding hypothetical ancestors remarkably similar to existing Neoproterozoic VSMs. We demonstrate that major lineages of testate amoebae were already diversified before the Sturtian glaciation (720 mya), supporting the hypothesis that massive eukaryotic diversification took place in the early Neoproterozoic and congruent with the interpretation that VSM are arcellinid testate amoebae.","container-title":"Current Biology","DOI":"10.1016/j.cub.2019.01.078","ISSN":"0960-9822","issue":"6","journalAbbreviation":"Current Biology","page":"991-1001.e3","title":"Phylogenomics and Morphological Reconstruction of Arcellinida Testate Amoebae Highlight Diversity of Microbial Eukaryotes in the Neoproterozoic","volume":"29","author":[{"family":"Lahr","given":"Daniel J.G."},{"family":"Kosakyan","given":"Anush"},{"family":"Lara","given":"Enrique"},{"family":"Mitchell","given":"Edward A.D."},{"family":"Morais","given":"Luana"},{"family":"Porfirio-Sousa","given":"Alfredo L."},{"family":"Ribeiro","given":"Giulia M."},{"family":"Tice","given":"Alexander K."},{"family":"Pánek","given":"Tomáš"},{"family":"Kang","given":"Seungho"},{"family":"Brown","given":"Matthew W."}],"issued":{"date-parts":[["2019",3,18]]}}}],"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59]</w:t>
            </w:r>
            <w:r w:rsidRPr="00784DCF">
              <w:rPr>
                <w:rFonts w:ascii="Times New Roman" w:hAnsi="Times New Roman" w:cs="Times New Roman"/>
                <w:color w:val="000000"/>
              </w:rPr>
              <w:fldChar w:fldCharType="end"/>
            </w:r>
          </w:p>
        </w:tc>
        <w:tc>
          <w:tcPr>
            <w:tcW w:w="4320" w:type="dxa"/>
            <w:noWrap/>
            <w:hideMark/>
          </w:tcPr>
          <w:p w14:paraId="568650DF" w14:textId="77777777" w:rsidR="00784DCF" w:rsidRPr="00784DCF" w:rsidRDefault="00784DCF" w:rsidP="00816631">
            <w:pPr>
              <w:tabs>
                <w:tab w:val="left" w:pos="720"/>
              </w:tabs>
              <w:jc w:val="both"/>
              <w:rPr>
                <w:rFonts w:ascii="Times New Roman" w:hAnsi="Times New Roman" w:cs="Times New Roman"/>
                <w:color w:val="000000"/>
                <w:sz w:val="18"/>
                <w:szCs w:val="18"/>
              </w:rPr>
            </w:pPr>
            <w:r w:rsidRPr="00784DCF">
              <w:rPr>
                <w:rFonts w:ascii="Times New Roman" w:hAnsi="Times New Roman" w:cs="Times New Roman"/>
                <w:color w:val="000000"/>
              </w:rPr>
              <w:t>https://doi.org/10.1016/j.cub.2019.01.078</w:t>
            </w:r>
          </w:p>
        </w:tc>
      </w:tr>
      <w:tr w:rsidR="00784DCF" w:rsidRPr="00784DCF" w14:paraId="7416F64F" w14:textId="77777777" w:rsidTr="00816631">
        <w:trPr>
          <w:trHeight w:val="300"/>
        </w:trPr>
        <w:tc>
          <w:tcPr>
            <w:tcW w:w="3888" w:type="dxa"/>
            <w:noWrap/>
            <w:hideMark/>
          </w:tcPr>
          <w:p w14:paraId="23F4A5B6"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Nematostelium</w:t>
            </w:r>
            <w:proofErr w:type="spellEnd"/>
            <w:r w:rsidRPr="00784DCF">
              <w:rPr>
                <w:rFonts w:ascii="Times New Roman" w:hAnsi="Times New Roman" w:cs="Times New Roman"/>
                <w:i/>
                <w:color w:val="000000"/>
              </w:rPr>
              <w:t xml:space="preserve"> gracile</w:t>
            </w:r>
          </w:p>
        </w:tc>
        <w:tc>
          <w:tcPr>
            <w:tcW w:w="2250" w:type="dxa"/>
            <w:noWrap/>
            <w:hideMark/>
          </w:tcPr>
          <w:p w14:paraId="7B85FB13"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LnBXmlcl","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5DFDFE70"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65" w:history="1">
              <w:r w:rsidR="00784DCF" w:rsidRPr="00784DCF">
                <w:rPr>
                  <w:rFonts w:ascii="Times New Roman" w:hAnsi="Times New Roman" w:cs="Times New Roman"/>
                  <w:color w:val="0000FF"/>
                  <w:u w:val="single"/>
                </w:rPr>
                <w:t>https://doi.org/10.1093/molbev/msx162</w:t>
              </w:r>
            </w:hyperlink>
          </w:p>
        </w:tc>
      </w:tr>
      <w:tr w:rsidR="00784DCF" w:rsidRPr="00784DCF" w14:paraId="3B1E1597" w14:textId="77777777" w:rsidTr="00816631">
        <w:trPr>
          <w:trHeight w:val="300"/>
        </w:trPr>
        <w:tc>
          <w:tcPr>
            <w:tcW w:w="3888" w:type="dxa"/>
            <w:noWrap/>
            <w:hideMark/>
          </w:tcPr>
          <w:p w14:paraId="2FF43CEC"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Netzelia</w:t>
            </w:r>
            <w:proofErr w:type="spellEnd"/>
            <w:r w:rsidRPr="00784DCF">
              <w:rPr>
                <w:rFonts w:ascii="Times New Roman" w:hAnsi="Times New Roman" w:cs="Times New Roman"/>
                <w:i/>
                <w:color w:val="000000"/>
              </w:rPr>
              <w:t xml:space="preserve"> </w:t>
            </w:r>
            <w:proofErr w:type="spellStart"/>
            <w:r w:rsidRPr="00784DCF">
              <w:rPr>
                <w:rFonts w:ascii="Times New Roman" w:hAnsi="Times New Roman" w:cs="Times New Roman"/>
                <w:i/>
                <w:color w:val="000000"/>
              </w:rPr>
              <w:t>oviformis</w:t>
            </w:r>
            <w:proofErr w:type="spellEnd"/>
          </w:p>
        </w:tc>
        <w:tc>
          <w:tcPr>
            <w:tcW w:w="2250" w:type="dxa"/>
            <w:noWrap/>
            <w:hideMark/>
          </w:tcPr>
          <w:p w14:paraId="47D1E5E7"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9jk3tfJR","properties":{"formattedCitation":"[59]","plainCitation":"[59]","noteIndex":0},"citationItems":[{"id":1603,"uris":["http://zotero.org/users/local/GJAAO8zs/items/5TG3VZXX"],"uri":["http://zotero.org/users/local/GJAAO8zs/items/5TG3VZXX"],"itemData":{"id":1603,"type":"article-journal","abstract":"Summary\nLife was microbial for the majority of Earth’s history, but as very few microbial lineages leave a fossil record, the Precambrian evolution of life remains shrouded in mystery. Shelled (testate) amoebae stand out as an exception with rich documented diversity in the Neoproterozoic as vase-shaped microfossils (VSMs). While there is general consensus that most of these can be attributed to the Arcellinida lineage in Amoebozoa, it is still unclear whether they can be used as key fossils for interpretation of early eukaryotic evolution. Here, we present a well-resolved phylogenomic reconstruction based on 250 genes, obtained using single-cell transcriptomic techniques from a representative selection of 19 Arcellinid testate amoeba taxa. The robust phylogenetic framework enables deeper interpretations of evolution in this lineage and demanded an updated classification of the group. Additionally, we performed reconstruction of ancestral morphologies, yielding hypothetical ancestors remarkably similar to existing Neoproterozoic VSMs. We demonstrate that major lineages of testate amoebae were already diversified before the Sturtian glaciation (720 mya), supporting the hypothesis that massive eukaryotic diversification took place in the early Neoproterozoic and congruent with the interpretation that VSM are arcellinid testate amoebae.","container-title":"Current Biology","DOI":"10.1016/j.cub.2019.01.078","ISSN":"0960-9822","issue":"6","journalAbbreviation":"Current Biology","page":"991-1001.e3","title":"Phylogenomics and Morphological Reconstruction of Arcellinida Testate Amoebae Highlight Diversity of Microbial Eukaryotes in the Neoproterozoic","volume":"29","author":[{"family":"Lahr","given":"Daniel J.G."},{"family":"Kosakyan","given":"Anush"},{"family":"Lara","given":"Enrique"},{"family":"Mitchell","given":"Edward A.D."},{"family":"Morais","given":"Luana"},{"family":"Porfirio-Sousa","given":"Alfredo L."},{"family":"Ribeiro","given":"Giulia M."},{"family":"Tice","given":"Alexander K."},{"family":"Pánek","given":"Tomáš"},{"family":"Kang","given":"Seungho"},{"family":"Brown","given":"Matthew W."}],"issued":{"date-parts":[["2019",3,18]]}}}],"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59]</w:t>
            </w:r>
            <w:r w:rsidRPr="00784DCF">
              <w:rPr>
                <w:rFonts w:ascii="Times New Roman" w:hAnsi="Times New Roman" w:cs="Times New Roman"/>
                <w:color w:val="000000"/>
              </w:rPr>
              <w:fldChar w:fldCharType="end"/>
            </w:r>
          </w:p>
        </w:tc>
        <w:tc>
          <w:tcPr>
            <w:tcW w:w="4320" w:type="dxa"/>
            <w:noWrap/>
            <w:hideMark/>
          </w:tcPr>
          <w:p w14:paraId="5A6DA349" w14:textId="77777777" w:rsidR="00784DCF" w:rsidRPr="00784DCF" w:rsidRDefault="00784DCF" w:rsidP="00816631">
            <w:pPr>
              <w:tabs>
                <w:tab w:val="left" w:pos="720"/>
              </w:tabs>
              <w:jc w:val="both"/>
              <w:rPr>
                <w:rFonts w:ascii="Times New Roman" w:hAnsi="Times New Roman" w:cs="Times New Roman"/>
                <w:color w:val="000000"/>
                <w:sz w:val="18"/>
                <w:szCs w:val="18"/>
              </w:rPr>
            </w:pPr>
            <w:r w:rsidRPr="00784DCF">
              <w:rPr>
                <w:rFonts w:ascii="Times New Roman" w:hAnsi="Times New Roman" w:cs="Times New Roman"/>
                <w:color w:val="000000"/>
              </w:rPr>
              <w:t>https://doi.org/10.1016/j.cub.2019.01.078</w:t>
            </w:r>
          </w:p>
        </w:tc>
      </w:tr>
      <w:tr w:rsidR="00784DCF" w:rsidRPr="00784DCF" w14:paraId="6D82946F" w14:textId="77777777" w:rsidTr="00816631">
        <w:trPr>
          <w:trHeight w:val="300"/>
        </w:trPr>
        <w:tc>
          <w:tcPr>
            <w:tcW w:w="3888" w:type="dxa"/>
            <w:noWrap/>
            <w:hideMark/>
          </w:tcPr>
          <w:p w14:paraId="0C2F152E" w14:textId="77777777" w:rsidR="00784DCF" w:rsidRPr="00784DCF" w:rsidRDefault="00784DCF" w:rsidP="00816631">
            <w:pPr>
              <w:tabs>
                <w:tab w:val="left" w:pos="720"/>
              </w:tabs>
              <w:jc w:val="both"/>
              <w:rPr>
                <w:rFonts w:ascii="Times New Roman" w:hAnsi="Times New Roman" w:cs="Times New Roman"/>
                <w:bCs/>
                <w:i/>
                <w:sz w:val="20"/>
                <w:szCs w:val="20"/>
              </w:rPr>
            </w:pPr>
            <w:proofErr w:type="spellStart"/>
            <w:r w:rsidRPr="00784DCF">
              <w:rPr>
                <w:rFonts w:ascii="Times New Roman" w:hAnsi="Times New Roman" w:cs="Times New Roman"/>
                <w:i/>
              </w:rPr>
              <w:lastRenderedPageBreak/>
              <w:t>Nolandella</w:t>
            </w:r>
            <w:proofErr w:type="spellEnd"/>
            <w:r w:rsidRPr="00784DCF">
              <w:rPr>
                <w:rFonts w:ascii="Times New Roman" w:hAnsi="Times New Roman" w:cs="Times New Roman"/>
              </w:rPr>
              <w:t xml:space="preserve"> sp</w:t>
            </w:r>
            <w:r w:rsidRPr="00784DCF">
              <w:rPr>
                <w:rFonts w:ascii="Times New Roman" w:hAnsi="Times New Roman" w:cs="Times New Roman"/>
                <w:i/>
              </w:rPr>
              <w:t>.</w:t>
            </w:r>
          </w:p>
        </w:tc>
        <w:tc>
          <w:tcPr>
            <w:tcW w:w="2250" w:type="dxa"/>
            <w:noWrap/>
            <w:hideMark/>
          </w:tcPr>
          <w:p w14:paraId="054C3897"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hdaj29d78","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5823B925"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66" w:history="1">
              <w:r w:rsidR="00784DCF" w:rsidRPr="00784DCF">
                <w:rPr>
                  <w:rFonts w:ascii="Times New Roman" w:hAnsi="Times New Roman" w:cs="Times New Roman"/>
                  <w:color w:val="0000FF"/>
                  <w:u w:val="single"/>
                </w:rPr>
                <w:t>https://doi.org/10.1093/molbev/msx162</w:t>
              </w:r>
            </w:hyperlink>
          </w:p>
        </w:tc>
      </w:tr>
      <w:tr w:rsidR="00784DCF" w:rsidRPr="00784DCF" w14:paraId="3C059CB3" w14:textId="77777777" w:rsidTr="00816631">
        <w:trPr>
          <w:trHeight w:val="300"/>
        </w:trPr>
        <w:tc>
          <w:tcPr>
            <w:tcW w:w="3888" w:type="dxa"/>
            <w:noWrap/>
            <w:hideMark/>
          </w:tcPr>
          <w:p w14:paraId="458557EA" w14:textId="77777777" w:rsidR="00784DCF" w:rsidRPr="00784DCF" w:rsidRDefault="00784DCF" w:rsidP="00816631">
            <w:pPr>
              <w:tabs>
                <w:tab w:val="left" w:pos="720"/>
              </w:tabs>
              <w:jc w:val="both"/>
              <w:rPr>
                <w:rFonts w:ascii="Times New Roman" w:hAnsi="Times New Roman" w:cs="Times New Roman"/>
                <w:bCs/>
                <w:i/>
                <w:sz w:val="20"/>
                <w:szCs w:val="20"/>
              </w:rPr>
            </w:pPr>
            <w:proofErr w:type="spellStart"/>
            <w:r w:rsidRPr="00784DCF">
              <w:rPr>
                <w:rFonts w:ascii="Times New Roman" w:hAnsi="Times New Roman" w:cs="Times New Roman"/>
                <w:i/>
              </w:rPr>
              <w:t>Ovalopodium</w:t>
            </w:r>
            <w:proofErr w:type="spellEnd"/>
            <w:r w:rsidRPr="00784DCF">
              <w:rPr>
                <w:rFonts w:ascii="Times New Roman" w:hAnsi="Times New Roman" w:cs="Times New Roman"/>
                <w:i/>
              </w:rPr>
              <w:t xml:space="preserve"> </w:t>
            </w:r>
            <w:proofErr w:type="spellStart"/>
            <w:r w:rsidRPr="00784DCF">
              <w:rPr>
                <w:rFonts w:ascii="Times New Roman" w:hAnsi="Times New Roman" w:cs="Times New Roman"/>
                <w:i/>
              </w:rPr>
              <w:t>desertum</w:t>
            </w:r>
            <w:proofErr w:type="spellEnd"/>
          </w:p>
        </w:tc>
        <w:tc>
          <w:tcPr>
            <w:tcW w:w="2250" w:type="dxa"/>
            <w:noWrap/>
            <w:hideMark/>
          </w:tcPr>
          <w:p w14:paraId="278A93EF"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q6uWe7Jr","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0A5A0F32"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67" w:history="1">
              <w:r w:rsidR="00784DCF" w:rsidRPr="00784DCF">
                <w:rPr>
                  <w:rFonts w:ascii="Times New Roman" w:hAnsi="Times New Roman" w:cs="Times New Roman"/>
                  <w:color w:val="0000FF"/>
                  <w:u w:val="single"/>
                </w:rPr>
                <w:t>https://doi.org/10.1093/molbev/msx162</w:t>
              </w:r>
            </w:hyperlink>
          </w:p>
        </w:tc>
      </w:tr>
      <w:tr w:rsidR="00784DCF" w:rsidRPr="00784DCF" w14:paraId="6E14877A" w14:textId="77777777" w:rsidTr="00816631">
        <w:trPr>
          <w:trHeight w:val="300"/>
        </w:trPr>
        <w:tc>
          <w:tcPr>
            <w:tcW w:w="3888" w:type="dxa"/>
            <w:noWrap/>
            <w:hideMark/>
          </w:tcPr>
          <w:p w14:paraId="3E5946F5" w14:textId="77777777" w:rsidR="00784DCF" w:rsidRPr="00784DCF" w:rsidRDefault="00784DCF" w:rsidP="00816631">
            <w:pPr>
              <w:tabs>
                <w:tab w:val="left" w:pos="720"/>
              </w:tabs>
              <w:jc w:val="both"/>
              <w:rPr>
                <w:rFonts w:ascii="Times New Roman" w:hAnsi="Times New Roman" w:cs="Times New Roman"/>
                <w:bCs/>
                <w:i/>
                <w:sz w:val="20"/>
                <w:szCs w:val="20"/>
              </w:rPr>
            </w:pPr>
            <w:proofErr w:type="spellStart"/>
            <w:r w:rsidRPr="00784DCF">
              <w:rPr>
                <w:rFonts w:ascii="Times New Roman" w:hAnsi="Times New Roman" w:cs="Times New Roman"/>
                <w:i/>
              </w:rPr>
              <w:t>Paradermamoeba</w:t>
            </w:r>
            <w:proofErr w:type="spellEnd"/>
            <w:r w:rsidRPr="00784DCF">
              <w:rPr>
                <w:rFonts w:ascii="Times New Roman" w:hAnsi="Times New Roman" w:cs="Times New Roman"/>
                <w:i/>
              </w:rPr>
              <w:t xml:space="preserve"> </w:t>
            </w:r>
            <w:proofErr w:type="spellStart"/>
            <w:r w:rsidRPr="00784DCF">
              <w:rPr>
                <w:rFonts w:ascii="Times New Roman" w:hAnsi="Times New Roman" w:cs="Times New Roman"/>
                <w:i/>
              </w:rPr>
              <w:t>levis</w:t>
            </w:r>
            <w:proofErr w:type="spellEnd"/>
          </w:p>
        </w:tc>
        <w:tc>
          <w:tcPr>
            <w:tcW w:w="2250" w:type="dxa"/>
            <w:noWrap/>
            <w:hideMark/>
          </w:tcPr>
          <w:p w14:paraId="02040D3C"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Hp5owCQ0","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707C5D4F"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68" w:history="1">
              <w:r w:rsidR="00784DCF" w:rsidRPr="00784DCF">
                <w:rPr>
                  <w:rFonts w:ascii="Times New Roman" w:hAnsi="Times New Roman" w:cs="Times New Roman"/>
                  <w:color w:val="0000FF"/>
                  <w:u w:val="single"/>
                </w:rPr>
                <w:t>https://doi.org/10.1093/molbev/msx162</w:t>
              </w:r>
            </w:hyperlink>
          </w:p>
        </w:tc>
      </w:tr>
      <w:tr w:rsidR="00784DCF" w:rsidRPr="00784DCF" w14:paraId="55D92122" w14:textId="77777777" w:rsidTr="00816631">
        <w:trPr>
          <w:trHeight w:val="300"/>
        </w:trPr>
        <w:tc>
          <w:tcPr>
            <w:tcW w:w="3888" w:type="dxa"/>
            <w:noWrap/>
            <w:hideMark/>
          </w:tcPr>
          <w:p w14:paraId="249E33C1" w14:textId="77777777" w:rsidR="00784DCF" w:rsidRPr="00784DCF" w:rsidRDefault="00784DCF" w:rsidP="00816631">
            <w:pPr>
              <w:tabs>
                <w:tab w:val="left" w:pos="720"/>
              </w:tabs>
              <w:jc w:val="both"/>
              <w:rPr>
                <w:rFonts w:ascii="Times New Roman" w:hAnsi="Times New Roman" w:cs="Times New Roman"/>
                <w:bCs/>
                <w:i/>
                <w:iCs/>
                <w:sz w:val="20"/>
                <w:szCs w:val="20"/>
              </w:rPr>
            </w:pPr>
            <w:proofErr w:type="spellStart"/>
            <w:r w:rsidRPr="00784DCF">
              <w:rPr>
                <w:rFonts w:ascii="Times New Roman" w:hAnsi="Times New Roman" w:cs="Times New Roman"/>
                <w:i/>
                <w:iCs/>
              </w:rPr>
              <w:t>Paramoeba</w:t>
            </w:r>
            <w:proofErr w:type="spellEnd"/>
            <w:r w:rsidRPr="00784DCF">
              <w:rPr>
                <w:rFonts w:ascii="Times New Roman" w:hAnsi="Times New Roman" w:cs="Times New Roman"/>
                <w:i/>
                <w:iCs/>
              </w:rPr>
              <w:t xml:space="preserve"> </w:t>
            </w:r>
            <w:proofErr w:type="spellStart"/>
            <w:r w:rsidRPr="00784DCF">
              <w:rPr>
                <w:rFonts w:ascii="Times New Roman" w:hAnsi="Times New Roman" w:cs="Times New Roman"/>
                <w:i/>
                <w:iCs/>
              </w:rPr>
              <w:t>aestuarina</w:t>
            </w:r>
            <w:proofErr w:type="spellEnd"/>
            <w:r w:rsidRPr="00784DCF">
              <w:rPr>
                <w:rFonts w:ascii="Times New Roman" w:hAnsi="Times New Roman" w:cs="Times New Roman"/>
                <w:i/>
                <w:iCs/>
              </w:rPr>
              <w:t xml:space="preserve"> </w:t>
            </w:r>
          </w:p>
        </w:tc>
        <w:tc>
          <w:tcPr>
            <w:tcW w:w="2250" w:type="dxa"/>
            <w:noWrap/>
            <w:hideMark/>
          </w:tcPr>
          <w:p w14:paraId="64344442"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t>MMETSP0161_2</w:t>
            </w:r>
          </w:p>
        </w:tc>
        <w:tc>
          <w:tcPr>
            <w:tcW w:w="4320" w:type="dxa"/>
            <w:noWrap/>
            <w:hideMark/>
          </w:tcPr>
          <w:p w14:paraId="442B8D50" w14:textId="77777777" w:rsidR="00784DCF" w:rsidRPr="00784DCF" w:rsidRDefault="00784DCF" w:rsidP="00816631">
            <w:pPr>
              <w:tabs>
                <w:tab w:val="left" w:pos="720"/>
              </w:tabs>
              <w:jc w:val="both"/>
              <w:rPr>
                <w:rFonts w:ascii="Times New Roman" w:hAnsi="Times New Roman" w:cs="Times New Roman"/>
                <w:color w:val="0000FF"/>
                <w:sz w:val="20"/>
                <w:szCs w:val="20"/>
                <w:u w:val="single"/>
              </w:rPr>
            </w:pPr>
            <w:r w:rsidRPr="00784DCF">
              <w:rPr>
                <w:rFonts w:ascii="Times New Roman" w:hAnsi="Times New Roman" w:cs="Times New Roman"/>
                <w:color w:val="0000FF"/>
                <w:u w:val="single"/>
              </w:rPr>
              <w:t>https://www.imicrobe.us/assembly/view/205</w:t>
            </w:r>
          </w:p>
        </w:tc>
      </w:tr>
      <w:tr w:rsidR="00784DCF" w:rsidRPr="00784DCF" w14:paraId="18D1BA4F" w14:textId="77777777" w:rsidTr="00816631">
        <w:trPr>
          <w:trHeight w:val="300"/>
        </w:trPr>
        <w:tc>
          <w:tcPr>
            <w:tcW w:w="3888" w:type="dxa"/>
            <w:noWrap/>
            <w:hideMark/>
          </w:tcPr>
          <w:p w14:paraId="05D904D9" w14:textId="77777777" w:rsidR="00784DCF" w:rsidRPr="00784DCF" w:rsidRDefault="00784DCF" w:rsidP="00816631">
            <w:pPr>
              <w:tabs>
                <w:tab w:val="left" w:pos="720"/>
              </w:tabs>
              <w:jc w:val="both"/>
              <w:rPr>
                <w:rFonts w:ascii="Times New Roman" w:hAnsi="Times New Roman" w:cs="Times New Roman"/>
                <w:bCs/>
                <w:i/>
                <w:iCs/>
                <w:sz w:val="20"/>
                <w:szCs w:val="20"/>
              </w:rPr>
            </w:pPr>
            <w:proofErr w:type="spellStart"/>
            <w:r w:rsidRPr="00784DCF">
              <w:rPr>
                <w:rFonts w:ascii="Times New Roman" w:hAnsi="Times New Roman" w:cs="Times New Roman"/>
                <w:i/>
                <w:iCs/>
              </w:rPr>
              <w:t>Paramoeba</w:t>
            </w:r>
            <w:proofErr w:type="spellEnd"/>
            <w:r w:rsidRPr="00784DCF">
              <w:rPr>
                <w:rFonts w:ascii="Times New Roman" w:hAnsi="Times New Roman" w:cs="Times New Roman"/>
                <w:i/>
                <w:iCs/>
              </w:rPr>
              <w:t xml:space="preserve"> </w:t>
            </w:r>
            <w:proofErr w:type="spellStart"/>
            <w:r w:rsidRPr="00784DCF">
              <w:rPr>
                <w:rFonts w:ascii="Times New Roman" w:hAnsi="Times New Roman" w:cs="Times New Roman"/>
                <w:i/>
                <w:iCs/>
              </w:rPr>
              <w:t>atlantica</w:t>
            </w:r>
            <w:proofErr w:type="spellEnd"/>
            <w:r w:rsidRPr="00784DCF">
              <w:rPr>
                <w:rFonts w:ascii="Times New Roman" w:hAnsi="Times New Roman" w:cs="Times New Roman"/>
                <w:i/>
                <w:iCs/>
              </w:rPr>
              <w:t xml:space="preserve"> </w:t>
            </w:r>
          </w:p>
        </w:tc>
        <w:tc>
          <w:tcPr>
            <w:tcW w:w="2250" w:type="dxa"/>
            <w:noWrap/>
            <w:hideMark/>
          </w:tcPr>
          <w:p w14:paraId="719BB718"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t>MMETSP0151_2</w:t>
            </w:r>
          </w:p>
        </w:tc>
        <w:tc>
          <w:tcPr>
            <w:tcW w:w="4320" w:type="dxa"/>
            <w:noWrap/>
            <w:hideMark/>
          </w:tcPr>
          <w:p w14:paraId="7DCC11BF" w14:textId="77777777" w:rsidR="00784DCF" w:rsidRPr="00784DCF" w:rsidRDefault="00784DCF" w:rsidP="00816631">
            <w:pPr>
              <w:tabs>
                <w:tab w:val="left" w:pos="720"/>
              </w:tabs>
              <w:jc w:val="both"/>
              <w:rPr>
                <w:rFonts w:ascii="Times New Roman" w:hAnsi="Times New Roman" w:cs="Times New Roman"/>
                <w:color w:val="0000FF"/>
                <w:sz w:val="20"/>
                <w:szCs w:val="20"/>
                <w:u w:val="single"/>
              </w:rPr>
            </w:pPr>
            <w:r w:rsidRPr="00784DCF">
              <w:rPr>
                <w:rFonts w:ascii="Times New Roman" w:hAnsi="Times New Roman" w:cs="Times New Roman"/>
                <w:color w:val="0000FF"/>
                <w:u w:val="single"/>
              </w:rPr>
              <w:t>https://www.imicrobe.us/assembly/view/210</w:t>
            </w:r>
          </w:p>
        </w:tc>
      </w:tr>
      <w:tr w:rsidR="00784DCF" w:rsidRPr="00784DCF" w14:paraId="054C2126" w14:textId="77777777" w:rsidTr="00816631">
        <w:trPr>
          <w:trHeight w:val="300"/>
        </w:trPr>
        <w:tc>
          <w:tcPr>
            <w:tcW w:w="3888" w:type="dxa"/>
            <w:noWrap/>
            <w:hideMark/>
          </w:tcPr>
          <w:p w14:paraId="40E52E28" w14:textId="77777777" w:rsidR="00784DCF" w:rsidRPr="00784DCF" w:rsidRDefault="00784DCF" w:rsidP="00816631">
            <w:pPr>
              <w:tabs>
                <w:tab w:val="left" w:pos="720"/>
              </w:tabs>
              <w:jc w:val="both"/>
              <w:rPr>
                <w:rFonts w:ascii="Times New Roman" w:hAnsi="Times New Roman" w:cs="Times New Roman"/>
                <w:bCs/>
                <w:i/>
                <w:sz w:val="20"/>
                <w:szCs w:val="20"/>
              </w:rPr>
            </w:pPr>
            <w:proofErr w:type="spellStart"/>
            <w:r w:rsidRPr="00784DCF">
              <w:rPr>
                <w:rFonts w:ascii="Times New Roman" w:hAnsi="Times New Roman" w:cs="Times New Roman"/>
                <w:i/>
              </w:rPr>
              <w:t>Parvamoeba</w:t>
            </w:r>
            <w:proofErr w:type="spellEnd"/>
            <w:r w:rsidRPr="00784DCF">
              <w:rPr>
                <w:rFonts w:ascii="Times New Roman" w:hAnsi="Times New Roman" w:cs="Times New Roman"/>
                <w:i/>
              </w:rPr>
              <w:t xml:space="preserve"> </w:t>
            </w:r>
            <w:proofErr w:type="spellStart"/>
            <w:r w:rsidRPr="00784DCF">
              <w:rPr>
                <w:rFonts w:ascii="Times New Roman" w:hAnsi="Times New Roman" w:cs="Times New Roman"/>
                <w:i/>
              </w:rPr>
              <w:t>rugata</w:t>
            </w:r>
            <w:proofErr w:type="spellEnd"/>
          </w:p>
        </w:tc>
        <w:tc>
          <w:tcPr>
            <w:tcW w:w="2250" w:type="dxa"/>
            <w:noWrap/>
            <w:hideMark/>
          </w:tcPr>
          <w:p w14:paraId="33289CFB"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bi4zArJa","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381B2AF7"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69" w:history="1">
              <w:r w:rsidR="00784DCF" w:rsidRPr="00784DCF">
                <w:rPr>
                  <w:rFonts w:ascii="Times New Roman" w:hAnsi="Times New Roman" w:cs="Times New Roman"/>
                  <w:color w:val="0000FF"/>
                  <w:u w:val="single"/>
                </w:rPr>
                <w:t>https://doi.org/10.1093/molbev/msx162</w:t>
              </w:r>
            </w:hyperlink>
          </w:p>
        </w:tc>
      </w:tr>
      <w:tr w:rsidR="00784DCF" w:rsidRPr="00784DCF" w14:paraId="0A9F7DA5" w14:textId="77777777" w:rsidTr="00816631">
        <w:trPr>
          <w:trHeight w:val="300"/>
        </w:trPr>
        <w:tc>
          <w:tcPr>
            <w:tcW w:w="3888" w:type="dxa"/>
            <w:noWrap/>
            <w:hideMark/>
          </w:tcPr>
          <w:p w14:paraId="54A052FE" w14:textId="77777777" w:rsidR="00784DCF" w:rsidRPr="00784DCF" w:rsidRDefault="00784DCF" w:rsidP="00816631">
            <w:pPr>
              <w:tabs>
                <w:tab w:val="left" w:pos="720"/>
              </w:tabs>
              <w:jc w:val="both"/>
              <w:rPr>
                <w:rFonts w:ascii="Times New Roman" w:hAnsi="Times New Roman" w:cs="Times New Roman"/>
                <w:bCs/>
                <w:i/>
                <w:iCs/>
                <w:sz w:val="20"/>
                <w:szCs w:val="20"/>
              </w:rPr>
            </w:pPr>
            <w:proofErr w:type="spellStart"/>
            <w:r w:rsidRPr="00784DCF">
              <w:rPr>
                <w:rFonts w:ascii="Times New Roman" w:hAnsi="Times New Roman" w:cs="Times New Roman"/>
                <w:i/>
                <w:iCs/>
              </w:rPr>
              <w:t>Parvamoeba</w:t>
            </w:r>
            <w:proofErr w:type="spellEnd"/>
            <w:r w:rsidRPr="00784DCF">
              <w:rPr>
                <w:rFonts w:ascii="Times New Roman" w:hAnsi="Times New Roman" w:cs="Times New Roman"/>
                <w:i/>
                <w:iCs/>
              </w:rPr>
              <w:t xml:space="preserve"> </w:t>
            </w:r>
            <w:proofErr w:type="spellStart"/>
            <w:r w:rsidRPr="00784DCF">
              <w:rPr>
                <w:rFonts w:ascii="Times New Roman" w:hAnsi="Times New Roman" w:cs="Times New Roman"/>
                <w:i/>
                <w:iCs/>
              </w:rPr>
              <w:t>monoura</w:t>
            </w:r>
            <w:proofErr w:type="spellEnd"/>
            <w:r w:rsidRPr="00784DCF">
              <w:rPr>
                <w:rFonts w:ascii="Times New Roman" w:hAnsi="Times New Roman" w:cs="Times New Roman"/>
                <w:i/>
                <w:iCs/>
              </w:rPr>
              <w:t xml:space="preserve"> </w:t>
            </w:r>
          </w:p>
        </w:tc>
        <w:tc>
          <w:tcPr>
            <w:tcW w:w="2250" w:type="dxa"/>
            <w:noWrap/>
            <w:hideMark/>
          </w:tcPr>
          <w:p w14:paraId="259CD036"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s7kq41f71","properties":{"formattedCitation":"[32]","plainCitation":"[32]","noteIndex":0},"citationItems":[{"id":1572,"uris":["http://zotero.org/users/local/GJAAO8zs/items/SEWJVG25"],"uri":["http://zotero.org/users/local/GJAAO8zs/items/SEWJVG25"],"itemData":{"id":1572,"type":"article-journal","abstract":"Establishment of multicellularity represents a major transition in eukaryote evolution. A subgroup of Amoebozoa, the dictyosteliids, has evolved a relatively simple aggregative multicellular stage resulting in a fruiting body supported by a stalk. Protosteloid amoeba, which are scattered throughout the amoebozoan tree, differ by producing only one or few single stalked spores. Thus, one obvious difference in the developmental cycle of protosteliids and dictyosteliids seems to be the establishment of multicellularity. To separate spore development from multicellular interactions, we compared the genome and transcriptome of a Protostelium species (Protostelium aurantium var. fungivorum) with those of social and solitary members of the Amoebozoa. During fruiting body formation nearly 4,000 genes, corresponding to specific pathways required for differentiation processes, are upregulated. A comparison with genes involved in the development of dictyosteliids revealed conservation of &gt;500 genes, but most of them are also present in Acanthamoeba castellanii for which fruiting bodies have not been documented. Moreover, expression regulation of those genes differs between P. aurantium and Dictyostelium discoideum. Within Amoebozoa differentiation to fruiting bodies is common, but our current genome analysis suggests that protosteliids and dictyosteliids used different routes to achieve this. Most remarkable is both the large repertoire and diversity between species in genes that mediate environmental sensing and signal processing. This likely reflects an immense adaptability of the single cell stage to varying environmental conditions. We surmise that this signaling repertoire provided sufficient building blocks to accommodate the relatively simple demands for cell-cell communication in the early multicellular forms.","archive":"PubMed","archive_location":"29378020","container-title":"Genome biology and evolution","DOI":"10.1093/gbe/evy011","ISSN":"1759-6653","issue":"2","page":"591-606","title":"Multiple Roots of Fruiting Body Formation in Amoebozoa","volume":"10","author":[{"family":"Hillmann","given":"Falk"},{"family":"Forbes","given":"Gillian"},{"family":"Novohradská","given":"Silvia"},{"family":"Ferling","given":"Iuliia"},{"family":"Riege","given":"Konstantin"},{"family":"Groth","given":"Marco"},{"family":"Westermann","given":"Martin"},{"family":"Marz","given":"Manja"},{"family":"Spaller","given":"Thomas"},{"family":"Winckler","given":"Thomas"},{"family":"Schaap","given":"Pauline"},{"family":"Glöckner","given":"Gernot"}],"issued":{"date-parts":[["2018",1,25]]}}}],"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32]</w:t>
            </w:r>
            <w:r w:rsidRPr="00784DCF">
              <w:rPr>
                <w:rFonts w:ascii="Times New Roman" w:hAnsi="Times New Roman" w:cs="Times New Roman"/>
                <w:color w:val="000000"/>
              </w:rPr>
              <w:fldChar w:fldCharType="end"/>
            </w:r>
          </w:p>
        </w:tc>
        <w:tc>
          <w:tcPr>
            <w:tcW w:w="4320" w:type="dxa"/>
            <w:noWrap/>
            <w:hideMark/>
          </w:tcPr>
          <w:p w14:paraId="0BEC7DB7"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70" w:tgtFrame="doilink" w:history="1">
              <w:r w:rsidR="00784DCF" w:rsidRPr="00784DCF">
                <w:rPr>
                  <w:rFonts w:ascii="Times New Roman" w:hAnsi="Times New Roman" w:cs="Times New Roman"/>
                  <w:color w:val="0000FF"/>
                  <w:u w:val="single"/>
                </w:rPr>
                <w:t>https://doi.org/10.1016/j.ympev.2016.03.029</w:t>
              </w:r>
            </w:hyperlink>
          </w:p>
        </w:tc>
      </w:tr>
      <w:tr w:rsidR="00784DCF" w:rsidRPr="00784DCF" w14:paraId="24EEA900" w14:textId="77777777" w:rsidTr="00816631">
        <w:trPr>
          <w:trHeight w:val="300"/>
        </w:trPr>
        <w:tc>
          <w:tcPr>
            <w:tcW w:w="3888" w:type="dxa"/>
            <w:noWrap/>
            <w:hideMark/>
          </w:tcPr>
          <w:p w14:paraId="23A3E435" w14:textId="77777777" w:rsidR="00784DCF" w:rsidRPr="00784DCF" w:rsidRDefault="00784DCF" w:rsidP="00816631">
            <w:pPr>
              <w:tabs>
                <w:tab w:val="left" w:pos="720"/>
              </w:tabs>
              <w:jc w:val="both"/>
              <w:rPr>
                <w:rFonts w:ascii="Times New Roman" w:hAnsi="Times New Roman" w:cs="Times New Roman"/>
                <w:bCs/>
                <w:i/>
                <w:sz w:val="20"/>
                <w:szCs w:val="20"/>
              </w:rPr>
            </w:pPr>
            <w:proofErr w:type="spellStart"/>
            <w:r w:rsidRPr="00784DCF">
              <w:rPr>
                <w:rFonts w:ascii="Times New Roman" w:hAnsi="Times New Roman" w:cs="Times New Roman"/>
                <w:i/>
              </w:rPr>
              <w:t>Pellita</w:t>
            </w:r>
            <w:proofErr w:type="spellEnd"/>
            <w:r w:rsidRPr="00784DCF">
              <w:rPr>
                <w:rFonts w:ascii="Times New Roman" w:hAnsi="Times New Roman" w:cs="Times New Roman"/>
                <w:i/>
              </w:rPr>
              <w:t xml:space="preserve"> </w:t>
            </w:r>
            <w:proofErr w:type="spellStart"/>
            <w:r w:rsidRPr="00784DCF">
              <w:rPr>
                <w:rFonts w:ascii="Times New Roman" w:hAnsi="Times New Roman" w:cs="Times New Roman"/>
                <w:i/>
              </w:rPr>
              <w:t>catalonica</w:t>
            </w:r>
            <w:proofErr w:type="spellEnd"/>
          </w:p>
        </w:tc>
        <w:tc>
          <w:tcPr>
            <w:tcW w:w="2250" w:type="dxa"/>
            <w:noWrap/>
            <w:hideMark/>
          </w:tcPr>
          <w:p w14:paraId="617680BF"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czr2sCl6","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1A3601C5"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71" w:history="1">
              <w:r w:rsidR="00784DCF" w:rsidRPr="00784DCF">
                <w:rPr>
                  <w:rFonts w:ascii="Times New Roman" w:hAnsi="Times New Roman" w:cs="Times New Roman"/>
                  <w:color w:val="0000FF"/>
                  <w:u w:val="single"/>
                </w:rPr>
                <w:t>https://doi.org/10.1093/molbev/msx162</w:t>
              </w:r>
            </w:hyperlink>
          </w:p>
        </w:tc>
      </w:tr>
      <w:tr w:rsidR="00784DCF" w:rsidRPr="00784DCF" w14:paraId="2155D2C7" w14:textId="77777777" w:rsidTr="00816631">
        <w:trPr>
          <w:trHeight w:val="300"/>
        </w:trPr>
        <w:tc>
          <w:tcPr>
            <w:tcW w:w="3888" w:type="dxa"/>
            <w:noWrap/>
            <w:hideMark/>
          </w:tcPr>
          <w:p w14:paraId="72D634F2" w14:textId="77777777" w:rsidR="00784DCF" w:rsidRPr="00784DCF" w:rsidRDefault="00784DCF" w:rsidP="00816631">
            <w:pPr>
              <w:tabs>
                <w:tab w:val="left" w:pos="720"/>
              </w:tabs>
              <w:jc w:val="both"/>
              <w:rPr>
                <w:rFonts w:ascii="Times New Roman" w:hAnsi="Times New Roman" w:cs="Times New Roman"/>
                <w:bCs/>
                <w:i/>
                <w:sz w:val="20"/>
                <w:szCs w:val="20"/>
              </w:rPr>
            </w:pPr>
            <w:r w:rsidRPr="00784DCF">
              <w:rPr>
                <w:rFonts w:ascii="Times New Roman" w:hAnsi="Times New Roman" w:cs="Times New Roman"/>
                <w:i/>
              </w:rPr>
              <w:t xml:space="preserve">Pelomyxa </w:t>
            </w:r>
            <w:r w:rsidRPr="00784DCF">
              <w:rPr>
                <w:rFonts w:ascii="Times New Roman" w:hAnsi="Times New Roman" w:cs="Times New Roman"/>
              </w:rPr>
              <w:t>sp.</w:t>
            </w:r>
          </w:p>
        </w:tc>
        <w:tc>
          <w:tcPr>
            <w:tcW w:w="2250" w:type="dxa"/>
            <w:noWrap/>
            <w:hideMark/>
          </w:tcPr>
          <w:p w14:paraId="1EBA20DA"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xJ2RAa5n","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658B0543"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72" w:history="1">
              <w:r w:rsidR="00784DCF" w:rsidRPr="00784DCF">
                <w:rPr>
                  <w:rFonts w:ascii="Times New Roman" w:hAnsi="Times New Roman" w:cs="Times New Roman"/>
                  <w:color w:val="0000FF"/>
                  <w:u w:val="single"/>
                </w:rPr>
                <w:t>https://doi.org/10.1093/molbev/msx162</w:t>
              </w:r>
            </w:hyperlink>
          </w:p>
        </w:tc>
      </w:tr>
      <w:tr w:rsidR="00784DCF" w:rsidRPr="00784DCF" w14:paraId="1A1F0A03" w14:textId="77777777" w:rsidTr="00816631">
        <w:trPr>
          <w:trHeight w:val="300"/>
        </w:trPr>
        <w:tc>
          <w:tcPr>
            <w:tcW w:w="3888" w:type="dxa"/>
            <w:noWrap/>
            <w:hideMark/>
          </w:tcPr>
          <w:p w14:paraId="7483E44C" w14:textId="77777777" w:rsidR="00784DCF" w:rsidRPr="00784DCF" w:rsidRDefault="00784DCF" w:rsidP="00816631">
            <w:pPr>
              <w:tabs>
                <w:tab w:val="left" w:pos="720"/>
              </w:tabs>
              <w:jc w:val="both"/>
              <w:rPr>
                <w:rFonts w:ascii="Times New Roman" w:hAnsi="Times New Roman" w:cs="Times New Roman"/>
                <w:bCs/>
                <w:i/>
                <w:sz w:val="20"/>
                <w:szCs w:val="20"/>
              </w:rPr>
            </w:pPr>
            <w:proofErr w:type="spellStart"/>
            <w:r w:rsidRPr="00784DCF">
              <w:rPr>
                <w:rFonts w:ascii="Times New Roman" w:hAnsi="Times New Roman" w:cs="Times New Roman"/>
                <w:i/>
              </w:rPr>
              <w:t>Phalansterium</w:t>
            </w:r>
            <w:proofErr w:type="spellEnd"/>
            <w:r w:rsidRPr="00784DCF">
              <w:rPr>
                <w:rFonts w:ascii="Times New Roman" w:hAnsi="Times New Roman" w:cs="Times New Roman"/>
                <w:i/>
              </w:rPr>
              <w:t xml:space="preserve"> </w:t>
            </w:r>
            <w:proofErr w:type="spellStart"/>
            <w:r w:rsidRPr="00784DCF">
              <w:rPr>
                <w:rFonts w:ascii="Times New Roman" w:hAnsi="Times New Roman" w:cs="Times New Roman"/>
                <w:i/>
              </w:rPr>
              <w:t>solitarium</w:t>
            </w:r>
            <w:proofErr w:type="spellEnd"/>
            <w:r w:rsidRPr="00784DCF">
              <w:rPr>
                <w:rFonts w:ascii="Times New Roman" w:hAnsi="Times New Roman" w:cs="Times New Roman"/>
                <w:i/>
              </w:rPr>
              <w:t xml:space="preserve"> </w:t>
            </w:r>
          </w:p>
        </w:tc>
        <w:tc>
          <w:tcPr>
            <w:tcW w:w="2250" w:type="dxa"/>
            <w:noWrap/>
            <w:hideMark/>
          </w:tcPr>
          <w:p w14:paraId="02DA26CF"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qeV0RRIN","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060F7598"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73" w:history="1">
              <w:r w:rsidR="00784DCF" w:rsidRPr="00784DCF">
                <w:rPr>
                  <w:rFonts w:ascii="Times New Roman" w:hAnsi="Times New Roman" w:cs="Times New Roman"/>
                  <w:color w:val="0000FF"/>
                  <w:u w:val="single"/>
                </w:rPr>
                <w:t>https://doi.org/10.1093/molbev/msx162</w:t>
              </w:r>
            </w:hyperlink>
          </w:p>
        </w:tc>
      </w:tr>
      <w:tr w:rsidR="00784DCF" w:rsidRPr="00784DCF" w14:paraId="0E0889FF" w14:textId="77777777" w:rsidTr="00816631">
        <w:trPr>
          <w:trHeight w:val="300"/>
        </w:trPr>
        <w:tc>
          <w:tcPr>
            <w:tcW w:w="3888" w:type="dxa"/>
            <w:noWrap/>
            <w:hideMark/>
          </w:tcPr>
          <w:p w14:paraId="33CFCBA1" w14:textId="77777777" w:rsidR="00784DCF" w:rsidRPr="00784DCF" w:rsidRDefault="00784DCF" w:rsidP="00816631">
            <w:pPr>
              <w:tabs>
                <w:tab w:val="left" w:pos="720"/>
              </w:tabs>
              <w:jc w:val="both"/>
              <w:rPr>
                <w:rFonts w:ascii="Times New Roman" w:hAnsi="Times New Roman" w:cs="Times New Roman"/>
                <w:bCs/>
                <w:i/>
                <w:sz w:val="20"/>
                <w:szCs w:val="20"/>
              </w:rPr>
            </w:pPr>
            <w:proofErr w:type="spellStart"/>
            <w:r w:rsidRPr="00784DCF">
              <w:rPr>
                <w:rFonts w:ascii="Times New Roman" w:hAnsi="Times New Roman" w:cs="Times New Roman"/>
                <w:i/>
              </w:rPr>
              <w:t>Physarum</w:t>
            </w:r>
            <w:proofErr w:type="spellEnd"/>
            <w:r w:rsidRPr="00784DCF">
              <w:rPr>
                <w:rFonts w:ascii="Times New Roman" w:hAnsi="Times New Roman" w:cs="Times New Roman"/>
                <w:i/>
              </w:rPr>
              <w:t xml:space="preserve"> </w:t>
            </w:r>
            <w:proofErr w:type="spellStart"/>
            <w:r w:rsidRPr="00784DCF">
              <w:rPr>
                <w:rFonts w:ascii="Times New Roman" w:hAnsi="Times New Roman" w:cs="Times New Roman"/>
                <w:i/>
              </w:rPr>
              <w:t>polycephalum</w:t>
            </w:r>
            <w:proofErr w:type="spellEnd"/>
            <w:r w:rsidRPr="00784DCF">
              <w:rPr>
                <w:rFonts w:ascii="Times New Roman" w:hAnsi="Times New Roman" w:cs="Times New Roman"/>
                <w:i/>
              </w:rPr>
              <w:t xml:space="preserve"> </w:t>
            </w:r>
          </w:p>
        </w:tc>
        <w:tc>
          <w:tcPr>
            <w:tcW w:w="2250" w:type="dxa"/>
            <w:noWrap/>
            <w:hideMark/>
          </w:tcPr>
          <w:p w14:paraId="45C3B312" w14:textId="77777777" w:rsidR="00784DCF" w:rsidRPr="00784DCF" w:rsidRDefault="00784DCF" w:rsidP="00816631">
            <w:pPr>
              <w:tabs>
                <w:tab w:val="left" w:pos="720"/>
              </w:tabs>
              <w:jc w:val="both"/>
              <w:rPr>
                <w:rFonts w:ascii="Times New Roman" w:hAnsi="Times New Roman" w:cs="Times New Roman"/>
                <w:color w:val="0000FF"/>
                <w:u w:val="single"/>
                <w:lang w:val="sv-SE"/>
              </w:rPr>
            </w:pPr>
            <w:r w:rsidRPr="00784DCF">
              <w:rPr>
                <w:rFonts w:ascii="Times New Roman" w:hAnsi="Times New Roman" w:cs="Times New Roman"/>
                <w:color w:val="0000FF"/>
                <w:u w:val="single"/>
              </w:rPr>
              <w:fldChar w:fldCharType="begin"/>
            </w:r>
            <w:r w:rsidRPr="00784DCF">
              <w:rPr>
                <w:rFonts w:ascii="Times New Roman" w:hAnsi="Times New Roman" w:cs="Times New Roman"/>
                <w:color w:val="0000FF"/>
                <w:u w:val="single"/>
              </w:rPr>
              <w:instrText xml:space="preserve"> ADDIN ZOTERO_ITEM CSL_CITATION {"citationID":"apoepeld10","properties":{"formattedCitation":"[68]","plainCitation":"[68]","noteIndex":0},"citationItems":[{"id":1558,"uris":["http://zotero.org/users/local/GJAAO8zs/items/UXTF8DP5"],"uri":["http://zotero.org/users/local/GJAAO8zs/items/UXTF8DP5"],"itemData":{"id":1558,"type":"article-journal","abstract":"Physarum polycephalum is a well-studied microbial eukaryote with unique experimental attributes relative to other experimental model organisms. It has a sophisticated life cycle with several distinct stages including amoebal, flagellated, and plasmodial cells. It is unusual in switching between open and closed mitosis according to specific life-cycle stages. Here we present the analysis of the genome of this enigmatic and important model organism and compare it with closely related species. The genome is littered with simple and complex repeats and the coding regions are frequently interrupted by introns with a mean size of 100 bases. Complemented with extensive transcriptome data, we define approximately 31,000 gene loci, providing unexpected insights into early eukaryote evolution. We describe extensive use of histidine kinase-based two-component systems and tyrosine kinase signaling, the presence of bacterial and plant type photoreceptors (phytochromes, cryptochrome, and phototropin) and of plant-type pentatricopeptide repeat proteins, as well as metabolic pathways, and a cell cycle control system typically found in more complex eukaryotes. Our analysis characterizes P. polycephalum as a prototypical eukaryote with features attributed to the last common ancestor of Amorphea, that is, the Amoebozoa and Opisthokonts. Specifically, the presence of tyrosine kinases in Acanthamoeba and Physarum as representatives of two distantly related subdivisions of Amoebozoa argues against the later emergence of tyrosine kinase signaling in the opisthokont lineage and also against the acquisition by horizontal gene transfer.","archive":"PubMed","archive_location":"26615215","container-title":"Genome biology and evolution","DOI":"10.1093/gbe/evv237","ISSN":"1759-6653","issue":"1","page":"109-125","title":"The Physarum polycephalum Genome Reveals Extensive Use of Prokaryotic Two-Component and Metazoan-Type Tyrosine Kinase Signaling","volume":"8","author":[{"family":"Schaap","given":"Pauline"},{"family":"Barrantes","given":"Israel"},{"family":"Minx","given":"Pat"},{"family":"Sasaki","given":"Narie"},{"family":"Anderson","given":"Roger W"},{"family":"Bénard","given":"Marianne"},{"family":"Biggar","given":"Kyle K"},{"family":"Buchler","given":"Nicolas E"},{"family":"Bundschuh","given":"Ralf"},{"family":"Chen","given":"Xiao"},{"family":"Fronick","given":"Catrina"},{"family":"Fulton","given":"Lucinda"},{"family":"Golderer","given":"Georg"},{"family":"Jahn","given":"Niels"},{"family":"Knoop","given":"Volker"},{"family":"Landweber","given":"Laura F"},{"family":"Maric","given":"Chrystelle"},{"family":"Miller","given":"Dennis"},{"family":"Noegel","given":"Angelika A"},{"family":"Peace","given":"Rob"},{"family":"Pierron","given":"Gérard"},{"family":"Sasaki","given":"Taeko"},{"family":"Schallenberg-Rüdinger","given":"Mareike"},{"family":"Schleicher","given":"Michael"},{"family":"Singh","given":"Reema"},{"family":"Spaller","given":"Thomas"},{"family":"Storey","given":"Kenneth B"},{"family":"Suzuki","given":"Takamasa"},{"family":"Tomlinson","given":"Chad"},{"family":"Tyson","given":"John J"},{"family":"Warren","given":"Wesley C"},{"family":"Werner","given":"Ernst R"},{"family":"Werner-Felmayer","given":"Gabriele"},{"family":"Wilson","given":"Richard K"},{"family":"Winckler","given":"Thomas"},{"family":"Gott","given":"Jonatha M"},{"family":"Glöckner","given":"Gernot"},{"family":"Marwan","given":"Wolfgang"}],"issued":{"date-parts":[["2015",11,27]]}}}],"schema":"https://github.com/citation-style-language/schema/raw/master/csl-citation.json"} </w:instrText>
            </w:r>
            <w:r w:rsidRPr="00784DCF">
              <w:rPr>
                <w:rFonts w:ascii="Times New Roman" w:hAnsi="Times New Roman" w:cs="Times New Roman"/>
                <w:color w:val="0000FF"/>
                <w:u w:val="single"/>
              </w:rPr>
              <w:fldChar w:fldCharType="separate"/>
            </w:r>
            <w:r w:rsidRPr="00784DCF">
              <w:rPr>
                <w:rFonts w:ascii="Times New Roman" w:hAnsi="Times New Roman" w:cs="Times New Roman"/>
                <w:color w:val="0000FF"/>
              </w:rPr>
              <w:t>[68]</w:t>
            </w:r>
            <w:r w:rsidRPr="00784DCF">
              <w:rPr>
                <w:rFonts w:ascii="Times New Roman" w:hAnsi="Times New Roman" w:cs="Times New Roman"/>
                <w:color w:val="0000FF"/>
                <w:u w:val="single"/>
              </w:rPr>
              <w:fldChar w:fldCharType="end"/>
            </w:r>
          </w:p>
        </w:tc>
        <w:tc>
          <w:tcPr>
            <w:tcW w:w="4320" w:type="dxa"/>
          </w:tcPr>
          <w:p w14:paraId="7FB997FC" w14:textId="77777777" w:rsidR="00784DCF" w:rsidRPr="00784DCF" w:rsidRDefault="00784DCF" w:rsidP="00816631">
            <w:pPr>
              <w:tabs>
                <w:tab w:val="left" w:pos="720"/>
              </w:tabs>
              <w:jc w:val="both"/>
              <w:rPr>
                <w:rFonts w:ascii="Times New Roman" w:hAnsi="Times New Roman" w:cs="Times New Roman"/>
                <w:lang w:val="sv-SE"/>
              </w:rPr>
            </w:pPr>
            <w:r w:rsidRPr="00784DCF">
              <w:rPr>
                <w:rFonts w:ascii="Times New Roman" w:hAnsi="Times New Roman" w:cs="Times New Roman"/>
                <w:color w:val="000000"/>
                <w:lang w:val="sv-SE"/>
              </w:rPr>
              <w:t>https://dx.doi.org/10.1093/gbe/evv237</w:t>
            </w:r>
          </w:p>
        </w:tc>
      </w:tr>
      <w:tr w:rsidR="00784DCF" w:rsidRPr="00784DCF" w14:paraId="1FD28063" w14:textId="77777777" w:rsidTr="00816631">
        <w:trPr>
          <w:trHeight w:val="300"/>
        </w:trPr>
        <w:tc>
          <w:tcPr>
            <w:tcW w:w="3888" w:type="dxa"/>
            <w:noWrap/>
            <w:hideMark/>
          </w:tcPr>
          <w:p w14:paraId="78A2C164" w14:textId="77777777" w:rsidR="00784DCF" w:rsidRPr="00784DCF" w:rsidRDefault="00784DCF" w:rsidP="00816631">
            <w:pPr>
              <w:tabs>
                <w:tab w:val="left" w:pos="720"/>
              </w:tabs>
              <w:jc w:val="both"/>
              <w:rPr>
                <w:rFonts w:ascii="Times New Roman" w:hAnsi="Times New Roman" w:cs="Times New Roman"/>
                <w:bCs/>
                <w:i/>
                <w:iCs/>
                <w:sz w:val="20"/>
                <w:szCs w:val="20"/>
                <w:lang w:val="sv-SE"/>
              </w:rPr>
            </w:pPr>
            <w:proofErr w:type="spellStart"/>
            <w:r w:rsidRPr="00784DCF">
              <w:rPr>
                <w:rFonts w:ascii="Times New Roman" w:hAnsi="Times New Roman" w:cs="Times New Roman"/>
                <w:i/>
                <w:iCs/>
                <w:lang w:val="sv-SE"/>
              </w:rPr>
              <w:t>Pygsuia</w:t>
            </w:r>
            <w:proofErr w:type="spellEnd"/>
            <w:r w:rsidRPr="00784DCF">
              <w:rPr>
                <w:rFonts w:ascii="Times New Roman" w:hAnsi="Times New Roman" w:cs="Times New Roman"/>
                <w:i/>
                <w:iCs/>
                <w:lang w:val="sv-SE"/>
              </w:rPr>
              <w:t xml:space="preserve"> biforma</w:t>
            </w:r>
          </w:p>
        </w:tc>
        <w:tc>
          <w:tcPr>
            <w:tcW w:w="2250" w:type="dxa"/>
            <w:noWrap/>
            <w:hideMark/>
          </w:tcPr>
          <w:p w14:paraId="16E21DA8" w14:textId="77777777" w:rsidR="00784DCF" w:rsidRPr="00784DCF" w:rsidRDefault="00784DCF" w:rsidP="00816631">
            <w:pPr>
              <w:tabs>
                <w:tab w:val="left" w:pos="720"/>
              </w:tabs>
              <w:jc w:val="both"/>
              <w:rPr>
                <w:rFonts w:ascii="Times New Roman" w:hAnsi="Times New Roman" w:cs="Times New Roman"/>
                <w:color w:val="000000"/>
                <w:lang w:val="sv-SE"/>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1a7k0catae","properties":{"formattedCitation":"[11]","plainCitation":"[11]","noteIndex":0},"citationItems":[{"id":1253,"uris":["http://zotero.org/users/local/GJAAO8zs/items/HWE67KP4"],"uri":["http://zotero.org/users/local/GJAAO8zs/items/HWE67KP4"],"itemData":{"id":1253,"type":"article-journal","container-title":"Proceedings of the Royal Society of London B: Biological Sciences","ISSN":"0962-8452","page":"20131755","title":"Phylogenomics demonstrates that breviate flagellates are related to opisthokonts and apusomonads","volume":"280","author":[{"family":"Brown","given":"Matthew W."},{"family":"Sharpe","given":"Susan C."},{"family":"Silberman","given":"Jeffrey D."},{"family":"Heiss","given":"Aaron A."},{"family":"Lang","given":"B. Franz"},{"family":"Simpson","given":"Alastair GB"},{"family":"Roger","given":"Andrew J."}],"issued":{"date-parts":[["2013"]]}}}],"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1]</w:t>
            </w:r>
            <w:r w:rsidRPr="00784DCF">
              <w:rPr>
                <w:rFonts w:ascii="Times New Roman" w:hAnsi="Times New Roman" w:cs="Times New Roman"/>
                <w:color w:val="000000"/>
              </w:rPr>
              <w:fldChar w:fldCharType="end"/>
            </w:r>
          </w:p>
        </w:tc>
        <w:tc>
          <w:tcPr>
            <w:tcW w:w="4320" w:type="dxa"/>
            <w:noWrap/>
            <w:hideMark/>
          </w:tcPr>
          <w:p w14:paraId="7B98611D" w14:textId="77777777" w:rsidR="00784DCF" w:rsidRPr="00784DCF" w:rsidRDefault="00816631" w:rsidP="00816631">
            <w:pPr>
              <w:tabs>
                <w:tab w:val="left" w:pos="720"/>
              </w:tabs>
              <w:jc w:val="both"/>
              <w:rPr>
                <w:rFonts w:ascii="Times New Roman" w:hAnsi="Times New Roman" w:cs="Times New Roman"/>
                <w:color w:val="0000FF"/>
                <w:sz w:val="20"/>
                <w:szCs w:val="20"/>
                <w:u w:val="single"/>
                <w:lang w:val="sv-SE"/>
              </w:rPr>
            </w:pPr>
            <w:hyperlink r:id="rId74" w:history="1">
              <w:r w:rsidR="00784DCF" w:rsidRPr="00784DCF">
                <w:rPr>
                  <w:rFonts w:ascii="Times New Roman" w:hAnsi="Times New Roman" w:cs="Times New Roman"/>
                  <w:color w:val="0000FF"/>
                  <w:u w:val="single"/>
                  <w:lang w:val="sv-SE"/>
                </w:rPr>
                <w:t>http://doi.org/10.1098/rspb.2013.1755</w:t>
              </w:r>
            </w:hyperlink>
          </w:p>
        </w:tc>
      </w:tr>
      <w:tr w:rsidR="00784DCF" w:rsidRPr="00784DCF" w14:paraId="49287551" w14:textId="77777777" w:rsidTr="00816631">
        <w:trPr>
          <w:trHeight w:val="300"/>
        </w:trPr>
        <w:tc>
          <w:tcPr>
            <w:tcW w:w="3888" w:type="dxa"/>
            <w:noWrap/>
            <w:hideMark/>
          </w:tcPr>
          <w:p w14:paraId="69940A56" w14:textId="77777777" w:rsidR="00784DCF" w:rsidRPr="00784DCF" w:rsidRDefault="00784DCF" w:rsidP="00816631">
            <w:pPr>
              <w:tabs>
                <w:tab w:val="left" w:pos="720"/>
              </w:tabs>
              <w:jc w:val="both"/>
              <w:rPr>
                <w:rFonts w:ascii="Times New Roman" w:hAnsi="Times New Roman" w:cs="Times New Roman"/>
                <w:bCs/>
                <w:i/>
                <w:color w:val="000000"/>
                <w:sz w:val="20"/>
                <w:szCs w:val="20"/>
                <w:lang w:val="sv-SE"/>
              </w:rPr>
            </w:pPr>
            <w:r w:rsidRPr="00784DCF">
              <w:rPr>
                <w:rFonts w:ascii="Times New Roman" w:hAnsi="Times New Roman" w:cs="Times New Roman"/>
                <w:i/>
                <w:color w:val="000000"/>
                <w:lang w:val="sv-SE"/>
              </w:rPr>
              <w:t xml:space="preserve">Planocarina </w:t>
            </w:r>
            <w:proofErr w:type="spellStart"/>
            <w:r w:rsidRPr="00784DCF">
              <w:rPr>
                <w:rFonts w:ascii="Times New Roman" w:hAnsi="Times New Roman" w:cs="Times New Roman"/>
                <w:i/>
                <w:color w:val="000000"/>
                <w:lang w:val="sv-SE"/>
              </w:rPr>
              <w:t>carinata</w:t>
            </w:r>
            <w:proofErr w:type="spellEnd"/>
          </w:p>
        </w:tc>
        <w:tc>
          <w:tcPr>
            <w:tcW w:w="2250" w:type="dxa"/>
            <w:noWrap/>
            <w:hideMark/>
          </w:tcPr>
          <w:p w14:paraId="6F5D842B"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x33j8he6","properties":{"formattedCitation":"[59]","plainCitation":"[59]","noteIndex":0},"citationItems":[{"id":1603,"uris":["http://zotero.org/users/local/GJAAO8zs/items/5TG3VZXX"],"uri":["http://zotero.org/users/local/GJAAO8zs/items/5TG3VZXX"],"itemData":{"id":1603,"type":"article-journal","abstract":"Summary\nLife was microbial for the majority of Earth’s history, but as very few microbial lineages leave a fossil record, the Precambrian evolution of life remains shrouded in mystery. Shelled (testate) amoebae stand out as an exception with rich documented diversity in the Neoproterozoic as vase-shaped microfossils (VSMs). While there is general consensus that most of these can be attributed to the Arcellinida lineage in Amoebozoa, it is still unclear whether they can be used as key fossils for interpretation of early eukaryotic evolution. Here, we present a well-resolved phylogenomic reconstruction based on 250 genes, obtained using single-cell transcriptomic techniques from a representative selection of 19 Arcellinid testate amoeba taxa. The robust phylogenetic framework enables deeper interpretations of evolution in this lineage and demanded an updated classification of the group. Additionally, we performed reconstruction of ancestral morphologies, yielding hypothetical ancestors remarkably similar to existing Neoproterozoic VSMs. We demonstrate that major lineages of testate amoebae were already diversified before the Sturtian glaciation (720 mya), supporting the hypothesis that massive eukaryotic diversification took place in the early Neoproterozoic and congruent with the interpretation that VSM are arcellinid testate amoebae.","container-title":"Current Biology","DOI":"10.1016/j.cub.2019.01.078","ISSN":"0960-9822","issue":"6","journalAbbreviation":"Current Biology","page":"991-1001.e3","title":"Phylogenomics and Morphological Reconstruction of Arcellinida Testate Amoebae Highlight Diversity of Microbial Eukaryotes in the Neoproterozoic","volume":"29","author":[{"family":"Lahr","given":"Daniel J.G."},{"family":"Kosakyan","given":"Anush"},{"family":"Lara","given":"Enrique"},{"family":"Mitchell","given":"Edward A.D."},{"family":"Morais","given":"Luana"},{"family":"Porfirio-Sousa","given":"Alfredo L."},{"family":"Ribeiro","given":"Giulia M."},{"family":"Tice","given":"Alexander K."},{"family":"Pánek","given":"Tomáš"},{"family":"Kang","given":"Seungho"},{"family":"Brown","given":"Matthew W."}],"issued":{"date-parts":[["2019",3,18]]}}}],"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59]</w:t>
            </w:r>
            <w:r w:rsidRPr="00784DCF">
              <w:rPr>
                <w:rFonts w:ascii="Times New Roman" w:hAnsi="Times New Roman" w:cs="Times New Roman"/>
                <w:color w:val="000000"/>
              </w:rPr>
              <w:fldChar w:fldCharType="end"/>
            </w:r>
          </w:p>
        </w:tc>
        <w:tc>
          <w:tcPr>
            <w:tcW w:w="4320" w:type="dxa"/>
            <w:noWrap/>
            <w:hideMark/>
          </w:tcPr>
          <w:p w14:paraId="71A45A48" w14:textId="77777777" w:rsidR="00784DCF" w:rsidRPr="00784DCF" w:rsidRDefault="00784DCF" w:rsidP="00816631">
            <w:pPr>
              <w:tabs>
                <w:tab w:val="left" w:pos="720"/>
              </w:tabs>
              <w:jc w:val="both"/>
              <w:rPr>
                <w:rFonts w:ascii="Times New Roman" w:hAnsi="Times New Roman" w:cs="Times New Roman"/>
                <w:color w:val="000000"/>
                <w:sz w:val="18"/>
                <w:szCs w:val="18"/>
              </w:rPr>
            </w:pPr>
            <w:r w:rsidRPr="00784DCF">
              <w:rPr>
                <w:rFonts w:ascii="Times New Roman" w:hAnsi="Times New Roman" w:cs="Times New Roman"/>
                <w:color w:val="000000"/>
              </w:rPr>
              <w:t>https://doi.org/10.1016/j.cub.2019.01.078</w:t>
            </w:r>
          </w:p>
        </w:tc>
      </w:tr>
      <w:tr w:rsidR="00784DCF" w:rsidRPr="00784DCF" w14:paraId="12281554" w14:textId="77777777" w:rsidTr="00816631">
        <w:trPr>
          <w:trHeight w:val="300"/>
        </w:trPr>
        <w:tc>
          <w:tcPr>
            <w:tcW w:w="3888" w:type="dxa"/>
            <w:noWrap/>
            <w:hideMark/>
          </w:tcPr>
          <w:p w14:paraId="30297354"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Polysphondylium</w:t>
            </w:r>
            <w:proofErr w:type="spellEnd"/>
            <w:r w:rsidRPr="00784DCF">
              <w:rPr>
                <w:rFonts w:ascii="Times New Roman" w:hAnsi="Times New Roman" w:cs="Times New Roman"/>
                <w:i/>
                <w:color w:val="000000"/>
              </w:rPr>
              <w:t xml:space="preserve"> pallidum</w:t>
            </w:r>
          </w:p>
        </w:tc>
        <w:tc>
          <w:tcPr>
            <w:tcW w:w="2250" w:type="dxa"/>
            <w:noWrap/>
            <w:hideMark/>
          </w:tcPr>
          <w:p w14:paraId="413A1B42"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2qjq7kcst6","properties":{"formattedCitation":"[69]","plainCitation":"[69]","noteIndex":0},"citationItems":[{"id":1560,"uris":["http://zotero.org/users/local/GJAAO8zs/items/KHD7PKLC"],"uri":["http://zotero.org/users/local/GJAAO8zs/items/KHD7PKLC"],"itemData":{"id":1560,"type":"article-journal","container-title":"Genome research","ISSN":"1088-9051","journalAbbreviation":"Genome research","title":"Phylogeny-wide analysis of social amoeba genomes highlights ancient origins for complex intercellular communication","author":[{"family":"Heidel","given":"Andrew J"},{"family":"Lawal","given":"Hajara M"},{"family":"Felder","given":"Marius"},{"family":"Schilde","given":"Christina"},{"family":"Helps","given":"Nicholas R"},{"family":"Tunggal","given":"Budi"},{"family":"Rivero","given":"Francisco"},{"family":"John","given":"Uwe"},{"family":"Schleicher","given":"Michael"},{"family":"Eichinger","given":"Ludwig"}],"issued":{"date-parts":[["2011"]]}}}],"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69]</w:t>
            </w:r>
            <w:r w:rsidRPr="00784DCF">
              <w:rPr>
                <w:rFonts w:ascii="Times New Roman" w:hAnsi="Times New Roman" w:cs="Times New Roman"/>
                <w:color w:val="000000"/>
              </w:rPr>
              <w:fldChar w:fldCharType="end"/>
            </w:r>
          </w:p>
        </w:tc>
        <w:tc>
          <w:tcPr>
            <w:tcW w:w="4320" w:type="dxa"/>
          </w:tcPr>
          <w:p w14:paraId="6D34803A" w14:textId="77777777" w:rsidR="00784DCF" w:rsidRPr="00784DCF" w:rsidRDefault="00784DCF" w:rsidP="00816631">
            <w:pPr>
              <w:tabs>
                <w:tab w:val="left" w:pos="720"/>
              </w:tabs>
              <w:jc w:val="both"/>
              <w:rPr>
                <w:rFonts w:ascii="Times New Roman" w:hAnsi="Times New Roman" w:cs="Times New Roman"/>
                <w:sz w:val="20"/>
                <w:szCs w:val="20"/>
              </w:rPr>
            </w:pPr>
            <w:r w:rsidRPr="00784DCF">
              <w:rPr>
                <w:rFonts w:ascii="Times New Roman" w:hAnsi="Times New Roman" w:cs="Times New Roman"/>
                <w:color w:val="000000"/>
              </w:rPr>
              <w:t>http://dictybase.org/</w:t>
            </w:r>
          </w:p>
        </w:tc>
      </w:tr>
      <w:tr w:rsidR="00784DCF" w:rsidRPr="00784DCF" w14:paraId="58F6869D" w14:textId="77777777" w:rsidTr="00816631">
        <w:trPr>
          <w:trHeight w:val="300"/>
        </w:trPr>
        <w:tc>
          <w:tcPr>
            <w:tcW w:w="3888" w:type="dxa"/>
            <w:noWrap/>
            <w:hideMark/>
          </w:tcPr>
          <w:p w14:paraId="26C6EC7E"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Protacanthamoeba</w:t>
            </w:r>
            <w:proofErr w:type="spellEnd"/>
            <w:r w:rsidRPr="00784DCF">
              <w:rPr>
                <w:rFonts w:ascii="Times New Roman" w:hAnsi="Times New Roman" w:cs="Times New Roman"/>
                <w:i/>
                <w:color w:val="000000"/>
              </w:rPr>
              <w:t xml:space="preserve"> </w:t>
            </w:r>
            <w:proofErr w:type="spellStart"/>
            <w:r w:rsidRPr="00784DCF">
              <w:rPr>
                <w:rFonts w:ascii="Times New Roman" w:hAnsi="Times New Roman" w:cs="Times New Roman"/>
                <w:i/>
                <w:color w:val="000000"/>
              </w:rPr>
              <w:t>bohemica</w:t>
            </w:r>
            <w:proofErr w:type="spellEnd"/>
            <w:r w:rsidRPr="00784DCF">
              <w:rPr>
                <w:rFonts w:ascii="Times New Roman" w:hAnsi="Times New Roman" w:cs="Times New Roman"/>
                <w:i/>
                <w:color w:val="000000"/>
              </w:rPr>
              <w:t xml:space="preserve"> </w:t>
            </w:r>
          </w:p>
        </w:tc>
        <w:tc>
          <w:tcPr>
            <w:tcW w:w="2250" w:type="dxa"/>
            <w:noWrap/>
            <w:hideMark/>
          </w:tcPr>
          <w:p w14:paraId="386B615C"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eMs5HTC4","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0A82DA1F"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75" w:history="1">
              <w:r w:rsidR="00784DCF" w:rsidRPr="00784DCF">
                <w:rPr>
                  <w:rFonts w:ascii="Times New Roman" w:hAnsi="Times New Roman" w:cs="Times New Roman"/>
                  <w:color w:val="0000FF"/>
                  <w:u w:val="single"/>
                </w:rPr>
                <w:t>https://doi.org/10.1093/molbev/msx162</w:t>
              </w:r>
            </w:hyperlink>
          </w:p>
        </w:tc>
      </w:tr>
      <w:tr w:rsidR="00784DCF" w:rsidRPr="00784DCF" w14:paraId="74FF58B3" w14:textId="77777777" w:rsidTr="00816631">
        <w:trPr>
          <w:trHeight w:val="300"/>
        </w:trPr>
        <w:tc>
          <w:tcPr>
            <w:tcW w:w="3888" w:type="dxa"/>
            <w:noWrap/>
            <w:hideMark/>
          </w:tcPr>
          <w:p w14:paraId="04972D73" w14:textId="77777777" w:rsidR="00784DCF" w:rsidRPr="00784DCF" w:rsidRDefault="00784DCF" w:rsidP="00816631">
            <w:pPr>
              <w:tabs>
                <w:tab w:val="left" w:pos="720"/>
              </w:tabs>
              <w:jc w:val="both"/>
              <w:rPr>
                <w:rFonts w:ascii="Times New Roman" w:hAnsi="Times New Roman" w:cs="Times New Roman"/>
                <w:bCs/>
                <w:i/>
                <w:color w:val="000000"/>
                <w:sz w:val="20"/>
                <w:szCs w:val="20"/>
              </w:rPr>
            </w:pPr>
            <w:r w:rsidRPr="00784DCF">
              <w:rPr>
                <w:rFonts w:ascii="Times New Roman" w:hAnsi="Times New Roman" w:cs="Times New Roman"/>
                <w:i/>
                <w:color w:val="000000"/>
              </w:rPr>
              <w:t xml:space="preserve">Protosporangium articulatum </w:t>
            </w:r>
          </w:p>
        </w:tc>
        <w:tc>
          <w:tcPr>
            <w:tcW w:w="2250" w:type="dxa"/>
            <w:noWrap/>
            <w:hideMark/>
          </w:tcPr>
          <w:p w14:paraId="36B74448"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BMyKCewW","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2FC35E24"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76" w:history="1">
              <w:r w:rsidR="00784DCF" w:rsidRPr="00784DCF">
                <w:rPr>
                  <w:rFonts w:ascii="Times New Roman" w:hAnsi="Times New Roman" w:cs="Times New Roman"/>
                  <w:color w:val="0000FF"/>
                  <w:u w:val="single"/>
                </w:rPr>
                <w:t>https://doi.org/10.1093/molbev/msx162</w:t>
              </w:r>
            </w:hyperlink>
          </w:p>
        </w:tc>
      </w:tr>
      <w:tr w:rsidR="00784DCF" w:rsidRPr="00784DCF" w14:paraId="372D9F60" w14:textId="77777777" w:rsidTr="00816631">
        <w:trPr>
          <w:trHeight w:val="300"/>
        </w:trPr>
        <w:tc>
          <w:tcPr>
            <w:tcW w:w="3888" w:type="dxa"/>
            <w:noWrap/>
            <w:hideMark/>
          </w:tcPr>
          <w:p w14:paraId="02FAD221"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Protostelium</w:t>
            </w:r>
            <w:proofErr w:type="spellEnd"/>
            <w:r w:rsidRPr="00784DCF">
              <w:rPr>
                <w:rFonts w:ascii="Times New Roman" w:hAnsi="Times New Roman" w:cs="Times New Roman"/>
                <w:i/>
                <w:color w:val="000000"/>
              </w:rPr>
              <w:t xml:space="preserve"> </w:t>
            </w:r>
            <w:proofErr w:type="spellStart"/>
            <w:r w:rsidRPr="00784DCF">
              <w:rPr>
                <w:rFonts w:ascii="Times New Roman" w:hAnsi="Times New Roman" w:cs="Times New Roman"/>
                <w:i/>
                <w:color w:val="000000"/>
              </w:rPr>
              <w:t>nocturnum</w:t>
            </w:r>
            <w:proofErr w:type="spellEnd"/>
            <w:r w:rsidRPr="00784DCF">
              <w:rPr>
                <w:rFonts w:ascii="Times New Roman" w:hAnsi="Times New Roman" w:cs="Times New Roman"/>
                <w:i/>
                <w:color w:val="000000"/>
              </w:rPr>
              <w:t xml:space="preserve"> </w:t>
            </w:r>
          </w:p>
        </w:tc>
        <w:tc>
          <w:tcPr>
            <w:tcW w:w="2250" w:type="dxa"/>
            <w:noWrap/>
            <w:hideMark/>
          </w:tcPr>
          <w:p w14:paraId="6B5BDC48"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M84FlmaL","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3E1E9B03"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77" w:history="1">
              <w:r w:rsidR="00784DCF" w:rsidRPr="00784DCF">
                <w:rPr>
                  <w:rFonts w:ascii="Times New Roman" w:hAnsi="Times New Roman" w:cs="Times New Roman"/>
                  <w:color w:val="0000FF"/>
                  <w:u w:val="single"/>
                </w:rPr>
                <w:t>https://doi.org/10.1093/molbev/msx162</w:t>
              </w:r>
            </w:hyperlink>
          </w:p>
        </w:tc>
      </w:tr>
      <w:tr w:rsidR="00784DCF" w:rsidRPr="00784DCF" w14:paraId="7BF6F0D8" w14:textId="77777777" w:rsidTr="00816631">
        <w:trPr>
          <w:trHeight w:val="300"/>
        </w:trPr>
        <w:tc>
          <w:tcPr>
            <w:tcW w:w="3888" w:type="dxa"/>
            <w:noWrap/>
            <w:hideMark/>
          </w:tcPr>
          <w:p w14:paraId="6C48052E"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Pyxidicula</w:t>
            </w:r>
            <w:proofErr w:type="spellEnd"/>
            <w:r w:rsidRPr="00784DCF">
              <w:rPr>
                <w:rFonts w:ascii="Times New Roman" w:hAnsi="Times New Roman" w:cs="Times New Roman"/>
                <w:i/>
                <w:color w:val="000000"/>
              </w:rPr>
              <w:t xml:space="preserve"> </w:t>
            </w:r>
            <w:proofErr w:type="spellStart"/>
            <w:r w:rsidRPr="00784DCF">
              <w:rPr>
                <w:rFonts w:ascii="Times New Roman" w:hAnsi="Times New Roman" w:cs="Times New Roman"/>
                <w:i/>
                <w:color w:val="000000"/>
              </w:rPr>
              <w:t>operculatum</w:t>
            </w:r>
            <w:proofErr w:type="spellEnd"/>
          </w:p>
        </w:tc>
        <w:tc>
          <w:tcPr>
            <w:tcW w:w="2250" w:type="dxa"/>
            <w:noWrap/>
            <w:hideMark/>
          </w:tcPr>
          <w:p w14:paraId="21FBB7B7"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dcRovkDP","properties":{"formattedCitation":"[59]","plainCitation":"[59]","noteIndex":0},"citationItems":[{"id":1603,"uris":["http://zotero.org/users/local/GJAAO8zs/items/5TG3VZXX"],"uri":["http://zotero.org/users/local/GJAAO8zs/items/5TG3VZXX"],"itemData":{"id":1603,"type":"article-journal","abstract":"Summary\nLife was microbial for the majority of Earth’s history, but as very few microbial lineages leave a fossil record, the Precambrian evolution of life remains shrouded in mystery. Shelled (testate) amoebae stand out as an exception with rich documented diversity in the Neoproterozoic as vase-shaped microfossils (VSMs). While there is general consensus that most of these can be attributed to the Arcellinida lineage in Amoebozoa, it is still unclear whether they can be used as key fossils for interpretation of early eukaryotic evolution. Here, we present a well-resolved phylogenomic reconstruction based on 250 genes, obtained using single-cell transcriptomic techniques from a representative selection of 19 Arcellinid testate amoeba taxa. The robust phylogenetic framework enables deeper interpretations of evolution in this lineage and demanded an updated classification of the group. Additionally, we performed reconstruction of ancestral morphologies, yielding hypothetical ancestors remarkably similar to existing Neoproterozoic VSMs. We demonstrate that major lineages of testate amoebae were already diversified before the Sturtian glaciation (720 mya), supporting the hypothesis that massive eukaryotic diversification took place in the early Neoproterozoic and congruent with the interpretation that VSM are arcellinid testate amoebae.","container-title":"Current Biology","DOI":"10.1016/j.cub.2019.01.078","ISSN":"0960-9822","issue":"6","journalAbbreviation":"Current Biology","page":"991-1001.e3","title":"Phylogenomics and Morphological Reconstruction of Arcellinida Testate Amoebae Highlight Diversity of Microbial Eukaryotes in the Neoproterozoic","volume":"29","author":[{"family":"Lahr","given":"Daniel J.G."},{"family":"Kosakyan","given":"Anush"},{"family":"Lara","given":"Enrique"},{"family":"Mitchell","given":"Edward A.D."},{"family":"Morais","given":"Luana"},{"family":"Porfirio-Sousa","given":"Alfredo L."},{"family":"Ribeiro","given":"Giulia M."},{"family":"Tice","given":"Alexander K."},{"family":"Pánek","given":"Tomáš"},{"family":"Kang","given":"Seungho"},{"family":"Brown","given":"Matthew W."}],"issued":{"date-parts":[["2019",3,18]]}}}],"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59]</w:t>
            </w:r>
            <w:r w:rsidRPr="00784DCF">
              <w:rPr>
                <w:rFonts w:ascii="Times New Roman" w:hAnsi="Times New Roman" w:cs="Times New Roman"/>
                <w:color w:val="000000"/>
              </w:rPr>
              <w:fldChar w:fldCharType="end"/>
            </w:r>
          </w:p>
        </w:tc>
        <w:tc>
          <w:tcPr>
            <w:tcW w:w="4320" w:type="dxa"/>
            <w:noWrap/>
            <w:hideMark/>
          </w:tcPr>
          <w:p w14:paraId="50C3A0A6" w14:textId="77777777" w:rsidR="00784DCF" w:rsidRPr="00784DCF" w:rsidRDefault="00784DCF" w:rsidP="00816631">
            <w:pPr>
              <w:tabs>
                <w:tab w:val="left" w:pos="720"/>
              </w:tabs>
              <w:jc w:val="both"/>
              <w:rPr>
                <w:rFonts w:ascii="Times New Roman" w:hAnsi="Times New Roman" w:cs="Times New Roman"/>
                <w:color w:val="000000"/>
                <w:sz w:val="18"/>
                <w:szCs w:val="18"/>
              </w:rPr>
            </w:pPr>
            <w:r w:rsidRPr="00784DCF">
              <w:rPr>
                <w:rFonts w:ascii="Times New Roman" w:hAnsi="Times New Roman" w:cs="Times New Roman"/>
                <w:color w:val="000000"/>
              </w:rPr>
              <w:t>https://doi.org/10.1016/j.cub.2019.01.078</w:t>
            </w:r>
          </w:p>
        </w:tc>
      </w:tr>
      <w:tr w:rsidR="00784DCF" w:rsidRPr="00784DCF" w14:paraId="3C669C9A" w14:textId="77777777" w:rsidTr="00816631">
        <w:trPr>
          <w:trHeight w:val="300"/>
        </w:trPr>
        <w:tc>
          <w:tcPr>
            <w:tcW w:w="3888" w:type="dxa"/>
            <w:noWrap/>
            <w:hideMark/>
          </w:tcPr>
          <w:p w14:paraId="4B8287ED"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Rhizamoeba</w:t>
            </w:r>
            <w:proofErr w:type="spellEnd"/>
            <w:r w:rsidRPr="00784DCF">
              <w:rPr>
                <w:rFonts w:ascii="Times New Roman" w:hAnsi="Times New Roman" w:cs="Times New Roman"/>
                <w:i/>
                <w:color w:val="000000"/>
              </w:rPr>
              <w:t xml:space="preserve"> </w:t>
            </w:r>
            <w:proofErr w:type="spellStart"/>
            <w:r w:rsidRPr="00784DCF">
              <w:rPr>
                <w:rFonts w:ascii="Times New Roman" w:hAnsi="Times New Roman" w:cs="Times New Roman"/>
                <w:i/>
                <w:color w:val="000000"/>
              </w:rPr>
              <w:t>saonxica</w:t>
            </w:r>
            <w:proofErr w:type="spellEnd"/>
          </w:p>
        </w:tc>
        <w:tc>
          <w:tcPr>
            <w:tcW w:w="2250" w:type="dxa"/>
            <w:noWrap/>
            <w:hideMark/>
          </w:tcPr>
          <w:p w14:paraId="69A579DE"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fU7VLpz8","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0C4133A3"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78" w:history="1">
              <w:r w:rsidR="00784DCF" w:rsidRPr="00784DCF">
                <w:rPr>
                  <w:rFonts w:ascii="Times New Roman" w:hAnsi="Times New Roman" w:cs="Times New Roman"/>
                  <w:color w:val="0000FF"/>
                  <w:u w:val="single"/>
                </w:rPr>
                <w:t>https://doi.org/10.1093/molbev/msx162</w:t>
              </w:r>
            </w:hyperlink>
          </w:p>
        </w:tc>
      </w:tr>
      <w:tr w:rsidR="00784DCF" w:rsidRPr="00784DCF" w14:paraId="4F3EEA97" w14:textId="77777777" w:rsidTr="00816631">
        <w:trPr>
          <w:trHeight w:val="300"/>
        </w:trPr>
        <w:tc>
          <w:tcPr>
            <w:tcW w:w="3888" w:type="dxa"/>
            <w:noWrap/>
            <w:hideMark/>
          </w:tcPr>
          <w:p w14:paraId="4792961D"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Rhizomastix</w:t>
            </w:r>
            <w:proofErr w:type="spellEnd"/>
            <w:r w:rsidRPr="00784DCF">
              <w:rPr>
                <w:rFonts w:ascii="Times New Roman" w:hAnsi="Times New Roman" w:cs="Times New Roman"/>
                <w:i/>
                <w:color w:val="000000"/>
              </w:rPr>
              <w:t xml:space="preserve"> elongate</w:t>
            </w:r>
          </w:p>
        </w:tc>
        <w:tc>
          <w:tcPr>
            <w:tcW w:w="2250" w:type="dxa"/>
            <w:noWrap/>
            <w:hideMark/>
          </w:tcPr>
          <w:p w14:paraId="5D95AC07"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Vegyn9Nn","properties":{"formattedCitation":"[15]","plainCitation":"[15]","dontUpdate":true,"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9kCv7K6k","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r w:rsidRPr="00784DCF">
              <w:rPr>
                <w:rFonts w:ascii="Times New Roman" w:hAnsi="Times New Roman" w:cs="Times New Roman"/>
                <w:color w:val="000000"/>
              </w:rPr>
              <w:fldChar w:fldCharType="end"/>
            </w:r>
          </w:p>
        </w:tc>
        <w:tc>
          <w:tcPr>
            <w:tcW w:w="4320" w:type="dxa"/>
            <w:noWrap/>
            <w:hideMark/>
          </w:tcPr>
          <w:p w14:paraId="51F56C0C"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79" w:history="1">
              <w:r w:rsidR="00784DCF" w:rsidRPr="00784DCF">
                <w:rPr>
                  <w:rFonts w:ascii="Times New Roman" w:hAnsi="Times New Roman" w:cs="Times New Roman"/>
                  <w:color w:val="0000FF"/>
                  <w:u w:val="single"/>
                </w:rPr>
                <w:t>https://doi.org/10.1093/molbev/msx162</w:t>
              </w:r>
            </w:hyperlink>
          </w:p>
        </w:tc>
      </w:tr>
      <w:tr w:rsidR="00784DCF" w:rsidRPr="00784DCF" w14:paraId="2DEBB8AA" w14:textId="77777777" w:rsidTr="00816631">
        <w:trPr>
          <w:trHeight w:val="300"/>
        </w:trPr>
        <w:tc>
          <w:tcPr>
            <w:tcW w:w="3888" w:type="dxa"/>
            <w:noWrap/>
            <w:hideMark/>
          </w:tcPr>
          <w:p w14:paraId="3BBA81B7"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Rhizomastix</w:t>
            </w:r>
            <w:proofErr w:type="spellEnd"/>
            <w:r w:rsidRPr="00784DCF">
              <w:rPr>
                <w:rFonts w:ascii="Times New Roman" w:hAnsi="Times New Roman" w:cs="Times New Roman"/>
                <w:i/>
                <w:color w:val="000000"/>
              </w:rPr>
              <w:t xml:space="preserve"> libera</w:t>
            </w:r>
          </w:p>
        </w:tc>
        <w:tc>
          <w:tcPr>
            <w:tcW w:w="2250" w:type="dxa"/>
            <w:noWrap/>
            <w:hideMark/>
          </w:tcPr>
          <w:p w14:paraId="7D0F21AB"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WYGpqW9G","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488B954E"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80" w:history="1">
              <w:r w:rsidR="00784DCF" w:rsidRPr="00784DCF">
                <w:rPr>
                  <w:rFonts w:ascii="Times New Roman" w:hAnsi="Times New Roman" w:cs="Times New Roman"/>
                  <w:color w:val="0000FF"/>
                  <w:u w:val="single"/>
                </w:rPr>
                <w:t>https://doi.org/10.1093/molbev/msx162</w:t>
              </w:r>
            </w:hyperlink>
          </w:p>
        </w:tc>
      </w:tr>
      <w:tr w:rsidR="00784DCF" w:rsidRPr="00784DCF" w14:paraId="4CD197DB" w14:textId="77777777" w:rsidTr="00816631">
        <w:trPr>
          <w:trHeight w:val="300"/>
        </w:trPr>
        <w:tc>
          <w:tcPr>
            <w:tcW w:w="3888" w:type="dxa"/>
            <w:noWrap/>
            <w:hideMark/>
          </w:tcPr>
          <w:p w14:paraId="471817BE"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Ripella</w:t>
            </w:r>
            <w:proofErr w:type="spellEnd"/>
            <w:r w:rsidRPr="00784DCF">
              <w:rPr>
                <w:rFonts w:ascii="Times New Roman" w:hAnsi="Times New Roman" w:cs="Times New Roman"/>
                <w:i/>
                <w:color w:val="000000"/>
              </w:rPr>
              <w:t xml:space="preserve"> </w:t>
            </w:r>
            <w:r w:rsidRPr="00784DCF">
              <w:rPr>
                <w:rFonts w:ascii="Times New Roman" w:hAnsi="Times New Roman" w:cs="Times New Roman"/>
                <w:color w:val="000000"/>
              </w:rPr>
              <w:t>sp.</w:t>
            </w:r>
          </w:p>
        </w:tc>
        <w:tc>
          <w:tcPr>
            <w:tcW w:w="2250" w:type="dxa"/>
            <w:noWrap/>
            <w:hideMark/>
          </w:tcPr>
          <w:p w14:paraId="0253A088"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GXC1RKRU","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5D421FFA"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81" w:history="1">
              <w:r w:rsidR="00784DCF" w:rsidRPr="00784DCF">
                <w:rPr>
                  <w:rFonts w:ascii="Times New Roman" w:hAnsi="Times New Roman" w:cs="Times New Roman"/>
                  <w:color w:val="0000FF"/>
                  <w:u w:val="single"/>
                </w:rPr>
                <w:t>https://doi.org/10.1093/molbev/msx162</w:t>
              </w:r>
            </w:hyperlink>
          </w:p>
        </w:tc>
      </w:tr>
      <w:tr w:rsidR="00784DCF" w:rsidRPr="00784DCF" w14:paraId="332A25A9" w14:textId="77777777" w:rsidTr="00816631">
        <w:trPr>
          <w:trHeight w:val="300"/>
        </w:trPr>
        <w:tc>
          <w:tcPr>
            <w:tcW w:w="3888" w:type="dxa"/>
            <w:noWrap/>
            <w:hideMark/>
          </w:tcPr>
          <w:p w14:paraId="1FBB9BD4"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Sapocribrum</w:t>
            </w:r>
            <w:proofErr w:type="spellEnd"/>
            <w:r w:rsidRPr="00784DCF">
              <w:rPr>
                <w:rFonts w:ascii="Times New Roman" w:hAnsi="Times New Roman" w:cs="Times New Roman"/>
                <w:i/>
                <w:color w:val="000000"/>
              </w:rPr>
              <w:t xml:space="preserve"> </w:t>
            </w:r>
            <w:proofErr w:type="spellStart"/>
            <w:r w:rsidRPr="00784DCF">
              <w:rPr>
                <w:rFonts w:ascii="Times New Roman" w:hAnsi="Times New Roman" w:cs="Times New Roman"/>
                <w:i/>
                <w:color w:val="000000"/>
              </w:rPr>
              <w:t>chincoteaguense</w:t>
            </w:r>
            <w:proofErr w:type="spellEnd"/>
          </w:p>
        </w:tc>
        <w:tc>
          <w:tcPr>
            <w:tcW w:w="2250" w:type="dxa"/>
            <w:noWrap/>
            <w:hideMark/>
          </w:tcPr>
          <w:p w14:paraId="7B55E3BC"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t>MMETSP0437</w:t>
            </w:r>
          </w:p>
        </w:tc>
        <w:tc>
          <w:tcPr>
            <w:tcW w:w="4320" w:type="dxa"/>
            <w:noWrap/>
            <w:hideMark/>
          </w:tcPr>
          <w:p w14:paraId="290EADB1"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t>https://www.imicrobe.us/assembly/view/314</w:t>
            </w:r>
          </w:p>
        </w:tc>
      </w:tr>
      <w:tr w:rsidR="00784DCF" w:rsidRPr="00784DCF" w14:paraId="3DF29505" w14:textId="77777777" w:rsidTr="00816631">
        <w:trPr>
          <w:trHeight w:val="300"/>
        </w:trPr>
        <w:tc>
          <w:tcPr>
            <w:tcW w:w="3888" w:type="dxa"/>
            <w:noWrap/>
            <w:hideMark/>
          </w:tcPr>
          <w:p w14:paraId="72F38D5F" w14:textId="77777777" w:rsidR="00784DCF" w:rsidRPr="00784DCF" w:rsidRDefault="00784DCF" w:rsidP="00816631">
            <w:pPr>
              <w:tabs>
                <w:tab w:val="left" w:pos="720"/>
              </w:tabs>
              <w:jc w:val="both"/>
              <w:rPr>
                <w:rFonts w:ascii="Times New Roman" w:hAnsi="Times New Roman" w:cs="Times New Roman"/>
                <w:bCs/>
                <w:i/>
                <w:sz w:val="20"/>
                <w:szCs w:val="20"/>
              </w:rPr>
            </w:pPr>
            <w:proofErr w:type="spellStart"/>
            <w:r w:rsidRPr="00784DCF">
              <w:rPr>
                <w:rFonts w:ascii="Times New Roman" w:hAnsi="Times New Roman" w:cs="Times New Roman"/>
                <w:i/>
              </w:rPr>
              <w:t>Sappinia</w:t>
            </w:r>
            <w:proofErr w:type="spellEnd"/>
            <w:r w:rsidRPr="00784DCF">
              <w:rPr>
                <w:rFonts w:ascii="Times New Roman" w:hAnsi="Times New Roman" w:cs="Times New Roman"/>
                <w:i/>
              </w:rPr>
              <w:t xml:space="preserve"> </w:t>
            </w:r>
            <w:proofErr w:type="spellStart"/>
            <w:r w:rsidRPr="00784DCF">
              <w:rPr>
                <w:rFonts w:ascii="Times New Roman" w:hAnsi="Times New Roman" w:cs="Times New Roman"/>
                <w:i/>
              </w:rPr>
              <w:t>pedata</w:t>
            </w:r>
            <w:proofErr w:type="spellEnd"/>
          </w:p>
        </w:tc>
        <w:tc>
          <w:tcPr>
            <w:tcW w:w="2250" w:type="dxa"/>
            <w:noWrap/>
            <w:hideMark/>
          </w:tcPr>
          <w:p w14:paraId="04837292"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olUe9pHt","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41CF04A9"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82" w:history="1">
              <w:r w:rsidR="00784DCF" w:rsidRPr="00784DCF">
                <w:rPr>
                  <w:rFonts w:ascii="Times New Roman" w:hAnsi="Times New Roman" w:cs="Times New Roman"/>
                  <w:color w:val="0000FF"/>
                  <w:u w:val="single"/>
                </w:rPr>
                <w:t>https://doi.org/10.1093/molbev/msx162</w:t>
              </w:r>
            </w:hyperlink>
          </w:p>
        </w:tc>
      </w:tr>
      <w:tr w:rsidR="00784DCF" w:rsidRPr="00784DCF" w14:paraId="7F5FF388" w14:textId="77777777" w:rsidTr="00816631">
        <w:trPr>
          <w:trHeight w:val="300"/>
        </w:trPr>
        <w:tc>
          <w:tcPr>
            <w:tcW w:w="3888" w:type="dxa"/>
            <w:noWrap/>
            <w:hideMark/>
          </w:tcPr>
          <w:p w14:paraId="1E4BC18D" w14:textId="77777777" w:rsidR="00784DCF" w:rsidRPr="00784DCF" w:rsidRDefault="00784DCF" w:rsidP="00816631">
            <w:pPr>
              <w:tabs>
                <w:tab w:val="left" w:pos="720"/>
              </w:tabs>
              <w:jc w:val="both"/>
              <w:rPr>
                <w:rFonts w:ascii="Times New Roman" w:hAnsi="Times New Roman" w:cs="Times New Roman"/>
                <w:bCs/>
                <w:i/>
                <w:sz w:val="20"/>
                <w:szCs w:val="20"/>
              </w:rPr>
            </w:pPr>
            <w:proofErr w:type="spellStart"/>
            <w:r w:rsidRPr="00784DCF">
              <w:rPr>
                <w:rFonts w:ascii="Times New Roman" w:hAnsi="Times New Roman" w:cs="Times New Roman"/>
                <w:i/>
              </w:rPr>
              <w:t>Schizoplasmodiopsis</w:t>
            </w:r>
            <w:proofErr w:type="spellEnd"/>
            <w:r w:rsidRPr="00784DCF">
              <w:rPr>
                <w:rFonts w:ascii="Times New Roman" w:hAnsi="Times New Roman" w:cs="Times New Roman"/>
                <w:i/>
              </w:rPr>
              <w:t xml:space="preserve"> </w:t>
            </w:r>
            <w:proofErr w:type="spellStart"/>
            <w:r w:rsidRPr="00784DCF">
              <w:rPr>
                <w:rFonts w:ascii="Times New Roman" w:hAnsi="Times New Roman" w:cs="Times New Roman"/>
                <w:i/>
              </w:rPr>
              <w:t>pseudoendospora</w:t>
            </w:r>
            <w:proofErr w:type="spellEnd"/>
            <w:r w:rsidRPr="00784DCF">
              <w:rPr>
                <w:rFonts w:ascii="Times New Roman" w:hAnsi="Times New Roman" w:cs="Times New Roman"/>
                <w:i/>
              </w:rPr>
              <w:t xml:space="preserve"> </w:t>
            </w:r>
          </w:p>
        </w:tc>
        <w:tc>
          <w:tcPr>
            <w:tcW w:w="2250" w:type="dxa"/>
            <w:noWrap/>
            <w:hideMark/>
          </w:tcPr>
          <w:p w14:paraId="5B4D04CE"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lJUYhOWJ","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34BE30B9"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83" w:history="1">
              <w:r w:rsidR="00784DCF" w:rsidRPr="00784DCF">
                <w:rPr>
                  <w:rFonts w:ascii="Times New Roman" w:hAnsi="Times New Roman" w:cs="Times New Roman"/>
                  <w:color w:val="0000FF"/>
                  <w:u w:val="single"/>
                </w:rPr>
                <w:t>https://doi.org/10.1093/molbev/msx162</w:t>
              </w:r>
            </w:hyperlink>
          </w:p>
        </w:tc>
      </w:tr>
      <w:tr w:rsidR="00784DCF" w:rsidRPr="00784DCF" w14:paraId="58A8E401" w14:textId="77777777" w:rsidTr="00816631">
        <w:trPr>
          <w:trHeight w:val="300"/>
        </w:trPr>
        <w:tc>
          <w:tcPr>
            <w:tcW w:w="3888" w:type="dxa"/>
            <w:noWrap/>
            <w:hideMark/>
          </w:tcPr>
          <w:p w14:paraId="1F0EAFCE" w14:textId="77777777" w:rsidR="00784DCF" w:rsidRPr="00784DCF" w:rsidRDefault="00784DCF" w:rsidP="00816631">
            <w:pPr>
              <w:tabs>
                <w:tab w:val="left" w:pos="720"/>
              </w:tabs>
              <w:jc w:val="both"/>
              <w:rPr>
                <w:rFonts w:ascii="Times New Roman" w:hAnsi="Times New Roman" w:cs="Times New Roman"/>
                <w:bCs/>
                <w:i/>
                <w:sz w:val="20"/>
                <w:szCs w:val="20"/>
              </w:rPr>
            </w:pPr>
            <w:proofErr w:type="spellStart"/>
            <w:r w:rsidRPr="00784DCF">
              <w:rPr>
                <w:rFonts w:ascii="Times New Roman" w:hAnsi="Times New Roman" w:cs="Times New Roman"/>
                <w:i/>
              </w:rPr>
              <w:t>Schizoplasmodiopsis</w:t>
            </w:r>
            <w:proofErr w:type="spellEnd"/>
            <w:r w:rsidRPr="00784DCF">
              <w:rPr>
                <w:rFonts w:ascii="Times New Roman" w:hAnsi="Times New Roman" w:cs="Times New Roman"/>
                <w:i/>
              </w:rPr>
              <w:t xml:space="preserve"> vulgaris </w:t>
            </w:r>
          </w:p>
        </w:tc>
        <w:tc>
          <w:tcPr>
            <w:tcW w:w="2250" w:type="dxa"/>
            <w:noWrap/>
            <w:hideMark/>
          </w:tcPr>
          <w:p w14:paraId="117B2E02"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RE9xEVz0","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3DA0B0BC"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84" w:history="1">
              <w:r w:rsidR="00784DCF" w:rsidRPr="00784DCF">
                <w:rPr>
                  <w:rFonts w:ascii="Times New Roman" w:hAnsi="Times New Roman" w:cs="Times New Roman"/>
                  <w:color w:val="0000FF"/>
                  <w:u w:val="single"/>
                </w:rPr>
                <w:t>https://doi.org/10.1093/molbev/msx162</w:t>
              </w:r>
            </w:hyperlink>
          </w:p>
        </w:tc>
      </w:tr>
      <w:tr w:rsidR="00784DCF" w:rsidRPr="00784DCF" w14:paraId="5721BEF9" w14:textId="77777777" w:rsidTr="00816631">
        <w:trPr>
          <w:trHeight w:val="300"/>
        </w:trPr>
        <w:tc>
          <w:tcPr>
            <w:tcW w:w="3888" w:type="dxa"/>
            <w:noWrap/>
          </w:tcPr>
          <w:p w14:paraId="623FCDAF" w14:textId="77777777" w:rsidR="00784DCF" w:rsidRPr="00784DCF" w:rsidRDefault="00784DCF" w:rsidP="00816631">
            <w:pPr>
              <w:tabs>
                <w:tab w:val="left" w:pos="720"/>
              </w:tabs>
              <w:jc w:val="both"/>
              <w:rPr>
                <w:rFonts w:ascii="Times New Roman" w:hAnsi="Times New Roman" w:cs="Times New Roman"/>
                <w:i/>
              </w:rPr>
            </w:pPr>
            <w:proofErr w:type="spellStart"/>
            <w:r w:rsidRPr="00784DCF">
              <w:rPr>
                <w:rFonts w:ascii="Times New Roman" w:hAnsi="Times New Roman" w:cs="Times New Roman"/>
                <w:i/>
              </w:rPr>
              <w:t>Speleostelium</w:t>
            </w:r>
            <w:proofErr w:type="spellEnd"/>
            <w:r w:rsidRPr="00784DCF">
              <w:rPr>
                <w:rFonts w:ascii="Times New Roman" w:hAnsi="Times New Roman" w:cs="Times New Roman"/>
                <w:i/>
              </w:rPr>
              <w:t xml:space="preserve"> </w:t>
            </w:r>
            <w:proofErr w:type="spellStart"/>
            <w:r w:rsidRPr="00784DCF">
              <w:rPr>
                <w:rFonts w:ascii="Times New Roman" w:hAnsi="Times New Roman" w:cs="Times New Roman"/>
                <w:i/>
              </w:rPr>
              <w:t>caveatum</w:t>
            </w:r>
            <w:proofErr w:type="spellEnd"/>
          </w:p>
        </w:tc>
        <w:tc>
          <w:tcPr>
            <w:tcW w:w="2250" w:type="dxa"/>
            <w:noWrap/>
          </w:tcPr>
          <w:p w14:paraId="44C28BD0"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t>PRJNA495862</w:t>
            </w:r>
          </w:p>
        </w:tc>
        <w:tc>
          <w:tcPr>
            <w:tcW w:w="4320" w:type="dxa"/>
            <w:noWrap/>
          </w:tcPr>
          <w:p w14:paraId="767A9136" w14:textId="77777777" w:rsidR="00784DCF" w:rsidRPr="00784DCF" w:rsidRDefault="00816631" w:rsidP="00816631">
            <w:pPr>
              <w:jc w:val="both"/>
              <w:rPr>
                <w:rFonts w:ascii="Times New Roman" w:hAnsi="Times New Roman" w:cs="Times New Roman"/>
              </w:rPr>
            </w:pPr>
            <w:hyperlink r:id="rId85" w:history="1">
              <w:r w:rsidR="00784DCF" w:rsidRPr="00784DCF">
                <w:rPr>
                  <w:rStyle w:val="Hyperlink"/>
                  <w:rFonts w:ascii="Times New Roman" w:hAnsi="Times New Roman" w:cs="Times New Roman"/>
                </w:rPr>
                <w:t>https://www.ncbi.nlm.nih.gov/bioproject/PRJNA495862</w:t>
              </w:r>
            </w:hyperlink>
          </w:p>
        </w:tc>
      </w:tr>
      <w:tr w:rsidR="00784DCF" w:rsidRPr="00784DCF" w14:paraId="0AA12D91" w14:textId="77777777" w:rsidTr="00816631">
        <w:trPr>
          <w:trHeight w:val="300"/>
        </w:trPr>
        <w:tc>
          <w:tcPr>
            <w:tcW w:w="3888" w:type="dxa"/>
            <w:noWrap/>
            <w:hideMark/>
          </w:tcPr>
          <w:p w14:paraId="44A84820" w14:textId="77777777" w:rsidR="00784DCF" w:rsidRPr="00784DCF" w:rsidRDefault="00784DCF" w:rsidP="00816631">
            <w:pPr>
              <w:tabs>
                <w:tab w:val="left" w:pos="720"/>
              </w:tabs>
              <w:jc w:val="both"/>
              <w:rPr>
                <w:rFonts w:ascii="Times New Roman" w:hAnsi="Times New Roman" w:cs="Times New Roman"/>
                <w:bCs/>
                <w:i/>
                <w:sz w:val="20"/>
                <w:szCs w:val="20"/>
              </w:rPr>
            </w:pPr>
            <w:proofErr w:type="spellStart"/>
            <w:r w:rsidRPr="00784DCF">
              <w:rPr>
                <w:rFonts w:ascii="Times New Roman" w:hAnsi="Times New Roman" w:cs="Times New Roman"/>
                <w:i/>
              </w:rPr>
              <w:t>Soliformovum</w:t>
            </w:r>
            <w:proofErr w:type="spellEnd"/>
            <w:r w:rsidRPr="00784DCF">
              <w:rPr>
                <w:rFonts w:ascii="Times New Roman" w:hAnsi="Times New Roman" w:cs="Times New Roman"/>
                <w:i/>
              </w:rPr>
              <w:t xml:space="preserve"> </w:t>
            </w:r>
            <w:proofErr w:type="spellStart"/>
            <w:r w:rsidRPr="00784DCF">
              <w:rPr>
                <w:rFonts w:ascii="Times New Roman" w:hAnsi="Times New Roman" w:cs="Times New Roman"/>
                <w:i/>
              </w:rPr>
              <w:t>irregularis</w:t>
            </w:r>
            <w:proofErr w:type="spellEnd"/>
            <w:r w:rsidRPr="00784DCF">
              <w:rPr>
                <w:rFonts w:ascii="Times New Roman" w:hAnsi="Times New Roman" w:cs="Times New Roman"/>
                <w:i/>
              </w:rPr>
              <w:t xml:space="preserve"> </w:t>
            </w:r>
          </w:p>
        </w:tc>
        <w:tc>
          <w:tcPr>
            <w:tcW w:w="2250" w:type="dxa"/>
            <w:noWrap/>
            <w:hideMark/>
          </w:tcPr>
          <w:p w14:paraId="06E3BC29"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x2a6uBPZ","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69B61DC6"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86" w:history="1">
              <w:r w:rsidR="00784DCF" w:rsidRPr="00784DCF">
                <w:rPr>
                  <w:rFonts w:ascii="Times New Roman" w:hAnsi="Times New Roman" w:cs="Times New Roman"/>
                  <w:color w:val="0000FF"/>
                  <w:u w:val="single"/>
                </w:rPr>
                <w:t>https://doi.org/10.1093/molbev/msx162</w:t>
              </w:r>
            </w:hyperlink>
          </w:p>
        </w:tc>
      </w:tr>
      <w:tr w:rsidR="00784DCF" w:rsidRPr="00784DCF" w14:paraId="721C6542" w14:textId="77777777" w:rsidTr="00816631">
        <w:trPr>
          <w:trHeight w:val="300"/>
        </w:trPr>
        <w:tc>
          <w:tcPr>
            <w:tcW w:w="3888" w:type="dxa"/>
            <w:noWrap/>
            <w:hideMark/>
          </w:tcPr>
          <w:p w14:paraId="645DD815" w14:textId="77777777" w:rsidR="00784DCF" w:rsidRPr="00784DCF" w:rsidRDefault="00784DCF" w:rsidP="00816631">
            <w:pPr>
              <w:tabs>
                <w:tab w:val="left" w:pos="720"/>
              </w:tabs>
              <w:jc w:val="both"/>
              <w:rPr>
                <w:rFonts w:ascii="Times New Roman" w:hAnsi="Times New Roman" w:cs="Times New Roman"/>
                <w:bCs/>
                <w:i/>
                <w:sz w:val="20"/>
                <w:szCs w:val="20"/>
              </w:rPr>
            </w:pPr>
            <w:proofErr w:type="spellStart"/>
            <w:r w:rsidRPr="00784DCF">
              <w:rPr>
                <w:rFonts w:ascii="Times New Roman" w:hAnsi="Times New Roman" w:cs="Times New Roman"/>
                <w:i/>
              </w:rPr>
              <w:t>Squamamoeba</w:t>
            </w:r>
            <w:proofErr w:type="spellEnd"/>
            <w:r w:rsidRPr="00784DCF">
              <w:rPr>
                <w:rFonts w:ascii="Times New Roman" w:hAnsi="Times New Roman" w:cs="Times New Roman"/>
                <w:i/>
              </w:rPr>
              <w:t xml:space="preserve"> japonica</w:t>
            </w:r>
          </w:p>
        </w:tc>
        <w:tc>
          <w:tcPr>
            <w:tcW w:w="2250" w:type="dxa"/>
            <w:noWrap/>
            <w:hideMark/>
          </w:tcPr>
          <w:p w14:paraId="7F37979C"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fBFpyihq","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12C030CA"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87" w:history="1">
              <w:r w:rsidR="00784DCF" w:rsidRPr="00784DCF">
                <w:rPr>
                  <w:rFonts w:ascii="Times New Roman" w:hAnsi="Times New Roman" w:cs="Times New Roman"/>
                  <w:color w:val="0000FF"/>
                  <w:u w:val="single"/>
                </w:rPr>
                <w:t>https://doi.org/10.1093/molbev/msx162</w:t>
              </w:r>
            </w:hyperlink>
          </w:p>
        </w:tc>
      </w:tr>
      <w:tr w:rsidR="00784DCF" w:rsidRPr="00784DCF" w14:paraId="7F9AE060" w14:textId="77777777" w:rsidTr="00816631">
        <w:trPr>
          <w:trHeight w:val="300"/>
        </w:trPr>
        <w:tc>
          <w:tcPr>
            <w:tcW w:w="3888" w:type="dxa"/>
            <w:noWrap/>
            <w:hideMark/>
          </w:tcPr>
          <w:p w14:paraId="466597CD" w14:textId="77777777" w:rsidR="00784DCF" w:rsidRPr="00784DCF" w:rsidRDefault="00784DCF" w:rsidP="00816631">
            <w:pPr>
              <w:tabs>
                <w:tab w:val="left" w:pos="720"/>
              </w:tabs>
              <w:jc w:val="both"/>
              <w:rPr>
                <w:rFonts w:ascii="Times New Roman" w:hAnsi="Times New Roman" w:cs="Times New Roman"/>
                <w:bCs/>
                <w:i/>
                <w:sz w:val="20"/>
                <w:szCs w:val="20"/>
              </w:rPr>
            </w:pPr>
            <w:proofErr w:type="spellStart"/>
            <w:r w:rsidRPr="00784DCF">
              <w:rPr>
                <w:rFonts w:ascii="Times New Roman" w:hAnsi="Times New Roman" w:cs="Times New Roman"/>
                <w:i/>
              </w:rPr>
              <w:t>Stenamoeba</w:t>
            </w:r>
            <w:proofErr w:type="spellEnd"/>
            <w:r w:rsidRPr="00784DCF">
              <w:rPr>
                <w:rFonts w:ascii="Times New Roman" w:hAnsi="Times New Roman" w:cs="Times New Roman"/>
                <w:i/>
              </w:rPr>
              <w:t xml:space="preserve"> limacine</w:t>
            </w:r>
          </w:p>
        </w:tc>
        <w:tc>
          <w:tcPr>
            <w:tcW w:w="2250" w:type="dxa"/>
            <w:noWrap/>
            <w:hideMark/>
          </w:tcPr>
          <w:p w14:paraId="427D7302"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XVVG6LPv","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61B1DDE7"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88" w:history="1">
              <w:r w:rsidR="00784DCF" w:rsidRPr="00784DCF">
                <w:rPr>
                  <w:rFonts w:ascii="Times New Roman" w:hAnsi="Times New Roman" w:cs="Times New Roman"/>
                  <w:color w:val="0000FF"/>
                  <w:u w:val="single"/>
                </w:rPr>
                <w:t>https://doi.org/10.1093/molbev/msx162</w:t>
              </w:r>
            </w:hyperlink>
          </w:p>
        </w:tc>
      </w:tr>
      <w:tr w:rsidR="00784DCF" w:rsidRPr="00784DCF" w14:paraId="279FA0AB" w14:textId="77777777" w:rsidTr="00816631">
        <w:trPr>
          <w:trHeight w:val="300"/>
        </w:trPr>
        <w:tc>
          <w:tcPr>
            <w:tcW w:w="3888" w:type="dxa"/>
            <w:noWrap/>
            <w:hideMark/>
          </w:tcPr>
          <w:p w14:paraId="739EAD92" w14:textId="77777777" w:rsidR="00784DCF" w:rsidRPr="00784DCF" w:rsidRDefault="00784DCF" w:rsidP="00816631">
            <w:pPr>
              <w:tabs>
                <w:tab w:val="left" w:pos="720"/>
              </w:tabs>
              <w:jc w:val="both"/>
              <w:rPr>
                <w:rFonts w:ascii="Times New Roman" w:hAnsi="Times New Roman" w:cs="Times New Roman"/>
                <w:bCs/>
                <w:i/>
                <w:sz w:val="20"/>
                <w:szCs w:val="20"/>
              </w:rPr>
            </w:pPr>
            <w:proofErr w:type="spellStart"/>
            <w:r w:rsidRPr="00784DCF">
              <w:rPr>
                <w:rFonts w:ascii="Times New Roman" w:hAnsi="Times New Roman" w:cs="Times New Roman"/>
                <w:i/>
              </w:rPr>
              <w:t>Stenamoeba</w:t>
            </w:r>
            <w:proofErr w:type="spellEnd"/>
            <w:r w:rsidRPr="00784DCF">
              <w:rPr>
                <w:rFonts w:ascii="Times New Roman" w:hAnsi="Times New Roman" w:cs="Times New Roman"/>
                <w:i/>
              </w:rPr>
              <w:t xml:space="preserve"> </w:t>
            </w:r>
            <w:proofErr w:type="spellStart"/>
            <w:r w:rsidRPr="00784DCF">
              <w:rPr>
                <w:rFonts w:ascii="Times New Roman" w:hAnsi="Times New Roman" w:cs="Times New Roman"/>
                <w:i/>
              </w:rPr>
              <w:t>stenopodia</w:t>
            </w:r>
            <w:proofErr w:type="spellEnd"/>
          </w:p>
        </w:tc>
        <w:tc>
          <w:tcPr>
            <w:tcW w:w="2250" w:type="dxa"/>
            <w:noWrap/>
            <w:hideMark/>
          </w:tcPr>
          <w:p w14:paraId="2975AD0E"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NfqDVcLd","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227CC509"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89" w:history="1">
              <w:r w:rsidR="00784DCF" w:rsidRPr="00784DCF">
                <w:rPr>
                  <w:rFonts w:ascii="Times New Roman" w:hAnsi="Times New Roman" w:cs="Times New Roman"/>
                  <w:color w:val="0000FF"/>
                  <w:u w:val="single"/>
                </w:rPr>
                <w:t>https://doi.org/10.1093/molbev/msx162</w:t>
              </w:r>
            </w:hyperlink>
          </w:p>
        </w:tc>
      </w:tr>
      <w:tr w:rsidR="00784DCF" w:rsidRPr="00784DCF" w14:paraId="33FCC007" w14:textId="77777777" w:rsidTr="00816631">
        <w:trPr>
          <w:trHeight w:val="300"/>
        </w:trPr>
        <w:tc>
          <w:tcPr>
            <w:tcW w:w="3888" w:type="dxa"/>
            <w:noWrap/>
            <w:hideMark/>
          </w:tcPr>
          <w:p w14:paraId="31E39504" w14:textId="77777777" w:rsidR="00784DCF" w:rsidRPr="00784DCF" w:rsidRDefault="00784DCF" w:rsidP="00816631">
            <w:pPr>
              <w:tabs>
                <w:tab w:val="left" w:pos="720"/>
              </w:tabs>
              <w:jc w:val="both"/>
              <w:rPr>
                <w:rFonts w:ascii="Times New Roman" w:hAnsi="Times New Roman" w:cs="Times New Roman"/>
                <w:bCs/>
                <w:i/>
                <w:iCs/>
                <w:sz w:val="20"/>
                <w:szCs w:val="20"/>
              </w:rPr>
            </w:pPr>
            <w:proofErr w:type="spellStart"/>
            <w:r w:rsidRPr="00784DCF">
              <w:rPr>
                <w:rFonts w:ascii="Times New Roman" w:hAnsi="Times New Roman" w:cs="Times New Roman"/>
                <w:i/>
                <w:iCs/>
              </w:rPr>
              <w:t>Stygamoeba</w:t>
            </w:r>
            <w:proofErr w:type="spellEnd"/>
            <w:r w:rsidRPr="00784DCF">
              <w:rPr>
                <w:rFonts w:ascii="Times New Roman" w:hAnsi="Times New Roman" w:cs="Times New Roman"/>
                <w:i/>
                <w:iCs/>
              </w:rPr>
              <w:t xml:space="preserve"> </w:t>
            </w:r>
            <w:proofErr w:type="spellStart"/>
            <w:r w:rsidRPr="00784DCF">
              <w:rPr>
                <w:rFonts w:ascii="Times New Roman" w:hAnsi="Times New Roman" w:cs="Times New Roman"/>
                <w:i/>
                <w:iCs/>
              </w:rPr>
              <w:t>regulata</w:t>
            </w:r>
            <w:proofErr w:type="spellEnd"/>
            <w:r w:rsidRPr="00784DCF">
              <w:rPr>
                <w:rFonts w:ascii="Times New Roman" w:hAnsi="Times New Roman" w:cs="Times New Roman"/>
                <w:i/>
                <w:iCs/>
              </w:rPr>
              <w:t xml:space="preserve"> </w:t>
            </w:r>
          </w:p>
        </w:tc>
        <w:tc>
          <w:tcPr>
            <w:tcW w:w="2250" w:type="dxa"/>
            <w:noWrap/>
            <w:hideMark/>
          </w:tcPr>
          <w:p w14:paraId="02D88C94"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t>MMETSP0447</w:t>
            </w:r>
          </w:p>
        </w:tc>
        <w:tc>
          <w:tcPr>
            <w:tcW w:w="4320" w:type="dxa"/>
            <w:noWrap/>
            <w:hideMark/>
          </w:tcPr>
          <w:p w14:paraId="4895C03D"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t>https://www.imicrobe.us/assembly/view/316</w:t>
            </w:r>
          </w:p>
        </w:tc>
      </w:tr>
      <w:tr w:rsidR="00784DCF" w:rsidRPr="00784DCF" w14:paraId="299868EA" w14:textId="77777777" w:rsidTr="00816631">
        <w:trPr>
          <w:trHeight w:val="300"/>
        </w:trPr>
        <w:tc>
          <w:tcPr>
            <w:tcW w:w="3888" w:type="dxa"/>
            <w:noWrap/>
          </w:tcPr>
          <w:p w14:paraId="025F8B30" w14:textId="77777777" w:rsidR="00784DCF" w:rsidRPr="00784DCF" w:rsidRDefault="00784DCF" w:rsidP="00816631">
            <w:pPr>
              <w:jc w:val="both"/>
              <w:rPr>
                <w:rFonts w:ascii="Times New Roman" w:hAnsi="Times New Roman" w:cs="Times New Roman"/>
                <w:i/>
                <w:color w:val="000000"/>
                <w:sz w:val="20"/>
                <w:szCs w:val="20"/>
              </w:rPr>
            </w:pPr>
            <w:proofErr w:type="spellStart"/>
            <w:r w:rsidRPr="00784DCF">
              <w:rPr>
                <w:rStyle w:val="genometitle"/>
                <w:rFonts w:ascii="Times New Roman" w:hAnsi="Times New Roman" w:cs="Times New Roman"/>
                <w:bCs/>
                <w:i/>
                <w:color w:val="000000"/>
              </w:rPr>
              <w:t>Synstelium</w:t>
            </w:r>
            <w:proofErr w:type="spellEnd"/>
            <w:r w:rsidRPr="00784DCF">
              <w:rPr>
                <w:rStyle w:val="genometitle"/>
                <w:rFonts w:ascii="Times New Roman" w:hAnsi="Times New Roman" w:cs="Times New Roman"/>
                <w:bCs/>
                <w:i/>
                <w:color w:val="000000"/>
              </w:rPr>
              <w:t xml:space="preserve"> </w:t>
            </w:r>
            <w:proofErr w:type="spellStart"/>
            <w:r w:rsidRPr="00784DCF">
              <w:rPr>
                <w:rStyle w:val="genometitle"/>
                <w:rFonts w:ascii="Times New Roman" w:hAnsi="Times New Roman" w:cs="Times New Roman"/>
                <w:bCs/>
                <w:i/>
                <w:color w:val="000000"/>
              </w:rPr>
              <w:t>polycarpum</w:t>
            </w:r>
            <w:proofErr w:type="spellEnd"/>
          </w:p>
        </w:tc>
        <w:tc>
          <w:tcPr>
            <w:tcW w:w="2250" w:type="dxa"/>
            <w:noWrap/>
          </w:tcPr>
          <w:p w14:paraId="266B5E38"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shd w:val="clear" w:color="auto" w:fill="FFFFFF"/>
              </w:rPr>
              <w:t>PRJEB14640</w:t>
            </w:r>
          </w:p>
        </w:tc>
        <w:tc>
          <w:tcPr>
            <w:tcW w:w="4320" w:type="dxa"/>
            <w:noWrap/>
          </w:tcPr>
          <w:p w14:paraId="000A6384" w14:textId="77777777" w:rsidR="00784DCF" w:rsidRPr="00784DCF" w:rsidRDefault="00816631" w:rsidP="00816631">
            <w:pPr>
              <w:tabs>
                <w:tab w:val="left" w:pos="720"/>
              </w:tabs>
              <w:jc w:val="both"/>
              <w:rPr>
                <w:rFonts w:ascii="Times New Roman" w:hAnsi="Times New Roman" w:cs="Times New Roman"/>
                <w:color w:val="000000"/>
              </w:rPr>
            </w:pPr>
            <w:hyperlink r:id="rId90" w:history="1">
              <w:r w:rsidR="00784DCF" w:rsidRPr="00784DCF">
                <w:rPr>
                  <w:rStyle w:val="Hyperlink"/>
                  <w:rFonts w:ascii="Times New Roman" w:hAnsi="Times New Roman" w:cs="Times New Roman"/>
                </w:rPr>
                <w:t>https://www.ncbi.nlm.nih.gov/bioproject/PRJEB14640</w:t>
              </w:r>
            </w:hyperlink>
          </w:p>
        </w:tc>
      </w:tr>
      <w:tr w:rsidR="00784DCF" w:rsidRPr="00784DCF" w14:paraId="5CD86CBD" w14:textId="77777777" w:rsidTr="00816631">
        <w:trPr>
          <w:trHeight w:val="300"/>
        </w:trPr>
        <w:tc>
          <w:tcPr>
            <w:tcW w:w="3888" w:type="dxa"/>
            <w:noWrap/>
            <w:hideMark/>
          </w:tcPr>
          <w:p w14:paraId="56FDA80F" w14:textId="77777777" w:rsidR="00784DCF" w:rsidRPr="00784DCF" w:rsidRDefault="00784DCF" w:rsidP="00816631">
            <w:pPr>
              <w:tabs>
                <w:tab w:val="left" w:pos="720"/>
              </w:tabs>
              <w:jc w:val="both"/>
              <w:rPr>
                <w:rFonts w:ascii="Times New Roman" w:hAnsi="Times New Roman" w:cs="Times New Roman"/>
                <w:bCs/>
                <w:i/>
                <w:iCs/>
                <w:sz w:val="20"/>
                <w:szCs w:val="20"/>
              </w:rPr>
            </w:pPr>
            <w:proofErr w:type="spellStart"/>
            <w:r w:rsidRPr="00784DCF">
              <w:rPr>
                <w:rFonts w:ascii="Times New Roman" w:hAnsi="Times New Roman" w:cs="Times New Roman"/>
                <w:i/>
                <w:iCs/>
              </w:rPr>
              <w:t>Thecamoeba</w:t>
            </w:r>
            <w:proofErr w:type="spellEnd"/>
            <w:r w:rsidRPr="00784DCF">
              <w:rPr>
                <w:rFonts w:ascii="Times New Roman" w:hAnsi="Times New Roman" w:cs="Times New Roman"/>
                <w:i/>
                <w:iCs/>
              </w:rPr>
              <w:t xml:space="preserve"> </w:t>
            </w:r>
            <w:proofErr w:type="spellStart"/>
            <w:r w:rsidRPr="00784DCF">
              <w:rPr>
                <w:rFonts w:ascii="Times New Roman" w:hAnsi="Times New Roman" w:cs="Times New Roman"/>
                <w:i/>
                <w:iCs/>
              </w:rPr>
              <w:t>quadrilineata</w:t>
            </w:r>
            <w:proofErr w:type="spellEnd"/>
            <w:r w:rsidRPr="00784DCF">
              <w:rPr>
                <w:rFonts w:ascii="Times New Roman" w:hAnsi="Times New Roman" w:cs="Times New Roman"/>
                <w:i/>
                <w:iCs/>
              </w:rPr>
              <w:t xml:space="preserve"> </w:t>
            </w:r>
          </w:p>
        </w:tc>
        <w:tc>
          <w:tcPr>
            <w:tcW w:w="2250" w:type="dxa"/>
            <w:noWrap/>
            <w:hideMark/>
          </w:tcPr>
          <w:p w14:paraId="5C2520C3"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EN.CITE &lt;EndNote&gt;&lt;Cite&gt;&lt;Author&gt;Tekle&lt;/Author&gt;&lt;Year&gt;2016&lt;/Year&gt;&lt;RecNum&gt;236&lt;/RecNum&gt;&lt;DisplayText&gt;[37]&lt;/DisplayText&gt;&lt;record&gt;&lt;rec-number&gt;236&lt;/rec-number&gt;&lt;foreign-keys&gt;&lt;key app="EN" db-id="s25v5ex9tap20wetvw3pdwsy900dvvppdvd0" timestamp="1505262366"&gt;236&lt;/key&gt;&lt;/foreign-keys&gt;&lt;ref-type name="Journal Article"&gt;17&lt;/ref-type&gt;&lt;contributors&gt;&lt;authors&gt;&lt;author&gt;Tekle, Y. I.&lt;/author&gt;&lt;author&gt;Anderson, O. R.&lt;/author&gt;&lt;author&gt;Katz, L. A.&lt;/author&gt;&lt;author&gt;Maurer-Alcala, X. X.&lt;/author&gt;&lt;author&gt;Romero, M. A.&lt;/author&gt;&lt;author&gt;Molestina, R.&lt;/author&gt;&lt;/authors&gt;&lt;/contributors&gt;&lt;titles&gt;&lt;title&gt;Phylogenomics of &amp;apos;Discosea&amp;apos;: A new molecular phylogenetic perspective on Amoebozoa with flat body forms&lt;/title&gt;&lt;secondary-title&gt;Mol Phylogenet Evol&lt;/secondary-title&gt;&lt;/titles&gt;&lt;periodical&gt;&lt;full-title&gt;Mol Phylogenet Evol&lt;/full-title&gt;&lt;abbr-1&gt;Molecular phylogenetics and evolution&lt;/abbr-1&gt;&lt;/periodical&gt;&lt;volume&gt;99&lt;/volume&gt;&lt;dates&gt;&lt;year&gt;2016&lt;/year&gt;&lt;/dates&gt;&lt;label&gt;Tekle2016&lt;/label&gt;&lt;urls&gt;&lt;related-urls&gt;&lt;url&gt;https://doi.org/10.1016/j.ympev.2016.03.029&lt;/url&gt;&lt;/related-urls&gt;&lt;/urls&gt;&lt;electronic-resource-num&gt;10.1016/j.ympev.2016.03.029&lt;/electronic-resource-num&gt;&lt;/record&gt;&lt;/Cite&gt;&lt;/EndNote&gt;</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bPOSH33","properties":{"formattedCitation":"[60]","plainCitation":"[60]","noteIndex":0},"citationItems":[{"id":220,"uris":["http://zotero.org/users/local/GJAAO8zs/items/2SZ3DZPE"],"uri":["http://zotero.org/users/local/GJAAO8zs/items/2SZ3DZPE"],"itemData":{"id":220,"type":"article-journal","container-title":"Mol Phylogenet Evol","ISSN":"1055-7903","journalAbbreviation":"Molecular phylogenetics and evolution","page":"144-154","title":"Phylogenomics of ‘Discosea’: A new molecular phylogenetic perspective on Amoebozoa with flat body forms","volume":"99","author":[{"family":"Tekle","given":"Yonas I."},{"family":"Anderson","given":"O. Roger"},{"family":"Katz","given":"Laura A."},{"family":"Maurer-Alcalá","given":"Xyrus X."},{"family":"Romero","given":"Mario Alberto Cerón"},{"family":"Molestina","given":"Robert"}],"issued":{"date-parts":[["2016"]]}}}],"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60]</w:t>
            </w:r>
            <w:r w:rsidRPr="00784DCF">
              <w:rPr>
                <w:rFonts w:ascii="Times New Roman" w:hAnsi="Times New Roman" w:cs="Times New Roman"/>
                <w:color w:val="000000"/>
              </w:rPr>
              <w:fldChar w:fldCharType="end"/>
            </w:r>
            <w:r w:rsidRPr="00784DCF">
              <w:rPr>
                <w:rFonts w:ascii="Times New Roman" w:hAnsi="Times New Roman" w:cs="Times New Roman"/>
                <w:color w:val="000000"/>
              </w:rPr>
              <w:fldChar w:fldCharType="end"/>
            </w:r>
          </w:p>
        </w:tc>
        <w:tc>
          <w:tcPr>
            <w:tcW w:w="4320" w:type="dxa"/>
            <w:noWrap/>
            <w:hideMark/>
          </w:tcPr>
          <w:p w14:paraId="1766C676"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91" w:tgtFrame="doilink" w:history="1">
              <w:r w:rsidR="00784DCF" w:rsidRPr="00784DCF">
                <w:rPr>
                  <w:rFonts w:ascii="Times New Roman" w:hAnsi="Times New Roman" w:cs="Times New Roman"/>
                  <w:color w:val="0000FF"/>
                  <w:u w:val="single"/>
                </w:rPr>
                <w:t>https://doi.org/10.1016/j.ympev.2016.03.029</w:t>
              </w:r>
            </w:hyperlink>
          </w:p>
        </w:tc>
      </w:tr>
      <w:tr w:rsidR="00784DCF" w:rsidRPr="00784DCF" w14:paraId="3C602764" w14:textId="77777777" w:rsidTr="00816631">
        <w:trPr>
          <w:trHeight w:val="300"/>
        </w:trPr>
        <w:tc>
          <w:tcPr>
            <w:tcW w:w="3888" w:type="dxa"/>
            <w:noWrap/>
            <w:hideMark/>
          </w:tcPr>
          <w:p w14:paraId="75D080A0" w14:textId="77777777" w:rsidR="00784DCF" w:rsidRPr="00784DCF" w:rsidRDefault="00784DCF" w:rsidP="00816631">
            <w:pPr>
              <w:tabs>
                <w:tab w:val="left" w:pos="720"/>
              </w:tabs>
              <w:jc w:val="both"/>
              <w:rPr>
                <w:rFonts w:ascii="Times New Roman" w:hAnsi="Times New Roman" w:cs="Times New Roman"/>
                <w:bCs/>
                <w:i/>
                <w:sz w:val="20"/>
                <w:szCs w:val="20"/>
              </w:rPr>
            </w:pPr>
            <w:proofErr w:type="spellStart"/>
            <w:r w:rsidRPr="00784DCF">
              <w:rPr>
                <w:rFonts w:ascii="Times New Roman" w:hAnsi="Times New Roman" w:cs="Times New Roman"/>
                <w:i/>
              </w:rPr>
              <w:t>Thecamoeba</w:t>
            </w:r>
            <w:proofErr w:type="spellEnd"/>
            <w:r w:rsidRPr="00784DCF">
              <w:rPr>
                <w:rFonts w:ascii="Times New Roman" w:hAnsi="Times New Roman" w:cs="Times New Roman"/>
                <w:i/>
              </w:rPr>
              <w:t xml:space="preserve"> </w:t>
            </w:r>
            <w:r w:rsidRPr="00784DCF">
              <w:rPr>
                <w:rFonts w:ascii="Times New Roman" w:hAnsi="Times New Roman" w:cs="Times New Roman"/>
              </w:rPr>
              <w:t>sp.</w:t>
            </w:r>
          </w:p>
        </w:tc>
        <w:tc>
          <w:tcPr>
            <w:tcW w:w="2250" w:type="dxa"/>
            <w:noWrap/>
            <w:hideMark/>
          </w:tcPr>
          <w:p w14:paraId="5AE35E87"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mrZiz4RZ","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5FAE4A2A" w14:textId="77777777" w:rsidR="00784DCF" w:rsidRPr="00784DCF" w:rsidRDefault="00816631" w:rsidP="00816631">
            <w:pPr>
              <w:tabs>
                <w:tab w:val="left" w:pos="720"/>
              </w:tabs>
              <w:jc w:val="both"/>
              <w:rPr>
                <w:rFonts w:ascii="Times New Roman" w:hAnsi="Times New Roman" w:cs="Times New Roman"/>
                <w:color w:val="000000"/>
              </w:rPr>
            </w:pPr>
            <w:hyperlink r:id="rId92" w:history="1">
              <w:r w:rsidR="00784DCF" w:rsidRPr="00784DCF">
                <w:rPr>
                  <w:rFonts w:ascii="Times New Roman" w:hAnsi="Times New Roman" w:cs="Times New Roman"/>
                  <w:color w:val="0000FF"/>
                  <w:u w:val="single"/>
                </w:rPr>
                <w:t>https://doi.org/10.1093/molbev/msx162</w:t>
              </w:r>
            </w:hyperlink>
          </w:p>
        </w:tc>
      </w:tr>
      <w:tr w:rsidR="00784DCF" w:rsidRPr="00784DCF" w14:paraId="7DFFC124" w14:textId="77777777" w:rsidTr="00816631">
        <w:trPr>
          <w:trHeight w:val="300"/>
        </w:trPr>
        <w:tc>
          <w:tcPr>
            <w:tcW w:w="3888" w:type="dxa"/>
            <w:noWrap/>
            <w:hideMark/>
          </w:tcPr>
          <w:p w14:paraId="4FD40404"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lastRenderedPageBreak/>
              <w:t>Thecamoebidae</w:t>
            </w:r>
            <w:proofErr w:type="spellEnd"/>
            <w:r w:rsidRPr="00784DCF">
              <w:rPr>
                <w:rFonts w:ascii="Times New Roman" w:hAnsi="Times New Roman" w:cs="Times New Roman"/>
                <w:i/>
                <w:color w:val="000000"/>
              </w:rPr>
              <w:t xml:space="preserve"> </w:t>
            </w:r>
            <w:r w:rsidRPr="00784DCF">
              <w:rPr>
                <w:rFonts w:ascii="Times New Roman" w:hAnsi="Times New Roman" w:cs="Times New Roman"/>
                <w:color w:val="000000"/>
              </w:rPr>
              <w:t>isolate [RHP1-1]</w:t>
            </w:r>
          </w:p>
        </w:tc>
        <w:tc>
          <w:tcPr>
            <w:tcW w:w="2250" w:type="dxa"/>
            <w:noWrap/>
            <w:hideMark/>
          </w:tcPr>
          <w:p w14:paraId="13AADB62"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VEfmE4gM","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1CAEEE7C" w14:textId="77777777" w:rsidR="00784DCF" w:rsidRPr="00784DCF" w:rsidRDefault="00816631" w:rsidP="00816631">
            <w:pPr>
              <w:tabs>
                <w:tab w:val="left" w:pos="720"/>
              </w:tabs>
              <w:jc w:val="both"/>
              <w:rPr>
                <w:rFonts w:ascii="Times New Roman" w:hAnsi="Times New Roman" w:cs="Times New Roman"/>
                <w:color w:val="000000"/>
              </w:rPr>
            </w:pPr>
            <w:hyperlink r:id="rId93" w:history="1">
              <w:r w:rsidR="00784DCF" w:rsidRPr="00784DCF">
                <w:rPr>
                  <w:rFonts w:ascii="Times New Roman" w:hAnsi="Times New Roman" w:cs="Times New Roman"/>
                  <w:color w:val="0000FF"/>
                  <w:u w:val="single"/>
                </w:rPr>
                <w:t>https://doi.org/10.1093/molbev/msx162</w:t>
              </w:r>
            </w:hyperlink>
          </w:p>
        </w:tc>
      </w:tr>
      <w:tr w:rsidR="00784DCF" w:rsidRPr="00784DCF" w14:paraId="5DCA9FE6" w14:textId="77777777" w:rsidTr="00816631">
        <w:trPr>
          <w:trHeight w:val="300"/>
        </w:trPr>
        <w:tc>
          <w:tcPr>
            <w:tcW w:w="3888" w:type="dxa"/>
            <w:noWrap/>
            <w:hideMark/>
          </w:tcPr>
          <w:p w14:paraId="57A187D3" w14:textId="77777777" w:rsidR="00784DCF" w:rsidRPr="00784DCF" w:rsidRDefault="00784DCF" w:rsidP="00816631">
            <w:pPr>
              <w:tabs>
                <w:tab w:val="left" w:pos="720"/>
              </w:tabs>
              <w:jc w:val="both"/>
              <w:rPr>
                <w:rFonts w:ascii="Times New Roman" w:hAnsi="Times New Roman" w:cs="Times New Roman"/>
                <w:bCs/>
                <w:i/>
                <w:color w:val="000000"/>
                <w:sz w:val="20"/>
                <w:szCs w:val="20"/>
              </w:rPr>
            </w:pPr>
            <w:proofErr w:type="spellStart"/>
            <w:r w:rsidRPr="00784DCF">
              <w:rPr>
                <w:rFonts w:ascii="Times New Roman" w:hAnsi="Times New Roman" w:cs="Times New Roman"/>
                <w:i/>
                <w:color w:val="000000"/>
              </w:rPr>
              <w:t>Trichosphaerium</w:t>
            </w:r>
            <w:proofErr w:type="spellEnd"/>
            <w:r w:rsidRPr="00784DCF">
              <w:rPr>
                <w:rFonts w:ascii="Times New Roman" w:hAnsi="Times New Roman" w:cs="Times New Roman"/>
                <w:i/>
                <w:color w:val="000000"/>
              </w:rPr>
              <w:t xml:space="preserve"> </w:t>
            </w:r>
            <w:r w:rsidRPr="00784DCF">
              <w:rPr>
                <w:rFonts w:ascii="Times New Roman" w:hAnsi="Times New Roman" w:cs="Times New Roman"/>
                <w:color w:val="000000"/>
              </w:rPr>
              <w:t>sp. (ATCC 40318)</w:t>
            </w:r>
          </w:p>
        </w:tc>
        <w:tc>
          <w:tcPr>
            <w:tcW w:w="2250" w:type="dxa"/>
            <w:noWrap/>
            <w:hideMark/>
          </w:tcPr>
          <w:p w14:paraId="6AE48C55"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t>MMETSP0405</w:t>
            </w:r>
          </w:p>
        </w:tc>
        <w:tc>
          <w:tcPr>
            <w:tcW w:w="4320" w:type="dxa"/>
            <w:noWrap/>
            <w:hideMark/>
          </w:tcPr>
          <w:p w14:paraId="5CE87B2F"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t>https://www.imicrobe.us/assembly/view/300</w:t>
            </w:r>
          </w:p>
        </w:tc>
      </w:tr>
      <w:tr w:rsidR="00784DCF" w:rsidRPr="00784DCF" w14:paraId="3B00D1C7" w14:textId="77777777" w:rsidTr="00816631">
        <w:trPr>
          <w:trHeight w:val="300"/>
        </w:trPr>
        <w:tc>
          <w:tcPr>
            <w:tcW w:w="3888" w:type="dxa"/>
            <w:noWrap/>
            <w:hideMark/>
          </w:tcPr>
          <w:p w14:paraId="416534FD" w14:textId="77777777" w:rsidR="00784DCF" w:rsidRPr="00784DCF" w:rsidRDefault="00784DCF" w:rsidP="00816631">
            <w:pPr>
              <w:tabs>
                <w:tab w:val="left" w:pos="720"/>
              </w:tabs>
              <w:jc w:val="both"/>
              <w:rPr>
                <w:rFonts w:ascii="Times New Roman" w:hAnsi="Times New Roman" w:cs="Times New Roman"/>
                <w:b/>
                <w:bCs/>
                <w:i/>
                <w:color w:val="000000"/>
                <w:sz w:val="20"/>
                <w:szCs w:val="20"/>
              </w:rPr>
            </w:pPr>
            <w:proofErr w:type="spellStart"/>
            <w:r w:rsidRPr="00784DCF">
              <w:rPr>
                <w:rFonts w:ascii="Times New Roman" w:hAnsi="Times New Roman" w:cs="Times New Roman"/>
                <w:i/>
              </w:rPr>
              <w:t>Tychosporium</w:t>
            </w:r>
            <w:proofErr w:type="spellEnd"/>
            <w:r w:rsidRPr="00784DCF">
              <w:rPr>
                <w:rFonts w:ascii="Times New Roman" w:hAnsi="Times New Roman" w:cs="Times New Roman"/>
                <w:i/>
              </w:rPr>
              <w:t xml:space="preserve"> </w:t>
            </w:r>
            <w:proofErr w:type="spellStart"/>
            <w:r w:rsidRPr="00784DCF">
              <w:rPr>
                <w:rFonts w:ascii="Times New Roman" w:hAnsi="Times New Roman" w:cs="Times New Roman"/>
                <w:i/>
              </w:rPr>
              <w:t>acutostipes</w:t>
            </w:r>
            <w:proofErr w:type="spellEnd"/>
            <w:r w:rsidRPr="00784DCF">
              <w:rPr>
                <w:rFonts w:ascii="Times New Roman" w:hAnsi="Times New Roman" w:cs="Times New Roman"/>
                <w:i/>
              </w:rPr>
              <w:t xml:space="preserve"> </w:t>
            </w:r>
          </w:p>
        </w:tc>
        <w:tc>
          <w:tcPr>
            <w:tcW w:w="2250" w:type="dxa"/>
            <w:noWrap/>
            <w:hideMark/>
          </w:tcPr>
          <w:p w14:paraId="62AEA01B"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DagacRbS","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60410F9D" w14:textId="77777777" w:rsidR="00784DCF" w:rsidRPr="00784DCF" w:rsidRDefault="00816631" w:rsidP="00816631">
            <w:pPr>
              <w:tabs>
                <w:tab w:val="left" w:pos="720"/>
              </w:tabs>
              <w:jc w:val="both"/>
              <w:rPr>
                <w:rFonts w:ascii="Times New Roman" w:hAnsi="Times New Roman" w:cs="Times New Roman"/>
                <w:color w:val="000000"/>
                <w:sz w:val="18"/>
                <w:szCs w:val="18"/>
              </w:rPr>
            </w:pPr>
            <w:hyperlink r:id="rId94" w:history="1">
              <w:r w:rsidR="00784DCF" w:rsidRPr="00784DCF">
                <w:rPr>
                  <w:rFonts w:ascii="Times New Roman" w:hAnsi="Times New Roman" w:cs="Times New Roman"/>
                  <w:color w:val="0000FF"/>
                  <w:u w:val="single"/>
                </w:rPr>
                <w:t>https://doi.org/10.1093/molbev/msx162</w:t>
              </w:r>
            </w:hyperlink>
          </w:p>
        </w:tc>
      </w:tr>
      <w:tr w:rsidR="00784DCF" w:rsidRPr="00784DCF" w14:paraId="53A8DA3D" w14:textId="77777777" w:rsidTr="00816631">
        <w:trPr>
          <w:trHeight w:val="300"/>
        </w:trPr>
        <w:tc>
          <w:tcPr>
            <w:tcW w:w="3888" w:type="dxa"/>
            <w:noWrap/>
            <w:hideMark/>
          </w:tcPr>
          <w:p w14:paraId="297C8DAB" w14:textId="77777777" w:rsidR="00784DCF" w:rsidRPr="00784DCF" w:rsidRDefault="00784DCF" w:rsidP="00816631">
            <w:pPr>
              <w:tabs>
                <w:tab w:val="left" w:pos="720"/>
              </w:tabs>
              <w:jc w:val="both"/>
              <w:rPr>
                <w:rFonts w:ascii="Times New Roman" w:hAnsi="Times New Roman" w:cs="Times New Roman"/>
                <w:b/>
                <w:bCs/>
                <w:i/>
                <w:color w:val="000000"/>
                <w:sz w:val="20"/>
                <w:szCs w:val="20"/>
              </w:rPr>
            </w:pPr>
            <w:proofErr w:type="spellStart"/>
            <w:r w:rsidRPr="00784DCF">
              <w:rPr>
                <w:rFonts w:ascii="Times New Roman" w:hAnsi="Times New Roman" w:cs="Times New Roman"/>
                <w:i/>
              </w:rPr>
              <w:t>Vannella</w:t>
            </w:r>
            <w:proofErr w:type="spellEnd"/>
            <w:r w:rsidRPr="00784DCF">
              <w:rPr>
                <w:rFonts w:ascii="Times New Roman" w:hAnsi="Times New Roman" w:cs="Times New Roman"/>
                <w:i/>
              </w:rPr>
              <w:t xml:space="preserve"> </w:t>
            </w:r>
            <w:proofErr w:type="spellStart"/>
            <w:r w:rsidRPr="00784DCF">
              <w:rPr>
                <w:rFonts w:ascii="Times New Roman" w:hAnsi="Times New Roman" w:cs="Times New Roman"/>
                <w:i/>
              </w:rPr>
              <w:t>fimicola</w:t>
            </w:r>
            <w:proofErr w:type="spellEnd"/>
          </w:p>
        </w:tc>
        <w:tc>
          <w:tcPr>
            <w:tcW w:w="2250" w:type="dxa"/>
            <w:noWrap/>
            <w:hideMark/>
          </w:tcPr>
          <w:p w14:paraId="2A53B2D0"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r3im3ijw","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67FF994C" w14:textId="77777777" w:rsidR="00784DCF" w:rsidRPr="00784DCF" w:rsidRDefault="00816631" w:rsidP="00816631">
            <w:pPr>
              <w:tabs>
                <w:tab w:val="left" w:pos="720"/>
              </w:tabs>
              <w:jc w:val="both"/>
              <w:rPr>
                <w:rFonts w:ascii="Times New Roman" w:hAnsi="Times New Roman" w:cs="Times New Roman"/>
                <w:color w:val="000000"/>
                <w:sz w:val="18"/>
                <w:szCs w:val="18"/>
              </w:rPr>
            </w:pPr>
            <w:hyperlink r:id="rId95" w:history="1">
              <w:r w:rsidR="00784DCF" w:rsidRPr="00784DCF">
                <w:rPr>
                  <w:rFonts w:ascii="Times New Roman" w:hAnsi="Times New Roman" w:cs="Times New Roman"/>
                  <w:color w:val="0000FF"/>
                  <w:u w:val="single"/>
                </w:rPr>
                <w:t>https://doi.org/10.1093/molbev/msx162</w:t>
              </w:r>
            </w:hyperlink>
          </w:p>
        </w:tc>
      </w:tr>
      <w:tr w:rsidR="00784DCF" w:rsidRPr="00784DCF" w14:paraId="5B0BE1F5" w14:textId="77777777" w:rsidTr="00816631">
        <w:trPr>
          <w:trHeight w:val="300"/>
        </w:trPr>
        <w:tc>
          <w:tcPr>
            <w:tcW w:w="3888" w:type="dxa"/>
            <w:noWrap/>
            <w:hideMark/>
          </w:tcPr>
          <w:p w14:paraId="0FC94A01" w14:textId="77777777" w:rsidR="00784DCF" w:rsidRPr="00784DCF" w:rsidRDefault="00784DCF" w:rsidP="00816631">
            <w:pPr>
              <w:tabs>
                <w:tab w:val="left" w:pos="720"/>
              </w:tabs>
              <w:jc w:val="both"/>
              <w:rPr>
                <w:rFonts w:ascii="Times New Roman" w:hAnsi="Times New Roman" w:cs="Times New Roman"/>
                <w:b/>
                <w:bCs/>
                <w:i/>
                <w:color w:val="000000"/>
                <w:sz w:val="20"/>
                <w:szCs w:val="20"/>
              </w:rPr>
            </w:pPr>
            <w:proofErr w:type="spellStart"/>
            <w:r w:rsidRPr="00784DCF">
              <w:rPr>
                <w:rFonts w:ascii="Times New Roman" w:hAnsi="Times New Roman" w:cs="Times New Roman"/>
                <w:i/>
              </w:rPr>
              <w:t>Vannella</w:t>
            </w:r>
            <w:proofErr w:type="spellEnd"/>
            <w:r w:rsidRPr="00784DCF">
              <w:rPr>
                <w:rFonts w:ascii="Times New Roman" w:hAnsi="Times New Roman" w:cs="Times New Roman"/>
                <w:i/>
              </w:rPr>
              <w:t xml:space="preserve"> </w:t>
            </w:r>
            <w:proofErr w:type="spellStart"/>
            <w:r w:rsidRPr="00784DCF">
              <w:rPr>
                <w:rFonts w:ascii="Times New Roman" w:hAnsi="Times New Roman" w:cs="Times New Roman"/>
                <w:i/>
              </w:rPr>
              <w:t>robusta</w:t>
            </w:r>
            <w:proofErr w:type="spellEnd"/>
          </w:p>
        </w:tc>
        <w:tc>
          <w:tcPr>
            <w:tcW w:w="2250" w:type="dxa"/>
            <w:noWrap/>
            <w:hideMark/>
          </w:tcPr>
          <w:p w14:paraId="3828B4CC"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t>MMETSP0166</w:t>
            </w:r>
            <w:r w:rsidRPr="00784DCF" w:rsidDel="001A1EEC">
              <w:rPr>
                <w:rFonts w:ascii="Times New Roman" w:hAnsi="Times New Roman" w:cs="Times New Roman"/>
                <w:color w:val="000000"/>
              </w:rPr>
              <w:t xml:space="preserve"> </w:t>
            </w:r>
          </w:p>
        </w:tc>
        <w:tc>
          <w:tcPr>
            <w:tcW w:w="4320" w:type="dxa"/>
            <w:noWrap/>
            <w:hideMark/>
          </w:tcPr>
          <w:p w14:paraId="0CACC4F0" w14:textId="77777777" w:rsidR="00784DCF" w:rsidRPr="00784DCF" w:rsidRDefault="00784DCF" w:rsidP="00816631">
            <w:pPr>
              <w:tabs>
                <w:tab w:val="left" w:pos="720"/>
              </w:tabs>
              <w:jc w:val="both"/>
              <w:rPr>
                <w:rFonts w:ascii="Times New Roman" w:hAnsi="Times New Roman" w:cs="Times New Roman"/>
                <w:color w:val="000000"/>
                <w:sz w:val="18"/>
                <w:szCs w:val="18"/>
              </w:rPr>
            </w:pPr>
            <w:r w:rsidRPr="00784DCF">
              <w:rPr>
                <w:rFonts w:ascii="Times New Roman" w:hAnsi="Times New Roman" w:cs="Times New Roman"/>
                <w:color w:val="000000"/>
              </w:rPr>
              <w:t>https://www.imicrobe.us/?#/samples/2469</w:t>
            </w:r>
          </w:p>
        </w:tc>
      </w:tr>
      <w:tr w:rsidR="00784DCF" w:rsidRPr="00784DCF" w14:paraId="798361AA" w14:textId="77777777" w:rsidTr="00816631">
        <w:trPr>
          <w:trHeight w:val="300"/>
        </w:trPr>
        <w:tc>
          <w:tcPr>
            <w:tcW w:w="3888" w:type="dxa"/>
            <w:noWrap/>
            <w:hideMark/>
          </w:tcPr>
          <w:p w14:paraId="71E86BBD" w14:textId="77777777" w:rsidR="00784DCF" w:rsidRPr="00784DCF" w:rsidRDefault="00784DCF" w:rsidP="00816631">
            <w:pPr>
              <w:tabs>
                <w:tab w:val="left" w:pos="720"/>
              </w:tabs>
              <w:jc w:val="both"/>
              <w:rPr>
                <w:rFonts w:ascii="Times New Roman" w:hAnsi="Times New Roman" w:cs="Times New Roman"/>
                <w:bCs/>
                <w:i/>
                <w:sz w:val="20"/>
                <w:szCs w:val="20"/>
              </w:rPr>
            </w:pPr>
            <w:proofErr w:type="spellStart"/>
            <w:r w:rsidRPr="00784DCF">
              <w:rPr>
                <w:rFonts w:ascii="Times New Roman" w:hAnsi="Times New Roman" w:cs="Times New Roman"/>
                <w:i/>
              </w:rPr>
              <w:t>Vannella</w:t>
            </w:r>
            <w:proofErr w:type="spellEnd"/>
            <w:r w:rsidRPr="00784DCF">
              <w:rPr>
                <w:rFonts w:ascii="Times New Roman" w:hAnsi="Times New Roman" w:cs="Times New Roman"/>
                <w:i/>
              </w:rPr>
              <w:t xml:space="preserve"> </w:t>
            </w:r>
            <w:proofErr w:type="spellStart"/>
            <w:r w:rsidRPr="00784DCF">
              <w:rPr>
                <w:rFonts w:ascii="Times New Roman" w:hAnsi="Times New Roman" w:cs="Times New Roman"/>
                <w:i/>
              </w:rPr>
              <w:t>schaefferi</w:t>
            </w:r>
            <w:proofErr w:type="spellEnd"/>
          </w:p>
        </w:tc>
        <w:tc>
          <w:tcPr>
            <w:tcW w:w="2250" w:type="dxa"/>
            <w:noWrap/>
            <w:hideMark/>
          </w:tcPr>
          <w:p w14:paraId="7C7A1589"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t>MMETSP0417</w:t>
            </w:r>
          </w:p>
        </w:tc>
        <w:tc>
          <w:tcPr>
            <w:tcW w:w="4320" w:type="dxa"/>
            <w:noWrap/>
            <w:hideMark/>
          </w:tcPr>
          <w:p w14:paraId="72992DEA" w14:textId="77777777" w:rsidR="00784DCF" w:rsidRPr="00784DCF" w:rsidRDefault="00784DCF" w:rsidP="00816631">
            <w:pPr>
              <w:tabs>
                <w:tab w:val="left" w:pos="720"/>
              </w:tabs>
              <w:jc w:val="both"/>
              <w:rPr>
                <w:rFonts w:ascii="Times New Roman" w:hAnsi="Times New Roman" w:cs="Times New Roman"/>
                <w:color w:val="0000FF"/>
                <w:u w:val="single"/>
              </w:rPr>
            </w:pPr>
            <w:r w:rsidRPr="00784DCF">
              <w:rPr>
                <w:rFonts w:ascii="Times New Roman" w:hAnsi="Times New Roman" w:cs="Times New Roman"/>
                <w:color w:val="000000"/>
              </w:rPr>
              <w:t>https://www.imicrobe.us/assembly/view/295</w:t>
            </w:r>
          </w:p>
        </w:tc>
      </w:tr>
      <w:tr w:rsidR="00784DCF" w:rsidRPr="00784DCF" w14:paraId="240C90D0" w14:textId="77777777" w:rsidTr="00816631">
        <w:trPr>
          <w:trHeight w:val="300"/>
        </w:trPr>
        <w:tc>
          <w:tcPr>
            <w:tcW w:w="3888" w:type="dxa"/>
            <w:noWrap/>
            <w:hideMark/>
          </w:tcPr>
          <w:p w14:paraId="4046BA1B" w14:textId="77777777" w:rsidR="00784DCF" w:rsidRPr="00784DCF" w:rsidRDefault="00784DCF" w:rsidP="00816631">
            <w:pPr>
              <w:tabs>
                <w:tab w:val="left" w:pos="720"/>
              </w:tabs>
              <w:jc w:val="both"/>
              <w:rPr>
                <w:rFonts w:ascii="Times New Roman" w:hAnsi="Times New Roman" w:cs="Times New Roman"/>
                <w:bCs/>
                <w:i/>
                <w:sz w:val="20"/>
                <w:szCs w:val="20"/>
              </w:rPr>
            </w:pPr>
            <w:proofErr w:type="spellStart"/>
            <w:r w:rsidRPr="00784DCF">
              <w:rPr>
                <w:rFonts w:ascii="Times New Roman" w:hAnsi="Times New Roman" w:cs="Times New Roman"/>
                <w:i/>
                <w:iCs/>
              </w:rPr>
              <w:t>Vannella</w:t>
            </w:r>
            <w:proofErr w:type="spellEnd"/>
            <w:r w:rsidRPr="00784DCF">
              <w:rPr>
                <w:rFonts w:ascii="Times New Roman" w:hAnsi="Times New Roman" w:cs="Times New Roman"/>
                <w:iCs/>
              </w:rPr>
              <w:t xml:space="preserve"> </w:t>
            </w:r>
            <w:r w:rsidRPr="00784DCF">
              <w:rPr>
                <w:rFonts w:ascii="Times New Roman" w:hAnsi="Times New Roman" w:cs="Times New Roman"/>
              </w:rPr>
              <w:t xml:space="preserve">sp. </w:t>
            </w:r>
          </w:p>
        </w:tc>
        <w:tc>
          <w:tcPr>
            <w:tcW w:w="2250" w:type="dxa"/>
            <w:noWrap/>
            <w:hideMark/>
          </w:tcPr>
          <w:p w14:paraId="745E87AE"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t>MMETSP0168</w:t>
            </w:r>
          </w:p>
        </w:tc>
        <w:tc>
          <w:tcPr>
            <w:tcW w:w="4320" w:type="dxa"/>
            <w:noWrap/>
            <w:hideMark/>
          </w:tcPr>
          <w:p w14:paraId="6988114C" w14:textId="77777777" w:rsidR="00784DCF" w:rsidRPr="00784DCF" w:rsidRDefault="00784DCF" w:rsidP="00816631">
            <w:pPr>
              <w:tabs>
                <w:tab w:val="left" w:pos="720"/>
              </w:tabs>
              <w:jc w:val="both"/>
              <w:rPr>
                <w:rFonts w:ascii="Times New Roman" w:hAnsi="Times New Roman" w:cs="Times New Roman"/>
                <w:color w:val="0000FF"/>
                <w:u w:val="single"/>
              </w:rPr>
            </w:pPr>
            <w:r w:rsidRPr="00784DCF">
              <w:rPr>
                <w:rFonts w:ascii="Times New Roman" w:hAnsi="Times New Roman" w:cs="Times New Roman"/>
                <w:color w:val="000000"/>
              </w:rPr>
              <w:t>https://www.imicrobe.us/assembly/view/34</w:t>
            </w:r>
          </w:p>
        </w:tc>
      </w:tr>
      <w:tr w:rsidR="00784DCF" w:rsidRPr="00784DCF" w14:paraId="1EDA3883" w14:textId="77777777" w:rsidTr="00816631">
        <w:trPr>
          <w:trHeight w:val="300"/>
        </w:trPr>
        <w:tc>
          <w:tcPr>
            <w:tcW w:w="3888" w:type="dxa"/>
            <w:noWrap/>
            <w:hideMark/>
          </w:tcPr>
          <w:p w14:paraId="111C4D3D" w14:textId="77777777" w:rsidR="00784DCF" w:rsidRPr="00784DCF" w:rsidRDefault="00784DCF" w:rsidP="00816631">
            <w:pPr>
              <w:tabs>
                <w:tab w:val="left" w:pos="720"/>
              </w:tabs>
              <w:jc w:val="both"/>
              <w:rPr>
                <w:rFonts w:ascii="Times New Roman" w:hAnsi="Times New Roman" w:cs="Times New Roman"/>
                <w:bCs/>
                <w:i/>
                <w:sz w:val="20"/>
                <w:szCs w:val="20"/>
              </w:rPr>
            </w:pPr>
            <w:proofErr w:type="spellStart"/>
            <w:r w:rsidRPr="00784DCF">
              <w:rPr>
                <w:rFonts w:ascii="Times New Roman" w:hAnsi="Times New Roman" w:cs="Times New Roman"/>
                <w:i/>
              </w:rPr>
              <w:t>Vermamoeba</w:t>
            </w:r>
            <w:proofErr w:type="spellEnd"/>
            <w:r w:rsidRPr="00784DCF">
              <w:rPr>
                <w:rFonts w:ascii="Times New Roman" w:hAnsi="Times New Roman" w:cs="Times New Roman"/>
                <w:i/>
              </w:rPr>
              <w:t xml:space="preserve"> </w:t>
            </w:r>
            <w:r w:rsidRPr="00784DCF">
              <w:rPr>
                <w:rFonts w:ascii="Times New Roman" w:hAnsi="Times New Roman" w:cs="Times New Roman"/>
              </w:rPr>
              <w:t>sp.</w:t>
            </w:r>
          </w:p>
        </w:tc>
        <w:tc>
          <w:tcPr>
            <w:tcW w:w="2250" w:type="dxa"/>
            <w:noWrap/>
            <w:hideMark/>
          </w:tcPr>
          <w:p w14:paraId="05CBD031"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7ZogJRbW","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76FE8FA9" w14:textId="77777777" w:rsidR="00784DCF" w:rsidRPr="00784DCF" w:rsidRDefault="00816631" w:rsidP="00816631">
            <w:pPr>
              <w:tabs>
                <w:tab w:val="left" w:pos="720"/>
              </w:tabs>
              <w:jc w:val="both"/>
              <w:rPr>
                <w:rFonts w:ascii="Times New Roman" w:hAnsi="Times New Roman" w:cs="Times New Roman"/>
                <w:color w:val="000000"/>
              </w:rPr>
            </w:pPr>
            <w:hyperlink r:id="rId96" w:history="1">
              <w:r w:rsidR="00784DCF" w:rsidRPr="00784DCF">
                <w:rPr>
                  <w:rFonts w:ascii="Times New Roman" w:hAnsi="Times New Roman" w:cs="Times New Roman"/>
                  <w:color w:val="0000FF"/>
                  <w:u w:val="single"/>
                </w:rPr>
                <w:t>https://doi.org/10.1093/molbev/msx162</w:t>
              </w:r>
            </w:hyperlink>
          </w:p>
        </w:tc>
      </w:tr>
      <w:tr w:rsidR="00784DCF" w:rsidRPr="00784DCF" w14:paraId="3FBDA771" w14:textId="77777777" w:rsidTr="00816631">
        <w:trPr>
          <w:trHeight w:val="300"/>
        </w:trPr>
        <w:tc>
          <w:tcPr>
            <w:tcW w:w="3888" w:type="dxa"/>
            <w:noWrap/>
            <w:hideMark/>
          </w:tcPr>
          <w:p w14:paraId="34B6C5A5" w14:textId="77777777" w:rsidR="00784DCF" w:rsidRPr="00784DCF" w:rsidRDefault="00784DCF" w:rsidP="00816631">
            <w:pPr>
              <w:tabs>
                <w:tab w:val="left" w:pos="720"/>
              </w:tabs>
              <w:jc w:val="both"/>
              <w:rPr>
                <w:rFonts w:ascii="Times New Roman" w:hAnsi="Times New Roman" w:cs="Times New Roman"/>
                <w:bCs/>
                <w:i/>
                <w:sz w:val="20"/>
                <w:szCs w:val="20"/>
              </w:rPr>
            </w:pPr>
            <w:proofErr w:type="spellStart"/>
            <w:r w:rsidRPr="00784DCF">
              <w:rPr>
                <w:rFonts w:ascii="Times New Roman" w:hAnsi="Times New Roman" w:cs="Times New Roman"/>
                <w:i/>
              </w:rPr>
              <w:t>Vermamoeba</w:t>
            </w:r>
            <w:proofErr w:type="spellEnd"/>
            <w:r w:rsidRPr="00784DCF">
              <w:rPr>
                <w:rFonts w:ascii="Times New Roman" w:hAnsi="Times New Roman" w:cs="Times New Roman"/>
                <w:i/>
              </w:rPr>
              <w:t xml:space="preserve"> </w:t>
            </w:r>
            <w:proofErr w:type="spellStart"/>
            <w:r w:rsidRPr="00784DCF">
              <w:rPr>
                <w:rFonts w:ascii="Times New Roman" w:hAnsi="Times New Roman" w:cs="Times New Roman"/>
                <w:i/>
              </w:rPr>
              <w:t>vermiformis</w:t>
            </w:r>
            <w:proofErr w:type="spellEnd"/>
          </w:p>
        </w:tc>
        <w:tc>
          <w:tcPr>
            <w:tcW w:w="2250" w:type="dxa"/>
            <w:noWrap/>
            <w:hideMark/>
          </w:tcPr>
          <w:p w14:paraId="62C90C6D"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ZMKzPAFe","properties":{"formattedCitation":"[14]","plainCitation":"[14]","noteIndex":0},"citationItems":[{"id":903,"uris":["http://zotero.org/users/local/GJAAO8zs/items/LREDG9EI"],"uri":["http://zotero.org/users/local/GJAAO8zs/items/LREDG9EI"],"itemData":{"id":903,"type":"article-journal","container-title":"Molecular Biology and Evolution","title":"Between a pod and a hard test: the deep evolution of amoebae","author":[{"family":"Kang","given":"Seungho"},{"family":"Tice","given":"Alexander K."},{"family":"Spiegel","given":"Frederick W."},{"family":"Silberman","given":"Jeffrey D."},{"family":"Pánek","given":"Tomáš"},{"family":"Čepička","given":"Ivan"},{"family":"Kostka","given":"Martin"},{"family":"Kosakyan","given":"Anush"},{"family":"Alcântara","given":"Daniel"},{"family":"Roger","given":"Andrew J."}],"issued":{"date-parts":[["201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14]</w:t>
            </w:r>
            <w:r w:rsidRPr="00784DCF">
              <w:rPr>
                <w:rFonts w:ascii="Times New Roman" w:hAnsi="Times New Roman" w:cs="Times New Roman"/>
                <w:color w:val="000000"/>
              </w:rPr>
              <w:fldChar w:fldCharType="end"/>
            </w:r>
          </w:p>
        </w:tc>
        <w:tc>
          <w:tcPr>
            <w:tcW w:w="4320" w:type="dxa"/>
            <w:noWrap/>
            <w:hideMark/>
          </w:tcPr>
          <w:p w14:paraId="55EEA85C" w14:textId="77777777" w:rsidR="00784DCF" w:rsidRPr="00784DCF" w:rsidRDefault="00816631" w:rsidP="00816631">
            <w:pPr>
              <w:tabs>
                <w:tab w:val="left" w:pos="720"/>
              </w:tabs>
              <w:jc w:val="both"/>
              <w:rPr>
                <w:rFonts w:ascii="Times New Roman" w:hAnsi="Times New Roman" w:cs="Times New Roman"/>
                <w:color w:val="000000"/>
                <w:sz w:val="20"/>
                <w:szCs w:val="20"/>
              </w:rPr>
            </w:pPr>
            <w:hyperlink r:id="rId97" w:history="1">
              <w:r w:rsidR="00784DCF" w:rsidRPr="00784DCF">
                <w:rPr>
                  <w:rFonts w:ascii="Times New Roman" w:hAnsi="Times New Roman" w:cs="Times New Roman"/>
                  <w:color w:val="0000FF"/>
                  <w:u w:val="single"/>
                </w:rPr>
                <w:t>https://doi.org/10.1093/molbev/msx162</w:t>
              </w:r>
            </w:hyperlink>
          </w:p>
        </w:tc>
      </w:tr>
      <w:tr w:rsidR="00784DCF" w:rsidRPr="00784DCF" w14:paraId="79EA2D93" w14:textId="77777777" w:rsidTr="00816631">
        <w:trPr>
          <w:trHeight w:val="300"/>
        </w:trPr>
        <w:tc>
          <w:tcPr>
            <w:tcW w:w="3888" w:type="dxa"/>
            <w:noWrap/>
            <w:hideMark/>
          </w:tcPr>
          <w:p w14:paraId="69CD619B" w14:textId="77777777" w:rsidR="00784DCF" w:rsidRPr="00784DCF" w:rsidRDefault="00784DCF" w:rsidP="00816631">
            <w:pPr>
              <w:tabs>
                <w:tab w:val="left" w:pos="720"/>
              </w:tabs>
              <w:jc w:val="both"/>
              <w:rPr>
                <w:rFonts w:ascii="Times New Roman" w:hAnsi="Times New Roman" w:cs="Times New Roman"/>
                <w:bCs/>
                <w:i/>
                <w:iCs/>
                <w:sz w:val="20"/>
                <w:szCs w:val="20"/>
              </w:rPr>
            </w:pPr>
            <w:proofErr w:type="spellStart"/>
            <w:r w:rsidRPr="00784DCF">
              <w:rPr>
                <w:rFonts w:ascii="Times New Roman" w:hAnsi="Times New Roman" w:cs="Times New Roman"/>
                <w:i/>
                <w:iCs/>
              </w:rPr>
              <w:t>Vermistella</w:t>
            </w:r>
            <w:proofErr w:type="spellEnd"/>
            <w:r w:rsidRPr="00784DCF">
              <w:rPr>
                <w:rFonts w:ascii="Times New Roman" w:hAnsi="Times New Roman" w:cs="Times New Roman"/>
                <w:i/>
                <w:iCs/>
              </w:rPr>
              <w:t xml:space="preserve"> </w:t>
            </w:r>
            <w:proofErr w:type="spellStart"/>
            <w:r w:rsidRPr="00784DCF">
              <w:rPr>
                <w:rFonts w:ascii="Times New Roman" w:hAnsi="Times New Roman" w:cs="Times New Roman"/>
                <w:i/>
                <w:iCs/>
              </w:rPr>
              <w:t>antarctica</w:t>
            </w:r>
            <w:proofErr w:type="spellEnd"/>
            <w:r w:rsidRPr="00784DCF">
              <w:rPr>
                <w:rFonts w:ascii="Times New Roman" w:hAnsi="Times New Roman" w:cs="Times New Roman"/>
                <w:i/>
                <w:iCs/>
              </w:rPr>
              <w:t xml:space="preserve"> </w:t>
            </w:r>
          </w:p>
        </w:tc>
        <w:tc>
          <w:tcPr>
            <w:tcW w:w="2250" w:type="dxa"/>
            <w:noWrap/>
            <w:hideMark/>
          </w:tcPr>
          <w:p w14:paraId="0726630F"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EN.CITE &lt;EndNote&gt;&lt;Cite&gt;&lt;Author&gt;Tekle&lt;/Author&gt;&lt;Year&gt;2016&lt;/Year&gt;&lt;RecNum&gt;236&lt;/RecNum&gt;&lt;DisplayText&gt;[37]&lt;/DisplayText&gt;&lt;record&gt;&lt;rec-number&gt;236&lt;/rec-number&gt;&lt;foreign-keys&gt;&lt;key app="EN" db-id="s25v5ex9tap20wetvw3pdwsy900dvvppdvd0" timestamp="1505262366"&gt;236&lt;/key&gt;&lt;/foreign-keys&gt;&lt;ref-type name="Journal Article"&gt;17&lt;/ref-type&gt;&lt;contributors&gt;&lt;authors&gt;&lt;author&gt;Tekle, Y. I.&lt;/author&gt;&lt;author&gt;Anderson, O. R.&lt;/author&gt;&lt;author&gt;Katz, L. A.&lt;/author&gt;&lt;author&gt;Maurer-Alcala, X. X.&lt;/author&gt;&lt;author&gt;Romero, M. A.&lt;/author&gt;&lt;author&gt;Molestina, R.&lt;/author&gt;&lt;/authors&gt;&lt;/contributors&gt;&lt;titles&gt;&lt;title&gt;Phylogenomics of &amp;apos;Discosea&amp;apos;: A new molecular phylogenetic perspective on Amoebozoa with flat body forms&lt;/title&gt;&lt;secondary-title&gt;Mol Phylogenet Evol&lt;/secondary-title&gt;&lt;/titles&gt;&lt;periodical&gt;&lt;full-title&gt;Mol Phylogenet Evol&lt;/full-title&gt;&lt;abbr-1&gt;Molecular phylogenetics and evolution&lt;/abbr-1&gt;&lt;/periodical&gt;&lt;volume&gt;99&lt;/volume&gt;&lt;dates&gt;&lt;year&gt;2016&lt;/year&gt;&lt;/dates&gt;&lt;label&gt;Tekle2016&lt;/label&gt;&lt;urls&gt;&lt;related-urls&gt;&lt;url&gt;https://doi.org/10.1016/j.ympev.2016.03.029&lt;/url&gt;&lt;/related-urls&gt;&lt;/urls&gt;&lt;electronic-resource-num&gt;10.1016/j.ympev.2016.03.029&lt;/electronic-resource-num&gt;&lt;/record&gt;&lt;/Cite&gt;&lt;/EndNote&gt;</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1Z8K9Zb1","properties":{"formattedCitation":"[60]","plainCitation":"[60]","noteIndex":0},"citationItems":[{"id":220,"uris":["http://zotero.org/users/local/GJAAO8zs/items/2SZ3DZPE"],"uri":["http://zotero.org/users/local/GJAAO8zs/items/2SZ3DZPE"],"itemData":{"id":220,"type":"article-journal","container-title":"Mol Phylogenet Evol","ISSN":"1055-7903","journalAbbreviation":"Molecular phylogenetics and evolution","page":"144-154","title":"Phylogenomics of ‘Discosea’: A new molecular phylogenetic perspective on Amoebozoa with flat body forms","volume":"99","author":[{"family":"Tekle","given":"Yonas I."},{"family":"Anderson","given":"O. Roger"},{"family":"Katz","given":"Laura A."},{"family":"Maurer-Alcalá","given":"Xyrus X."},{"family":"Romero","given":"Mario Alberto Cerón"},{"family":"Molestina","given":"Robert"}],"issued":{"date-parts":[["2016"]]}}}],"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60]</w:t>
            </w:r>
            <w:r w:rsidRPr="00784DCF">
              <w:rPr>
                <w:rFonts w:ascii="Times New Roman" w:hAnsi="Times New Roman" w:cs="Times New Roman"/>
                <w:color w:val="000000"/>
              </w:rPr>
              <w:fldChar w:fldCharType="end"/>
            </w:r>
            <w:r w:rsidRPr="00784DCF">
              <w:rPr>
                <w:rFonts w:ascii="Times New Roman" w:hAnsi="Times New Roman" w:cs="Times New Roman"/>
                <w:color w:val="000000"/>
              </w:rPr>
              <w:fldChar w:fldCharType="end"/>
            </w:r>
          </w:p>
        </w:tc>
        <w:tc>
          <w:tcPr>
            <w:tcW w:w="4320" w:type="dxa"/>
            <w:noWrap/>
            <w:hideMark/>
          </w:tcPr>
          <w:p w14:paraId="66B2F191" w14:textId="77777777" w:rsidR="00784DCF" w:rsidRPr="00784DCF" w:rsidRDefault="00816631" w:rsidP="00816631">
            <w:pPr>
              <w:tabs>
                <w:tab w:val="left" w:pos="720"/>
              </w:tabs>
              <w:jc w:val="both"/>
              <w:rPr>
                <w:rFonts w:ascii="Times New Roman" w:hAnsi="Times New Roman" w:cs="Times New Roman"/>
                <w:color w:val="000000"/>
                <w:sz w:val="20"/>
                <w:szCs w:val="20"/>
              </w:rPr>
            </w:pPr>
            <w:hyperlink r:id="rId98" w:tgtFrame="doilink" w:history="1">
              <w:r w:rsidR="00784DCF" w:rsidRPr="00784DCF">
                <w:rPr>
                  <w:rFonts w:ascii="Times New Roman" w:hAnsi="Times New Roman" w:cs="Times New Roman"/>
                  <w:color w:val="0000FF"/>
                  <w:u w:val="single"/>
                </w:rPr>
                <w:t>https://doi.org/10.1016/j.ympev.2016.03.029</w:t>
              </w:r>
            </w:hyperlink>
          </w:p>
        </w:tc>
      </w:tr>
      <w:tr w:rsidR="00784DCF" w:rsidRPr="00784DCF" w14:paraId="47E3A3C3" w14:textId="77777777" w:rsidTr="00816631">
        <w:trPr>
          <w:trHeight w:val="300"/>
        </w:trPr>
        <w:tc>
          <w:tcPr>
            <w:tcW w:w="3888" w:type="dxa"/>
            <w:noWrap/>
            <w:hideMark/>
          </w:tcPr>
          <w:p w14:paraId="27E361CE" w14:textId="77777777" w:rsidR="00784DCF" w:rsidRPr="00784DCF" w:rsidRDefault="00784DCF" w:rsidP="00816631">
            <w:pPr>
              <w:tabs>
                <w:tab w:val="left" w:pos="720"/>
              </w:tabs>
              <w:jc w:val="both"/>
              <w:rPr>
                <w:rFonts w:ascii="Times New Roman" w:hAnsi="Times New Roman" w:cs="Times New Roman"/>
                <w:bCs/>
                <w:i/>
                <w:sz w:val="20"/>
                <w:szCs w:val="20"/>
              </w:rPr>
            </w:pPr>
            <w:proofErr w:type="spellStart"/>
            <w:r w:rsidRPr="00784DCF">
              <w:rPr>
                <w:rFonts w:ascii="Times New Roman" w:hAnsi="Times New Roman" w:cs="Times New Roman"/>
                <w:i/>
                <w:iCs/>
              </w:rPr>
              <w:t>Vexillifera</w:t>
            </w:r>
            <w:proofErr w:type="spellEnd"/>
            <w:r w:rsidRPr="00784DCF">
              <w:rPr>
                <w:rFonts w:ascii="Times New Roman" w:hAnsi="Times New Roman" w:cs="Times New Roman"/>
                <w:i/>
                <w:iCs/>
              </w:rPr>
              <w:t xml:space="preserve"> </w:t>
            </w:r>
            <w:proofErr w:type="spellStart"/>
            <w:r w:rsidRPr="00784DCF">
              <w:rPr>
                <w:rFonts w:ascii="Times New Roman" w:hAnsi="Times New Roman" w:cs="Times New Roman"/>
                <w:i/>
                <w:iCs/>
              </w:rPr>
              <w:t>bacillipedes</w:t>
            </w:r>
            <w:proofErr w:type="spellEnd"/>
            <w:r w:rsidRPr="00784DCF">
              <w:rPr>
                <w:rFonts w:ascii="Times New Roman" w:hAnsi="Times New Roman" w:cs="Times New Roman"/>
                <w:i/>
                <w:iCs/>
              </w:rPr>
              <w:t xml:space="preserve"> </w:t>
            </w:r>
          </w:p>
        </w:tc>
        <w:tc>
          <w:tcPr>
            <w:tcW w:w="2250" w:type="dxa"/>
            <w:noWrap/>
            <w:hideMark/>
          </w:tcPr>
          <w:p w14:paraId="592BE9FC"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16bn0nrphu","properties":{"formattedCitation":"[70]","plainCitation":"[70]","noteIndex":0},"citationItems":[{"id":1203,"uris":["http://zotero.org/users/local/GJAAO8zs/items/AFAK4WFA"],"uri":["http://zotero.org/users/local/GJAAO8zs/items/AFAK4WFA"],"itemData":{"id":1203,"type":"article-journal","container-title":"Mol Phylogenet Evol","ISSN":"1055-7903","journalAbbreviation":"Molecular phylogenetics and evolution","page":"293-304","title":"Multigene phylogeny resolves deep branching of Amoebozoa","volume":"83","author":[{"family":"Cavalier-Smith","given":"Thomas"},{"family":"Fiore-Donno","given":"Anna Maria"},{"family":"Chao","given":"Ema"},{"family":"Kudryavtsev","given":"Alexander"},{"family":"Berney","given":"Cédric"},{"family":"Snell","given":"Elizabeth A."},{"family":"Lewis","given":"Rhodri"}],"issued":{"date-parts":[["2015"]]}}}],"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70]</w:t>
            </w:r>
            <w:r w:rsidRPr="00784DCF">
              <w:rPr>
                <w:rFonts w:ascii="Times New Roman" w:hAnsi="Times New Roman" w:cs="Times New Roman"/>
                <w:color w:val="000000"/>
              </w:rPr>
              <w:fldChar w:fldCharType="end"/>
            </w:r>
          </w:p>
        </w:tc>
        <w:tc>
          <w:tcPr>
            <w:tcW w:w="4320" w:type="dxa"/>
            <w:noWrap/>
            <w:hideMark/>
          </w:tcPr>
          <w:p w14:paraId="04BC53B3" w14:textId="77777777" w:rsidR="00784DCF" w:rsidRPr="00784DCF" w:rsidRDefault="00816631" w:rsidP="00816631">
            <w:pPr>
              <w:tabs>
                <w:tab w:val="left" w:pos="720"/>
              </w:tabs>
              <w:jc w:val="both"/>
              <w:rPr>
                <w:rFonts w:ascii="Times New Roman" w:hAnsi="Times New Roman" w:cs="Times New Roman"/>
                <w:color w:val="0000FF"/>
                <w:sz w:val="20"/>
                <w:szCs w:val="20"/>
                <w:u w:val="single"/>
              </w:rPr>
            </w:pPr>
            <w:hyperlink r:id="rId99" w:history="1">
              <w:r w:rsidR="00784DCF" w:rsidRPr="00784DCF">
                <w:rPr>
                  <w:rFonts w:ascii="Times New Roman" w:hAnsi="Times New Roman" w:cs="Times New Roman"/>
                  <w:color w:val="0000FF"/>
                  <w:u w:val="single"/>
                </w:rPr>
                <w:t>http://doi.org/10.1016/j.ympev.2014.08.011</w:t>
              </w:r>
            </w:hyperlink>
          </w:p>
        </w:tc>
      </w:tr>
      <w:tr w:rsidR="00784DCF" w:rsidRPr="00784DCF" w14:paraId="16F6950D" w14:textId="77777777" w:rsidTr="00816631">
        <w:trPr>
          <w:trHeight w:val="300"/>
        </w:trPr>
        <w:tc>
          <w:tcPr>
            <w:tcW w:w="3888" w:type="dxa"/>
            <w:noWrap/>
            <w:hideMark/>
          </w:tcPr>
          <w:p w14:paraId="030E505A" w14:textId="77777777" w:rsidR="00784DCF" w:rsidRPr="00784DCF" w:rsidRDefault="00784DCF" w:rsidP="00816631">
            <w:pPr>
              <w:tabs>
                <w:tab w:val="left" w:pos="720"/>
              </w:tabs>
              <w:jc w:val="both"/>
              <w:rPr>
                <w:rFonts w:ascii="Times New Roman" w:hAnsi="Times New Roman" w:cs="Times New Roman"/>
                <w:bCs/>
                <w:i/>
                <w:sz w:val="20"/>
                <w:szCs w:val="20"/>
              </w:rPr>
            </w:pPr>
            <w:proofErr w:type="spellStart"/>
            <w:r w:rsidRPr="00784DCF">
              <w:rPr>
                <w:rFonts w:ascii="Times New Roman" w:hAnsi="Times New Roman" w:cs="Times New Roman"/>
                <w:i/>
                <w:iCs/>
              </w:rPr>
              <w:t>Vexillifera</w:t>
            </w:r>
            <w:proofErr w:type="spellEnd"/>
            <w:r w:rsidRPr="00784DCF">
              <w:rPr>
                <w:rFonts w:ascii="Times New Roman" w:hAnsi="Times New Roman" w:cs="Times New Roman"/>
                <w:iCs/>
              </w:rPr>
              <w:t xml:space="preserve"> </w:t>
            </w:r>
            <w:r w:rsidRPr="00784DCF">
              <w:rPr>
                <w:rFonts w:ascii="Times New Roman" w:hAnsi="Times New Roman" w:cs="Times New Roman"/>
              </w:rPr>
              <w:t xml:space="preserve">sp.  </w:t>
            </w:r>
          </w:p>
        </w:tc>
        <w:tc>
          <w:tcPr>
            <w:tcW w:w="2250" w:type="dxa"/>
            <w:noWrap/>
            <w:hideMark/>
          </w:tcPr>
          <w:p w14:paraId="572D3E5F"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t>MMETSP0173</w:t>
            </w:r>
          </w:p>
        </w:tc>
        <w:tc>
          <w:tcPr>
            <w:tcW w:w="4320" w:type="dxa"/>
            <w:noWrap/>
            <w:hideMark/>
          </w:tcPr>
          <w:p w14:paraId="7DBEACC2" w14:textId="77777777" w:rsidR="00784DCF" w:rsidRPr="00784DCF" w:rsidRDefault="00784DCF" w:rsidP="00816631">
            <w:pPr>
              <w:tabs>
                <w:tab w:val="left" w:pos="720"/>
              </w:tabs>
              <w:jc w:val="both"/>
              <w:rPr>
                <w:rFonts w:ascii="Times New Roman" w:hAnsi="Times New Roman" w:cs="Times New Roman"/>
                <w:color w:val="0000FF"/>
                <w:sz w:val="20"/>
                <w:szCs w:val="20"/>
                <w:u w:val="single"/>
              </w:rPr>
            </w:pPr>
            <w:r w:rsidRPr="00784DCF">
              <w:rPr>
                <w:rFonts w:ascii="Times New Roman" w:hAnsi="Times New Roman" w:cs="Times New Roman"/>
                <w:color w:val="000000"/>
              </w:rPr>
              <w:t>https://www.imicrobe.us/#/samples/1757</w:t>
            </w:r>
          </w:p>
        </w:tc>
      </w:tr>
      <w:tr w:rsidR="00784DCF" w:rsidRPr="00784DCF" w14:paraId="432E4F1E" w14:textId="77777777" w:rsidTr="00816631">
        <w:trPr>
          <w:trHeight w:val="300"/>
        </w:trPr>
        <w:tc>
          <w:tcPr>
            <w:tcW w:w="3888" w:type="dxa"/>
            <w:noWrap/>
          </w:tcPr>
          <w:p w14:paraId="0CC0CFE5" w14:textId="77777777" w:rsidR="00784DCF" w:rsidRPr="00784DCF" w:rsidRDefault="00784DCF" w:rsidP="00816631">
            <w:pPr>
              <w:tabs>
                <w:tab w:val="left" w:pos="720"/>
              </w:tabs>
              <w:jc w:val="both"/>
              <w:rPr>
                <w:rFonts w:ascii="Times New Roman" w:hAnsi="Times New Roman" w:cs="Times New Roman"/>
                <w:bCs/>
                <w:i/>
                <w:iCs/>
                <w:sz w:val="20"/>
                <w:szCs w:val="20"/>
              </w:rPr>
            </w:pPr>
          </w:p>
        </w:tc>
        <w:tc>
          <w:tcPr>
            <w:tcW w:w="2250" w:type="dxa"/>
            <w:noWrap/>
          </w:tcPr>
          <w:p w14:paraId="5BF43232" w14:textId="77777777" w:rsidR="00784DCF" w:rsidRPr="00784DCF" w:rsidRDefault="00784DCF" w:rsidP="00816631">
            <w:pPr>
              <w:tabs>
                <w:tab w:val="left" w:pos="720"/>
              </w:tabs>
              <w:jc w:val="both"/>
              <w:rPr>
                <w:rFonts w:ascii="Times New Roman" w:hAnsi="Times New Roman" w:cs="Times New Roman"/>
                <w:color w:val="000000"/>
              </w:rPr>
            </w:pPr>
          </w:p>
        </w:tc>
        <w:tc>
          <w:tcPr>
            <w:tcW w:w="4320" w:type="dxa"/>
            <w:noWrap/>
          </w:tcPr>
          <w:p w14:paraId="4236963C" w14:textId="77777777" w:rsidR="00784DCF" w:rsidRPr="00784DCF" w:rsidRDefault="00784DCF" w:rsidP="00816631">
            <w:pPr>
              <w:tabs>
                <w:tab w:val="left" w:pos="720"/>
              </w:tabs>
              <w:jc w:val="both"/>
              <w:rPr>
                <w:rFonts w:ascii="Times New Roman" w:hAnsi="Times New Roman" w:cs="Times New Roman"/>
                <w:color w:val="0000FF"/>
                <w:sz w:val="20"/>
                <w:szCs w:val="20"/>
                <w:u w:val="single"/>
              </w:rPr>
            </w:pPr>
          </w:p>
        </w:tc>
      </w:tr>
      <w:tr w:rsidR="00784DCF" w:rsidRPr="00784DCF" w14:paraId="2AD39CAC" w14:textId="77777777" w:rsidTr="00816631">
        <w:trPr>
          <w:trHeight w:val="300"/>
        </w:trPr>
        <w:tc>
          <w:tcPr>
            <w:tcW w:w="3888" w:type="dxa"/>
            <w:noWrap/>
          </w:tcPr>
          <w:p w14:paraId="629E0B23" w14:textId="77777777" w:rsidR="00784DCF" w:rsidRPr="00784DCF" w:rsidRDefault="00784DCF" w:rsidP="00816631">
            <w:pPr>
              <w:tabs>
                <w:tab w:val="left" w:pos="720"/>
              </w:tabs>
              <w:jc w:val="both"/>
              <w:rPr>
                <w:rFonts w:ascii="Times New Roman" w:hAnsi="Times New Roman" w:cs="Times New Roman"/>
                <w:bCs/>
                <w:i/>
                <w:iCs/>
                <w:sz w:val="20"/>
                <w:szCs w:val="20"/>
              </w:rPr>
            </w:pPr>
          </w:p>
        </w:tc>
        <w:tc>
          <w:tcPr>
            <w:tcW w:w="2250" w:type="dxa"/>
            <w:noWrap/>
          </w:tcPr>
          <w:p w14:paraId="641E245D" w14:textId="77777777" w:rsidR="00784DCF" w:rsidRPr="00784DCF" w:rsidRDefault="00784DCF" w:rsidP="00816631">
            <w:pPr>
              <w:tabs>
                <w:tab w:val="left" w:pos="720"/>
              </w:tabs>
              <w:jc w:val="both"/>
              <w:rPr>
                <w:rFonts w:ascii="Times New Roman" w:hAnsi="Times New Roman" w:cs="Times New Roman"/>
                <w:color w:val="000000"/>
              </w:rPr>
            </w:pPr>
          </w:p>
        </w:tc>
        <w:tc>
          <w:tcPr>
            <w:tcW w:w="4320" w:type="dxa"/>
            <w:noWrap/>
          </w:tcPr>
          <w:p w14:paraId="7365FE24" w14:textId="77777777" w:rsidR="00784DCF" w:rsidRPr="00784DCF" w:rsidRDefault="00784DCF" w:rsidP="00816631">
            <w:pPr>
              <w:tabs>
                <w:tab w:val="left" w:pos="720"/>
              </w:tabs>
              <w:jc w:val="both"/>
              <w:rPr>
                <w:rFonts w:ascii="Times New Roman" w:hAnsi="Times New Roman" w:cs="Times New Roman"/>
                <w:color w:val="0000FF"/>
                <w:sz w:val="20"/>
                <w:szCs w:val="20"/>
                <w:u w:val="single"/>
              </w:rPr>
            </w:pPr>
          </w:p>
        </w:tc>
      </w:tr>
      <w:tr w:rsidR="00784DCF" w:rsidRPr="00784DCF" w14:paraId="01890F9B" w14:textId="77777777" w:rsidTr="00816631">
        <w:trPr>
          <w:trHeight w:val="300"/>
        </w:trPr>
        <w:tc>
          <w:tcPr>
            <w:tcW w:w="3888" w:type="dxa"/>
            <w:noWrap/>
          </w:tcPr>
          <w:p w14:paraId="132E340D" w14:textId="77777777" w:rsidR="00784DCF" w:rsidRPr="00784DCF" w:rsidRDefault="00784DCF" w:rsidP="00816631">
            <w:pPr>
              <w:tabs>
                <w:tab w:val="left" w:pos="720"/>
              </w:tabs>
              <w:jc w:val="both"/>
              <w:rPr>
                <w:rFonts w:ascii="Times New Roman" w:hAnsi="Times New Roman" w:cs="Times New Roman"/>
                <w:bCs/>
                <w:i/>
                <w:iCs/>
                <w:sz w:val="20"/>
                <w:szCs w:val="20"/>
              </w:rPr>
            </w:pPr>
          </w:p>
        </w:tc>
        <w:tc>
          <w:tcPr>
            <w:tcW w:w="2250" w:type="dxa"/>
            <w:noWrap/>
          </w:tcPr>
          <w:p w14:paraId="6E8F87B9" w14:textId="77777777" w:rsidR="00784DCF" w:rsidRPr="00784DCF" w:rsidRDefault="00784DCF" w:rsidP="00816631">
            <w:pPr>
              <w:tabs>
                <w:tab w:val="left" w:pos="720"/>
              </w:tabs>
              <w:jc w:val="both"/>
              <w:rPr>
                <w:rFonts w:ascii="Times New Roman" w:hAnsi="Times New Roman" w:cs="Times New Roman"/>
                <w:color w:val="000000"/>
                <w:sz w:val="20"/>
                <w:szCs w:val="20"/>
              </w:rPr>
            </w:pPr>
          </w:p>
        </w:tc>
        <w:tc>
          <w:tcPr>
            <w:tcW w:w="4320" w:type="dxa"/>
            <w:noWrap/>
          </w:tcPr>
          <w:p w14:paraId="1356BC78" w14:textId="77777777" w:rsidR="00784DCF" w:rsidRPr="00784DCF" w:rsidRDefault="00784DCF" w:rsidP="00816631">
            <w:pPr>
              <w:tabs>
                <w:tab w:val="left" w:pos="720"/>
              </w:tabs>
              <w:jc w:val="both"/>
              <w:rPr>
                <w:rFonts w:ascii="Times New Roman" w:hAnsi="Times New Roman" w:cs="Times New Roman"/>
                <w:color w:val="000000"/>
                <w:sz w:val="20"/>
                <w:szCs w:val="20"/>
              </w:rPr>
            </w:pPr>
          </w:p>
        </w:tc>
      </w:tr>
    </w:tbl>
    <w:p w14:paraId="11ABC502" w14:textId="6BB1992D" w:rsidR="005B45B9" w:rsidRPr="005B45B9" w:rsidRDefault="005B45B9" w:rsidP="005B45B9">
      <w:pPr>
        <w:tabs>
          <w:tab w:val="left" w:pos="720"/>
        </w:tabs>
        <w:jc w:val="both"/>
        <w:rPr>
          <w:rFonts w:ascii="Times New Roman" w:hAnsi="Times New Roman" w:cs="Times New Roman"/>
          <w:b/>
          <w:bCs/>
        </w:rPr>
      </w:pPr>
      <w:r w:rsidRPr="005B45B9">
        <w:rPr>
          <w:rFonts w:ascii="Times New Roman" w:hAnsi="Times New Roman" w:cs="Times New Roman"/>
          <w:b/>
          <w:bCs/>
        </w:rPr>
        <w:t xml:space="preserve">List of </w:t>
      </w:r>
      <w:proofErr w:type="spellStart"/>
      <w:r w:rsidRPr="005B45B9">
        <w:rPr>
          <w:rFonts w:ascii="Times New Roman" w:hAnsi="Times New Roman" w:cs="Times New Roman"/>
          <w:b/>
          <w:bCs/>
        </w:rPr>
        <w:t>Stramenophile</w:t>
      </w:r>
      <w:proofErr w:type="spellEnd"/>
      <w:r w:rsidRPr="005B45B9">
        <w:rPr>
          <w:rFonts w:ascii="Times New Roman" w:hAnsi="Times New Roman" w:cs="Times New Roman"/>
          <w:b/>
          <w:bCs/>
        </w:rPr>
        <w:t xml:space="preserve"> TAXA </w:t>
      </w:r>
      <w:r>
        <w:rPr>
          <w:rFonts w:ascii="Times New Roman" w:hAnsi="Times New Roman" w:cs="Times New Roman"/>
          <w:b/>
          <w:bCs/>
        </w:rPr>
        <w:t>from</w:t>
      </w:r>
      <w:r w:rsidRPr="005B45B9">
        <w:rPr>
          <w:rFonts w:ascii="Times New Roman" w:hAnsi="Times New Roman" w:cs="Times New Roman"/>
          <w:b/>
          <w:bCs/>
        </w:rPr>
        <w:t xml:space="preserve"> MMETSP</w:t>
      </w:r>
    </w:p>
    <w:p w14:paraId="05B18CB6" w14:textId="77777777" w:rsidR="005B45B9" w:rsidRPr="005B45B9" w:rsidRDefault="005B45B9" w:rsidP="005B45B9">
      <w:pPr>
        <w:tabs>
          <w:tab w:val="left" w:pos="720"/>
        </w:tabs>
        <w:jc w:val="both"/>
        <w:rPr>
          <w:rFonts w:ascii="Times New Roman" w:hAnsi="Times New Roman" w:cs="Times New Roman"/>
        </w:rPr>
      </w:pPr>
      <w:proofErr w:type="spellStart"/>
      <w:r w:rsidRPr="005B45B9">
        <w:rPr>
          <w:rFonts w:ascii="Times New Roman" w:hAnsi="Times New Roman" w:cs="Times New Roman"/>
        </w:rPr>
        <w:t>Alexandrium</w:t>
      </w:r>
      <w:proofErr w:type="spellEnd"/>
      <w:r w:rsidRPr="005B45B9">
        <w:rPr>
          <w:rFonts w:ascii="Times New Roman" w:hAnsi="Times New Roman" w:cs="Times New Roman"/>
        </w:rPr>
        <w:t xml:space="preserve"> minutum</w:t>
      </w:r>
      <w:r w:rsidRPr="005B45B9">
        <w:rPr>
          <w:rFonts w:ascii="Times New Roman" w:hAnsi="Times New Roman" w:cs="Times New Roman"/>
        </w:rPr>
        <w:tab/>
        <w:t>MOORE-via-CAMERA-MMETSP0328</w:t>
      </w:r>
    </w:p>
    <w:p w14:paraId="076FD153" w14:textId="77777777" w:rsidR="005B45B9" w:rsidRPr="005B45B9" w:rsidRDefault="005B45B9" w:rsidP="005B45B9">
      <w:pPr>
        <w:tabs>
          <w:tab w:val="left" w:pos="720"/>
        </w:tabs>
        <w:jc w:val="both"/>
        <w:rPr>
          <w:rFonts w:ascii="Times New Roman" w:hAnsi="Times New Roman" w:cs="Times New Roman"/>
        </w:rPr>
      </w:pPr>
      <w:proofErr w:type="spellStart"/>
      <w:r w:rsidRPr="005B45B9">
        <w:rPr>
          <w:rFonts w:ascii="Times New Roman" w:hAnsi="Times New Roman" w:cs="Times New Roman"/>
        </w:rPr>
        <w:t>Aureoumbra_lagunensis</w:t>
      </w:r>
      <w:proofErr w:type="spellEnd"/>
      <w:r w:rsidRPr="005B45B9">
        <w:rPr>
          <w:rFonts w:ascii="Times New Roman" w:hAnsi="Times New Roman" w:cs="Times New Roman"/>
        </w:rPr>
        <w:t xml:space="preserve"> CCMP1509 </w:t>
      </w:r>
      <w:r w:rsidRPr="005B45B9">
        <w:rPr>
          <w:rFonts w:ascii="Times New Roman" w:hAnsi="Times New Roman" w:cs="Times New Roman"/>
        </w:rPr>
        <w:tab/>
        <w:t>MMETSP0890</w:t>
      </w:r>
      <w:r w:rsidRPr="005B45B9">
        <w:rPr>
          <w:rFonts w:ascii="Times New Roman" w:hAnsi="Times New Roman" w:cs="Times New Roman"/>
        </w:rPr>
        <w:tab/>
      </w:r>
    </w:p>
    <w:p w14:paraId="67BE2143" w14:textId="77777777" w:rsidR="005B45B9" w:rsidRPr="005B45B9" w:rsidRDefault="005B45B9" w:rsidP="005B45B9">
      <w:pPr>
        <w:tabs>
          <w:tab w:val="left" w:pos="720"/>
        </w:tabs>
        <w:jc w:val="both"/>
        <w:rPr>
          <w:rFonts w:ascii="Times New Roman" w:hAnsi="Times New Roman" w:cs="Times New Roman"/>
        </w:rPr>
      </w:pPr>
      <w:proofErr w:type="spellStart"/>
      <w:r w:rsidRPr="005B45B9">
        <w:rPr>
          <w:rFonts w:ascii="Times New Roman" w:hAnsi="Times New Roman" w:cs="Times New Roman"/>
        </w:rPr>
        <w:t>Bolidomonas_sp</w:t>
      </w:r>
      <w:proofErr w:type="spellEnd"/>
      <w:r w:rsidRPr="005B45B9">
        <w:rPr>
          <w:rFonts w:ascii="Times New Roman" w:hAnsi="Times New Roman" w:cs="Times New Roman"/>
        </w:rPr>
        <w:t xml:space="preserve"> RCC1657 </w:t>
      </w:r>
      <w:r w:rsidRPr="005B45B9">
        <w:rPr>
          <w:rFonts w:ascii="Times New Roman" w:hAnsi="Times New Roman" w:cs="Times New Roman"/>
        </w:rPr>
        <w:tab/>
        <w:t>MMETSP1321</w:t>
      </w:r>
      <w:r w:rsidRPr="005B45B9">
        <w:rPr>
          <w:rFonts w:ascii="Times New Roman" w:hAnsi="Times New Roman" w:cs="Times New Roman"/>
        </w:rPr>
        <w:tab/>
      </w:r>
    </w:p>
    <w:p w14:paraId="040EE574" w14:textId="77777777" w:rsidR="005B45B9" w:rsidRPr="005B45B9" w:rsidRDefault="005B45B9" w:rsidP="005B45B9">
      <w:pPr>
        <w:tabs>
          <w:tab w:val="left" w:pos="720"/>
        </w:tabs>
        <w:jc w:val="both"/>
        <w:rPr>
          <w:rFonts w:ascii="Times New Roman" w:hAnsi="Times New Roman" w:cs="Times New Roman"/>
        </w:rPr>
      </w:pPr>
      <w:proofErr w:type="spellStart"/>
      <w:r w:rsidRPr="005B45B9">
        <w:rPr>
          <w:rFonts w:ascii="Times New Roman" w:hAnsi="Times New Roman" w:cs="Times New Roman"/>
        </w:rPr>
        <w:t>Bolidomonas_sp</w:t>
      </w:r>
      <w:proofErr w:type="spellEnd"/>
      <w:r w:rsidRPr="005B45B9">
        <w:rPr>
          <w:rFonts w:ascii="Times New Roman" w:hAnsi="Times New Roman" w:cs="Times New Roman"/>
        </w:rPr>
        <w:t xml:space="preserve"> RCC2347</w:t>
      </w:r>
      <w:r w:rsidRPr="005B45B9">
        <w:rPr>
          <w:rFonts w:ascii="Times New Roman" w:hAnsi="Times New Roman" w:cs="Times New Roman"/>
        </w:rPr>
        <w:tab/>
        <w:t>MMETSP1320</w:t>
      </w:r>
    </w:p>
    <w:p w14:paraId="4A854C03" w14:textId="77777777" w:rsidR="005B45B9" w:rsidRPr="005B45B9" w:rsidRDefault="005B45B9" w:rsidP="005B45B9">
      <w:pPr>
        <w:tabs>
          <w:tab w:val="left" w:pos="720"/>
        </w:tabs>
        <w:jc w:val="both"/>
        <w:rPr>
          <w:rFonts w:ascii="Times New Roman" w:hAnsi="Times New Roman" w:cs="Times New Roman"/>
        </w:rPr>
      </w:pPr>
      <w:proofErr w:type="spellStart"/>
      <w:r w:rsidRPr="005B45B9">
        <w:rPr>
          <w:rFonts w:ascii="Times New Roman" w:hAnsi="Times New Roman" w:cs="Times New Roman"/>
        </w:rPr>
        <w:t>Bolidomonas</w:t>
      </w:r>
      <w:proofErr w:type="spellEnd"/>
      <w:r w:rsidRPr="005B45B9">
        <w:rPr>
          <w:rFonts w:ascii="Times New Roman" w:hAnsi="Times New Roman" w:cs="Times New Roman"/>
        </w:rPr>
        <w:t xml:space="preserve"> </w:t>
      </w:r>
      <w:proofErr w:type="spellStart"/>
      <w:r w:rsidRPr="005B45B9">
        <w:rPr>
          <w:rFonts w:ascii="Times New Roman" w:hAnsi="Times New Roman" w:cs="Times New Roman"/>
        </w:rPr>
        <w:t>pacifica</w:t>
      </w:r>
      <w:proofErr w:type="spellEnd"/>
      <w:r w:rsidRPr="005B45B9">
        <w:rPr>
          <w:rFonts w:ascii="Times New Roman" w:hAnsi="Times New Roman" w:cs="Times New Roman"/>
        </w:rPr>
        <w:tab/>
        <w:t>MMETSP1319-RCC208</w:t>
      </w:r>
    </w:p>
    <w:p w14:paraId="76C1E3C1" w14:textId="77777777" w:rsidR="005B45B9" w:rsidRPr="005B45B9" w:rsidRDefault="005B45B9" w:rsidP="005B45B9">
      <w:pPr>
        <w:tabs>
          <w:tab w:val="left" w:pos="720"/>
        </w:tabs>
        <w:jc w:val="both"/>
        <w:rPr>
          <w:rFonts w:ascii="Times New Roman" w:hAnsi="Times New Roman" w:cs="Times New Roman"/>
        </w:rPr>
      </w:pPr>
      <w:proofErr w:type="spellStart"/>
      <w:r w:rsidRPr="005B45B9">
        <w:rPr>
          <w:rFonts w:ascii="Times New Roman" w:hAnsi="Times New Roman" w:cs="Times New Roman"/>
        </w:rPr>
        <w:t>Cafeteria_sp</w:t>
      </w:r>
      <w:proofErr w:type="spellEnd"/>
      <w:r w:rsidRPr="005B45B9">
        <w:rPr>
          <w:rFonts w:ascii="Times New Roman" w:hAnsi="Times New Roman" w:cs="Times New Roman"/>
        </w:rPr>
        <w:t xml:space="preserve"> </w:t>
      </w:r>
      <w:proofErr w:type="spellStart"/>
      <w:r w:rsidRPr="005B45B9">
        <w:rPr>
          <w:rFonts w:ascii="Times New Roman" w:hAnsi="Times New Roman" w:cs="Times New Roman"/>
        </w:rPr>
        <w:t>CaronLabIsolate</w:t>
      </w:r>
      <w:proofErr w:type="spellEnd"/>
      <w:r w:rsidRPr="005B45B9">
        <w:rPr>
          <w:rFonts w:ascii="Times New Roman" w:hAnsi="Times New Roman" w:cs="Times New Roman"/>
        </w:rPr>
        <w:t xml:space="preserve"> </w:t>
      </w:r>
      <w:r w:rsidRPr="005B45B9">
        <w:rPr>
          <w:rFonts w:ascii="Times New Roman" w:hAnsi="Times New Roman" w:cs="Times New Roman"/>
        </w:rPr>
        <w:tab/>
        <w:t>MMETSP1104</w:t>
      </w:r>
    </w:p>
    <w:p w14:paraId="074B6D0F" w14:textId="77777777" w:rsidR="005B45B9" w:rsidRPr="005B45B9" w:rsidRDefault="005B45B9" w:rsidP="005B45B9">
      <w:pPr>
        <w:tabs>
          <w:tab w:val="left" w:pos="720"/>
        </w:tabs>
        <w:jc w:val="both"/>
        <w:rPr>
          <w:rFonts w:ascii="Times New Roman" w:hAnsi="Times New Roman" w:cs="Times New Roman"/>
        </w:rPr>
      </w:pPr>
      <w:proofErr w:type="spellStart"/>
      <w:r w:rsidRPr="005B45B9">
        <w:rPr>
          <w:rFonts w:ascii="Times New Roman" w:hAnsi="Times New Roman" w:cs="Times New Roman"/>
        </w:rPr>
        <w:t>Chattonella_subsalsa</w:t>
      </w:r>
      <w:proofErr w:type="spellEnd"/>
      <w:r w:rsidRPr="005B45B9">
        <w:rPr>
          <w:rFonts w:ascii="Times New Roman" w:hAnsi="Times New Roman" w:cs="Times New Roman"/>
        </w:rPr>
        <w:t xml:space="preserve"> CCMP2191 </w:t>
      </w:r>
      <w:r w:rsidRPr="005B45B9">
        <w:rPr>
          <w:rFonts w:ascii="Times New Roman" w:hAnsi="Times New Roman" w:cs="Times New Roman"/>
        </w:rPr>
        <w:tab/>
        <w:t>MMETSP0947</w:t>
      </w:r>
    </w:p>
    <w:p w14:paraId="73A39B5B" w14:textId="77777777" w:rsidR="005B45B9" w:rsidRPr="005B45B9" w:rsidRDefault="005B45B9" w:rsidP="005B45B9">
      <w:pPr>
        <w:tabs>
          <w:tab w:val="left" w:pos="720"/>
        </w:tabs>
        <w:jc w:val="both"/>
        <w:rPr>
          <w:rFonts w:ascii="Times New Roman" w:hAnsi="Times New Roman" w:cs="Times New Roman"/>
        </w:rPr>
      </w:pPr>
      <w:proofErr w:type="spellStart"/>
      <w:r w:rsidRPr="005B45B9">
        <w:rPr>
          <w:rFonts w:ascii="Times New Roman" w:hAnsi="Times New Roman" w:cs="Times New Roman"/>
        </w:rPr>
        <w:t>Chrysocystis_fragilis</w:t>
      </w:r>
      <w:proofErr w:type="spellEnd"/>
      <w:r w:rsidRPr="005B45B9">
        <w:rPr>
          <w:rFonts w:ascii="Times New Roman" w:hAnsi="Times New Roman" w:cs="Times New Roman"/>
        </w:rPr>
        <w:t xml:space="preserve"> CCMP3189 </w:t>
      </w:r>
      <w:r w:rsidRPr="005B45B9">
        <w:rPr>
          <w:rFonts w:ascii="Times New Roman" w:hAnsi="Times New Roman" w:cs="Times New Roman"/>
        </w:rPr>
        <w:tab/>
        <w:t>MMETSP1165 ****</w:t>
      </w:r>
    </w:p>
    <w:p w14:paraId="668BFA20" w14:textId="77777777" w:rsidR="005B45B9" w:rsidRPr="005B45B9" w:rsidRDefault="005B45B9" w:rsidP="005B45B9">
      <w:pPr>
        <w:tabs>
          <w:tab w:val="left" w:pos="720"/>
        </w:tabs>
        <w:jc w:val="both"/>
        <w:rPr>
          <w:rFonts w:ascii="Times New Roman" w:hAnsi="Times New Roman" w:cs="Times New Roman"/>
        </w:rPr>
      </w:pPr>
      <w:proofErr w:type="spellStart"/>
      <w:r w:rsidRPr="005B45B9">
        <w:rPr>
          <w:rFonts w:ascii="Times New Roman" w:hAnsi="Times New Roman" w:cs="Times New Roman"/>
        </w:rPr>
        <w:t>Dictyocha_speculum</w:t>
      </w:r>
      <w:proofErr w:type="spellEnd"/>
      <w:r w:rsidRPr="005B45B9">
        <w:rPr>
          <w:rFonts w:ascii="Times New Roman" w:hAnsi="Times New Roman" w:cs="Times New Roman"/>
        </w:rPr>
        <w:t xml:space="preserve"> CCMP1381 </w:t>
      </w:r>
      <w:r w:rsidRPr="005B45B9">
        <w:rPr>
          <w:rFonts w:ascii="Times New Roman" w:hAnsi="Times New Roman" w:cs="Times New Roman"/>
        </w:rPr>
        <w:tab/>
        <w:t xml:space="preserve">MMETSP1174 </w:t>
      </w:r>
    </w:p>
    <w:p w14:paraId="2307986F" w14:textId="77777777" w:rsidR="005B45B9" w:rsidRPr="005B45B9" w:rsidRDefault="005B45B9" w:rsidP="005B45B9">
      <w:pPr>
        <w:tabs>
          <w:tab w:val="left" w:pos="720"/>
        </w:tabs>
        <w:jc w:val="both"/>
        <w:rPr>
          <w:rFonts w:ascii="Times New Roman" w:hAnsi="Times New Roman" w:cs="Times New Roman"/>
        </w:rPr>
      </w:pPr>
      <w:proofErr w:type="spellStart"/>
      <w:r w:rsidRPr="005B45B9">
        <w:rPr>
          <w:rFonts w:ascii="Times New Roman" w:hAnsi="Times New Roman" w:cs="Times New Roman"/>
        </w:rPr>
        <w:t>Dinobryon_sp</w:t>
      </w:r>
      <w:proofErr w:type="spellEnd"/>
      <w:r w:rsidRPr="005B45B9">
        <w:rPr>
          <w:rFonts w:ascii="Times New Roman" w:hAnsi="Times New Roman" w:cs="Times New Roman"/>
        </w:rPr>
        <w:t xml:space="preserve"> UTEXLB2267 </w:t>
      </w:r>
      <w:r w:rsidRPr="005B45B9">
        <w:rPr>
          <w:rFonts w:ascii="Times New Roman" w:hAnsi="Times New Roman" w:cs="Times New Roman"/>
        </w:rPr>
        <w:tab/>
        <w:t>MMETSP0019</w:t>
      </w:r>
    </w:p>
    <w:p w14:paraId="756FA8FF" w14:textId="77777777" w:rsidR="005B45B9" w:rsidRPr="005B45B9" w:rsidRDefault="005B45B9" w:rsidP="005B45B9">
      <w:pPr>
        <w:tabs>
          <w:tab w:val="left" w:pos="720"/>
        </w:tabs>
        <w:jc w:val="both"/>
        <w:rPr>
          <w:rFonts w:ascii="Times New Roman" w:hAnsi="Times New Roman" w:cs="Times New Roman"/>
        </w:rPr>
      </w:pPr>
      <w:proofErr w:type="spellStart"/>
      <w:r w:rsidRPr="005B45B9">
        <w:rPr>
          <w:rFonts w:ascii="Times New Roman" w:hAnsi="Times New Roman" w:cs="Times New Roman"/>
        </w:rPr>
        <w:t>Fibrocapsa</w:t>
      </w:r>
      <w:proofErr w:type="spellEnd"/>
      <w:r w:rsidRPr="005B45B9">
        <w:rPr>
          <w:rFonts w:ascii="Times New Roman" w:hAnsi="Times New Roman" w:cs="Times New Roman"/>
        </w:rPr>
        <w:t xml:space="preserve"> japonica-CCMP1661</w:t>
      </w:r>
      <w:r w:rsidRPr="005B45B9">
        <w:rPr>
          <w:rFonts w:ascii="Times New Roman" w:hAnsi="Times New Roman" w:cs="Times New Roman"/>
        </w:rPr>
        <w:tab/>
        <w:t>MOORE-via-CAMERA-MMETSP1339</w:t>
      </w:r>
    </w:p>
    <w:p w14:paraId="57B33433" w14:textId="77777777" w:rsidR="005B45B9" w:rsidRPr="005B45B9" w:rsidRDefault="005B45B9" w:rsidP="005B45B9">
      <w:pPr>
        <w:tabs>
          <w:tab w:val="left" w:pos="720"/>
        </w:tabs>
        <w:jc w:val="both"/>
        <w:rPr>
          <w:rFonts w:ascii="Times New Roman" w:hAnsi="Times New Roman" w:cs="Times New Roman"/>
        </w:rPr>
      </w:pPr>
      <w:proofErr w:type="spellStart"/>
      <w:r w:rsidRPr="005B45B9">
        <w:rPr>
          <w:rFonts w:ascii="Times New Roman" w:hAnsi="Times New Roman" w:cs="Times New Roman"/>
        </w:rPr>
        <w:t>Florenciella_sp</w:t>
      </w:r>
      <w:proofErr w:type="spellEnd"/>
      <w:r w:rsidRPr="005B45B9">
        <w:rPr>
          <w:rFonts w:ascii="Times New Roman" w:hAnsi="Times New Roman" w:cs="Times New Roman"/>
        </w:rPr>
        <w:t xml:space="preserve"> RCC1587 </w:t>
      </w:r>
      <w:r w:rsidRPr="005B45B9">
        <w:rPr>
          <w:rFonts w:ascii="Times New Roman" w:hAnsi="Times New Roman" w:cs="Times New Roman"/>
        </w:rPr>
        <w:tab/>
        <w:t xml:space="preserve">MMETSP1324 </w:t>
      </w:r>
      <w:r w:rsidRPr="005B45B9">
        <w:rPr>
          <w:rFonts w:ascii="Times New Roman" w:hAnsi="Times New Roman" w:cs="Times New Roman"/>
        </w:rPr>
        <w:tab/>
        <w:t>Stramenopiles</w:t>
      </w:r>
    </w:p>
    <w:p w14:paraId="10E66238" w14:textId="77777777" w:rsidR="005B45B9" w:rsidRPr="005B45B9" w:rsidRDefault="005B45B9" w:rsidP="005B45B9">
      <w:pPr>
        <w:tabs>
          <w:tab w:val="left" w:pos="720"/>
        </w:tabs>
        <w:jc w:val="both"/>
        <w:rPr>
          <w:rFonts w:ascii="Times New Roman" w:hAnsi="Times New Roman" w:cs="Times New Roman"/>
        </w:rPr>
      </w:pPr>
      <w:proofErr w:type="spellStart"/>
      <w:r w:rsidRPr="005B45B9">
        <w:rPr>
          <w:rFonts w:ascii="Times New Roman" w:hAnsi="Times New Roman" w:cs="Times New Roman"/>
        </w:rPr>
        <w:t>Florenciella</w:t>
      </w:r>
      <w:proofErr w:type="spellEnd"/>
      <w:r w:rsidRPr="005B45B9">
        <w:rPr>
          <w:rFonts w:ascii="Times New Roman" w:hAnsi="Times New Roman" w:cs="Times New Roman"/>
        </w:rPr>
        <w:t xml:space="preserve"> </w:t>
      </w:r>
      <w:proofErr w:type="spellStart"/>
      <w:r w:rsidRPr="005B45B9">
        <w:rPr>
          <w:rFonts w:ascii="Times New Roman" w:hAnsi="Times New Roman" w:cs="Times New Roman"/>
        </w:rPr>
        <w:t>parvula</w:t>
      </w:r>
      <w:proofErr w:type="spellEnd"/>
      <w:r w:rsidRPr="005B45B9">
        <w:rPr>
          <w:rFonts w:ascii="Times New Roman" w:hAnsi="Times New Roman" w:cs="Times New Roman"/>
        </w:rPr>
        <w:tab/>
        <w:t>MMETSP1323-RCC1693</w:t>
      </w:r>
    </w:p>
    <w:p w14:paraId="7152C214" w14:textId="77777777" w:rsidR="005B45B9" w:rsidRPr="005B45B9" w:rsidRDefault="005B45B9" w:rsidP="005B45B9">
      <w:pPr>
        <w:tabs>
          <w:tab w:val="left" w:pos="720"/>
        </w:tabs>
        <w:jc w:val="both"/>
        <w:rPr>
          <w:rFonts w:ascii="Times New Roman" w:hAnsi="Times New Roman" w:cs="Times New Roman"/>
        </w:rPr>
      </w:pPr>
      <w:proofErr w:type="spellStart"/>
      <w:r w:rsidRPr="005B45B9">
        <w:rPr>
          <w:rFonts w:ascii="Times New Roman" w:hAnsi="Times New Roman" w:cs="Times New Roman"/>
        </w:rPr>
        <w:t>Heterosigma_akashiwo</w:t>
      </w:r>
      <w:proofErr w:type="spellEnd"/>
      <w:r w:rsidRPr="005B45B9">
        <w:rPr>
          <w:rFonts w:ascii="Times New Roman" w:hAnsi="Times New Roman" w:cs="Times New Roman"/>
        </w:rPr>
        <w:t xml:space="preserve"> CCMP2393 </w:t>
      </w:r>
      <w:r w:rsidRPr="005B45B9">
        <w:rPr>
          <w:rFonts w:ascii="Times New Roman" w:hAnsi="Times New Roman" w:cs="Times New Roman"/>
        </w:rPr>
        <w:tab/>
        <w:t>MMETSP0292</w:t>
      </w:r>
    </w:p>
    <w:p w14:paraId="0EEC5AE7" w14:textId="77777777" w:rsidR="005B45B9" w:rsidRPr="005B45B9" w:rsidRDefault="005B45B9" w:rsidP="005B45B9">
      <w:pPr>
        <w:tabs>
          <w:tab w:val="left" w:pos="720"/>
        </w:tabs>
        <w:jc w:val="both"/>
        <w:rPr>
          <w:rFonts w:ascii="Times New Roman" w:hAnsi="Times New Roman" w:cs="Times New Roman"/>
        </w:rPr>
      </w:pPr>
      <w:r w:rsidRPr="005B45B9">
        <w:rPr>
          <w:rFonts w:ascii="Times New Roman" w:hAnsi="Times New Roman" w:cs="Times New Roman"/>
        </w:rPr>
        <w:t xml:space="preserve">Love2098 </w:t>
      </w:r>
      <w:proofErr w:type="spellStart"/>
      <w:r w:rsidRPr="005B45B9">
        <w:rPr>
          <w:rFonts w:ascii="Times New Roman" w:hAnsi="Times New Roman" w:cs="Times New Roman"/>
        </w:rPr>
        <w:t>non_described</w:t>
      </w:r>
      <w:proofErr w:type="spellEnd"/>
      <w:r w:rsidRPr="005B45B9">
        <w:rPr>
          <w:rFonts w:ascii="Times New Roman" w:hAnsi="Times New Roman" w:cs="Times New Roman"/>
        </w:rPr>
        <w:t xml:space="preserve"> LOVEJOY CMP2098 </w:t>
      </w:r>
      <w:r w:rsidRPr="005B45B9">
        <w:rPr>
          <w:rFonts w:ascii="Times New Roman" w:hAnsi="Times New Roman" w:cs="Times New Roman"/>
        </w:rPr>
        <w:tab/>
        <w:t>MMETSP0990</w:t>
      </w:r>
    </w:p>
    <w:p w14:paraId="1C67F71C" w14:textId="77777777" w:rsidR="005B45B9" w:rsidRPr="005B45B9" w:rsidRDefault="005B45B9" w:rsidP="005B45B9">
      <w:pPr>
        <w:tabs>
          <w:tab w:val="left" w:pos="720"/>
        </w:tabs>
        <w:jc w:val="both"/>
        <w:rPr>
          <w:rFonts w:ascii="Times New Roman" w:hAnsi="Times New Roman" w:cs="Times New Roman"/>
        </w:rPr>
      </w:pPr>
      <w:proofErr w:type="spellStart"/>
      <w:r w:rsidRPr="005B45B9">
        <w:rPr>
          <w:rFonts w:ascii="Times New Roman" w:hAnsi="Times New Roman" w:cs="Times New Roman"/>
        </w:rPr>
        <w:t>Mallomonas_sp</w:t>
      </w:r>
      <w:proofErr w:type="spellEnd"/>
      <w:r w:rsidRPr="005B45B9">
        <w:rPr>
          <w:rFonts w:ascii="Times New Roman" w:hAnsi="Times New Roman" w:cs="Times New Roman"/>
        </w:rPr>
        <w:t xml:space="preserve"> CCMP3275 </w:t>
      </w:r>
      <w:r w:rsidRPr="005B45B9">
        <w:rPr>
          <w:rFonts w:ascii="Times New Roman" w:hAnsi="Times New Roman" w:cs="Times New Roman"/>
        </w:rPr>
        <w:tab/>
        <w:t>MMETSP1167</w:t>
      </w:r>
    </w:p>
    <w:p w14:paraId="5B7FA092" w14:textId="77777777" w:rsidR="005B45B9" w:rsidRPr="005B45B9" w:rsidRDefault="005B45B9" w:rsidP="005B45B9">
      <w:pPr>
        <w:tabs>
          <w:tab w:val="left" w:pos="720"/>
        </w:tabs>
        <w:jc w:val="both"/>
        <w:rPr>
          <w:rFonts w:ascii="Times New Roman" w:hAnsi="Times New Roman" w:cs="Times New Roman"/>
        </w:rPr>
      </w:pPr>
      <w:proofErr w:type="spellStart"/>
      <w:r w:rsidRPr="005B45B9">
        <w:rPr>
          <w:rFonts w:ascii="Times New Roman" w:hAnsi="Times New Roman" w:cs="Times New Roman"/>
        </w:rPr>
        <w:t>Ochromonas_sp</w:t>
      </w:r>
      <w:proofErr w:type="spellEnd"/>
      <w:r w:rsidRPr="005B45B9">
        <w:rPr>
          <w:rFonts w:ascii="Times New Roman" w:hAnsi="Times New Roman" w:cs="Times New Roman"/>
        </w:rPr>
        <w:t xml:space="preserve"> BG1 </w:t>
      </w:r>
      <w:r w:rsidRPr="005B45B9">
        <w:rPr>
          <w:rFonts w:ascii="Times New Roman" w:hAnsi="Times New Roman" w:cs="Times New Roman"/>
        </w:rPr>
        <w:tab/>
        <w:t>MMETSP1105</w:t>
      </w:r>
      <w:r w:rsidRPr="005B45B9">
        <w:rPr>
          <w:rFonts w:ascii="Times New Roman" w:hAnsi="Times New Roman" w:cs="Times New Roman"/>
        </w:rPr>
        <w:tab/>
      </w:r>
    </w:p>
    <w:p w14:paraId="4A3FF21B" w14:textId="77777777" w:rsidR="005B45B9" w:rsidRPr="005B45B9" w:rsidRDefault="005B45B9" w:rsidP="005B45B9">
      <w:pPr>
        <w:tabs>
          <w:tab w:val="left" w:pos="720"/>
        </w:tabs>
        <w:jc w:val="both"/>
        <w:rPr>
          <w:rFonts w:ascii="Times New Roman" w:hAnsi="Times New Roman" w:cs="Times New Roman"/>
        </w:rPr>
      </w:pPr>
      <w:proofErr w:type="spellStart"/>
      <w:r w:rsidRPr="005B45B9">
        <w:rPr>
          <w:rFonts w:ascii="Times New Roman" w:hAnsi="Times New Roman" w:cs="Times New Roman"/>
        </w:rPr>
        <w:t>Paraphysomonas_bandaiensis</w:t>
      </w:r>
      <w:proofErr w:type="spellEnd"/>
      <w:r w:rsidRPr="005B45B9">
        <w:rPr>
          <w:rFonts w:ascii="Times New Roman" w:hAnsi="Times New Roman" w:cs="Times New Roman"/>
        </w:rPr>
        <w:t xml:space="preserve"> </w:t>
      </w:r>
      <w:proofErr w:type="spellStart"/>
      <w:r w:rsidRPr="005B45B9">
        <w:rPr>
          <w:rFonts w:ascii="Times New Roman" w:hAnsi="Times New Roman" w:cs="Times New Roman"/>
        </w:rPr>
        <w:t>CaronLabIsolate</w:t>
      </w:r>
      <w:proofErr w:type="spellEnd"/>
      <w:r w:rsidRPr="005B45B9">
        <w:rPr>
          <w:rFonts w:ascii="Times New Roman" w:hAnsi="Times New Roman" w:cs="Times New Roman"/>
        </w:rPr>
        <w:t xml:space="preserve"> </w:t>
      </w:r>
      <w:r w:rsidRPr="005B45B9">
        <w:rPr>
          <w:rFonts w:ascii="Times New Roman" w:hAnsi="Times New Roman" w:cs="Times New Roman"/>
        </w:rPr>
        <w:tab/>
        <w:t>MMETSP1103</w:t>
      </w:r>
    </w:p>
    <w:p w14:paraId="1237D352" w14:textId="77777777" w:rsidR="005B45B9" w:rsidRPr="005B45B9" w:rsidRDefault="005B45B9" w:rsidP="005B45B9">
      <w:pPr>
        <w:tabs>
          <w:tab w:val="left" w:pos="720"/>
        </w:tabs>
        <w:jc w:val="both"/>
        <w:rPr>
          <w:rFonts w:ascii="Times New Roman" w:hAnsi="Times New Roman" w:cs="Times New Roman"/>
        </w:rPr>
      </w:pPr>
      <w:proofErr w:type="spellStart"/>
      <w:r w:rsidRPr="005B45B9">
        <w:rPr>
          <w:rFonts w:ascii="Times New Roman" w:hAnsi="Times New Roman" w:cs="Times New Roman"/>
        </w:rPr>
        <w:t>Paraphysomonas_vestita</w:t>
      </w:r>
      <w:proofErr w:type="spellEnd"/>
      <w:r w:rsidRPr="005B45B9">
        <w:rPr>
          <w:rFonts w:ascii="Times New Roman" w:hAnsi="Times New Roman" w:cs="Times New Roman"/>
        </w:rPr>
        <w:t xml:space="preserve"> </w:t>
      </w:r>
      <w:proofErr w:type="spellStart"/>
      <w:r w:rsidRPr="005B45B9">
        <w:rPr>
          <w:rFonts w:ascii="Times New Roman" w:hAnsi="Times New Roman" w:cs="Times New Roman"/>
        </w:rPr>
        <w:t>GFlagA</w:t>
      </w:r>
      <w:proofErr w:type="spellEnd"/>
      <w:r w:rsidRPr="005B45B9">
        <w:rPr>
          <w:rFonts w:ascii="Times New Roman" w:hAnsi="Times New Roman" w:cs="Times New Roman"/>
        </w:rPr>
        <w:t xml:space="preserve"> </w:t>
      </w:r>
      <w:r w:rsidRPr="005B45B9">
        <w:rPr>
          <w:rFonts w:ascii="Times New Roman" w:hAnsi="Times New Roman" w:cs="Times New Roman"/>
        </w:rPr>
        <w:tab/>
        <w:t>MMETSP1107</w:t>
      </w:r>
    </w:p>
    <w:p w14:paraId="02B2BEA5" w14:textId="77777777" w:rsidR="005B45B9" w:rsidRPr="005B45B9" w:rsidRDefault="005B45B9" w:rsidP="005B45B9">
      <w:pPr>
        <w:tabs>
          <w:tab w:val="left" w:pos="720"/>
        </w:tabs>
        <w:jc w:val="both"/>
        <w:rPr>
          <w:rFonts w:ascii="Times New Roman" w:hAnsi="Times New Roman" w:cs="Times New Roman"/>
        </w:rPr>
      </w:pPr>
      <w:proofErr w:type="spellStart"/>
      <w:r w:rsidRPr="005B45B9">
        <w:rPr>
          <w:rFonts w:ascii="Times New Roman" w:hAnsi="Times New Roman" w:cs="Times New Roman"/>
        </w:rPr>
        <w:t>Pelagomonas_calceolata</w:t>
      </w:r>
      <w:proofErr w:type="spellEnd"/>
      <w:r w:rsidRPr="005B45B9">
        <w:rPr>
          <w:rFonts w:ascii="Times New Roman" w:hAnsi="Times New Roman" w:cs="Times New Roman"/>
        </w:rPr>
        <w:t xml:space="preserve"> CCMP1756 </w:t>
      </w:r>
      <w:r w:rsidRPr="005B45B9">
        <w:rPr>
          <w:rFonts w:ascii="Times New Roman" w:hAnsi="Times New Roman" w:cs="Times New Roman"/>
        </w:rPr>
        <w:tab/>
        <w:t>MMETSP0886</w:t>
      </w:r>
      <w:r w:rsidRPr="005B45B9">
        <w:rPr>
          <w:rFonts w:ascii="Times New Roman" w:hAnsi="Times New Roman" w:cs="Times New Roman"/>
        </w:rPr>
        <w:tab/>
      </w:r>
    </w:p>
    <w:p w14:paraId="1E4868DB" w14:textId="77777777" w:rsidR="005B45B9" w:rsidRPr="005B45B9" w:rsidRDefault="005B45B9" w:rsidP="005B45B9">
      <w:pPr>
        <w:tabs>
          <w:tab w:val="left" w:pos="720"/>
        </w:tabs>
        <w:jc w:val="both"/>
        <w:rPr>
          <w:rFonts w:ascii="Times New Roman" w:hAnsi="Times New Roman" w:cs="Times New Roman"/>
        </w:rPr>
      </w:pPr>
      <w:proofErr w:type="spellStart"/>
      <w:r w:rsidRPr="005B45B9">
        <w:rPr>
          <w:rFonts w:ascii="Times New Roman" w:hAnsi="Times New Roman" w:cs="Times New Roman"/>
        </w:rPr>
        <w:t>Pelagococcus_subviridis</w:t>
      </w:r>
      <w:proofErr w:type="spellEnd"/>
      <w:r w:rsidRPr="005B45B9">
        <w:rPr>
          <w:rFonts w:ascii="Times New Roman" w:hAnsi="Times New Roman" w:cs="Times New Roman"/>
        </w:rPr>
        <w:t xml:space="preserve"> CCMP1429 </w:t>
      </w:r>
      <w:r w:rsidRPr="005B45B9">
        <w:rPr>
          <w:rFonts w:ascii="Times New Roman" w:hAnsi="Times New Roman" w:cs="Times New Roman"/>
        </w:rPr>
        <w:tab/>
        <w:t>MMETSP0882</w:t>
      </w:r>
    </w:p>
    <w:p w14:paraId="5AEB53C7" w14:textId="77777777" w:rsidR="005B45B9" w:rsidRPr="005B45B9" w:rsidRDefault="005B45B9" w:rsidP="005B45B9">
      <w:pPr>
        <w:tabs>
          <w:tab w:val="left" w:pos="720"/>
        </w:tabs>
        <w:jc w:val="both"/>
        <w:rPr>
          <w:rFonts w:ascii="Times New Roman" w:hAnsi="Times New Roman" w:cs="Times New Roman"/>
        </w:rPr>
      </w:pPr>
      <w:proofErr w:type="spellStart"/>
      <w:r w:rsidRPr="005B45B9">
        <w:rPr>
          <w:rFonts w:ascii="Times New Roman" w:hAnsi="Times New Roman" w:cs="Times New Roman"/>
        </w:rPr>
        <w:t>Phaeomonas_parva</w:t>
      </w:r>
      <w:proofErr w:type="spellEnd"/>
      <w:r w:rsidRPr="005B45B9">
        <w:rPr>
          <w:rFonts w:ascii="Times New Roman" w:hAnsi="Times New Roman" w:cs="Times New Roman"/>
        </w:rPr>
        <w:t xml:space="preserve"> CCMP2877 </w:t>
      </w:r>
      <w:r w:rsidRPr="005B45B9">
        <w:rPr>
          <w:rFonts w:ascii="Times New Roman" w:hAnsi="Times New Roman" w:cs="Times New Roman"/>
        </w:rPr>
        <w:tab/>
        <w:t>MMETSP1163</w:t>
      </w:r>
    </w:p>
    <w:p w14:paraId="10F9EF4F" w14:textId="77777777" w:rsidR="005B45B9" w:rsidRPr="005B45B9" w:rsidRDefault="005B45B9" w:rsidP="005B45B9">
      <w:pPr>
        <w:tabs>
          <w:tab w:val="left" w:pos="720"/>
        </w:tabs>
        <w:jc w:val="both"/>
        <w:rPr>
          <w:rFonts w:ascii="Times New Roman" w:hAnsi="Times New Roman" w:cs="Times New Roman"/>
        </w:rPr>
      </w:pPr>
      <w:proofErr w:type="spellStart"/>
      <w:r w:rsidRPr="005B45B9">
        <w:rPr>
          <w:rFonts w:ascii="Times New Roman" w:hAnsi="Times New Roman" w:cs="Times New Roman"/>
        </w:rPr>
        <w:t>Pinguiococcus_pyrenoidosus</w:t>
      </w:r>
      <w:proofErr w:type="spellEnd"/>
      <w:r w:rsidRPr="005B45B9">
        <w:rPr>
          <w:rFonts w:ascii="Times New Roman" w:hAnsi="Times New Roman" w:cs="Times New Roman"/>
        </w:rPr>
        <w:t xml:space="preserve"> CCMP2078 </w:t>
      </w:r>
      <w:r w:rsidRPr="005B45B9">
        <w:rPr>
          <w:rFonts w:ascii="Times New Roman" w:hAnsi="Times New Roman" w:cs="Times New Roman"/>
        </w:rPr>
        <w:tab/>
        <w:t>MMETSP1160</w:t>
      </w:r>
    </w:p>
    <w:p w14:paraId="5F5E6065" w14:textId="77777777" w:rsidR="005B45B9" w:rsidRPr="005B45B9" w:rsidRDefault="005B45B9" w:rsidP="005B45B9">
      <w:pPr>
        <w:tabs>
          <w:tab w:val="left" w:pos="720"/>
        </w:tabs>
        <w:jc w:val="both"/>
        <w:rPr>
          <w:rFonts w:ascii="Times New Roman" w:hAnsi="Times New Roman" w:cs="Times New Roman"/>
        </w:rPr>
      </w:pPr>
      <w:proofErr w:type="spellStart"/>
      <w:r w:rsidRPr="005B45B9">
        <w:rPr>
          <w:rFonts w:ascii="Times New Roman" w:hAnsi="Times New Roman" w:cs="Times New Roman"/>
        </w:rPr>
        <w:t>Pseudopedinella_elastica</w:t>
      </w:r>
      <w:proofErr w:type="spellEnd"/>
      <w:r w:rsidRPr="005B45B9">
        <w:rPr>
          <w:rFonts w:ascii="Times New Roman" w:hAnsi="Times New Roman" w:cs="Times New Roman"/>
        </w:rPr>
        <w:t xml:space="preserve"> CCMP716 </w:t>
      </w:r>
      <w:r w:rsidRPr="005B45B9">
        <w:rPr>
          <w:rFonts w:ascii="Times New Roman" w:hAnsi="Times New Roman" w:cs="Times New Roman"/>
        </w:rPr>
        <w:tab/>
        <w:t>MMETSP1068</w:t>
      </w:r>
    </w:p>
    <w:p w14:paraId="42A4F375" w14:textId="77777777" w:rsidR="005B45B9" w:rsidRPr="005B45B9" w:rsidRDefault="005B45B9" w:rsidP="005B45B9">
      <w:pPr>
        <w:tabs>
          <w:tab w:val="left" w:pos="720"/>
        </w:tabs>
        <w:jc w:val="both"/>
        <w:rPr>
          <w:rFonts w:ascii="Times New Roman" w:hAnsi="Times New Roman" w:cs="Times New Roman"/>
        </w:rPr>
      </w:pPr>
      <w:proofErr w:type="spellStart"/>
      <w:r w:rsidRPr="005B45B9">
        <w:rPr>
          <w:rFonts w:ascii="Times New Roman" w:hAnsi="Times New Roman" w:cs="Times New Roman"/>
        </w:rPr>
        <w:t>Rhizochromulina_marina</w:t>
      </w:r>
      <w:proofErr w:type="spellEnd"/>
      <w:r w:rsidRPr="005B45B9">
        <w:rPr>
          <w:rFonts w:ascii="Times New Roman" w:hAnsi="Times New Roman" w:cs="Times New Roman"/>
        </w:rPr>
        <w:t xml:space="preserve"> </w:t>
      </w:r>
      <w:proofErr w:type="spellStart"/>
      <w:r w:rsidRPr="005B45B9">
        <w:rPr>
          <w:rFonts w:ascii="Times New Roman" w:hAnsi="Times New Roman" w:cs="Times New Roman"/>
        </w:rPr>
        <w:t>cf</w:t>
      </w:r>
      <w:proofErr w:type="spellEnd"/>
      <w:r w:rsidRPr="005B45B9">
        <w:rPr>
          <w:rFonts w:ascii="Times New Roman" w:hAnsi="Times New Roman" w:cs="Times New Roman"/>
        </w:rPr>
        <w:t xml:space="preserve"> CCMP1243 </w:t>
      </w:r>
      <w:r w:rsidRPr="005B45B9">
        <w:rPr>
          <w:rFonts w:ascii="Times New Roman" w:hAnsi="Times New Roman" w:cs="Times New Roman"/>
        </w:rPr>
        <w:tab/>
        <w:t>MMETSP1173</w:t>
      </w:r>
    </w:p>
    <w:p w14:paraId="4D1CB781" w14:textId="77777777" w:rsidR="005B45B9" w:rsidRPr="005B45B9" w:rsidRDefault="005B45B9" w:rsidP="005B45B9">
      <w:pPr>
        <w:tabs>
          <w:tab w:val="left" w:pos="720"/>
        </w:tabs>
        <w:jc w:val="both"/>
        <w:rPr>
          <w:rFonts w:ascii="Times New Roman" w:hAnsi="Times New Roman" w:cs="Times New Roman"/>
        </w:rPr>
      </w:pPr>
      <w:proofErr w:type="spellStart"/>
      <w:r w:rsidRPr="005B45B9">
        <w:rPr>
          <w:rFonts w:ascii="Times New Roman" w:hAnsi="Times New Roman" w:cs="Times New Roman"/>
        </w:rPr>
        <w:lastRenderedPageBreak/>
        <w:t>Spumella_elongata</w:t>
      </w:r>
      <w:proofErr w:type="spellEnd"/>
      <w:r w:rsidRPr="005B45B9">
        <w:rPr>
          <w:rFonts w:ascii="Times New Roman" w:hAnsi="Times New Roman" w:cs="Times New Roman"/>
        </w:rPr>
        <w:t xml:space="preserve"> CCAP955 1 </w:t>
      </w:r>
      <w:r w:rsidRPr="005B45B9">
        <w:rPr>
          <w:rFonts w:ascii="Times New Roman" w:hAnsi="Times New Roman" w:cs="Times New Roman"/>
        </w:rPr>
        <w:tab/>
        <w:t>MMETSP1098</w:t>
      </w:r>
    </w:p>
    <w:p w14:paraId="61B8AE32" w14:textId="77777777" w:rsidR="005B45B9" w:rsidRPr="005B45B9" w:rsidRDefault="005B45B9" w:rsidP="005B45B9">
      <w:pPr>
        <w:tabs>
          <w:tab w:val="left" w:pos="720"/>
        </w:tabs>
        <w:jc w:val="both"/>
        <w:rPr>
          <w:rFonts w:ascii="Times New Roman" w:hAnsi="Times New Roman" w:cs="Times New Roman"/>
        </w:rPr>
      </w:pPr>
      <w:proofErr w:type="spellStart"/>
      <w:r w:rsidRPr="005B45B9">
        <w:rPr>
          <w:rFonts w:ascii="Times New Roman" w:hAnsi="Times New Roman" w:cs="Times New Roman"/>
        </w:rPr>
        <w:t>Thraustochytrium_sp</w:t>
      </w:r>
      <w:proofErr w:type="spellEnd"/>
      <w:r w:rsidRPr="005B45B9">
        <w:rPr>
          <w:rFonts w:ascii="Times New Roman" w:hAnsi="Times New Roman" w:cs="Times New Roman"/>
        </w:rPr>
        <w:t xml:space="preserve"> LLF1b </w:t>
      </w:r>
      <w:r w:rsidRPr="005B45B9">
        <w:rPr>
          <w:rFonts w:ascii="Times New Roman" w:hAnsi="Times New Roman" w:cs="Times New Roman"/>
        </w:rPr>
        <w:tab/>
        <w:t>MMETSP0198</w:t>
      </w:r>
    </w:p>
    <w:p w14:paraId="02284FC8" w14:textId="5EE880A4" w:rsidR="00784DCF" w:rsidRDefault="005B45B9" w:rsidP="005B45B9">
      <w:pPr>
        <w:tabs>
          <w:tab w:val="left" w:pos="720"/>
        </w:tabs>
        <w:jc w:val="both"/>
        <w:rPr>
          <w:rFonts w:ascii="Times New Roman" w:hAnsi="Times New Roman" w:cs="Times New Roman"/>
        </w:rPr>
      </w:pPr>
      <w:proofErr w:type="spellStart"/>
      <w:r w:rsidRPr="005B45B9">
        <w:rPr>
          <w:rFonts w:ascii="Times New Roman" w:hAnsi="Times New Roman" w:cs="Times New Roman"/>
        </w:rPr>
        <w:t>Vaucheria_litorea</w:t>
      </w:r>
      <w:proofErr w:type="spellEnd"/>
      <w:r w:rsidRPr="005B45B9">
        <w:rPr>
          <w:rFonts w:ascii="Times New Roman" w:hAnsi="Times New Roman" w:cs="Times New Roman"/>
        </w:rPr>
        <w:t xml:space="preserve"> CCMP2940 </w:t>
      </w:r>
      <w:r w:rsidRPr="005B45B9">
        <w:rPr>
          <w:rFonts w:ascii="Times New Roman" w:hAnsi="Times New Roman" w:cs="Times New Roman"/>
        </w:rPr>
        <w:tab/>
        <w:t>MMETSP0945</w:t>
      </w:r>
    </w:p>
    <w:p w14:paraId="189BF849" w14:textId="3290C0CB" w:rsidR="005B45B9" w:rsidRDefault="005B45B9" w:rsidP="005B45B9">
      <w:pPr>
        <w:tabs>
          <w:tab w:val="left" w:pos="720"/>
        </w:tabs>
        <w:jc w:val="both"/>
        <w:rPr>
          <w:rFonts w:ascii="Times New Roman" w:hAnsi="Times New Roman" w:cs="Times New Roman"/>
        </w:rPr>
      </w:pPr>
    </w:p>
    <w:p w14:paraId="7640EF07" w14:textId="77777777" w:rsidR="005B45B9" w:rsidRPr="00784DCF" w:rsidRDefault="005B45B9" w:rsidP="005B45B9">
      <w:pPr>
        <w:tabs>
          <w:tab w:val="left" w:pos="720"/>
        </w:tabs>
        <w:jc w:val="both"/>
        <w:rPr>
          <w:rFonts w:ascii="Times New Roman" w:hAnsi="Times New Roman" w:cs="Times New Roman"/>
        </w:rPr>
      </w:pPr>
    </w:p>
    <w:tbl>
      <w:tblPr>
        <w:tblW w:w="10458" w:type="dxa"/>
        <w:tblLayout w:type="fixed"/>
        <w:tblLook w:val="04A0" w:firstRow="1" w:lastRow="0" w:firstColumn="1" w:lastColumn="0" w:noHBand="0" w:noVBand="1"/>
      </w:tblPr>
      <w:tblGrid>
        <w:gridCol w:w="3888"/>
        <w:gridCol w:w="2250"/>
        <w:gridCol w:w="4320"/>
      </w:tblGrid>
      <w:tr w:rsidR="00784DCF" w:rsidRPr="00784DCF" w14:paraId="3304AEE4" w14:textId="77777777" w:rsidTr="00816631">
        <w:trPr>
          <w:trHeight w:val="300"/>
        </w:trPr>
        <w:tc>
          <w:tcPr>
            <w:tcW w:w="3888" w:type="dxa"/>
            <w:noWrap/>
          </w:tcPr>
          <w:p w14:paraId="5F894E0C" w14:textId="77777777" w:rsidR="00784DCF" w:rsidRPr="00784DCF" w:rsidRDefault="00784DCF" w:rsidP="00816631">
            <w:pPr>
              <w:tabs>
                <w:tab w:val="left" w:pos="720"/>
              </w:tabs>
              <w:jc w:val="both"/>
              <w:rPr>
                <w:rFonts w:ascii="Times New Roman" w:hAnsi="Times New Roman" w:cs="Times New Roman"/>
                <w:b/>
                <w:bCs/>
                <w:color w:val="000000"/>
                <w:sz w:val="28"/>
                <w:szCs w:val="28"/>
              </w:rPr>
            </w:pPr>
            <w:r w:rsidRPr="00784DCF">
              <w:rPr>
                <w:rFonts w:ascii="Times New Roman" w:hAnsi="Times New Roman" w:cs="Times New Roman"/>
                <w:b/>
                <w:bCs/>
                <w:color w:val="000000"/>
                <w:sz w:val="28"/>
                <w:szCs w:val="28"/>
              </w:rPr>
              <w:t>Reagents</w:t>
            </w:r>
          </w:p>
        </w:tc>
        <w:tc>
          <w:tcPr>
            <w:tcW w:w="2250" w:type="dxa"/>
            <w:noWrap/>
          </w:tcPr>
          <w:p w14:paraId="31841603" w14:textId="77777777" w:rsidR="00784DCF" w:rsidRPr="00784DCF" w:rsidRDefault="00784DCF" w:rsidP="00816631">
            <w:pPr>
              <w:tabs>
                <w:tab w:val="left" w:pos="720"/>
              </w:tabs>
              <w:jc w:val="both"/>
              <w:rPr>
                <w:rFonts w:ascii="Times New Roman" w:hAnsi="Times New Roman" w:cs="Times New Roman"/>
                <w:b/>
                <w:bCs/>
                <w:color w:val="000000"/>
                <w:sz w:val="18"/>
                <w:szCs w:val="18"/>
              </w:rPr>
            </w:pPr>
          </w:p>
        </w:tc>
        <w:tc>
          <w:tcPr>
            <w:tcW w:w="4320" w:type="dxa"/>
            <w:noWrap/>
          </w:tcPr>
          <w:p w14:paraId="334D2EAF" w14:textId="77777777" w:rsidR="00784DCF" w:rsidRPr="00784DCF" w:rsidRDefault="00784DCF" w:rsidP="00816631">
            <w:pPr>
              <w:tabs>
                <w:tab w:val="left" w:pos="720"/>
              </w:tabs>
              <w:jc w:val="both"/>
              <w:rPr>
                <w:rFonts w:ascii="Times New Roman" w:hAnsi="Times New Roman" w:cs="Times New Roman"/>
                <w:b/>
                <w:bCs/>
                <w:color w:val="000000"/>
                <w:sz w:val="18"/>
                <w:szCs w:val="18"/>
              </w:rPr>
            </w:pPr>
          </w:p>
        </w:tc>
      </w:tr>
      <w:tr w:rsidR="00784DCF" w:rsidRPr="00784DCF" w14:paraId="4F57BF55" w14:textId="77777777" w:rsidTr="00816631">
        <w:trPr>
          <w:trHeight w:val="300"/>
        </w:trPr>
        <w:tc>
          <w:tcPr>
            <w:tcW w:w="3888" w:type="dxa"/>
            <w:noWrap/>
          </w:tcPr>
          <w:p w14:paraId="55B626F6" w14:textId="77777777" w:rsidR="00784DCF" w:rsidRPr="00784DCF" w:rsidRDefault="00784DCF" w:rsidP="00816631">
            <w:pPr>
              <w:tabs>
                <w:tab w:val="left" w:pos="720"/>
              </w:tabs>
              <w:jc w:val="both"/>
              <w:rPr>
                <w:rFonts w:ascii="Times New Roman" w:hAnsi="Times New Roman" w:cs="Times New Roman"/>
                <w:bCs/>
                <w:color w:val="000000" w:themeColor="text1"/>
              </w:rPr>
            </w:pPr>
            <w:r w:rsidRPr="00784DCF">
              <w:rPr>
                <w:rFonts w:ascii="Times New Roman" w:hAnsi="Times New Roman" w:cs="Times New Roman"/>
                <w:bCs/>
                <w:color w:val="000000" w:themeColor="text1"/>
              </w:rPr>
              <w:t>2-</w:t>
            </w:r>
            <w:proofErr w:type="gramStart"/>
            <w:r w:rsidRPr="00784DCF">
              <w:rPr>
                <w:rFonts w:ascii="Times New Roman" w:hAnsi="Times New Roman" w:cs="Times New Roman"/>
                <w:bCs/>
                <w:color w:val="000000" w:themeColor="text1"/>
              </w:rPr>
              <w:t>propanol(</w:t>
            </w:r>
            <w:proofErr w:type="gramEnd"/>
            <w:r w:rsidRPr="00784DCF">
              <w:rPr>
                <w:rFonts w:ascii="Times New Roman" w:hAnsi="Times New Roman" w:cs="Times New Roman"/>
                <w:bCs/>
                <w:color w:val="000000" w:themeColor="text1"/>
              </w:rPr>
              <w:t>certified ACS)</w:t>
            </w:r>
          </w:p>
          <w:p w14:paraId="480185CE" w14:textId="77777777" w:rsidR="00784DCF" w:rsidRPr="00784DCF" w:rsidRDefault="00784DCF" w:rsidP="00816631">
            <w:pPr>
              <w:tabs>
                <w:tab w:val="left" w:pos="720"/>
              </w:tabs>
              <w:jc w:val="both"/>
              <w:rPr>
                <w:rFonts w:ascii="Times New Roman" w:hAnsi="Times New Roman" w:cs="Times New Roman"/>
                <w:bCs/>
                <w:color w:val="000000" w:themeColor="text1"/>
              </w:rPr>
            </w:pPr>
            <w:r w:rsidRPr="00784DCF">
              <w:rPr>
                <w:rFonts w:ascii="Times New Roman" w:hAnsi="Times New Roman" w:cs="Times New Roman"/>
                <w:bCs/>
                <w:color w:val="000000" w:themeColor="text1"/>
              </w:rPr>
              <w:t xml:space="preserve">Ethanol (pure) 200 proof </w:t>
            </w:r>
          </w:p>
        </w:tc>
        <w:tc>
          <w:tcPr>
            <w:tcW w:w="2250" w:type="dxa"/>
            <w:noWrap/>
          </w:tcPr>
          <w:p w14:paraId="7D7712E3"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t>Sigma-</w:t>
            </w:r>
            <w:proofErr w:type="spellStart"/>
            <w:r w:rsidRPr="00784DCF">
              <w:rPr>
                <w:rFonts w:ascii="Times New Roman" w:hAnsi="Times New Roman" w:cs="Times New Roman"/>
                <w:color w:val="000000"/>
              </w:rPr>
              <w:t>aldrich</w:t>
            </w:r>
            <w:proofErr w:type="spellEnd"/>
            <w:r w:rsidRPr="00784DCF">
              <w:rPr>
                <w:rFonts w:ascii="Times New Roman" w:hAnsi="Times New Roman" w:cs="Times New Roman"/>
                <w:color w:val="000000"/>
              </w:rPr>
              <w:t xml:space="preserve"> </w:t>
            </w:r>
          </w:p>
        </w:tc>
        <w:tc>
          <w:tcPr>
            <w:tcW w:w="4320" w:type="dxa"/>
            <w:noWrap/>
          </w:tcPr>
          <w:p w14:paraId="5C1C939C"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t>I9516-25ML</w:t>
            </w:r>
          </w:p>
        </w:tc>
      </w:tr>
      <w:tr w:rsidR="00784DCF" w:rsidRPr="00784DCF" w14:paraId="33651DF0" w14:textId="77777777" w:rsidTr="00816631">
        <w:trPr>
          <w:trHeight w:val="300"/>
        </w:trPr>
        <w:tc>
          <w:tcPr>
            <w:tcW w:w="3888" w:type="dxa"/>
            <w:noWrap/>
          </w:tcPr>
          <w:p w14:paraId="7453FCCA" w14:textId="77777777" w:rsidR="00784DCF" w:rsidRPr="00784DCF" w:rsidRDefault="00784DCF" w:rsidP="00816631">
            <w:pPr>
              <w:tabs>
                <w:tab w:val="left" w:pos="720"/>
              </w:tabs>
              <w:jc w:val="both"/>
              <w:rPr>
                <w:rFonts w:ascii="Times New Roman" w:hAnsi="Times New Roman" w:cs="Times New Roman"/>
                <w:b/>
                <w:bCs/>
                <w:sz w:val="28"/>
                <w:szCs w:val="28"/>
              </w:rPr>
            </w:pPr>
          </w:p>
          <w:p w14:paraId="5515B436" w14:textId="77777777" w:rsidR="00784DCF" w:rsidRPr="00784DCF" w:rsidRDefault="00784DCF" w:rsidP="00816631">
            <w:pPr>
              <w:tabs>
                <w:tab w:val="left" w:pos="720"/>
              </w:tabs>
              <w:jc w:val="both"/>
              <w:rPr>
                <w:rFonts w:ascii="Times New Roman" w:hAnsi="Times New Roman" w:cs="Times New Roman"/>
                <w:b/>
                <w:bCs/>
                <w:sz w:val="28"/>
                <w:szCs w:val="28"/>
              </w:rPr>
            </w:pPr>
            <w:r w:rsidRPr="00784DCF">
              <w:rPr>
                <w:rFonts w:ascii="Times New Roman" w:hAnsi="Times New Roman" w:cs="Times New Roman"/>
                <w:b/>
                <w:bCs/>
                <w:sz w:val="28"/>
                <w:szCs w:val="28"/>
              </w:rPr>
              <w:t xml:space="preserve">Critical Commercial Assay Kits </w:t>
            </w:r>
          </w:p>
        </w:tc>
        <w:tc>
          <w:tcPr>
            <w:tcW w:w="2250" w:type="dxa"/>
            <w:noWrap/>
          </w:tcPr>
          <w:p w14:paraId="3CAF6BEF" w14:textId="77777777" w:rsidR="00784DCF" w:rsidRPr="00784DCF" w:rsidRDefault="00784DCF" w:rsidP="00816631">
            <w:pPr>
              <w:tabs>
                <w:tab w:val="left" w:pos="720"/>
              </w:tabs>
              <w:jc w:val="both"/>
              <w:rPr>
                <w:rFonts w:ascii="Times New Roman" w:hAnsi="Times New Roman" w:cs="Times New Roman"/>
                <w:b/>
                <w:bCs/>
                <w:color w:val="000000"/>
                <w:sz w:val="18"/>
                <w:szCs w:val="18"/>
              </w:rPr>
            </w:pPr>
          </w:p>
        </w:tc>
        <w:tc>
          <w:tcPr>
            <w:tcW w:w="4320" w:type="dxa"/>
            <w:noWrap/>
          </w:tcPr>
          <w:p w14:paraId="30CC9461" w14:textId="77777777" w:rsidR="00784DCF" w:rsidRPr="00784DCF" w:rsidRDefault="00784DCF" w:rsidP="00816631">
            <w:pPr>
              <w:tabs>
                <w:tab w:val="left" w:pos="720"/>
              </w:tabs>
              <w:jc w:val="both"/>
              <w:rPr>
                <w:rFonts w:ascii="Times New Roman" w:hAnsi="Times New Roman" w:cs="Times New Roman"/>
                <w:b/>
                <w:bCs/>
                <w:color w:val="000000"/>
                <w:sz w:val="18"/>
                <w:szCs w:val="18"/>
              </w:rPr>
            </w:pPr>
          </w:p>
        </w:tc>
      </w:tr>
      <w:tr w:rsidR="00784DCF" w:rsidRPr="00784DCF" w14:paraId="6C7B9F02" w14:textId="77777777" w:rsidTr="00816631">
        <w:trPr>
          <w:trHeight w:val="300"/>
        </w:trPr>
        <w:tc>
          <w:tcPr>
            <w:tcW w:w="3888" w:type="dxa"/>
            <w:noWrap/>
          </w:tcPr>
          <w:p w14:paraId="493A4BB7" w14:textId="77777777" w:rsidR="00784DCF" w:rsidRPr="00784DCF" w:rsidRDefault="00784DCF" w:rsidP="00816631">
            <w:pPr>
              <w:tabs>
                <w:tab w:val="left" w:pos="720"/>
              </w:tabs>
              <w:jc w:val="both"/>
              <w:rPr>
                <w:rFonts w:ascii="Times New Roman" w:hAnsi="Times New Roman" w:cs="Times New Roman"/>
                <w:bCs/>
                <w:sz w:val="28"/>
                <w:szCs w:val="28"/>
              </w:rPr>
            </w:pPr>
            <w:r w:rsidRPr="00784DCF">
              <w:rPr>
                <w:rFonts w:ascii="Times New Roman" w:hAnsi="Times New Roman" w:cs="Times New Roman"/>
                <w:bCs/>
              </w:rPr>
              <w:t>Nextera XT DNA Library Prep Kit</w:t>
            </w:r>
          </w:p>
        </w:tc>
        <w:tc>
          <w:tcPr>
            <w:tcW w:w="2250" w:type="dxa"/>
            <w:noWrap/>
          </w:tcPr>
          <w:p w14:paraId="5C7788EA" w14:textId="77777777" w:rsidR="00784DCF" w:rsidRPr="00784DCF" w:rsidRDefault="00784DCF" w:rsidP="00816631">
            <w:pPr>
              <w:tabs>
                <w:tab w:val="left" w:pos="720"/>
              </w:tabs>
              <w:jc w:val="both"/>
              <w:rPr>
                <w:rFonts w:ascii="Times New Roman" w:hAnsi="Times New Roman" w:cs="Times New Roman"/>
                <w:sz w:val="20"/>
                <w:szCs w:val="20"/>
              </w:rPr>
            </w:pPr>
            <w:r w:rsidRPr="00784DCF">
              <w:rPr>
                <w:rFonts w:ascii="Times New Roman" w:hAnsi="Times New Roman" w:cs="Times New Roman"/>
              </w:rPr>
              <w:t>Illumina</w:t>
            </w:r>
          </w:p>
        </w:tc>
        <w:tc>
          <w:tcPr>
            <w:tcW w:w="4320" w:type="dxa"/>
            <w:noWrap/>
          </w:tcPr>
          <w:p w14:paraId="70CC6640" w14:textId="77777777" w:rsidR="00784DCF" w:rsidRPr="00784DCF" w:rsidRDefault="00784DCF" w:rsidP="00816631">
            <w:pPr>
              <w:tabs>
                <w:tab w:val="left" w:pos="720"/>
              </w:tabs>
              <w:jc w:val="both"/>
              <w:rPr>
                <w:rFonts w:ascii="Times New Roman" w:hAnsi="Times New Roman" w:cs="Times New Roman"/>
                <w:sz w:val="20"/>
                <w:szCs w:val="20"/>
              </w:rPr>
            </w:pPr>
            <w:r w:rsidRPr="00784DCF">
              <w:rPr>
                <w:rFonts w:ascii="Times New Roman" w:hAnsi="Times New Roman" w:cs="Times New Roman"/>
              </w:rPr>
              <w:t>FC-131-1096</w:t>
            </w:r>
          </w:p>
        </w:tc>
      </w:tr>
      <w:tr w:rsidR="00784DCF" w:rsidRPr="00784DCF" w14:paraId="70E26EC2" w14:textId="77777777" w:rsidTr="00816631">
        <w:trPr>
          <w:trHeight w:val="300"/>
        </w:trPr>
        <w:tc>
          <w:tcPr>
            <w:tcW w:w="3888" w:type="dxa"/>
            <w:noWrap/>
          </w:tcPr>
          <w:p w14:paraId="5D8FF002" w14:textId="77777777" w:rsidR="00784DCF" w:rsidRPr="00784DCF" w:rsidRDefault="00784DCF" w:rsidP="00816631">
            <w:pPr>
              <w:tabs>
                <w:tab w:val="left" w:pos="720"/>
              </w:tabs>
              <w:jc w:val="both"/>
              <w:rPr>
                <w:rFonts w:ascii="Times New Roman" w:hAnsi="Times New Roman" w:cs="Times New Roman"/>
                <w:bCs/>
                <w:sz w:val="20"/>
                <w:szCs w:val="20"/>
              </w:rPr>
            </w:pPr>
            <w:r w:rsidRPr="00784DCF">
              <w:rPr>
                <w:rFonts w:ascii="Times New Roman" w:hAnsi="Times New Roman" w:cs="Times New Roman"/>
                <w:bCs/>
              </w:rPr>
              <w:t>Nextera XT index kit v2 set A</w:t>
            </w:r>
          </w:p>
        </w:tc>
        <w:tc>
          <w:tcPr>
            <w:tcW w:w="2250" w:type="dxa"/>
            <w:noWrap/>
          </w:tcPr>
          <w:p w14:paraId="75F7664C" w14:textId="77777777" w:rsidR="00784DCF" w:rsidRPr="00784DCF" w:rsidRDefault="00784DCF" w:rsidP="00816631">
            <w:pPr>
              <w:tabs>
                <w:tab w:val="left" w:pos="720"/>
              </w:tabs>
              <w:jc w:val="both"/>
              <w:rPr>
                <w:rFonts w:ascii="Times New Roman" w:hAnsi="Times New Roman" w:cs="Times New Roman"/>
                <w:sz w:val="20"/>
                <w:szCs w:val="20"/>
              </w:rPr>
            </w:pPr>
            <w:r w:rsidRPr="00784DCF">
              <w:rPr>
                <w:rFonts w:ascii="Times New Roman" w:hAnsi="Times New Roman" w:cs="Times New Roman"/>
              </w:rPr>
              <w:t>Illumina</w:t>
            </w:r>
          </w:p>
        </w:tc>
        <w:tc>
          <w:tcPr>
            <w:tcW w:w="4320" w:type="dxa"/>
            <w:noWrap/>
          </w:tcPr>
          <w:p w14:paraId="2F1C6F31" w14:textId="77777777" w:rsidR="00784DCF" w:rsidRPr="00784DCF" w:rsidRDefault="00784DCF" w:rsidP="00816631">
            <w:pPr>
              <w:tabs>
                <w:tab w:val="left" w:pos="720"/>
              </w:tabs>
              <w:jc w:val="both"/>
              <w:rPr>
                <w:rFonts w:ascii="Times New Roman" w:hAnsi="Times New Roman" w:cs="Times New Roman"/>
                <w:sz w:val="20"/>
                <w:szCs w:val="20"/>
              </w:rPr>
            </w:pPr>
            <w:r w:rsidRPr="00784DCF">
              <w:rPr>
                <w:rFonts w:ascii="Times New Roman" w:hAnsi="Times New Roman" w:cs="Times New Roman"/>
              </w:rPr>
              <w:t>FC-131-2001</w:t>
            </w:r>
          </w:p>
        </w:tc>
      </w:tr>
      <w:tr w:rsidR="00784DCF" w:rsidRPr="00784DCF" w14:paraId="0037C0A1" w14:textId="77777777" w:rsidTr="00816631">
        <w:trPr>
          <w:trHeight w:val="300"/>
        </w:trPr>
        <w:tc>
          <w:tcPr>
            <w:tcW w:w="3888" w:type="dxa"/>
            <w:noWrap/>
          </w:tcPr>
          <w:p w14:paraId="39BFFF04" w14:textId="77777777" w:rsidR="00784DCF" w:rsidRPr="00784DCF" w:rsidRDefault="00784DCF" w:rsidP="00816631">
            <w:pPr>
              <w:tabs>
                <w:tab w:val="left" w:pos="720"/>
              </w:tabs>
              <w:jc w:val="both"/>
              <w:rPr>
                <w:rFonts w:ascii="Times New Roman" w:hAnsi="Times New Roman" w:cs="Times New Roman"/>
                <w:bCs/>
                <w:sz w:val="20"/>
                <w:szCs w:val="20"/>
              </w:rPr>
            </w:pPr>
            <w:r w:rsidRPr="00784DCF">
              <w:rPr>
                <w:rFonts w:ascii="Times New Roman" w:hAnsi="Times New Roman" w:cs="Times New Roman"/>
                <w:bCs/>
              </w:rPr>
              <w:t>Nextera XT index kit v2 set B</w:t>
            </w:r>
          </w:p>
        </w:tc>
        <w:tc>
          <w:tcPr>
            <w:tcW w:w="2250" w:type="dxa"/>
            <w:noWrap/>
          </w:tcPr>
          <w:p w14:paraId="15A6FDB8" w14:textId="77777777" w:rsidR="00784DCF" w:rsidRPr="00784DCF" w:rsidRDefault="00784DCF" w:rsidP="00816631">
            <w:pPr>
              <w:tabs>
                <w:tab w:val="left" w:pos="720"/>
              </w:tabs>
              <w:jc w:val="both"/>
              <w:rPr>
                <w:rFonts w:ascii="Times New Roman" w:hAnsi="Times New Roman" w:cs="Times New Roman"/>
                <w:sz w:val="20"/>
                <w:szCs w:val="20"/>
              </w:rPr>
            </w:pPr>
            <w:r w:rsidRPr="00784DCF">
              <w:rPr>
                <w:rFonts w:ascii="Times New Roman" w:hAnsi="Times New Roman" w:cs="Times New Roman"/>
              </w:rPr>
              <w:t>Illumina</w:t>
            </w:r>
          </w:p>
        </w:tc>
        <w:tc>
          <w:tcPr>
            <w:tcW w:w="4320" w:type="dxa"/>
            <w:noWrap/>
          </w:tcPr>
          <w:p w14:paraId="42603756" w14:textId="77777777" w:rsidR="00784DCF" w:rsidRPr="00784DCF" w:rsidRDefault="00784DCF" w:rsidP="00816631">
            <w:pPr>
              <w:tabs>
                <w:tab w:val="left" w:pos="720"/>
              </w:tabs>
              <w:jc w:val="both"/>
              <w:rPr>
                <w:rFonts w:ascii="Times New Roman" w:hAnsi="Times New Roman" w:cs="Times New Roman"/>
                <w:sz w:val="20"/>
                <w:szCs w:val="20"/>
              </w:rPr>
            </w:pPr>
            <w:r w:rsidRPr="00784DCF">
              <w:rPr>
                <w:rFonts w:ascii="Times New Roman" w:hAnsi="Times New Roman" w:cs="Times New Roman"/>
              </w:rPr>
              <w:t>FC-131-2002</w:t>
            </w:r>
          </w:p>
        </w:tc>
      </w:tr>
      <w:tr w:rsidR="00784DCF" w:rsidRPr="00784DCF" w14:paraId="33CCB9F3" w14:textId="77777777" w:rsidTr="00816631">
        <w:trPr>
          <w:trHeight w:val="300"/>
        </w:trPr>
        <w:tc>
          <w:tcPr>
            <w:tcW w:w="3888" w:type="dxa"/>
            <w:noWrap/>
          </w:tcPr>
          <w:p w14:paraId="75E5808E" w14:textId="77777777" w:rsidR="00784DCF" w:rsidRPr="00784DCF" w:rsidRDefault="00784DCF" w:rsidP="00816631">
            <w:pPr>
              <w:tabs>
                <w:tab w:val="left" w:pos="720"/>
              </w:tabs>
              <w:jc w:val="both"/>
              <w:rPr>
                <w:rFonts w:ascii="Times New Roman" w:hAnsi="Times New Roman" w:cs="Times New Roman"/>
                <w:bCs/>
                <w:sz w:val="20"/>
                <w:szCs w:val="20"/>
              </w:rPr>
            </w:pPr>
            <w:r w:rsidRPr="00784DCF">
              <w:rPr>
                <w:rFonts w:ascii="Times New Roman" w:hAnsi="Times New Roman" w:cs="Times New Roman"/>
                <w:bCs/>
              </w:rPr>
              <w:t>Nextera XT index kit v2 set C</w:t>
            </w:r>
          </w:p>
        </w:tc>
        <w:tc>
          <w:tcPr>
            <w:tcW w:w="2250" w:type="dxa"/>
            <w:noWrap/>
          </w:tcPr>
          <w:p w14:paraId="0081BDE7" w14:textId="77777777" w:rsidR="00784DCF" w:rsidRPr="00784DCF" w:rsidRDefault="00784DCF" w:rsidP="00816631">
            <w:pPr>
              <w:tabs>
                <w:tab w:val="left" w:pos="720"/>
              </w:tabs>
              <w:jc w:val="both"/>
              <w:rPr>
                <w:rFonts w:ascii="Times New Roman" w:hAnsi="Times New Roman" w:cs="Times New Roman"/>
                <w:sz w:val="20"/>
                <w:szCs w:val="20"/>
              </w:rPr>
            </w:pPr>
            <w:r w:rsidRPr="00784DCF">
              <w:rPr>
                <w:rFonts w:ascii="Times New Roman" w:hAnsi="Times New Roman" w:cs="Times New Roman"/>
              </w:rPr>
              <w:t>Illumina</w:t>
            </w:r>
          </w:p>
        </w:tc>
        <w:tc>
          <w:tcPr>
            <w:tcW w:w="4320" w:type="dxa"/>
            <w:noWrap/>
          </w:tcPr>
          <w:p w14:paraId="0C5F0197" w14:textId="77777777" w:rsidR="00784DCF" w:rsidRPr="00784DCF" w:rsidRDefault="00784DCF" w:rsidP="00816631">
            <w:pPr>
              <w:tabs>
                <w:tab w:val="left" w:pos="720"/>
              </w:tabs>
              <w:jc w:val="both"/>
              <w:rPr>
                <w:rFonts w:ascii="Times New Roman" w:hAnsi="Times New Roman" w:cs="Times New Roman"/>
                <w:sz w:val="20"/>
                <w:szCs w:val="20"/>
              </w:rPr>
            </w:pPr>
            <w:r w:rsidRPr="00784DCF">
              <w:rPr>
                <w:rFonts w:ascii="Times New Roman" w:hAnsi="Times New Roman" w:cs="Times New Roman"/>
              </w:rPr>
              <w:t>FC-131-2003</w:t>
            </w:r>
          </w:p>
        </w:tc>
      </w:tr>
      <w:tr w:rsidR="00784DCF" w:rsidRPr="00784DCF" w14:paraId="476BAEB7" w14:textId="77777777" w:rsidTr="00816631">
        <w:trPr>
          <w:trHeight w:val="300"/>
        </w:trPr>
        <w:tc>
          <w:tcPr>
            <w:tcW w:w="3888" w:type="dxa"/>
            <w:noWrap/>
          </w:tcPr>
          <w:p w14:paraId="5006782E" w14:textId="77777777" w:rsidR="00784DCF" w:rsidRPr="00784DCF" w:rsidRDefault="00784DCF" w:rsidP="00816631">
            <w:pPr>
              <w:tabs>
                <w:tab w:val="left" w:pos="720"/>
              </w:tabs>
              <w:jc w:val="both"/>
              <w:rPr>
                <w:rFonts w:ascii="Times New Roman" w:hAnsi="Times New Roman" w:cs="Times New Roman"/>
                <w:bCs/>
                <w:sz w:val="20"/>
                <w:szCs w:val="20"/>
              </w:rPr>
            </w:pPr>
            <w:r w:rsidRPr="00784DCF">
              <w:rPr>
                <w:rFonts w:ascii="Times New Roman" w:hAnsi="Times New Roman" w:cs="Times New Roman"/>
                <w:bCs/>
              </w:rPr>
              <w:t>Nextera XT index kit v2 set C</w:t>
            </w:r>
          </w:p>
        </w:tc>
        <w:tc>
          <w:tcPr>
            <w:tcW w:w="2250" w:type="dxa"/>
            <w:noWrap/>
          </w:tcPr>
          <w:p w14:paraId="233D5730" w14:textId="77777777" w:rsidR="00784DCF" w:rsidRPr="00784DCF" w:rsidRDefault="00784DCF" w:rsidP="00816631">
            <w:pPr>
              <w:tabs>
                <w:tab w:val="left" w:pos="720"/>
              </w:tabs>
              <w:jc w:val="both"/>
              <w:rPr>
                <w:rFonts w:ascii="Times New Roman" w:hAnsi="Times New Roman" w:cs="Times New Roman"/>
                <w:sz w:val="20"/>
                <w:szCs w:val="20"/>
              </w:rPr>
            </w:pPr>
            <w:r w:rsidRPr="00784DCF">
              <w:rPr>
                <w:rFonts w:ascii="Times New Roman" w:hAnsi="Times New Roman" w:cs="Times New Roman"/>
              </w:rPr>
              <w:t>Illumina</w:t>
            </w:r>
          </w:p>
        </w:tc>
        <w:tc>
          <w:tcPr>
            <w:tcW w:w="4320" w:type="dxa"/>
            <w:noWrap/>
          </w:tcPr>
          <w:p w14:paraId="03469FC3" w14:textId="77777777" w:rsidR="00784DCF" w:rsidRPr="00784DCF" w:rsidRDefault="00784DCF" w:rsidP="00816631">
            <w:pPr>
              <w:tabs>
                <w:tab w:val="left" w:pos="720"/>
              </w:tabs>
              <w:jc w:val="both"/>
              <w:rPr>
                <w:rFonts w:ascii="Times New Roman" w:hAnsi="Times New Roman" w:cs="Times New Roman"/>
                <w:sz w:val="20"/>
                <w:szCs w:val="20"/>
              </w:rPr>
            </w:pPr>
            <w:r w:rsidRPr="00784DCF">
              <w:rPr>
                <w:rFonts w:ascii="Times New Roman" w:hAnsi="Times New Roman" w:cs="Times New Roman"/>
              </w:rPr>
              <w:t>FC-131-2003</w:t>
            </w:r>
          </w:p>
        </w:tc>
      </w:tr>
      <w:tr w:rsidR="00784DCF" w:rsidRPr="00784DCF" w14:paraId="76D2484E" w14:textId="77777777" w:rsidTr="00816631">
        <w:trPr>
          <w:trHeight w:val="300"/>
        </w:trPr>
        <w:tc>
          <w:tcPr>
            <w:tcW w:w="3888" w:type="dxa"/>
            <w:noWrap/>
          </w:tcPr>
          <w:p w14:paraId="091A8923" w14:textId="77777777" w:rsidR="00784DCF" w:rsidRPr="00784DCF" w:rsidRDefault="00784DCF" w:rsidP="00816631">
            <w:pPr>
              <w:tabs>
                <w:tab w:val="left" w:pos="720"/>
              </w:tabs>
              <w:jc w:val="both"/>
              <w:rPr>
                <w:rFonts w:ascii="Times New Roman" w:hAnsi="Times New Roman" w:cs="Times New Roman"/>
                <w:b/>
                <w:bCs/>
                <w:sz w:val="18"/>
                <w:szCs w:val="18"/>
              </w:rPr>
            </w:pPr>
          </w:p>
        </w:tc>
        <w:tc>
          <w:tcPr>
            <w:tcW w:w="2250" w:type="dxa"/>
            <w:noWrap/>
          </w:tcPr>
          <w:p w14:paraId="5A0BC859" w14:textId="77777777" w:rsidR="00784DCF" w:rsidRPr="00784DCF" w:rsidRDefault="00784DCF" w:rsidP="00816631">
            <w:pPr>
              <w:tabs>
                <w:tab w:val="left" w:pos="720"/>
              </w:tabs>
              <w:jc w:val="both"/>
              <w:rPr>
                <w:rFonts w:ascii="Times New Roman" w:hAnsi="Times New Roman" w:cs="Times New Roman"/>
                <w:color w:val="000000"/>
                <w:sz w:val="18"/>
                <w:szCs w:val="18"/>
              </w:rPr>
            </w:pPr>
          </w:p>
        </w:tc>
        <w:tc>
          <w:tcPr>
            <w:tcW w:w="4320" w:type="dxa"/>
            <w:noWrap/>
          </w:tcPr>
          <w:p w14:paraId="1111E6DC" w14:textId="77777777" w:rsidR="00784DCF" w:rsidRPr="00784DCF" w:rsidRDefault="00784DCF" w:rsidP="00816631">
            <w:pPr>
              <w:tabs>
                <w:tab w:val="left" w:pos="720"/>
              </w:tabs>
              <w:jc w:val="both"/>
              <w:rPr>
                <w:rFonts w:ascii="Times New Roman" w:hAnsi="Times New Roman" w:cs="Times New Roman"/>
                <w:color w:val="000000"/>
                <w:sz w:val="18"/>
                <w:szCs w:val="18"/>
              </w:rPr>
            </w:pPr>
          </w:p>
        </w:tc>
      </w:tr>
    </w:tbl>
    <w:p w14:paraId="7C2CD5FD" w14:textId="77777777" w:rsidR="00784DCF" w:rsidRPr="00784DCF" w:rsidRDefault="00784DCF" w:rsidP="00784DCF">
      <w:pPr>
        <w:tabs>
          <w:tab w:val="left" w:pos="720"/>
        </w:tabs>
        <w:jc w:val="both"/>
        <w:rPr>
          <w:rFonts w:ascii="Times New Roman" w:hAnsi="Times New Roman" w:cs="Times New Roman"/>
        </w:rPr>
      </w:pPr>
    </w:p>
    <w:tbl>
      <w:tblPr>
        <w:tblW w:w="10620" w:type="dxa"/>
        <w:tblLayout w:type="fixed"/>
        <w:tblLook w:val="04A0" w:firstRow="1" w:lastRow="0" w:firstColumn="1" w:lastColumn="0" w:noHBand="0" w:noVBand="1"/>
      </w:tblPr>
      <w:tblGrid>
        <w:gridCol w:w="3888"/>
        <w:gridCol w:w="2250"/>
        <w:gridCol w:w="4482"/>
      </w:tblGrid>
      <w:tr w:rsidR="00784DCF" w:rsidRPr="00784DCF" w14:paraId="6286BCE8" w14:textId="77777777" w:rsidTr="00816631">
        <w:trPr>
          <w:trHeight w:val="300"/>
        </w:trPr>
        <w:tc>
          <w:tcPr>
            <w:tcW w:w="3888" w:type="dxa"/>
            <w:noWrap/>
          </w:tcPr>
          <w:p w14:paraId="5F1A3C46" w14:textId="77777777" w:rsidR="00784DCF" w:rsidRPr="00784DCF" w:rsidRDefault="00784DCF" w:rsidP="00816631">
            <w:pPr>
              <w:tabs>
                <w:tab w:val="left" w:pos="720"/>
              </w:tabs>
              <w:jc w:val="both"/>
              <w:rPr>
                <w:rFonts w:ascii="Times New Roman" w:hAnsi="Times New Roman" w:cs="Times New Roman"/>
                <w:b/>
                <w:bCs/>
                <w:sz w:val="28"/>
                <w:szCs w:val="28"/>
              </w:rPr>
            </w:pPr>
            <w:r w:rsidRPr="00784DCF">
              <w:rPr>
                <w:rFonts w:ascii="Times New Roman" w:hAnsi="Times New Roman" w:cs="Times New Roman"/>
                <w:b/>
                <w:bCs/>
                <w:sz w:val="28"/>
                <w:szCs w:val="28"/>
              </w:rPr>
              <w:t>Software and Algorithms</w:t>
            </w:r>
          </w:p>
        </w:tc>
        <w:tc>
          <w:tcPr>
            <w:tcW w:w="2250" w:type="dxa"/>
            <w:noWrap/>
          </w:tcPr>
          <w:p w14:paraId="0C8742E4" w14:textId="77777777" w:rsidR="00784DCF" w:rsidRPr="00784DCF" w:rsidRDefault="00784DCF" w:rsidP="00816631">
            <w:pPr>
              <w:tabs>
                <w:tab w:val="left" w:pos="720"/>
              </w:tabs>
              <w:jc w:val="both"/>
              <w:rPr>
                <w:rFonts w:ascii="Times New Roman" w:hAnsi="Times New Roman" w:cs="Times New Roman"/>
                <w:b/>
                <w:bCs/>
                <w:color w:val="000000"/>
                <w:sz w:val="18"/>
                <w:szCs w:val="18"/>
              </w:rPr>
            </w:pPr>
          </w:p>
        </w:tc>
        <w:tc>
          <w:tcPr>
            <w:tcW w:w="4482" w:type="dxa"/>
            <w:noWrap/>
          </w:tcPr>
          <w:p w14:paraId="3C1DE92A" w14:textId="77777777" w:rsidR="00784DCF" w:rsidRPr="00784DCF" w:rsidRDefault="00784DCF" w:rsidP="00816631">
            <w:pPr>
              <w:tabs>
                <w:tab w:val="left" w:pos="720"/>
              </w:tabs>
              <w:jc w:val="both"/>
              <w:rPr>
                <w:rFonts w:ascii="Times New Roman" w:hAnsi="Times New Roman" w:cs="Times New Roman"/>
                <w:b/>
                <w:bCs/>
                <w:color w:val="000000"/>
                <w:sz w:val="18"/>
                <w:szCs w:val="18"/>
              </w:rPr>
            </w:pPr>
          </w:p>
        </w:tc>
      </w:tr>
      <w:tr w:rsidR="00784DCF" w:rsidRPr="00784DCF" w14:paraId="64BB4B2A" w14:textId="77777777" w:rsidTr="00816631">
        <w:trPr>
          <w:trHeight w:val="300"/>
        </w:trPr>
        <w:tc>
          <w:tcPr>
            <w:tcW w:w="3888" w:type="dxa"/>
            <w:noWrap/>
          </w:tcPr>
          <w:p w14:paraId="660A0983" w14:textId="77777777" w:rsidR="00784DCF" w:rsidRPr="00784DCF" w:rsidRDefault="00784DCF" w:rsidP="00816631">
            <w:pPr>
              <w:tabs>
                <w:tab w:val="left" w:pos="720"/>
              </w:tabs>
              <w:jc w:val="both"/>
              <w:rPr>
                <w:rFonts w:ascii="Times New Roman" w:hAnsi="Times New Roman" w:cs="Times New Roman"/>
                <w:bCs/>
                <w:smallCaps/>
              </w:rPr>
            </w:pPr>
            <w:r w:rsidRPr="00784DCF">
              <w:rPr>
                <w:rFonts w:ascii="Times New Roman" w:hAnsi="Times New Roman" w:cs="Times New Roman"/>
                <w:bCs/>
                <w:smallCaps/>
              </w:rPr>
              <w:t>CD-HIT</w:t>
            </w:r>
          </w:p>
        </w:tc>
        <w:tc>
          <w:tcPr>
            <w:tcW w:w="2250" w:type="dxa"/>
            <w:noWrap/>
          </w:tcPr>
          <w:p w14:paraId="2A1BE2BF"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2htrkr8dgn","properties":{"formattedCitation":"[71]","plainCitation":"[71]","noteIndex":0},"citationItems":[{"id":1608,"uris":["http://zotero.org/users/local/GJAAO8zs/items/APUUU3ZH"],"uri":["http://zotero.org/users/local/GJAAO8zs/items/APUUU3ZH"],"itemData":{"id":1608,"type":"article-journal","abstract":"Motivation: In 2001 and 2002, we published two papers (Bioinformatics, 17, 282–283, Bioinformatics, 18, 77–82) describing an ultrafast protein sequence clustering program called cd-hit. This program can efficiently cluster a huge protein database with millions of sequences. However, the applications of the underlying algorithm are not limited to only protein sequences clustering, here we present several new programs using the same algorithm including cd-hit-2d, cd-hit-est and cd-hit-est-2d. Cd-hit-2d compares two protein datasets and reports similar matches between them; cd-hit-est clusters a DNA/RNA sequence database and cd-hit-est-2d compares two nucleotide datasets. All these programs can handle huge datasets with millions of sequences and can be hundreds of times faster than methods based on the popular sequence comparison and database search tools, such as BLAST.Availability:Contact:liwz@sdsc.edu","container-title":"Bioinformatics","DOI":"10.1093/bioinformatics/btl158","ISSN":"1367-4803","issue":"13","journalAbbreviation":"Bioinformatics","page":"1658-1659","title":"Cd-hit: a fast program for clustering and comparing large sets of protein or nucleotide sequences","volume":"22","author":[{"family":"Li","given":"Weizhong"},{"family":"Godzik","given":"Adam"}],"issued":{"date-parts":[["2006",5,26]]}}}],"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71]</w:t>
            </w:r>
            <w:r w:rsidRPr="00784DCF">
              <w:rPr>
                <w:rFonts w:ascii="Times New Roman" w:hAnsi="Times New Roman" w:cs="Times New Roman"/>
                <w:color w:val="000000"/>
              </w:rPr>
              <w:fldChar w:fldCharType="end"/>
            </w:r>
          </w:p>
        </w:tc>
        <w:tc>
          <w:tcPr>
            <w:tcW w:w="4482" w:type="dxa"/>
            <w:noWrap/>
          </w:tcPr>
          <w:p w14:paraId="0AD69268" w14:textId="77777777" w:rsidR="00784DCF" w:rsidRPr="00784DCF" w:rsidRDefault="00816631" w:rsidP="00816631">
            <w:pPr>
              <w:jc w:val="both"/>
              <w:rPr>
                <w:rFonts w:ascii="Times New Roman" w:hAnsi="Times New Roman" w:cs="Times New Roman"/>
              </w:rPr>
            </w:pPr>
            <w:hyperlink r:id="rId100" w:history="1">
              <w:r w:rsidR="00784DCF" w:rsidRPr="00784DCF">
                <w:rPr>
                  <w:rStyle w:val="Hyperlink"/>
                  <w:rFonts w:ascii="Times New Roman" w:hAnsi="Times New Roman" w:cs="Times New Roman"/>
                </w:rPr>
                <w:t>https://github.com/weizhongli/cdhit</w:t>
              </w:r>
            </w:hyperlink>
          </w:p>
        </w:tc>
      </w:tr>
      <w:tr w:rsidR="00784DCF" w:rsidRPr="00784DCF" w14:paraId="2928081E" w14:textId="77777777" w:rsidTr="00816631">
        <w:trPr>
          <w:trHeight w:val="300"/>
        </w:trPr>
        <w:tc>
          <w:tcPr>
            <w:tcW w:w="3888" w:type="dxa"/>
            <w:noWrap/>
          </w:tcPr>
          <w:p w14:paraId="003F6A9F" w14:textId="77777777" w:rsidR="00784DCF" w:rsidRPr="00784DCF" w:rsidRDefault="00784DCF" w:rsidP="00816631">
            <w:pPr>
              <w:tabs>
                <w:tab w:val="left" w:pos="720"/>
              </w:tabs>
              <w:jc w:val="both"/>
              <w:rPr>
                <w:rFonts w:ascii="Times New Roman" w:hAnsi="Times New Roman" w:cs="Times New Roman"/>
                <w:bCs/>
                <w:smallCaps/>
                <w:sz w:val="20"/>
                <w:szCs w:val="20"/>
              </w:rPr>
            </w:pPr>
            <w:r w:rsidRPr="00784DCF">
              <w:rPr>
                <w:rFonts w:ascii="Times New Roman" w:hAnsi="Times New Roman" w:cs="Times New Roman"/>
                <w:bCs/>
                <w:smallCaps/>
              </w:rPr>
              <w:t>Trinity v2.4.0</w:t>
            </w:r>
          </w:p>
        </w:tc>
        <w:tc>
          <w:tcPr>
            <w:tcW w:w="2250" w:type="dxa"/>
            <w:noWrap/>
          </w:tcPr>
          <w:p w14:paraId="1BE9F981"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m30Q2xE8","properties":{"formattedCitation":"[72]","plainCitation":"[72]","noteIndex":0},"citationItems":[{"id":1014,"uris":["http://zotero.org/users/local/GJAAO8zs/items/CHX2LVBA"],"uri":["http://zotero.org/users/local/GJAAO8zs/items/CHX2LVBA"],"itemData":{"id":1014,"type":"article-journal","container-title":"Nat Biotechnol","DOI":"10.1038/nbt.1883","title":"Full-length transcriptome assembly from RNA-seq data without a reference genome","volume":"29","author":[{"family":"Grabherr","given":"M. G."},{"family":"Haas","given":"B. J."},{"family":"Yassour","given":"M."},{"family":"Levin","given":"J. Z."},{"family":"Thompson","given":"D. A."},{"family":"Amit","given":"I."}],"issued":{"date-parts":[["2011"]]}}}],"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72]</w:t>
            </w:r>
            <w:r w:rsidRPr="00784DCF">
              <w:rPr>
                <w:rFonts w:ascii="Times New Roman" w:hAnsi="Times New Roman" w:cs="Times New Roman"/>
                <w:color w:val="000000"/>
              </w:rPr>
              <w:fldChar w:fldCharType="end"/>
            </w:r>
          </w:p>
        </w:tc>
        <w:tc>
          <w:tcPr>
            <w:tcW w:w="4482" w:type="dxa"/>
            <w:noWrap/>
          </w:tcPr>
          <w:p w14:paraId="7A1595FD"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2197D2"/>
              </w:rPr>
              <w:t>https://github.com/trinityrnaseq/trinityrnaseq/</w:t>
            </w:r>
          </w:p>
        </w:tc>
      </w:tr>
      <w:tr w:rsidR="00784DCF" w:rsidRPr="00784DCF" w14:paraId="7ACE758E" w14:textId="77777777" w:rsidTr="00816631">
        <w:trPr>
          <w:trHeight w:val="300"/>
        </w:trPr>
        <w:tc>
          <w:tcPr>
            <w:tcW w:w="3888" w:type="dxa"/>
            <w:noWrap/>
          </w:tcPr>
          <w:p w14:paraId="7FCC2E74" w14:textId="77777777" w:rsidR="00784DCF" w:rsidRPr="00784DCF" w:rsidRDefault="00784DCF" w:rsidP="00816631">
            <w:pPr>
              <w:tabs>
                <w:tab w:val="left" w:pos="720"/>
              </w:tabs>
              <w:jc w:val="both"/>
              <w:rPr>
                <w:rFonts w:ascii="Times New Roman" w:hAnsi="Times New Roman" w:cs="Times New Roman"/>
                <w:bCs/>
                <w:smallCaps/>
                <w:sz w:val="20"/>
                <w:szCs w:val="20"/>
              </w:rPr>
            </w:pPr>
            <w:proofErr w:type="spellStart"/>
            <w:r w:rsidRPr="00784DCF">
              <w:rPr>
                <w:rFonts w:ascii="Times New Roman" w:hAnsi="Times New Roman" w:cs="Times New Roman"/>
                <w:bCs/>
                <w:smallCaps/>
              </w:rPr>
              <w:t>TransDecoder</w:t>
            </w:r>
            <w:proofErr w:type="spellEnd"/>
            <w:r w:rsidRPr="00784DCF">
              <w:rPr>
                <w:rFonts w:ascii="Times New Roman" w:hAnsi="Times New Roman" w:cs="Times New Roman"/>
                <w:bCs/>
                <w:smallCaps/>
              </w:rPr>
              <w:t xml:space="preserve"> v 5.5.0</w:t>
            </w:r>
          </w:p>
        </w:tc>
        <w:tc>
          <w:tcPr>
            <w:tcW w:w="2250" w:type="dxa"/>
            <w:noWrap/>
          </w:tcPr>
          <w:p w14:paraId="571F03E3"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u9f813kJ","properties":{"formattedCitation":"[73]","plainCitation":"[73]","noteIndex":0},"citationItems":[{"id":995,"uris":["http://zotero.org/users/local/GJAAO8zs/items/TLH3AY2L"],"uri":["http://zotero.org/users/local/GJAAO8zs/items/TLH3AY2L"],"itemData":{"id":995,"type":"article-journal","container-title":"Nat. Protocols","DOI":"10.1038/nprot.2013.084 http://www.nature.com/nprot/journal/v8/n8/abs/nprot.2013.084.html#supplementary-information","ISSN":"1754-2189","page":"1494-1512","title":"De novo transcript sequence reconstruction from RNA-seq using the Trinity platform for reference generation and analysis","volume":"8","author":[{"family":"Haas","given":"Brian J."},{"family":"Papanicolaou","given":"Alexie"},{"family":"Yassour","given":"Moran"},{"family":"Grabherr","given":"Manfred"},{"family":"Blood","given":"Philip D."},{"family":"Bowden","given":"Joshua"},{"family":"Couger","given":"Matthew Brian"},{"family":"Eccles","given":"David"},{"family":"Li","given":"Bo"},{"family":"Lieber","given":"Matthias"},{"family":"MacManes","given":"Matthew D."},{"family":"Ott","given":"Michael"},{"family":"Orvis","given":"Joshua"},{"family":"Pochet","given":"Nathalie"},{"family":"Strozzi","given":"Francesco"},{"family":"Weeks","given":"Nathan"},{"family":"Westerman","given":"Rick"},{"family":"William","given":"Thomas"},{"family":"Dewey","given":"Colin N."},{"family":"Henschel","given":"Robert"},{"family":"LeDuc","given":"Richard D."},{"family":"Friedman","given":"Nir"},{"family":"Regev","given":"Aviv"}],"issued":{"date-parts":[["2013"]],"season":"print"}}}],"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73]</w:t>
            </w:r>
            <w:r w:rsidRPr="00784DCF">
              <w:rPr>
                <w:rFonts w:ascii="Times New Roman" w:hAnsi="Times New Roman" w:cs="Times New Roman"/>
                <w:color w:val="000000"/>
              </w:rPr>
              <w:fldChar w:fldCharType="end"/>
            </w:r>
          </w:p>
        </w:tc>
        <w:tc>
          <w:tcPr>
            <w:tcW w:w="4482" w:type="dxa"/>
            <w:noWrap/>
          </w:tcPr>
          <w:p w14:paraId="5BE4FD18" w14:textId="77777777" w:rsidR="00784DCF" w:rsidRPr="00784DCF" w:rsidRDefault="00784DCF" w:rsidP="00816631">
            <w:pPr>
              <w:tabs>
                <w:tab w:val="left" w:pos="720"/>
              </w:tabs>
              <w:jc w:val="both"/>
              <w:rPr>
                <w:rFonts w:ascii="Times New Roman" w:hAnsi="Times New Roman" w:cs="Times New Roman"/>
                <w:color w:val="2197D2"/>
                <w:sz w:val="20"/>
                <w:szCs w:val="20"/>
              </w:rPr>
            </w:pPr>
            <w:r w:rsidRPr="00784DCF">
              <w:rPr>
                <w:rFonts w:ascii="Times New Roman" w:hAnsi="Times New Roman" w:cs="Times New Roman"/>
                <w:color w:val="2197D2"/>
              </w:rPr>
              <w:t>https://transdecoder.github.io/</w:t>
            </w:r>
          </w:p>
        </w:tc>
      </w:tr>
      <w:tr w:rsidR="00784DCF" w:rsidRPr="00784DCF" w14:paraId="754DEE60" w14:textId="77777777" w:rsidTr="00816631">
        <w:trPr>
          <w:trHeight w:val="300"/>
        </w:trPr>
        <w:tc>
          <w:tcPr>
            <w:tcW w:w="3888" w:type="dxa"/>
            <w:noWrap/>
          </w:tcPr>
          <w:p w14:paraId="5D80C1BE" w14:textId="77777777" w:rsidR="00784DCF" w:rsidRPr="00784DCF" w:rsidRDefault="00784DCF" w:rsidP="00816631">
            <w:pPr>
              <w:tabs>
                <w:tab w:val="left" w:pos="720"/>
              </w:tabs>
              <w:jc w:val="both"/>
              <w:rPr>
                <w:rFonts w:ascii="Times New Roman" w:hAnsi="Times New Roman" w:cs="Times New Roman"/>
                <w:bCs/>
                <w:smallCaps/>
                <w:sz w:val="20"/>
                <w:szCs w:val="20"/>
              </w:rPr>
            </w:pPr>
            <w:proofErr w:type="spellStart"/>
            <w:r w:rsidRPr="00784DCF">
              <w:rPr>
                <w:rFonts w:ascii="Times New Roman" w:hAnsi="Times New Roman" w:cs="Times New Roman"/>
                <w:bCs/>
                <w:smallCaps/>
              </w:rPr>
              <w:t>TmHmm</w:t>
            </w:r>
            <w:proofErr w:type="spellEnd"/>
            <w:r w:rsidRPr="00784DCF">
              <w:rPr>
                <w:rFonts w:ascii="Times New Roman" w:hAnsi="Times New Roman" w:cs="Times New Roman"/>
                <w:bCs/>
                <w:smallCaps/>
              </w:rPr>
              <w:t xml:space="preserve"> v 2.0</w:t>
            </w:r>
          </w:p>
        </w:tc>
        <w:tc>
          <w:tcPr>
            <w:tcW w:w="2250" w:type="dxa"/>
            <w:noWrap/>
          </w:tcPr>
          <w:p w14:paraId="2F958B4A"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USPzP9mt","properties":{"formattedCitation":"[74]","plainCitation":"[74]","noteIndex":0},"citationItems":[{"id":1570,"uris":["http://zotero.org/users/local/GJAAO8zs/items/HH5L5KEU"],"uri":["http://zotero.org/users/local/GJAAO8zs/items/HH5L5KEU"],"itemData":{"id":1570,"type":"article-journal","abstract":"Motivation: A variety of tools are available to predict the topology of transmembrane proteins. To date no independent\nevaluation of the performance of these tools has been published. A better understanding of the strengths and weaknesses of the\ndifferent tools would guide both the biologist and the\nbioinformatician to make better predictions of membrane protein topology.Results: Here we present an evaluation of the performance of the currently best known and most widely used methods for the prediction of transmembrane regions in proteins. Our results show that TMHMM is\ncurrently the best performing transmembrane prediction program.Contact: moeller@ebi.ac.uk; croning@ebi.ac.uk; apweiler@ebi.ac.uk","container-title":"Bioinformatics","DOI":"10.1093/bioinformatics/17.7.646","ISSN":"1367-4803","issue":"7","journalAbbreviation":"Bioinformatics","page":"646-653","title":"Evaluation of methods for the prediction of membrane spanning regions","volume":"17","author":[{"family":"Croning","given":"Michael D. R."},{"family":"Apweiler","given":"Rolf"},{"family":"Möller","given":"Steffen"}],"issued":{"date-parts":[["2001",7,1]]}}}],"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74]</w:t>
            </w:r>
            <w:r w:rsidRPr="00784DCF">
              <w:rPr>
                <w:rFonts w:ascii="Times New Roman" w:hAnsi="Times New Roman" w:cs="Times New Roman"/>
                <w:color w:val="000000"/>
              </w:rPr>
              <w:fldChar w:fldCharType="end"/>
            </w:r>
          </w:p>
        </w:tc>
        <w:tc>
          <w:tcPr>
            <w:tcW w:w="4482" w:type="dxa"/>
            <w:noWrap/>
          </w:tcPr>
          <w:p w14:paraId="170D53A0" w14:textId="77777777" w:rsidR="00784DCF" w:rsidRPr="00784DCF" w:rsidRDefault="00784DCF" w:rsidP="00816631">
            <w:pPr>
              <w:tabs>
                <w:tab w:val="left" w:pos="720"/>
              </w:tabs>
              <w:jc w:val="both"/>
              <w:rPr>
                <w:rFonts w:ascii="Times New Roman" w:hAnsi="Times New Roman" w:cs="Times New Roman"/>
                <w:color w:val="2197D2"/>
                <w:sz w:val="20"/>
                <w:szCs w:val="20"/>
              </w:rPr>
            </w:pPr>
            <w:r w:rsidRPr="00784DCF">
              <w:rPr>
                <w:rFonts w:ascii="Times New Roman" w:hAnsi="Times New Roman" w:cs="Times New Roman"/>
                <w:color w:val="2197D2"/>
              </w:rPr>
              <w:t>http://www.cbs.dtu.dk/services/TMHMM/</w:t>
            </w:r>
          </w:p>
        </w:tc>
      </w:tr>
      <w:tr w:rsidR="00784DCF" w:rsidRPr="00784DCF" w14:paraId="4A571124" w14:textId="77777777" w:rsidTr="00816631">
        <w:trPr>
          <w:trHeight w:val="300"/>
        </w:trPr>
        <w:tc>
          <w:tcPr>
            <w:tcW w:w="3888" w:type="dxa"/>
            <w:noWrap/>
          </w:tcPr>
          <w:p w14:paraId="49BEBD21" w14:textId="77777777" w:rsidR="00784DCF" w:rsidRPr="00784DCF" w:rsidRDefault="00784DCF" w:rsidP="00816631">
            <w:pPr>
              <w:tabs>
                <w:tab w:val="left" w:pos="720"/>
              </w:tabs>
              <w:jc w:val="both"/>
              <w:rPr>
                <w:rFonts w:ascii="Times New Roman" w:hAnsi="Times New Roman" w:cs="Times New Roman"/>
                <w:bCs/>
                <w:smallCaps/>
                <w:sz w:val="20"/>
                <w:szCs w:val="20"/>
              </w:rPr>
            </w:pPr>
            <w:r w:rsidRPr="00784DCF">
              <w:rPr>
                <w:rFonts w:ascii="Times New Roman" w:hAnsi="Times New Roman" w:cs="Times New Roman"/>
                <w:bCs/>
                <w:smallCaps/>
              </w:rPr>
              <w:t>Bowtie2 v 2.3.4.3</w:t>
            </w:r>
          </w:p>
        </w:tc>
        <w:tc>
          <w:tcPr>
            <w:tcW w:w="2250" w:type="dxa"/>
            <w:noWrap/>
          </w:tcPr>
          <w:p w14:paraId="356A7654"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rzC4bI6Q","properties":{"formattedCitation":"[75]","plainCitation":"[75]","noteIndex":0},"citationItems":[{"id":783,"uris":["http://zotero.org/users/local/GJAAO8zs/items/ITJS42PM"],"uri":["http://zotero.org/users/local/GJAAO8zs/items/ITJS42PM"],"itemData":{"id":783,"type":"article-journal","container-title":"Nat Methods","DOI":"10.1038/nmeth.1923","title":"Fast gapped-read alignment with Bowtie 2","volume":"9","author":[{"family":"Langmead","given":"B."},{"family":"Salzberg","given":"S. L."}],"issued":{"date-parts":[["2012"]]}}}],"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75]</w:t>
            </w:r>
            <w:r w:rsidRPr="00784DCF">
              <w:rPr>
                <w:rFonts w:ascii="Times New Roman" w:hAnsi="Times New Roman" w:cs="Times New Roman"/>
                <w:color w:val="000000"/>
              </w:rPr>
              <w:fldChar w:fldCharType="end"/>
            </w:r>
          </w:p>
        </w:tc>
        <w:tc>
          <w:tcPr>
            <w:tcW w:w="4482" w:type="dxa"/>
            <w:noWrap/>
          </w:tcPr>
          <w:p w14:paraId="504A381A" w14:textId="77777777" w:rsidR="00784DCF" w:rsidRPr="00784DCF" w:rsidRDefault="00816631" w:rsidP="00816631">
            <w:pPr>
              <w:tabs>
                <w:tab w:val="left" w:pos="720"/>
              </w:tabs>
              <w:jc w:val="both"/>
              <w:rPr>
                <w:rFonts w:ascii="Times New Roman" w:hAnsi="Times New Roman" w:cs="Times New Roman"/>
                <w:color w:val="2197D2"/>
                <w:sz w:val="20"/>
                <w:szCs w:val="20"/>
              </w:rPr>
            </w:pPr>
            <w:hyperlink r:id="rId101" w:history="1">
              <w:r w:rsidR="00784DCF" w:rsidRPr="00784DCF">
                <w:rPr>
                  <w:rStyle w:val="Hyperlink"/>
                  <w:rFonts w:ascii="Times New Roman" w:hAnsi="Times New Roman" w:cs="Times New Roman"/>
                </w:rPr>
                <w:t>https://sourceforge.net/projects/bowtie-bio/files/bowtie2/2.3.3.1</w:t>
              </w:r>
            </w:hyperlink>
          </w:p>
        </w:tc>
      </w:tr>
      <w:tr w:rsidR="00784DCF" w:rsidRPr="00784DCF" w14:paraId="21E7B431" w14:textId="77777777" w:rsidTr="00816631">
        <w:trPr>
          <w:trHeight w:val="300"/>
        </w:trPr>
        <w:tc>
          <w:tcPr>
            <w:tcW w:w="3888" w:type="dxa"/>
            <w:noWrap/>
          </w:tcPr>
          <w:p w14:paraId="093967CD" w14:textId="77777777" w:rsidR="00784DCF" w:rsidRPr="00784DCF" w:rsidRDefault="00784DCF" w:rsidP="00816631">
            <w:pPr>
              <w:tabs>
                <w:tab w:val="left" w:pos="720"/>
              </w:tabs>
              <w:jc w:val="both"/>
              <w:rPr>
                <w:rFonts w:ascii="Times New Roman" w:hAnsi="Times New Roman" w:cs="Times New Roman"/>
                <w:bCs/>
                <w:smallCaps/>
                <w:sz w:val="20"/>
                <w:szCs w:val="20"/>
              </w:rPr>
            </w:pPr>
            <w:r w:rsidRPr="00784DCF">
              <w:rPr>
                <w:rFonts w:ascii="Times New Roman" w:hAnsi="Times New Roman" w:cs="Times New Roman"/>
                <w:bCs/>
                <w:smallCaps/>
              </w:rPr>
              <w:t>Diamond v 0.9.25</w:t>
            </w:r>
          </w:p>
        </w:tc>
        <w:tc>
          <w:tcPr>
            <w:tcW w:w="2250" w:type="dxa"/>
            <w:noWrap/>
          </w:tcPr>
          <w:p w14:paraId="7A4FCF27"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smallCaps/>
              </w:rPr>
              <w:fldChar w:fldCharType="begin"/>
            </w:r>
            <w:r w:rsidRPr="00784DCF">
              <w:rPr>
                <w:rFonts w:ascii="Times New Roman" w:hAnsi="Times New Roman" w:cs="Times New Roman"/>
                <w:smallCaps/>
              </w:rPr>
              <w:instrText xml:space="preserve"> ADDIN ZOTERO_ITEM CSL_CITATION {"citationID":"atb04dqls3","properties":{"formattedCitation":"[76]","plainCitation":"[76]","noteIndex":0},"citationItems":[{"id":1612,"uris":["http://zotero.org/users/local/GJAAO8zs/items/NNA5Q57J"],"uri":["http://zotero.org/users/local/GJAAO8zs/items/NNA5Q57J"],"itemData":{"id":1612,"type":"article-journal","container-title":"Nature Methods","journalAbbreviation":"Nature Methods","page":"59","title":"Fast and sensitive protein alignment using DIAMOND","volume":"12","author":[{"family":"Buchfink","given":"Benjamin"},{"family":"Xie","given":"Chao"},{"family":"Huson","given":"Daniel H"}],"issued":{"date-parts":[["2014",11,17]]}}}],"schema":"https://github.com/citation-style-language/schema/raw/master/csl-citation.json"} </w:instrText>
            </w:r>
            <w:r w:rsidRPr="00784DCF">
              <w:rPr>
                <w:rFonts w:ascii="Times New Roman" w:hAnsi="Times New Roman" w:cs="Times New Roman"/>
                <w:smallCaps/>
              </w:rPr>
              <w:fldChar w:fldCharType="separate"/>
            </w:r>
            <w:r w:rsidRPr="00784DCF">
              <w:rPr>
                <w:rFonts w:ascii="Times New Roman" w:hAnsi="Times New Roman" w:cs="Times New Roman"/>
              </w:rPr>
              <w:t>[76]</w:t>
            </w:r>
            <w:r w:rsidRPr="00784DCF">
              <w:rPr>
                <w:rFonts w:ascii="Times New Roman" w:hAnsi="Times New Roman" w:cs="Times New Roman"/>
                <w:smallCaps/>
              </w:rPr>
              <w:fldChar w:fldCharType="end"/>
            </w:r>
          </w:p>
        </w:tc>
        <w:tc>
          <w:tcPr>
            <w:tcW w:w="4482" w:type="dxa"/>
            <w:noWrap/>
          </w:tcPr>
          <w:p w14:paraId="62CB0766" w14:textId="77777777" w:rsidR="00784DCF" w:rsidRPr="00784DCF" w:rsidRDefault="00816631" w:rsidP="00816631">
            <w:pPr>
              <w:tabs>
                <w:tab w:val="left" w:pos="720"/>
              </w:tabs>
              <w:jc w:val="both"/>
              <w:rPr>
                <w:rFonts w:ascii="Times New Roman" w:hAnsi="Times New Roman" w:cs="Times New Roman"/>
                <w:color w:val="2197D2"/>
                <w:sz w:val="20"/>
                <w:szCs w:val="20"/>
              </w:rPr>
            </w:pPr>
            <w:hyperlink r:id="rId102" w:history="1">
              <w:r w:rsidR="00784DCF" w:rsidRPr="00784DCF">
                <w:rPr>
                  <w:rStyle w:val="Hyperlink"/>
                  <w:rFonts w:ascii="Times New Roman" w:hAnsi="Times New Roman" w:cs="Times New Roman"/>
                </w:rPr>
                <w:t>https://github.com/bbuchfink/diamond</w:t>
              </w:r>
            </w:hyperlink>
          </w:p>
        </w:tc>
      </w:tr>
      <w:tr w:rsidR="00784DCF" w:rsidRPr="00784DCF" w14:paraId="595714A6" w14:textId="77777777" w:rsidTr="00816631">
        <w:trPr>
          <w:trHeight w:val="300"/>
        </w:trPr>
        <w:tc>
          <w:tcPr>
            <w:tcW w:w="3888" w:type="dxa"/>
            <w:noWrap/>
          </w:tcPr>
          <w:p w14:paraId="50F87100" w14:textId="77777777" w:rsidR="00784DCF" w:rsidRPr="00784DCF" w:rsidRDefault="00784DCF" w:rsidP="00816631">
            <w:pPr>
              <w:tabs>
                <w:tab w:val="left" w:pos="720"/>
              </w:tabs>
              <w:jc w:val="both"/>
              <w:rPr>
                <w:rFonts w:ascii="Times New Roman" w:hAnsi="Times New Roman" w:cs="Times New Roman"/>
                <w:bCs/>
                <w:smallCaps/>
                <w:sz w:val="20"/>
                <w:szCs w:val="20"/>
              </w:rPr>
            </w:pPr>
            <w:proofErr w:type="spellStart"/>
            <w:r w:rsidRPr="00784DCF">
              <w:rPr>
                <w:rFonts w:ascii="Times New Roman" w:hAnsi="Times New Roman" w:cs="Times New Roman"/>
                <w:bCs/>
                <w:smallCaps/>
              </w:rPr>
              <w:t>OrthoMCL</w:t>
            </w:r>
            <w:proofErr w:type="spellEnd"/>
            <w:r w:rsidRPr="00784DCF">
              <w:rPr>
                <w:rFonts w:ascii="Times New Roman" w:hAnsi="Times New Roman" w:cs="Times New Roman"/>
                <w:bCs/>
                <w:smallCaps/>
              </w:rPr>
              <w:t xml:space="preserve"> v 5.0</w:t>
            </w:r>
          </w:p>
        </w:tc>
        <w:tc>
          <w:tcPr>
            <w:tcW w:w="2250" w:type="dxa"/>
            <w:noWrap/>
          </w:tcPr>
          <w:p w14:paraId="6613E57D"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rPr>
              <w:fldChar w:fldCharType="begin"/>
            </w:r>
            <w:r w:rsidRPr="00784DCF">
              <w:rPr>
                <w:rFonts w:ascii="Times New Roman" w:hAnsi="Times New Roman" w:cs="Times New Roman"/>
              </w:rPr>
              <w:instrText xml:space="preserve"> ADDIN ZOTERO_ITEM CSL_CITATION {"citationID":"54MWyRyo","properties":{"formattedCitation":"[77]","plainCitation":"[77]","noteIndex":0},"citationItems":[{"id":1078,"uris":["http://zotero.org/users/local/GJAAO8zs/items/J3NJEPBL"],"uri":["http://zotero.org/users/local/GJAAO8zs/items/J3NJEPBL"],"itemData":{"id":1078,"type":"chapter","container-title":"Current Protocols in Bioinformatics","ISBN":"978-0-471-25095-1","publisher":"John Wiley &amp; Sons, Inc.","title":"Using OrthoMCL to Assign Proteins to OrthoMCL-DB Groups or to Cluster Proteomes Into New Ortholog Groups","author":[{"family":"Fischer","given":"Steve"},{"family":"Brunk","given":"Brian P."},{"family":"Chen","given":"Feng"},{"family":"Gao","given":"Xin"},{"family":"Harb","given":"Omar S."},{"family":"Iodice","given":"John B."},{"family":"Shanmugam","given":"Dhanasekaran"},{"family":"Roos","given":"David S."},{"family":"Stoeckert","given":"Christian J."}],"issued":{"date-parts":[["2002"]]}}}],"schema":"https://github.com/citation-style-language/schema/raw/master/csl-citation.json"} </w:instrText>
            </w:r>
            <w:r w:rsidRPr="00784DCF">
              <w:rPr>
                <w:rFonts w:ascii="Times New Roman" w:hAnsi="Times New Roman" w:cs="Times New Roman"/>
              </w:rPr>
              <w:fldChar w:fldCharType="separate"/>
            </w:r>
            <w:r w:rsidRPr="00784DCF">
              <w:rPr>
                <w:rFonts w:ascii="Times New Roman" w:hAnsi="Times New Roman" w:cs="Times New Roman"/>
              </w:rPr>
              <w:t>[77]</w:t>
            </w:r>
            <w:r w:rsidRPr="00784DCF">
              <w:rPr>
                <w:rFonts w:ascii="Times New Roman" w:hAnsi="Times New Roman" w:cs="Times New Roman"/>
              </w:rPr>
              <w:fldChar w:fldCharType="end"/>
            </w:r>
          </w:p>
        </w:tc>
        <w:tc>
          <w:tcPr>
            <w:tcW w:w="4482" w:type="dxa"/>
            <w:noWrap/>
          </w:tcPr>
          <w:p w14:paraId="2457DA1B" w14:textId="77777777" w:rsidR="00784DCF" w:rsidRPr="00784DCF" w:rsidRDefault="00784DCF" w:rsidP="00816631">
            <w:pPr>
              <w:tabs>
                <w:tab w:val="left" w:pos="720"/>
              </w:tabs>
              <w:jc w:val="both"/>
              <w:rPr>
                <w:rFonts w:ascii="Times New Roman" w:hAnsi="Times New Roman" w:cs="Times New Roman"/>
                <w:color w:val="2197D2"/>
                <w:sz w:val="20"/>
                <w:szCs w:val="20"/>
              </w:rPr>
            </w:pPr>
            <w:r w:rsidRPr="00784DCF">
              <w:rPr>
                <w:rFonts w:ascii="Times New Roman" w:hAnsi="Times New Roman" w:cs="Times New Roman"/>
                <w:color w:val="2197D2"/>
              </w:rPr>
              <w:t>http://orthomcl.org/orthomcl/</w:t>
            </w:r>
          </w:p>
        </w:tc>
      </w:tr>
      <w:tr w:rsidR="00784DCF" w:rsidRPr="00784DCF" w14:paraId="6993A068" w14:textId="77777777" w:rsidTr="00816631">
        <w:trPr>
          <w:trHeight w:val="300"/>
        </w:trPr>
        <w:tc>
          <w:tcPr>
            <w:tcW w:w="3888" w:type="dxa"/>
            <w:noWrap/>
          </w:tcPr>
          <w:p w14:paraId="7CC01225" w14:textId="77777777" w:rsidR="00784DCF" w:rsidRPr="00784DCF" w:rsidRDefault="00784DCF" w:rsidP="00816631">
            <w:pPr>
              <w:tabs>
                <w:tab w:val="left" w:pos="720"/>
              </w:tabs>
              <w:jc w:val="both"/>
              <w:rPr>
                <w:rFonts w:ascii="Times New Roman" w:hAnsi="Times New Roman" w:cs="Times New Roman"/>
                <w:bCs/>
                <w:smallCaps/>
                <w:sz w:val="20"/>
                <w:szCs w:val="20"/>
              </w:rPr>
            </w:pPr>
            <w:proofErr w:type="spellStart"/>
            <w:r w:rsidRPr="00784DCF">
              <w:rPr>
                <w:rFonts w:ascii="Times New Roman" w:hAnsi="Times New Roman" w:cs="Times New Roman"/>
                <w:bCs/>
                <w:smallCaps/>
              </w:rPr>
              <w:t>Trimmomatic</w:t>
            </w:r>
            <w:proofErr w:type="spellEnd"/>
            <w:r w:rsidRPr="00784DCF">
              <w:rPr>
                <w:rFonts w:ascii="Times New Roman" w:hAnsi="Times New Roman" w:cs="Times New Roman"/>
                <w:bCs/>
                <w:smallCaps/>
              </w:rPr>
              <w:t xml:space="preserve"> v 0.35</w:t>
            </w:r>
          </w:p>
        </w:tc>
        <w:tc>
          <w:tcPr>
            <w:tcW w:w="2250" w:type="dxa"/>
            <w:noWrap/>
          </w:tcPr>
          <w:p w14:paraId="6F852095"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rPr>
              <w:fldChar w:fldCharType="begin"/>
            </w:r>
            <w:r w:rsidRPr="00784DCF">
              <w:rPr>
                <w:rFonts w:ascii="Times New Roman" w:hAnsi="Times New Roman" w:cs="Times New Roman"/>
              </w:rPr>
              <w:instrText xml:space="preserve"> ADDIN ZOTERO_ITEM CSL_CITATION {"citationID":"Gj98gAb0","properties":{"formattedCitation":"[78]","plainCitation":"[78]","noteIndex":0},"citationItems":[{"id":1273,"uris":["http://zotero.org/users/local/GJAAO8zs/items/G4DF48FI"],"uri":["http://zotero.org/users/local/GJAAO8zs/items/G4DF48FI"],"itemData":{"id":1273,"type":"article-journal","container-title":"Bioinformatics","DOI":"10.1093/bioinformatics/btu170","title":"Trimmomatic: a flexible trimmer for Illumina sequence data","volume":"30","author":[{"family":"Bolger","given":"A. M."},{"family":"Lohse","given":"M."},{"family":"Usadel","given":"B."}],"issued":{"date-parts":[["2014"]]}}}],"schema":"https://github.com/citation-style-language/schema/raw/master/csl-citation.json"} </w:instrText>
            </w:r>
            <w:r w:rsidRPr="00784DCF">
              <w:rPr>
                <w:rFonts w:ascii="Times New Roman" w:hAnsi="Times New Roman" w:cs="Times New Roman"/>
              </w:rPr>
              <w:fldChar w:fldCharType="separate"/>
            </w:r>
            <w:r w:rsidRPr="00784DCF">
              <w:rPr>
                <w:rFonts w:ascii="Times New Roman" w:hAnsi="Times New Roman" w:cs="Times New Roman"/>
              </w:rPr>
              <w:t>[78]</w:t>
            </w:r>
            <w:r w:rsidRPr="00784DCF">
              <w:rPr>
                <w:rFonts w:ascii="Times New Roman" w:hAnsi="Times New Roman" w:cs="Times New Roman"/>
              </w:rPr>
              <w:fldChar w:fldCharType="end"/>
            </w:r>
          </w:p>
        </w:tc>
        <w:tc>
          <w:tcPr>
            <w:tcW w:w="4482" w:type="dxa"/>
            <w:noWrap/>
          </w:tcPr>
          <w:p w14:paraId="613FD9CE" w14:textId="77777777" w:rsidR="00784DCF" w:rsidRPr="00784DCF" w:rsidRDefault="00784DCF" w:rsidP="00816631">
            <w:pPr>
              <w:tabs>
                <w:tab w:val="left" w:pos="720"/>
              </w:tabs>
              <w:jc w:val="both"/>
              <w:rPr>
                <w:rFonts w:ascii="Times New Roman" w:hAnsi="Times New Roman" w:cs="Times New Roman"/>
                <w:color w:val="2197D2"/>
                <w:sz w:val="20"/>
                <w:szCs w:val="20"/>
              </w:rPr>
            </w:pPr>
            <w:r w:rsidRPr="00784DCF">
              <w:rPr>
                <w:rFonts w:ascii="Times New Roman" w:hAnsi="Times New Roman" w:cs="Times New Roman"/>
                <w:color w:val="2197D2"/>
              </w:rPr>
              <w:t>https://github.com/timflutre/trimmomatic</w:t>
            </w:r>
          </w:p>
        </w:tc>
      </w:tr>
      <w:tr w:rsidR="00784DCF" w:rsidRPr="00784DCF" w14:paraId="6CFDE655" w14:textId="77777777" w:rsidTr="00816631">
        <w:trPr>
          <w:trHeight w:val="300"/>
        </w:trPr>
        <w:tc>
          <w:tcPr>
            <w:tcW w:w="3888" w:type="dxa"/>
            <w:noWrap/>
          </w:tcPr>
          <w:p w14:paraId="5F7D9730" w14:textId="77777777" w:rsidR="00784DCF" w:rsidRPr="00784DCF" w:rsidRDefault="00784DCF" w:rsidP="00816631">
            <w:pPr>
              <w:tabs>
                <w:tab w:val="left" w:pos="720"/>
              </w:tabs>
              <w:jc w:val="both"/>
              <w:rPr>
                <w:rFonts w:ascii="Times New Roman" w:hAnsi="Times New Roman" w:cs="Times New Roman"/>
                <w:bCs/>
                <w:smallCaps/>
                <w:sz w:val="20"/>
                <w:szCs w:val="20"/>
              </w:rPr>
            </w:pPr>
            <w:proofErr w:type="spellStart"/>
            <w:r w:rsidRPr="00784DCF">
              <w:rPr>
                <w:rFonts w:ascii="Times New Roman" w:hAnsi="Times New Roman" w:cs="Times New Roman"/>
                <w:bCs/>
                <w:smallCaps/>
              </w:rPr>
              <w:t>Mafft-Linsi</w:t>
            </w:r>
            <w:proofErr w:type="spellEnd"/>
            <w:r w:rsidRPr="00784DCF">
              <w:rPr>
                <w:rFonts w:ascii="Times New Roman" w:hAnsi="Times New Roman" w:cs="Times New Roman"/>
                <w:bCs/>
                <w:smallCaps/>
              </w:rPr>
              <w:t xml:space="preserve"> v 7</w:t>
            </w:r>
          </w:p>
        </w:tc>
        <w:tc>
          <w:tcPr>
            <w:tcW w:w="2250" w:type="dxa"/>
            <w:noWrap/>
          </w:tcPr>
          <w:p w14:paraId="701DEB5E"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smallCaps/>
              </w:rPr>
              <w:fldChar w:fldCharType="begin"/>
            </w:r>
            <w:r w:rsidRPr="00784DCF">
              <w:rPr>
                <w:rFonts w:ascii="Times New Roman" w:hAnsi="Times New Roman" w:cs="Times New Roman"/>
                <w:smallCaps/>
              </w:rPr>
              <w:instrText xml:space="preserve"> ADDIN ZOTERO_ITEM CSL_CITATION {"citationID":"FT9wrFAW","properties":{"formattedCitation":"[79]","plainCitation":"[79]","noteIndex":0},"citationItems":[{"id":883,"uris":["http://zotero.org/users/local/GJAAO8zs/items/RUBJ7SR5"],"uri":["http://zotero.org/users/local/GJAAO8zs/items/RUBJ7SR5"],"itemData":{"id":883,"type":"article-journal","container-title":"Mol Biol Evol","DOI":"10.1093/molbev/mst010","title":"MAFFT Multiple Sequence Alignment Software Version 7: Improvements in Performance and Usability","volume":"30","author":[{"family":"Katoh","given":"K."},{"family":"Standley","given":"D. M."}],"issued":{"date-parts":[["2013"]]}}}],"schema":"https://github.com/citation-style-language/schema/raw/master/csl-citation.json"} </w:instrText>
            </w:r>
            <w:r w:rsidRPr="00784DCF">
              <w:rPr>
                <w:rFonts w:ascii="Times New Roman" w:hAnsi="Times New Roman" w:cs="Times New Roman"/>
                <w:smallCaps/>
              </w:rPr>
              <w:fldChar w:fldCharType="separate"/>
            </w:r>
            <w:r w:rsidRPr="00784DCF">
              <w:rPr>
                <w:rFonts w:ascii="Times New Roman" w:hAnsi="Times New Roman" w:cs="Times New Roman"/>
              </w:rPr>
              <w:t>[79]</w:t>
            </w:r>
            <w:r w:rsidRPr="00784DCF">
              <w:rPr>
                <w:rFonts w:ascii="Times New Roman" w:hAnsi="Times New Roman" w:cs="Times New Roman"/>
                <w:smallCaps/>
              </w:rPr>
              <w:fldChar w:fldCharType="end"/>
            </w:r>
          </w:p>
        </w:tc>
        <w:tc>
          <w:tcPr>
            <w:tcW w:w="4482" w:type="dxa"/>
            <w:noWrap/>
          </w:tcPr>
          <w:p w14:paraId="46DB7AAC" w14:textId="77777777" w:rsidR="00784DCF" w:rsidRPr="00784DCF" w:rsidRDefault="00784DCF" w:rsidP="00816631">
            <w:pPr>
              <w:tabs>
                <w:tab w:val="left" w:pos="720"/>
              </w:tabs>
              <w:jc w:val="both"/>
              <w:rPr>
                <w:rFonts w:ascii="Times New Roman" w:hAnsi="Times New Roman" w:cs="Times New Roman"/>
                <w:color w:val="2197D2"/>
                <w:sz w:val="20"/>
                <w:szCs w:val="20"/>
              </w:rPr>
            </w:pPr>
            <w:r w:rsidRPr="00784DCF">
              <w:rPr>
                <w:rFonts w:ascii="Times New Roman" w:hAnsi="Times New Roman" w:cs="Times New Roman"/>
                <w:color w:val="2197D2"/>
              </w:rPr>
              <w:t>https://mafft.cbrc.jp/alignment/server/</w:t>
            </w:r>
          </w:p>
        </w:tc>
      </w:tr>
      <w:tr w:rsidR="00784DCF" w:rsidRPr="00784DCF" w14:paraId="3C0CC234" w14:textId="77777777" w:rsidTr="00816631">
        <w:trPr>
          <w:trHeight w:val="300"/>
        </w:trPr>
        <w:tc>
          <w:tcPr>
            <w:tcW w:w="3888" w:type="dxa"/>
            <w:noWrap/>
          </w:tcPr>
          <w:p w14:paraId="637A4084" w14:textId="77777777" w:rsidR="00784DCF" w:rsidRPr="00784DCF" w:rsidRDefault="00784DCF" w:rsidP="00816631">
            <w:pPr>
              <w:tabs>
                <w:tab w:val="left" w:pos="720"/>
              </w:tabs>
              <w:jc w:val="both"/>
              <w:rPr>
                <w:rFonts w:ascii="Times New Roman" w:hAnsi="Times New Roman" w:cs="Times New Roman"/>
                <w:bCs/>
                <w:smallCaps/>
                <w:sz w:val="20"/>
                <w:szCs w:val="20"/>
              </w:rPr>
            </w:pPr>
            <w:proofErr w:type="spellStart"/>
            <w:r w:rsidRPr="00784DCF">
              <w:rPr>
                <w:rFonts w:ascii="Times New Roman" w:hAnsi="Times New Roman" w:cs="Times New Roman"/>
                <w:bCs/>
                <w:smallCaps/>
              </w:rPr>
              <w:t>Bmge</w:t>
            </w:r>
            <w:proofErr w:type="spellEnd"/>
            <w:r w:rsidRPr="00784DCF">
              <w:rPr>
                <w:rFonts w:ascii="Times New Roman" w:hAnsi="Times New Roman" w:cs="Times New Roman"/>
                <w:bCs/>
                <w:smallCaps/>
              </w:rPr>
              <w:t xml:space="preserve"> v 1.12</w:t>
            </w:r>
          </w:p>
        </w:tc>
        <w:tc>
          <w:tcPr>
            <w:tcW w:w="2250" w:type="dxa"/>
            <w:noWrap/>
          </w:tcPr>
          <w:p w14:paraId="6409E8AF"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S3nIVQzb","properties":{"formattedCitation":"[80]","plainCitation":"[80]","noteIndex":0},"citationItems":[{"id":1168,"uris":["http://zotero.org/users/local/GJAAO8zs/items/N9NSI747"],"uri":["http://zotero.org/users/local/GJAAO8zs/items/N9NSI747"],"itemData":{"id":1168,"type":"article-journal","container-title":"BMC Evol Biol","DOI":"10.1186/1471-2148-10-210","journalAbbreviation":"BMC evolutionary biology","title":"BMGE (Block Mapping and Gathering with Entropy): a new software for selection of phylogenetic informative regions from multiple sequence alignments","volume":"10","author":[{"family":"Criscuolo","given":"A."},{"family":"Gribaldo","given":"S."}],"issued":{"date-parts":[["2010"]]}}}],"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80]</w:t>
            </w:r>
            <w:r w:rsidRPr="00784DCF">
              <w:rPr>
                <w:rFonts w:ascii="Times New Roman" w:hAnsi="Times New Roman" w:cs="Times New Roman"/>
                <w:color w:val="000000"/>
              </w:rPr>
              <w:fldChar w:fldCharType="end"/>
            </w:r>
          </w:p>
        </w:tc>
        <w:tc>
          <w:tcPr>
            <w:tcW w:w="4482" w:type="dxa"/>
            <w:noWrap/>
          </w:tcPr>
          <w:p w14:paraId="6B306E85" w14:textId="77777777" w:rsidR="00784DCF" w:rsidRPr="00784DCF" w:rsidRDefault="00784DCF" w:rsidP="00816631">
            <w:pPr>
              <w:tabs>
                <w:tab w:val="left" w:pos="720"/>
              </w:tabs>
              <w:jc w:val="both"/>
              <w:rPr>
                <w:rFonts w:ascii="Times New Roman" w:hAnsi="Times New Roman" w:cs="Times New Roman"/>
                <w:sz w:val="20"/>
                <w:szCs w:val="20"/>
              </w:rPr>
            </w:pPr>
            <w:r w:rsidRPr="00784DCF">
              <w:rPr>
                <w:rFonts w:ascii="Times New Roman" w:hAnsi="Times New Roman" w:cs="Times New Roman"/>
              </w:rPr>
              <w:t>ftp://ftp.pasteur.fr/pub/GenSoft/projects/BMGE</w:t>
            </w:r>
          </w:p>
        </w:tc>
      </w:tr>
      <w:tr w:rsidR="00784DCF" w:rsidRPr="00784DCF" w14:paraId="4977637B" w14:textId="77777777" w:rsidTr="00816631">
        <w:trPr>
          <w:trHeight w:val="300"/>
        </w:trPr>
        <w:tc>
          <w:tcPr>
            <w:tcW w:w="3888" w:type="dxa"/>
            <w:noWrap/>
          </w:tcPr>
          <w:p w14:paraId="50830F4B" w14:textId="77777777" w:rsidR="00784DCF" w:rsidRPr="00784DCF" w:rsidRDefault="00784DCF" w:rsidP="00816631">
            <w:pPr>
              <w:tabs>
                <w:tab w:val="left" w:pos="720"/>
              </w:tabs>
              <w:jc w:val="both"/>
              <w:rPr>
                <w:rFonts w:ascii="Times New Roman" w:hAnsi="Times New Roman" w:cs="Times New Roman"/>
                <w:bCs/>
                <w:smallCaps/>
                <w:sz w:val="20"/>
                <w:szCs w:val="20"/>
              </w:rPr>
            </w:pPr>
            <w:r w:rsidRPr="00784DCF">
              <w:rPr>
                <w:rFonts w:ascii="Times New Roman" w:hAnsi="Times New Roman" w:cs="Times New Roman"/>
                <w:smallCaps/>
              </w:rPr>
              <w:t>Sequencer</w:t>
            </w:r>
            <w:r w:rsidRPr="00784DCF">
              <w:rPr>
                <w:rFonts w:ascii="Times New Roman" w:hAnsi="Times New Roman" w:cs="Times New Roman"/>
              </w:rPr>
              <w:t xml:space="preserve"> v 5.4.6.</w:t>
            </w:r>
          </w:p>
        </w:tc>
        <w:tc>
          <w:tcPr>
            <w:tcW w:w="2250" w:type="dxa"/>
            <w:noWrap/>
          </w:tcPr>
          <w:p w14:paraId="4EEE983F" w14:textId="77777777" w:rsidR="00784DCF" w:rsidRPr="00784DCF" w:rsidRDefault="00784DCF" w:rsidP="00816631">
            <w:pPr>
              <w:tabs>
                <w:tab w:val="left" w:pos="720"/>
              </w:tabs>
              <w:jc w:val="both"/>
              <w:rPr>
                <w:rFonts w:ascii="Times New Roman" w:hAnsi="Times New Roman" w:cs="Times New Roman"/>
                <w:color w:val="000000"/>
                <w:sz w:val="18"/>
                <w:szCs w:val="18"/>
              </w:rPr>
            </w:pPr>
          </w:p>
        </w:tc>
        <w:tc>
          <w:tcPr>
            <w:tcW w:w="4482" w:type="dxa"/>
            <w:noWrap/>
          </w:tcPr>
          <w:p w14:paraId="32538739" w14:textId="77777777" w:rsidR="00784DCF" w:rsidRPr="00784DCF" w:rsidRDefault="00784DCF" w:rsidP="00816631">
            <w:pPr>
              <w:tabs>
                <w:tab w:val="left" w:pos="720"/>
              </w:tabs>
              <w:jc w:val="both"/>
              <w:rPr>
                <w:rFonts w:ascii="Times New Roman" w:hAnsi="Times New Roman" w:cs="Times New Roman"/>
                <w:color w:val="000000"/>
                <w:sz w:val="20"/>
                <w:szCs w:val="20"/>
                <w:shd w:val="clear" w:color="auto" w:fill="FFFFFF"/>
              </w:rPr>
            </w:pPr>
            <w:r w:rsidRPr="00784DCF">
              <w:rPr>
                <w:rFonts w:ascii="Times New Roman" w:hAnsi="Times New Roman" w:cs="Times New Roman"/>
                <w:color w:val="000000"/>
                <w:shd w:val="clear" w:color="auto" w:fill="FFFFFF"/>
              </w:rPr>
              <w:t>http://www.genecodes.com/</w:t>
            </w:r>
          </w:p>
        </w:tc>
      </w:tr>
      <w:tr w:rsidR="00784DCF" w:rsidRPr="00784DCF" w14:paraId="55104196" w14:textId="77777777" w:rsidTr="00816631">
        <w:trPr>
          <w:trHeight w:val="300"/>
        </w:trPr>
        <w:tc>
          <w:tcPr>
            <w:tcW w:w="3888" w:type="dxa"/>
            <w:noWrap/>
          </w:tcPr>
          <w:p w14:paraId="0430545B" w14:textId="77777777" w:rsidR="00784DCF" w:rsidRPr="00784DCF" w:rsidRDefault="00784DCF" w:rsidP="00816631">
            <w:pPr>
              <w:jc w:val="both"/>
              <w:rPr>
                <w:rFonts w:ascii="Times New Roman" w:hAnsi="Times New Roman" w:cs="Times New Roman"/>
                <w:bCs/>
                <w:color w:val="000000" w:themeColor="text1"/>
                <w:sz w:val="20"/>
                <w:szCs w:val="20"/>
              </w:rPr>
            </w:pPr>
            <w:r w:rsidRPr="00784DCF">
              <w:rPr>
                <w:rFonts w:ascii="Times New Roman" w:hAnsi="Times New Roman" w:cs="Times New Roman"/>
                <w:bCs/>
                <w:color w:val="000000" w:themeColor="text1"/>
                <w:shd w:val="clear" w:color="auto" w:fill="FFFFFF"/>
              </w:rPr>
              <w:t>BLAST 2.2.30+</w:t>
            </w:r>
          </w:p>
        </w:tc>
        <w:tc>
          <w:tcPr>
            <w:tcW w:w="2250" w:type="dxa"/>
            <w:noWrap/>
          </w:tcPr>
          <w:p w14:paraId="4D20E566" w14:textId="77777777" w:rsidR="00784DCF" w:rsidRPr="00784DCF" w:rsidRDefault="00784DCF" w:rsidP="00816631">
            <w:pPr>
              <w:tabs>
                <w:tab w:val="left" w:pos="720"/>
              </w:tabs>
              <w:jc w:val="both"/>
              <w:rPr>
                <w:rFonts w:ascii="Times New Roman" w:hAnsi="Times New Roman" w:cs="Times New Roman"/>
                <w:color w:val="000000"/>
                <w:sz w:val="18"/>
                <w:szCs w:val="18"/>
              </w:rPr>
            </w:pPr>
          </w:p>
        </w:tc>
        <w:tc>
          <w:tcPr>
            <w:tcW w:w="4482" w:type="dxa"/>
            <w:noWrap/>
          </w:tcPr>
          <w:p w14:paraId="020D58B1" w14:textId="77777777" w:rsidR="00784DCF" w:rsidRPr="00784DCF" w:rsidRDefault="00784DCF" w:rsidP="00816631">
            <w:pPr>
              <w:tabs>
                <w:tab w:val="left" w:pos="720"/>
              </w:tabs>
              <w:jc w:val="both"/>
              <w:rPr>
                <w:rFonts w:ascii="Times New Roman" w:hAnsi="Times New Roman" w:cs="Times New Roman"/>
                <w:color w:val="000000"/>
                <w:shd w:val="clear" w:color="auto" w:fill="FFFFFF"/>
              </w:rPr>
            </w:pPr>
            <w:r w:rsidRPr="00784DCF">
              <w:rPr>
                <w:rFonts w:ascii="Times New Roman" w:hAnsi="Times New Roman" w:cs="Times New Roman"/>
                <w:color w:val="2197D2"/>
              </w:rPr>
              <w:t>https://blast.ncbi.nlm.nih.gov/</w:t>
            </w:r>
          </w:p>
        </w:tc>
      </w:tr>
      <w:tr w:rsidR="00784DCF" w:rsidRPr="00784DCF" w14:paraId="0FF96267" w14:textId="77777777" w:rsidTr="00816631">
        <w:trPr>
          <w:trHeight w:val="300"/>
        </w:trPr>
        <w:tc>
          <w:tcPr>
            <w:tcW w:w="3888" w:type="dxa"/>
            <w:noWrap/>
          </w:tcPr>
          <w:p w14:paraId="6BB0F5AD" w14:textId="77777777" w:rsidR="00784DCF" w:rsidRPr="00784DCF" w:rsidRDefault="00784DCF" w:rsidP="00816631">
            <w:pPr>
              <w:tabs>
                <w:tab w:val="left" w:pos="720"/>
              </w:tabs>
              <w:jc w:val="both"/>
              <w:rPr>
                <w:rFonts w:ascii="Times New Roman" w:hAnsi="Times New Roman" w:cs="Times New Roman"/>
                <w:bCs/>
                <w:smallCaps/>
              </w:rPr>
            </w:pPr>
            <w:proofErr w:type="spellStart"/>
            <w:r w:rsidRPr="00784DCF">
              <w:rPr>
                <w:rFonts w:ascii="Times New Roman" w:hAnsi="Times New Roman" w:cs="Times New Roman"/>
                <w:bCs/>
                <w:smallCaps/>
              </w:rPr>
              <w:t>IQtree</w:t>
            </w:r>
            <w:proofErr w:type="spellEnd"/>
            <w:r w:rsidRPr="00784DCF">
              <w:rPr>
                <w:rFonts w:ascii="Times New Roman" w:hAnsi="Times New Roman" w:cs="Times New Roman"/>
                <w:bCs/>
              </w:rPr>
              <w:t xml:space="preserve"> v 1.5.5</w:t>
            </w:r>
          </w:p>
        </w:tc>
        <w:tc>
          <w:tcPr>
            <w:tcW w:w="2250" w:type="dxa"/>
            <w:noWrap/>
          </w:tcPr>
          <w:p w14:paraId="7ECDEB0D" w14:textId="77777777" w:rsidR="00784DCF" w:rsidRPr="00784DCF" w:rsidRDefault="00784DCF" w:rsidP="00816631">
            <w:pPr>
              <w:tabs>
                <w:tab w:val="left" w:pos="720"/>
              </w:tabs>
              <w:jc w:val="both"/>
              <w:rPr>
                <w:rFonts w:ascii="Times New Roman" w:hAnsi="Times New Roman" w:cs="Times New Roman"/>
                <w:color w:val="000000"/>
                <w:sz w:val="20"/>
                <w:szCs w:val="2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1b7hd0e2b6","properties":{"formattedCitation":"[81]","plainCitation":"[81]","noteIndex":0},"citationItems":[{"id":620,"uris":["http://zotero.org/users/local/GJAAO8zs/items/4A3M5RGY"],"uri":["http://zotero.org/users/local/GJAAO8zs/items/4A3M5RGY"],"itemData":{"id":620,"type":"article-journal","container-title":"Mol Biol Evol","DOI":"10.1093/molbev/msu300","title":"IQ-TREE: A Fast and Effective Stochastic Algorithm for Estimating Maximum-Likelihood Phylogenies","volume":"32","author":[{"family":"Nguyen","given":"L. T."},{"family":"Schmidt","given":"H. A."},{"family":"Haeseler","given":"A."},{"family":"Minh","given":"B. Q."}],"issued":{"date-parts":[["2014"]]}}}],"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81]</w:t>
            </w:r>
            <w:r w:rsidRPr="00784DCF">
              <w:rPr>
                <w:rFonts w:ascii="Times New Roman" w:hAnsi="Times New Roman" w:cs="Times New Roman"/>
                <w:color w:val="000000"/>
              </w:rPr>
              <w:fldChar w:fldCharType="end"/>
            </w:r>
          </w:p>
        </w:tc>
        <w:tc>
          <w:tcPr>
            <w:tcW w:w="4482" w:type="dxa"/>
            <w:noWrap/>
          </w:tcPr>
          <w:p w14:paraId="3CBF3FA5" w14:textId="77777777" w:rsidR="00784DCF" w:rsidRPr="00784DCF" w:rsidRDefault="00784DCF" w:rsidP="00816631">
            <w:pPr>
              <w:tabs>
                <w:tab w:val="left" w:pos="720"/>
              </w:tabs>
              <w:jc w:val="both"/>
              <w:rPr>
                <w:rFonts w:ascii="Times New Roman" w:hAnsi="Times New Roman" w:cs="Times New Roman"/>
                <w:color w:val="2197D2"/>
                <w:sz w:val="20"/>
                <w:szCs w:val="20"/>
              </w:rPr>
            </w:pPr>
            <w:r w:rsidRPr="00784DCF">
              <w:rPr>
                <w:rFonts w:ascii="Times New Roman" w:hAnsi="Times New Roman" w:cs="Times New Roman"/>
                <w:color w:val="2197D2"/>
              </w:rPr>
              <w:t>http://www.iqtree.org</w:t>
            </w:r>
          </w:p>
        </w:tc>
      </w:tr>
      <w:tr w:rsidR="00784DCF" w:rsidRPr="00784DCF" w14:paraId="7BE6CB7B" w14:textId="77777777" w:rsidTr="00816631">
        <w:trPr>
          <w:trHeight w:val="300"/>
        </w:trPr>
        <w:tc>
          <w:tcPr>
            <w:tcW w:w="3888" w:type="dxa"/>
            <w:noWrap/>
          </w:tcPr>
          <w:p w14:paraId="6D40CB81" w14:textId="77777777" w:rsidR="00784DCF" w:rsidRPr="00784DCF" w:rsidRDefault="00784DCF" w:rsidP="00816631">
            <w:pPr>
              <w:tabs>
                <w:tab w:val="left" w:pos="720"/>
              </w:tabs>
              <w:jc w:val="both"/>
              <w:rPr>
                <w:rFonts w:ascii="Times New Roman" w:hAnsi="Times New Roman" w:cs="Times New Roman"/>
                <w:bCs/>
                <w:smallCaps/>
                <w:sz w:val="20"/>
                <w:szCs w:val="20"/>
              </w:rPr>
            </w:pPr>
            <w:proofErr w:type="spellStart"/>
            <w:r w:rsidRPr="00784DCF">
              <w:rPr>
                <w:rFonts w:ascii="Times New Roman" w:hAnsi="Times New Roman" w:cs="Times New Roman"/>
                <w:bCs/>
                <w:smallCaps/>
              </w:rPr>
              <w:t>Rsem</w:t>
            </w:r>
            <w:proofErr w:type="spellEnd"/>
          </w:p>
        </w:tc>
        <w:tc>
          <w:tcPr>
            <w:tcW w:w="2250" w:type="dxa"/>
            <w:noWrap/>
          </w:tcPr>
          <w:p w14:paraId="69CBF5A4"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rPr>
              <w:fldChar w:fldCharType="begin"/>
            </w:r>
            <w:r w:rsidRPr="00784DCF">
              <w:rPr>
                <w:rFonts w:ascii="Times New Roman" w:hAnsi="Times New Roman" w:cs="Times New Roman"/>
              </w:rPr>
              <w:instrText xml:space="preserve"> ADDIN ZOTERO_ITEM CSL_CITATION {"citationID":"a1um85rd9qp","properties":{"formattedCitation":"[82]","plainCitation":"[82]","noteIndex":0},"citationItems":[{"id":741,"uris":["http://zotero.org/users/local/GJAAO8zs/items/NDXTN9XU"],"uri":["http://zotero.org/users/local/GJAAO8zs/items/NDXTN9XU"],"itemData":{"id":741,"type":"article-journal","container-title":"BMC Bioinformatics","DOI":"10.1186/1471-2105-12-323","title":"RSEM: accurate transcript quantification from RNA-Seq data with or without a reference genome","volume":"12","author":[{"family":"Li","given":"B."},{"family":"Dewey","given":"C. N."}],"issued":{"date-parts":[["2011"]]}}}],"schema":"https://github.com/citation-style-language/schema/raw/master/csl-citation.json"} </w:instrText>
            </w:r>
            <w:r w:rsidRPr="00784DCF">
              <w:rPr>
                <w:rFonts w:ascii="Times New Roman" w:hAnsi="Times New Roman" w:cs="Times New Roman"/>
              </w:rPr>
              <w:fldChar w:fldCharType="separate"/>
            </w:r>
            <w:r w:rsidRPr="00784DCF">
              <w:rPr>
                <w:rFonts w:ascii="Times New Roman" w:hAnsi="Times New Roman" w:cs="Times New Roman"/>
              </w:rPr>
              <w:t>[82]</w:t>
            </w:r>
            <w:r w:rsidRPr="00784DCF">
              <w:rPr>
                <w:rFonts w:ascii="Times New Roman" w:hAnsi="Times New Roman" w:cs="Times New Roman"/>
              </w:rPr>
              <w:fldChar w:fldCharType="end"/>
            </w:r>
          </w:p>
        </w:tc>
        <w:tc>
          <w:tcPr>
            <w:tcW w:w="4482" w:type="dxa"/>
            <w:noWrap/>
          </w:tcPr>
          <w:p w14:paraId="509B966E" w14:textId="77777777" w:rsidR="00784DCF" w:rsidRPr="00784DCF" w:rsidRDefault="00784DCF" w:rsidP="00816631">
            <w:pPr>
              <w:tabs>
                <w:tab w:val="left" w:pos="720"/>
              </w:tabs>
              <w:jc w:val="both"/>
              <w:rPr>
                <w:rFonts w:ascii="Times New Roman" w:hAnsi="Times New Roman" w:cs="Times New Roman"/>
                <w:color w:val="2197D2"/>
                <w:sz w:val="20"/>
                <w:szCs w:val="20"/>
              </w:rPr>
            </w:pPr>
            <w:r w:rsidRPr="00784DCF">
              <w:rPr>
                <w:rFonts w:ascii="Times New Roman" w:hAnsi="Times New Roman" w:cs="Times New Roman"/>
                <w:color w:val="2197D2"/>
              </w:rPr>
              <w:t>https://github.com/deweylab/RSEM</w:t>
            </w:r>
          </w:p>
        </w:tc>
      </w:tr>
      <w:tr w:rsidR="00784DCF" w:rsidRPr="00784DCF" w14:paraId="4DA7BBFE" w14:textId="77777777" w:rsidTr="00816631">
        <w:trPr>
          <w:trHeight w:val="300"/>
        </w:trPr>
        <w:tc>
          <w:tcPr>
            <w:tcW w:w="3888" w:type="dxa"/>
            <w:noWrap/>
          </w:tcPr>
          <w:p w14:paraId="60191F7F" w14:textId="77777777" w:rsidR="00784DCF" w:rsidRPr="00784DCF" w:rsidRDefault="00784DCF" w:rsidP="00816631">
            <w:pPr>
              <w:tabs>
                <w:tab w:val="left" w:pos="720"/>
              </w:tabs>
              <w:jc w:val="both"/>
              <w:rPr>
                <w:rFonts w:ascii="Times New Roman" w:hAnsi="Times New Roman" w:cs="Times New Roman"/>
                <w:bCs/>
                <w:smallCaps/>
              </w:rPr>
            </w:pPr>
            <w:proofErr w:type="spellStart"/>
            <w:r w:rsidRPr="00784DCF">
              <w:rPr>
                <w:rFonts w:ascii="Times New Roman" w:hAnsi="Times New Roman" w:cs="Times New Roman"/>
                <w:bCs/>
                <w:smallCaps/>
              </w:rPr>
              <w:t>SignalIP</w:t>
            </w:r>
            <w:proofErr w:type="spellEnd"/>
            <w:r w:rsidRPr="00784DCF">
              <w:rPr>
                <w:rFonts w:ascii="Times New Roman" w:hAnsi="Times New Roman" w:cs="Times New Roman"/>
                <w:bCs/>
                <w:smallCaps/>
              </w:rPr>
              <w:t xml:space="preserve"> 5.0</w:t>
            </w:r>
          </w:p>
        </w:tc>
        <w:tc>
          <w:tcPr>
            <w:tcW w:w="2250" w:type="dxa"/>
            <w:noWrap/>
          </w:tcPr>
          <w:p w14:paraId="3EDA480B"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2vvljbpft","properties":{"formattedCitation":"[83]","plainCitation":"[83]","noteIndex":0},"citationItems":[{"id":1614,"uris":["http://zotero.org/users/local/GJAAO8zs/items/WEPM7NEA"],"uri":["http://zotero.org/users/local/GJAAO8zs/items/WEPM7NEA"],"itemData":{"id":1614,"type":"article-journal","abstract":"Signal peptides (SPs) are short amino acid sequences in the amino terminus of many newly synthesized proteins that target proteins into, or across, membranes. Bioinformatic tools can predict SPs from amino acid sequences, but most cannot distinguish between various types of signal peptides. We present a deep neural network-based approach that improves SP prediction across all domains of life and distinguishes between three types of prokaryotic SPs.","container-title":"Nature Biotechnology","DOI":"10.1038/s41587-019-0036-z","ISSN":"1546-1696","issue":"4","journalAbbreviation":"Nature Biotechnology","page":"420-423","title":"SignalP 5.0 improves signal peptide predictions using deep neural networks","volume":"37","author":[{"family":"Almagro Armenteros","given":"José Juan"},{"family":"Tsirigos","given":"Konstantinos D."},{"family":"Sønderby","given":"Casper Kaae"},{"family":"Petersen","given":"Thomas Nordahl"},{"family":"Winther","given":"Ole"},{"family":"Brunak","given":"Søren"},{"family":"Heijne","given":"Gunnar","non-dropping-particle":"von"},{"family":"Nielsen","given":"Henrik"}],"issued":{"date-parts":[["2019",4,1]]}}}],"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83]</w:t>
            </w:r>
            <w:r w:rsidRPr="00784DCF">
              <w:rPr>
                <w:rFonts w:ascii="Times New Roman" w:hAnsi="Times New Roman" w:cs="Times New Roman"/>
                <w:color w:val="000000"/>
              </w:rPr>
              <w:fldChar w:fldCharType="end"/>
            </w:r>
          </w:p>
        </w:tc>
        <w:tc>
          <w:tcPr>
            <w:tcW w:w="4482" w:type="dxa"/>
            <w:noWrap/>
          </w:tcPr>
          <w:p w14:paraId="570A9FF7" w14:textId="77777777" w:rsidR="00784DCF" w:rsidRPr="00784DCF" w:rsidRDefault="00784DCF" w:rsidP="00816631">
            <w:pPr>
              <w:tabs>
                <w:tab w:val="left" w:pos="720"/>
              </w:tabs>
              <w:jc w:val="both"/>
              <w:rPr>
                <w:rFonts w:ascii="Times New Roman" w:hAnsi="Times New Roman" w:cs="Times New Roman"/>
                <w:color w:val="2197D2"/>
              </w:rPr>
            </w:pPr>
            <w:r w:rsidRPr="00784DCF">
              <w:rPr>
                <w:rStyle w:val="Hyperlink"/>
                <w:rFonts w:ascii="Times New Roman" w:hAnsi="Times New Roman" w:cs="Times New Roman"/>
              </w:rPr>
              <w:t>http://www.cbs.dtu.dk/services/SignalP/</w:t>
            </w:r>
          </w:p>
        </w:tc>
      </w:tr>
      <w:tr w:rsidR="00784DCF" w:rsidRPr="00784DCF" w14:paraId="7CFD0CF1" w14:textId="77777777" w:rsidTr="00816631">
        <w:trPr>
          <w:trHeight w:val="300"/>
        </w:trPr>
        <w:tc>
          <w:tcPr>
            <w:tcW w:w="3888" w:type="dxa"/>
            <w:noWrap/>
          </w:tcPr>
          <w:p w14:paraId="36E3E361" w14:textId="77777777" w:rsidR="00784DCF" w:rsidRPr="00784DCF" w:rsidRDefault="00784DCF" w:rsidP="00816631">
            <w:pPr>
              <w:tabs>
                <w:tab w:val="left" w:pos="720"/>
              </w:tabs>
              <w:jc w:val="both"/>
              <w:rPr>
                <w:rFonts w:ascii="Times New Roman" w:hAnsi="Times New Roman" w:cs="Times New Roman"/>
                <w:bCs/>
                <w:smallCaps/>
              </w:rPr>
            </w:pPr>
            <w:r w:rsidRPr="00784DCF">
              <w:rPr>
                <w:rFonts w:ascii="Times New Roman" w:hAnsi="Times New Roman" w:cs="Times New Roman"/>
                <w:bCs/>
                <w:smallCaps/>
              </w:rPr>
              <w:t>Oyster River Protocol v 2.1.1</w:t>
            </w:r>
          </w:p>
        </w:tc>
        <w:tc>
          <w:tcPr>
            <w:tcW w:w="2250" w:type="dxa"/>
            <w:noWrap/>
          </w:tcPr>
          <w:p w14:paraId="5F96CD7D"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rPr>
              <w:fldChar w:fldCharType="begin"/>
            </w:r>
            <w:r w:rsidRPr="00784DCF">
              <w:rPr>
                <w:rFonts w:ascii="Times New Roman" w:hAnsi="Times New Roman" w:cs="Times New Roman"/>
              </w:rPr>
              <w:instrText xml:space="preserve"> ADDIN ZOTERO_ITEM CSL_CITATION {"citationID":"a1v743qldtr","properties":{"formattedCitation":"[84]","plainCitation":"[84]","noteIndex":0},"citationItems":[{"id":1504,"uris":["http://zotero.org/users/local/GJAAO8zs/items/NQTSX7IC"],"uri":["http://zotero.org/users/local/GJAAO8zs/items/NQTSX7IC"],"itemData":{"id":1504,"type":"article-journal","abstract":"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container-title":"bioRxiv","DOI":"10.1101/177253","title":"The Oyster River Protocol: A Multi Assembler and Kmer Approach For de novo Transcriptome Assembly","URL":"http://biorxiv.org/content/early/2017/08/16/177253.abstract","author":[{"family":"MacManes","given":"Matthew D"}],"issued":{"date-parts":[["2017",1,1]]}}}],"schema":"https://github.com/citation-style-language/schema/raw/master/csl-citation.json"} </w:instrText>
            </w:r>
            <w:r w:rsidRPr="00784DCF">
              <w:rPr>
                <w:rFonts w:ascii="Times New Roman" w:hAnsi="Times New Roman" w:cs="Times New Roman"/>
              </w:rPr>
              <w:fldChar w:fldCharType="separate"/>
            </w:r>
            <w:r w:rsidRPr="00784DCF">
              <w:rPr>
                <w:rFonts w:ascii="Times New Roman" w:hAnsi="Times New Roman" w:cs="Times New Roman"/>
              </w:rPr>
              <w:t>[84]</w:t>
            </w:r>
            <w:r w:rsidRPr="00784DCF">
              <w:rPr>
                <w:rFonts w:ascii="Times New Roman" w:hAnsi="Times New Roman" w:cs="Times New Roman"/>
              </w:rPr>
              <w:fldChar w:fldCharType="end"/>
            </w:r>
          </w:p>
        </w:tc>
        <w:tc>
          <w:tcPr>
            <w:tcW w:w="4482" w:type="dxa"/>
            <w:noWrap/>
          </w:tcPr>
          <w:p w14:paraId="375618AA" w14:textId="77777777" w:rsidR="00784DCF" w:rsidRPr="00784DCF" w:rsidRDefault="00784DCF" w:rsidP="00816631">
            <w:pPr>
              <w:tabs>
                <w:tab w:val="left" w:pos="720"/>
              </w:tabs>
              <w:jc w:val="both"/>
              <w:rPr>
                <w:rStyle w:val="Hyperlink"/>
                <w:rFonts w:ascii="Times New Roman" w:hAnsi="Times New Roman" w:cs="Times New Roman"/>
              </w:rPr>
            </w:pPr>
            <w:r w:rsidRPr="00784DCF">
              <w:rPr>
                <w:rStyle w:val="Hyperlink"/>
                <w:rFonts w:ascii="Times New Roman" w:hAnsi="Times New Roman" w:cs="Times New Roman"/>
              </w:rPr>
              <w:t>https://oyster-river-protocol.readthedocs.io/en/latest/</w:t>
            </w:r>
          </w:p>
        </w:tc>
      </w:tr>
      <w:tr w:rsidR="00784DCF" w:rsidRPr="00784DCF" w14:paraId="09847A41" w14:textId="77777777" w:rsidTr="00816631">
        <w:trPr>
          <w:trHeight w:val="300"/>
        </w:trPr>
        <w:tc>
          <w:tcPr>
            <w:tcW w:w="3888" w:type="dxa"/>
            <w:noWrap/>
          </w:tcPr>
          <w:p w14:paraId="12E67BEE" w14:textId="77777777" w:rsidR="00784DCF" w:rsidRPr="00784DCF" w:rsidRDefault="00784DCF" w:rsidP="00816631">
            <w:pPr>
              <w:tabs>
                <w:tab w:val="left" w:pos="720"/>
              </w:tabs>
              <w:jc w:val="both"/>
              <w:rPr>
                <w:rFonts w:ascii="Times New Roman" w:hAnsi="Times New Roman" w:cs="Times New Roman"/>
                <w:bCs/>
                <w:smallCaps/>
              </w:rPr>
            </w:pPr>
            <w:r w:rsidRPr="00784DCF">
              <w:rPr>
                <w:rFonts w:ascii="Times New Roman" w:hAnsi="Times New Roman" w:cs="Times New Roman"/>
                <w:bCs/>
                <w:smallCaps/>
              </w:rPr>
              <w:t>Meme-Suite v 5.0.4</w:t>
            </w:r>
          </w:p>
        </w:tc>
        <w:tc>
          <w:tcPr>
            <w:tcW w:w="2250" w:type="dxa"/>
            <w:noWrap/>
          </w:tcPr>
          <w:p w14:paraId="2F2D0F09"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14cq1a42t0","properties":{"formattedCitation":"[85]","plainCitation":"[85]","noteIndex":0},"citationItems":[{"id":1480,"uris":["http://zotero.org/users/local/GJAAO8zs/items/WFIH9HV4"],"uri":["http://zotero.org/users/local/GJAAO8zs/items/WFIH9HV4"],"itemData":{"id":1480,"type":"article-journal","abstract":"The MEME Suite web server provides a unified portal for online discovery and analysis of sequence motifs representing features such as DNA binding sites and protein interaction domains. The popular MEME motif discovery algorithm is now complemented by the GLAM2 algorithm which allows discovery of motifs containing gaps. Three sequence scanning algorithms—MAST, FIMO and GLAM2SCAN—allow scanning numerous DNA and protein sequence databases for motifs discovered by MEME and GLAM2. Transcription factor motifs (including those discovered using MEME) can be compared with motifs in many popular motif databases using the motif database scanning algorithm Tomtom. Transcription factor motifs can be further analyzed for putative function by association with Gene Ontology (GO) terms using the motif-GO term association tool GOMO. MEME output now contains sequence LOGOS for each discovered motif, as well as buttons to allow motifs to be conveniently submitted to the sequence and motif database scanning algorithms (MAST, FIMO and Tomtom), or to GOMO, for further analysis. GLAM2 output similarly contains buttons for further analysis using GLAM2SCAN and for rerunning GLAM2 with different parameters. All of the motif-based tools are now implemented as web services via Opal. Source code, binaries and a web server are freely available for noncommercial use at http://meme.nbcr.net.","container-title":"Nucleic Acids Research","DOI":"10.1093/nar/gkp335","ISSN":"0305-1048","issue":"suppl_2","journalAbbreviation":"Nucleic Acids Research","page":"W202-W208","title":"MEME Suite: tools for motif discovery and searching","volume":"37","author":[{"family":"Bailey","given":"Timothy L."},{"family":"Boden","given":"Mikael"},{"family":"Buske","given":"Fabian A."},{"family":"Frith","given":"Martin"},{"family":"Grant","given":"Charles E."},{"family":"Clementi","given":"Luca"},{"family":"Ren","given":"Jingyuan"},{"family":"Li","given":"Wilfred W."},{"family":"Noble","given":"William S."}],"issued":{"date-parts":[["2009",7,1]]}}}],"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85]</w:t>
            </w:r>
            <w:r w:rsidRPr="00784DCF">
              <w:rPr>
                <w:rFonts w:ascii="Times New Roman" w:hAnsi="Times New Roman" w:cs="Times New Roman"/>
                <w:color w:val="000000"/>
              </w:rPr>
              <w:fldChar w:fldCharType="end"/>
            </w:r>
          </w:p>
        </w:tc>
        <w:tc>
          <w:tcPr>
            <w:tcW w:w="4482" w:type="dxa"/>
            <w:noWrap/>
          </w:tcPr>
          <w:p w14:paraId="6EA6A13C" w14:textId="77777777" w:rsidR="00784DCF" w:rsidRPr="00784DCF" w:rsidRDefault="00784DCF" w:rsidP="00816631">
            <w:pPr>
              <w:tabs>
                <w:tab w:val="left" w:pos="720"/>
              </w:tabs>
              <w:jc w:val="both"/>
              <w:rPr>
                <w:rFonts w:ascii="Times New Roman" w:hAnsi="Times New Roman" w:cs="Times New Roman"/>
                <w:color w:val="2197D2"/>
              </w:rPr>
            </w:pPr>
            <w:r w:rsidRPr="00784DCF">
              <w:rPr>
                <w:rFonts w:ascii="Times New Roman" w:hAnsi="Times New Roman" w:cs="Times New Roman"/>
                <w:color w:val="2197D2"/>
              </w:rPr>
              <w:t>http://meme-suite.org/index.html</w:t>
            </w:r>
          </w:p>
        </w:tc>
      </w:tr>
      <w:tr w:rsidR="00784DCF" w:rsidRPr="00784DCF" w14:paraId="53FDA036" w14:textId="77777777" w:rsidTr="00816631">
        <w:trPr>
          <w:trHeight w:val="300"/>
        </w:trPr>
        <w:tc>
          <w:tcPr>
            <w:tcW w:w="3888" w:type="dxa"/>
            <w:noWrap/>
          </w:tcPr>
          <w:p w14:paraId="3A52C20A" w14:textId="77777777" w:rsidR="00784DCF" w:rsidRPr="00784DCF" w:rsidRDefault="00784DCF" w:rsidP="00816631">
            <w:pPr>
              <w:tabs>
                <w:tab w:val="left" w:pos="720"/>
              </w:tabs>
              <w:jc w:val="both"/>
              <w:rPr>
                <w:rFonts w:ascii="Times New Roman" w:hAnsi="Times New Roman" w:cs="Times New Roman"/>
                <w:bCs/>
                <w:smallCaps/>
              </w:rPr>
            </w:pPr>
            <w:proofErr w:type="spellStart"/>
            <w:r w:rsidRPr="00784DCF">
              <w:rPr>
                <w:rFonts w:ascii="Times New Roman" w:hAnsi="Times New Roman" w:cs="Times New Roman"/>
                <w:bCs/>
                <w:smallCaps/>
              </w:rPr>
              <w:t>DeepLoc</w:t>
            </w:r>
            <w:proofErr w:type="spellEnd"/>
            <w:r w:rsidRPr="00784DCF">
              <w:rPr>
                <w:rFonts w:ascii="Times New Roman" w:hAnsi="Times New Roman" w:cs="Times New Roman"/>
                <w:bCs/>
                <w:smallCaps/>
              </w:rPr>
              <w:t xml:space="preserve"> -1.0</w:t>
            </w:r>
          </w:p>
        </w:tc>
        <w:tc>
          <w:tcPr>
            <w:tcW w:w="2250" w:type="dxa"/>
            <w:noWrap/>
          </w:tcPr>
          <w:p w14:paraId="13EADCD7"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2eu3j85ngg","properties":{"formattedCitation":"[86]","plainCitation":"[86]","noteIndex":0},"citationItems":[{"id":1567,"uris":["http://zotero.org/users/local/GJAAO8zs/items/2SULBHTN"],"uri":["http://zotero.org/users/local/GJAAO8zs/items/2SULBHTN"],"itemData":{"id":1567,"type":"article-journal","abstract":"The prediction of eukaryotic protein subcellular localization is a well-studied topic in bioinformatics due to its relevance in proteomics research. Many machine learning methods have been successfully applied in this task, but in most of them, predictions rely on annotation of homologues from knowledge databases. For novel proteins where no annotated homologues exist, and for predicting the effects of sequence variants, it is desirable to have methods for predicting protein properties from sequence information only.Here, we present a prediction algorithm using deep neural networks to predict protein subcellular localization relying only on sequence information. At its core, the prediction model uses a recurrent neural network that processes the entire protein sequence and an attention mechanism identifying protein regions important for the subcellular localization. The model was trained and tested on a protein dataset extracted from one of the latest UniProt releases, in which experimentally annotated proteins follow more stringent criteria than previously. We demonstrate that our model achieves a good accuracy (78% for 10 categories; 92% for membrane-bound or soluble), outperforming current state-of-the-art algorithms, including those relying on homology information.The method is available as a web server at http://www.cbs.dtu.dk/services/DeepLoc. Example code is available at https://github.com/JJAlmagro/subcellular_localization. The dataset is available at http://www.cbs.dtu.dk/services/DeepLoc/data.php.","container-title":"Bioinformatics","DOI":"10.1093/bioinformatics/btx431","ISSN":"1367-4803","issue":"21","journalAbbreviation":"Bioinformatics","page":"3387-3395","title":"DeepLoc: prediction of protein subcellular localization using deep learning","volume":"33","author":[{"family":"Nielsen","given":"Henrik"},{"family":"Almagro Armenteros","given":"José Juan"},{"family":"Sønderby","given":"Casper Kaae"},{"family":"Sønderby","given":"Søren Kaae"},{"family":"Winther","given":"Ole"}],"issued":{"date-parts":[["2017",7,7]]}}}],"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86]</w:t>
            </w:r>
            <w:r w:rsidRPr="00784DCF">
              <w:rPr>
                <w:rFonts w:ascii="Times New Roman" w:hAnsi="Times New Roman" w:cs="Times New Roman"/>
                <w:color w:val="000000"/>
              </w:rPr>
              <w:fldChar w:fldCharType="end"/>
            </w:r>
          </w:p>
        </w:tc>
        <w:tc>
          <w:tcPr>
            <w:tcW w:w="4482" w:type="dxa"/>
            <w:noWrap/>
          </w:tcPr>
          <w:p w14:paraId="3426EA77" w14:textId="77777777" w:rsidR="00784DCF" w:rsidRPr="00784DCF" w:rsidRDefault="00784DCF" w:rsidP="00816631">
            <w:pPr>
              <w:tabs>
                <w:tab w:val="left" w:pos="720"/>
              </w:tabs>
              <w:jc w:val="both"/>
              <w:rPr>
                <w:rFonts w:ascii="Times New Roman" w:hAnsi="Times New Roman" w:cs="Times New Roman"/>
                <w:color w:val="2197D2"/>
              </w:rPr>
            </w:pPr>
            <w:r w:rsidRPr="00784DCF">
              <w:rPr>
                <w:rFonts w:ascii="Times New Roman" w:hAnsi="Times New Roman" w:cs="Times New Roman"/>
                <w:color w:val="2197D2"/>
              </w:rPr>
              <w:t>http://www.cbs.dtu.dk/services/DeepLoc/</w:t>
            </w:r>
          </w:p>
        </w:tc>
      </w:tr>
      <w:tr w:rsidR="00784DCF" w:rsidRPr="00784DCF" w14:paraId="4C92D25E" w14:textId="77777777" w:rsidTr="00816631">
        <w:trPr>
          <w:trHeight w:val="300"/>
        </w:trPr>
        <w:tc>
          <w:tcPr>
            <w:tcW w:w="3888" w:type="dxa"/>
            <w:noWrap/>
          </w:tcPr>
          <w:p w14:paraId="43F80E4F" w14:textId="77777777" w:rsidR="00784DCF" w:rsidRPr="00784DCF" w:rsidRDefault="00784DCF" w:rsidP="00816631">
            <w:pPr>
              <w:tabs>
                <w:tab w:val="left" w:pos="720"/>
              </w:tabs>
              <w:jc w:val="both"/>
              <w:rPr>
                <w:rFonts w:ascii="Times New Roman" w:hAnsi="Times New Roman" w:cs="Times New Roman"/>
                <w:bCs/>
                <w:smallCaps/>
              </w:rPr>
            </w:pPr>
            <w:proofErr w:type="spellStart"/>
            <w:r w:rsidRPr="00784DCF">
              <w:rPr>
                <w:rFonts w:ascii="Times New Roman" w:hAnsi="Times New Roman" w:cs="Times New Roman"/>
                <w:bCs/>
                <w:smallCaps/>
              </w:rPr>
              <w:t>InterProScan</w:t>
            </w:r>
            <w:proofErr w:type="spellEnd"/>
            <w:r w:rsidRPr="00784DCF">
              <w:rPr>
                <w:rFonts w:ascii="Times New Roman" w:hAnsi="Times New Roman" w:cs="Times New Roman"/>
                <w:bCs/>
                <w:smallCaps/>
              </w:rPr>
              <w:t xml:space="preserve"> 5.27-66.0</w:t>
            </w:r>
          </w:p>
        </w:tc>
        <w:tc>
          <w:tcPr>
            <w:tcW w:w="2250" w:type="dxa"/>
            <w:noWrap/>
          </w:tcPr>
          <w:p w14:paraId="1E49CC9C"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2d021ufqc8","properties":{"formattedCitation":"[23]","plainCitation":"[23]","noteIndex":0},"citationItems":[{"id":1484,"uris":["http://zotero.org/users/local/GJAAO8zs/items/XZRLG38T"],"uri":["http://zotero.org/users/local/GJAAO8zs/items/XZRLG38T"],"itemData":{"id":1484,"type":"article-journal","abstract":"InterPro (http://www.ebi.ac.uk/interpro/) is a freely available database used to classify protein sequences into families and to predict the presence of important domains and sites. InterProScan is the underlying software that allows both protein and nucleic acid sequences to be searched against InterPro's predictive models, which are provided by its member databases. Here, we report recent developments with InterPro and its associated software, including the addition of two new databases (SFLD and CDD), and the functionality to include residue-level annotation and prediction of intrinsic disorder. These developments enrich the annotations provided by InterPro, increase the overall number of residues annotated and allow more specific functional inferences.","container-title":"Nucleic Acids Research","DOI":"10.1093/nar/gkw1107","ISSN":"0305-1048","issue":"D1","journalAbbreviation":"Nucleic Acids Research","page":"D190-D199","title":"InterPro in 2017—beyond protein family and domain annotations","volume":"45","author":[{"family":"Finn","given":"Robert D."},{"family":"Attwood","given":"Teresa K."},{"family":"Babbitt","given":"Patricia C."},{"family":"Bateman","given":"Alex"},{"family":"Bork","given":"Peer"},{"family":"Bridge","given":"Alan J."},{"family":"Chang","given":"Hsin-Yu"},{"family":"Dosztányi","given":"Zsuzsanna"},{"family":"El-Gebali","given":"Sara"},{"family":"Fraser","given":"Matthew"},{"family":"Gough","given":"Julian"},{"family":"Haft","given":"David"},{"family":"Holliday","given":"Gemma L."},{"family":"Huang","given":"Hongzhan"},{"family":"Huang","given":"Xiaosong"},{"family":"Letunic","given":"Ivica"},{"family":"Lopez","given":"Rodrigo"},{"family":"Lu","given":"Shennan"},{"family":"Marchler-Bauer","given":"Aron"},{"family":"Mi","given":"Huaiyu"},{"family":"Mistry","given":"Jaina"},{"family":"Natale","given":"Darren A."},{"family":"Necci","given":"Marco"},{"family":"Nuka","given":"Gift"},{"family":"Orengo","given":"Christine A."},{"family":"Park","given":"Youngmi"},{"family":"Pesseat","given":"Sebastien"},{"family":"Piovesan","given":"Damiano"},{"family":"Potter","given":"Simon C."},{"family":"Rawlings","given":"Neil D."},{"family":"Redaschi","given":"Nicole"},{"family":"Richardson","given":"Lorna"},{"family":"Rivoire","given":"Catherine"},{"family":"Sangrador-Vegas","given":"Amaia"},{"family":"Sigrist","given":"Christian"},{"family":"Sillitoe","given":"Ian"},{"family":"Smithers","given":"Ben"},{"family":"Squizzato","given":"Silvano"},{"family":"Sutton","given":"Granger"},{"family":"Thanki","given":"Narmada"},{"family":"Thomas","given":"Paul D"},{"family":"Tosatto","given":"Silvio C. E."},{"family":"Wu","given":"Cathy H."},{"family":"Xenarios","given":"Ioannis"},{"family":"Yeh","given":"Lai-Su"},{"family":"Young","given":"Siew-Yit"},{"family":"Mitchell","given":"Alex L."}],"issued":{"date-parts":[["2017",1,4]]}}}],"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23]</w:t>
            </w:r>
            <w:r w:rsidRPr="00784DCF">
              <w:rPr>
                <w:rFonts w:ascii="Times New Roman" w:hAnsi="Times New Roman" w:cs="Times New Roman"/>
                <w:color w:val="000000"/>
              </w:rPr>
              <w:fldChar w:fldCharType="end"/>
            </w:r>
          </w:p>
        </w:tc>
        <w:tc>
          <w:tcPr>
            <w:tcW w:w="4482" w:type="dxa"/>
            <w:noWrap/>
          </w:tcPr>
          <w:p w14:paraId="103B4355" w14:textId="77777777" w:rsidR="00784DCF" w:rsidRPr="00784DCF" w:rsidRDefault="00784DCF" w:rsidP="00816631">
            <w:pPr>
              <w:tabs>
                <w:tab w:val="left" w:pos="720"/>
              </w:tabs>
              <w:jc w:val="both"/>
              <w:rPr>
                <w:rFonts w:ascii="Times New Roman" w:hAnsi="Times New Roman" w:cs="Times New Roman"/>
                <w:color w:val="2197D2"/>
              </w:rPr>
            </w:pPr>
            <w:r w:rsidRPr="00784DCF">
              <w:rPr>
                <w:rFonts w:ascii="Times New Roman" w:hAnsi="Times New Roman" w:cs="Times New Roman"/>
                <w:color w:val="2197D2"/>
              </w:rPr>
              <w:t>https://www.ebi.ac.uk/interpro/search/sequence-search</w:t>
            </w:r>
          </w:p>
        </w:tc>
      </w:tr>
      <w:tr w:rsidR="00784DCF" w:rsidRPr="00784DCF" w14:paraId="219A583C" w14:textId="77777777" w:rsidTr="00816631">
        <w:trPr>
          <w:trHeight w:val="300"/>
        </w:trPr>
        <w:tc>
          <w:tcPr>
            <w:tcW w:w="3888" w:type="dxa"/>
            <w:noWrap/>
          </w:tcPr>
          <w:p w14:paraId="379D4CB8" w14:textId="77777777" w:rsidR="00784DCF" w:rsidRPr="00784DCF" w:rsidRDefault="00784DCF" w:rsidP="00816631">
            <w:pPr>
              <w:tabs>
                <w:tab w:val="left" w:pos="720"/>
              </w:tabs>
              <w:jc w:val="both"/>
              <w:rPr>
                <w:rFonts w:ascii="Times New Roman" w:hAnsi="Times New Roman" w:cs="Times New Roman"/>
                <w:bCs/>
                <w:smallCaps/>
              </w:rPr>
            </w:pPr>
            <w:r w:rsidRPr="00784DCF">
              <w:rPr>
                <w:rFonts w:ascii="Times New Roman" w:hAnsi="Times New Roman" w:cs="Times New Roman"/>
                <w:bCs/>
                <w:smallCaps/>
              </w:rPr>
              <w:lastRenderedPageBreak/>
              <w:t>ETE3</w:t>
            </w:r>
          </w:p>
        </w:tc>
        <w:tc>
          <w:tcPr>
            <w:tcW w:w="2250" w:type="dxa"/>
            <w:noWrap/>
          </w:tcPr>
          <w:p w14:paraId="28951041"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18hp3rlhu3","properties":{"formattedCitation":"[87]","plainCitation":"[87]","noteIndex":0},"citationItems":[{"id":1609,"uris":["http://zotero.org/users/local/GJAAO8zs/items/QEUZPRUC"],"uri":["http://zotero.org/users/local/GJAAO8zs/items/QEUZPRUC"],"itemData":{"id":160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title":"ETE 3: Reconstruction, Analysis, and Visualization of Phylogenomic Data","volume":"33","author":[{"family":"Huerta-Cepas","given":"Jaime"},{"family":"Serra","given":"François"},{"family":"Bork","given":"Peer"}],"issued":{"date-parts":[["2016",2,26]]}}}],"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87]</w:t>
            </w:r>
            <w:r w:rsidRPr="00784DCF">
              <w:rPr>
                <w:rFonts w:ascii="Times New Roman" w:hAnsi="Times New Roman" w:cs="Times New Roman"/>
                <w:color w:val="000000"/>
              </w:rPr>
              <w:fldChar w:fldCharType="end"/>
            </w:r>
          </w:p>
        </w:tc>
        <w:tc>
          <w:tcPr>
            <w:tcW w:w="4482" w:type="dxa"/>
            <w:noWrap/>
          </w:tcPr>
          <w:p w14:paraId="799D462E" w14:textId="77777777" w:rsidR="00784DCF" w:rsidRPr="00784DCF" w:rsidRDefault="00816631" w:rsidP="00816631">
            <w:pPr>
              <w:tabs>
                <w:tab w:val="left" w:pos="720"/>
              </w:tabs>
              <w:jc w:val="both"/>
              <w:rPr>
                <w:rFonts w:ascii="Times New Roman" w:hAnsi="Times New Roman" w:cs="Times New Roman"/>
                <w:color w:val="2197D2"/>
              </w:rPr>
            </w:pPr>
            <w:hyperlink r:id="rId103" w:history="1">
              <w:r w:rsidR="00784DCF" w:rsidRPr="00784DCF">
                <w:rPr>
                  <w:rStyle w:val="Hyperlink"/>
                  <w:rFonts w:ascii="Times New Roman" w:hAnsi="Times New Roman" w:cs="Times New Roman"/>
                </w:rPr>
                <w:t>http://etetoolkit.org/documentation/ete-view/</w:t>
              </w:r>
            </w:hyperlink>
          </w:p>
        </w:tc>
      </w:tr>
      <w:tr w:rsidR="00784DCF" w:rsidRPr="00784DCF" w14:paraId="46228157" w14:textId="77777777" w:rsidTr="00816631">
        <w:trPr>
          <w:trHeight w:val="300"/>
        </w:trPr>
        <w:tc>
          <w:tcPr>
            <w:tcW w:w="3888" w:type="dxa"/>
            <w:noWrap/>
          </w:tcPr>
          <w:p w14:paraId="3937C3A6" w14:textId="77777777" w:rsidR="00784DCF" w:rsidRPr="00784DCF" w:rsidRDefault="00784DCF" w:rsidP="00816631">
            <w:pPr>
              <w:tabs>
                <w:tab w:val="left" w:pos="720"/>
              </w:tabs>
              <w:jc w:val="both"/>
              <w:rPr>
                <w:rFonts w:ascii="Times New Roman" w:hAnsi="Times New Roman" w:cs="Times New Roman"/>
                <w:bCs/>
                <w:smallCaps/>
              </w:rPr>
            </w:pPr>
            <w:proofErr w:type="spellStart"/>
            <w:r w:rsidRPr="00784DCF">
              <w:rPr>
                <w:rFonts w:ascii="Times New Roman" w:hAnsi="Times New Roman" w:cs="Times New Roman"/>
                <w:bCs/>
                <w:smallCaps/>
              </w:rPr>
              <w:t>Pfam</w:t>
            </w:r>
            <w:proofErr w:type="spellEnd"/>
          </w:p>
        </w:tc>
        <w:tc>
          <w:tcPr>
            <w:tcW w:w="2250" w:type="dxa"/>
            <w:noWrap/>
          </w:tcPr>
          <w:p w14:paraId="2B598695"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color w:val="000000"/>
              </w:rPr>
              <w:fldChar w:fldCharType="begin"/>
            </w:r>
            <w:r w:rsidRPr="00784DCF">
              <w:rPr>
                <w:rFonts w:ascii="Times New Roman" w:hAnsi="Times New Roman" w:cs="Times New Roman"/>
                <w:color w:val="000000"/>
              </w:rPr>
              <w:instrText xml:space="preserve"> ADDIN ZOTERO_ITEM CSL_CITATION {"citationID":"akpgubkpnb","properties":{"formattedCitation":"[88]","plainCitation":"[88]","noteIndex":0},"citationItems":[{"id":1613,"uris":["http://zotero.org/users/local/GJAAO8zs/items/6UYT3G7B"],"uri":["http://zotero.org/users/local/GJAAO8zs/items/6UYT3G7B"],"itemData":{"id":1613,"type":"article-journal","abstract":"The last few years have witnessed significant changes in Pfam (https://pfam.xfam.org). The number of families has grown substantially to a total of 17,929 in release 32.0. New additions have been coupled with efforts to improve existing families, including refinement of domain boundaries, their classification into Pfam clans, as well as their functional annotation. We recently began to collaborate with the RepeatsDB resource to improve the definition of tandem repeat families within Pfam. We carried out a significant comparison to the structural classification database, namely the Evolutionary Classification of Protein Domains (ECOD) that led to the creation of 825 new families based on their set of uncharacterized families (EUFs). Furthermore, we also connected Pfam entries to the Sequence Ontology (SO) through mapping of the Pfam type definitions to SO terms. Since Pfam has many community contributors, we recently enabled the linking between authorship of all Pfam entries with the corresponding authors’ ORCID identifiers. This effectively permits authors to claim credit for their Pfam curation and link them to their ORCID record.","container-title":"Nucleic Acids Research","DOI":"10.1093/nar/gky995","ISSN":"0305-1048","issue":"D1","journalAbbreviation":"Nucleic Acids Research","page":"D427-D432","title":"The Pfam protein families database in 2019","volume":"47","author":[{"family":"El-Gebali","given":"Sara"},{"family":"Mistry","given":"Jaina"},{"family":"Bateman","given":"Alex"},{"family":"Eddy","given":"Sean R"},{"family":"Luciani","given":"Aurélien"},{"family":"Potter","given":"Simon C"},{"family":"Qureshi","given":"Matloob"},{"family":"Richardson","given":"Lorna J"},{"family":"Salazar","given":"Gustavo A"},{"family":"Smart","given":"Alfredo"},{"family":"Sonnhammer","given":"Erik L L"},{"family":"Hirsh","given":"Layla"},{"family":"Paladin","given":"Lisanna"},{"family":"Piovesan","given":"Damiano"},{"family":"Tosatto","given":"Silvio C E"},{"family":"Finn","given":"Robert D"}],"issued":{"date-parts":[["2018",10,24]]}}}],"schema":"https://github.com/citation-style-language/schema/raw/master/csl-citation.json"} </w:instrText>
            </w:r>
            <w:r w:rsidRPr="00784DCF">
              <w:rPr>
                <w:rFonts w:ascii="Times New Roman" w:hAnsi="Times New Roman" w:cs="Times New Roman"/>
                <w:color w:val="000000"/>
              </w:rPr>
              <w:fldChar w:fldCharType="separate"/>
            </w:r>
            <w:r w:rsidRPr="00784DCF">
              <w:rPr>
                <w:rFonts w:ascii="Times New Roman" w:hAnsi="Times New Roman" w:cs="Times New Roman"/>
                <w:color w:val="000000"/>
              </w:rPr>
              <w:t>[88]</w:t>
            </w:r>
            <w:r w:rsidRPr="00784DCF">
              <w:rPr>
                <w:rFonts w:ascii="Times New Roman" w:hAnsi="Times New Roman" w:cs="Times New Roman"/>
                <w:color w:val="000000"/>
              </w:rPr>
              <w:fldChar w:fldCharType="end"/>
            </w:r>
          </w:p>
        </w:tc>
        <w:tc>
          <w:tcPr>
            <w:tcW w:w="4482" w:type="dxa"/>
            <w:noWrap/>
          </w:tcPr>
          <w:p w14:paraId="248CBC5A" w14:textId="77777777" w:rsidR="00784DCF" w:rsidRPr="00784DCF" w:rsidRDefault="00816631" w:rsidP="00816631">
            <w:pPr>
              <w:jc w:val="both"/>
              <w:rPr>
                <w:rFonts w:ascii="Times New Roman" w:hAnsi="Times New Roman" w:cs="Times New Roman"/>
              </w:rPr>
            </w:pPr>
            <w:hyperlink r:id="rId104" w:history="1">
              <w:r w:rsidR="00784DCF" w:rsidRPr="00784DCF">
                <w:rPr>
                  <w:rStyle w:val="Hyperlink"/>
                  <w:rFonts w:ascii="Times New Roman" w:hAnsi="Times New Roman" w:cs="Times New Roman"/>
                </w:rPr>
                <w:t>https://pfam.xfam.org/</w:t>
              </w:r>
            </w:hyperlink>
          </w:p>
        </w:tc>
      </w:tr>
      <w:tr w:rsidR="00784DCF" w:rsidRPr="00784DCF" w14:paraId="474B6F15" w14:textId="77777777" w:rsidTr="00816631">
        <w:trPr>
          <w:trHeight w:val="300"/>
        </w:trPr>
        <w:tc>
          <w:tcPr>
            <w:tcW w:w="3888" w:type="dxa"/>
            <w:noWrap/>
          </w:tcPr>
          <w:p w14:paraId="34C8CCBC" w14:textId="77777777" w:rsidR="00784DCF" w:rsidRPr="00784DCF" w:rsidRDefault="00784DCF" w:rsidP="00816631">
            <w:pPr>
              <w:tabs>
                <w:tab w:val="left" w:pos="720"/>
              </w:tabs>
              <w:jc w:val="both"/>
              <w:rPr>
                <w:rFonts w:ascii="Times New Roman" w:hAnsi="Times New Roman" w:cs="Times New Roman"/>
                <w:bCs/>
                <w:smallCaps/>
              </w:rPr>
            </w:pPr>
            <w:proofErr w:type="spellStart"/>
            <w:r w:rsidRPr="00784DCF">
              <w:rPr>
                <w:rFonts w:ascii="Times New Roman" w:hAnsi="Times New Roman" w:cs="Times New Roman"/>
                <w:bCs/>
                <w:smallCaps/>
              </w:rPr>
              <w:t>Mcl</w:t>
            </w:r>
            <w:proofErr w:type="spellEnd"/>
          </w:p>
        </w:tc>
        <w:tc>
          <w:tcPr>
            <w:tcW w:w="2250" w:type="dxa"/>
            <w:noWrap/>
          </w:tcPr>
          <w:p w14:paraId="166311E1" w14:textId="77777777" w:rsidR="00784DCF" w:rsidRPr="00784DCF" w:rsidRDefault="00784DCF" w:rsidP="00816631">
            <w:pPr>
              <w:tabs>
                <w:tab w:val="left" w:pos="720"/>
              </w:tabs>
              <w:jc w:val="both"/>
              <w:rPr>
                <w:rFonts w:ascii="Times New Roman" w:hAnsi="Times New Roman" w:cs="Times New Roman"/>
                <w:color w:val="000000"/>
              </w:rPr>
            </w:pPr>
            <w:r w:rsidRPr="00784DCF">
              <w:rPr>
                <w:rFonts w:ascii="Times New Roman" w:hAnsi="Times New Roman" w:cs="Times New Roman"/>
              </w:rPr>
              <w:fldChar w:fldCharType="begin"/>
            </w:r>
            <w:r w:rsidRPr="00784DCF">
              <w:rPr>
                <w:rFonts w:ascii="Times New Roman" w:hAnsi="Times New Roman" w:cs="Times New Roman"/>
              </w:rPr>
              <w:instrText xml:space="preserve"> ADDIN ZOTERO_ITEM CSL_CITATION {"citationID":"abvm5rjbfn","properties":{"formattedCitation":"[89]","plainCitation":"[89]","noteIndex":0},"citationItems":[{"id":1615,"uris":["http://zotero.org/users/local/GJAAO8zs/items/VVGC72PG"],"uri":["http://zotero.org/users/local/GJAAO8zs/items/VVGC72PG"],"itemData":{"id":1615,"type":"article-journal","title":"Graph clustering by flow simulation","author":[{"family":"Van Dongen","given":"Stijn Marinus"}],"issued":{"date-parts":[["2000"]]}}}],"schema":"https://github.com/citation-style-language/schema/raw/master/csl-citation.json"} </w:instrText>
            </w:r>
            <w:r w:rsidRPr="00784DCF">
              <w:rPr>
                <w:rFonts w:ascii="Times New Roman" w:hAnsi="Times New Roman" w:cs="Times New Roman"/>
              </w:rPr>
              <w:fldChar w:fldCharType="separate"/>
            </w:r>
            <w:r w:rsidRPr="00784DCF">
              <w:rPr>
                <w:rFonts w:ascii="Times New Roman" w:hAnsi="Times New Roman" w:cs="Times New Roman"/>
              </w:rPr>
              <w:t>[89]</w:t>
            </w:r>
            <w:r w:rsidRPr="00784DCF">
              <w:rPr>
                <w:rFonts w:ascii="Times New Roman" w:hAnsi="Times New Roman" w:cs="Times New Roman"/>
              </w:rPr>
              <w:fldChar w:fldCharType="end"/>
            </w:r>
          </w:p>
        </w:tc>
        <w:tc>
          <w:tcPr>
            <w:tcW w:w="4482" w:type="dxa"/>
            <w:noWrap/>
          </w:tcPr>
          <w:p w14:paraId="71B1A673" w14:textId="77777777" w:rsidR="00784DCF" w:rsidRPr="00784DCF" w:rsidRDefault="00816631" w:rsidP="00816631">
            <w:pPr>
              <w:jc w:val="both"/>
              <w:rPr>
                <w:rFonts w:ascii="Times New Roman" w:hAnsi="Times New Roman" w:cs="Times New Roman"/>
              </w:rPr>
            </w:pPr>
            <w:hyperlink r:id="rId105" w:history="1">
              <w:r w:rsidR="00784DCF" w:rsidRPr="00784DCF">
                <w:rPr>
                  <w:rStyle w:val="Hyperlink"/>
                  <w:rFonts w:ascii="Times New Roman" w:hAnsi="Times New Roman" w:cs="Times New Roman"/>
                </w:rPr>
                <w:t>https://micans.org/mcl/</w:t>
              </w:r>
            </w:hyperlink>
          </w:p>
        </w:tc>
      </w:tr>
    </w:tbl>
    <w:p w14:paraId="33F14249" w14:textId="77777777" w:rsidR="00784DCF" w:rsidRPr="00784DCF" w:rsidRDefault="00784DCF" w:rsidP="00784DCF">
      <w:pPr>
        <w:tabs>
          <w:tab w:val="left" w:pos="720"/>
        </w:tabs>
        <w:spacing w:line="480" w:lineRule="auto"/>
        <w:jc w:val="both"/>
        <w:rPr>
          <w:rFonts w:ascii="Times New Roman" w:hAnsi="Times New Roman" w:cs="Times New Roman"/>
          <w:sz w:val="15"/>
          <w:szCs w:val="15"/>
        </w:rPr>
      </w:pPr>
    </w:p>
    <w:p w14:paraId="4988B333" w14:textId="77777777" w:rsidR="00784DCF" w:rsidRPr="00784DCF" w:rsidRDefault="00784DCF" w:rsidP="00784DCF">
      <w:pPr>
        <w:tabs>
          <w:tab w:val="left" w:pos="720"/>
        </w:tabs>
        <w:spacing w:line="480" w:lineRule="auto"/>
        <w:jc w:val="both"/>
        <w:rPr>
          <w:rFonts w:ascii="Times New Roman" w:hAnsi="Times New Roman" w:cs="Times New Roman"/>
          <w:sz w:val="15"/>
          <w:szCs w:val="15"/>
        </w:rPr>
      </w:pPr>
    </w:p>
    <w:p w14:paraId="1C4F8CB6" w14:textId="77777777" w:rsidR="00784DCF" w:rsidRPr="00784DCF" w:rsidRDefault="00784DCF" w:rsidP="00784DCF">
      <w:pPr>
        <w:tabs>
          <w:tab w:val="left" w:pos="720"/>
        </w:tabs>
        <w:spacing w:line="480" w:lineRule="auto"/>
        <w:jc w:val="both"/>
        <w:rPr>
          <w:rFonts w:ascii="Times New Roman" w:hAnsi="Times New Roman" w:cs="Times New Roman"/>
          <w:sz w:val="15"/>
          <w:szCs w:val="15"/>
        </w:rPr>
      </w:pPr>
    </w:p>
    <w:p w14:paraId="32D5EC26" w14:textId="77777777" w:rsidR="00784DCF" w:rsidRPr="00784DCF" w:rsidRDefault="00784DCF" w:rsidP="00784DCF">
      <w:pPr>
        <w:tabs>
          <w:tab w:val="left" w:pos="720"/>
        </w:tabs>
        <w:spacing w:line="480" w:lineRule="auto"/>
        <w:jc w:val="both"/>
        <w:rPr>
          <w:rFonts w:ascii="Times New Roman" w:hAnsi="Times New Roman" w:cs="Times New Roman"/>
          <w:b/>
        </w:rPr>
      </w:pPr>
      <w:r w:rsidRPr="00784DCF">
        <w:rPr>
          <w:rFonts w:ascii="Times New Roman" w:hAnsi="Times New Roman" w:cs="Times New Roman"/>
          <w:b/>
        </w:rPr>
        <w:t xml:space="preserve">Contact for Reagent and resources sharing </w:t>
      </w:r>
    </w:p>
    <w:p w14:paraId="53D132F6" w14:textId="77777777" w:rsidR="00784DCF" w:rsidRPr="00784DCF" w:rsidRDefault="00784DCF" w:rsidP="00784DCF">
      <w:pPr>
        <w:tabs>
          <w:tab w:val="left" w:pos="720"/>
        </w:tabs>
        <w:spacing w:line="480" w:lineRule="auto"/>
        <w:jc w:val="both"/>
        <w:rPr>
          <w:rFonts w:ascii="Times New Roman" w:hAnsi="Times New Roman" w:cs="Times New Roman"/>
        </w:rPr>
      </w:pPr>
      <w:r w:rsidRPr="00784DCF">
        <w:rPr>
          <w:rFonts w:ascii="Times New Roman" w:hAnsi="Times New Roman" w:cs="Times New Roman"/>
        </w:rPr>
        <w:t xml:space="preserve">Further information and request for resources should be directed to, and will be fulfilled by, the corresponding author Matthew W. Brown (matthew.brown@msstate.edu). </w:t>
      </w:r>
    </w:p>
    <w:p w14:paraId="7871D41C" w14:textId="77777777" w:rsidR="009F5E52" w:rsidRPr="00784DCF" w:rsidRDefault="009F5E52" w:rsidP="00C20DBA">
      <w:pPr>
        <w:tabs>
          <w:tab w:val="left" w:pos="720"/>
        </w:tabs>
        <w:spacing w:line="480" w:lineRule="auto"/>
        <w:rPr>
          <w:rFonts w:ascii="Times New Roman" w:hAnsi="Times New Roman" w:cs="Times New Roman"/>
        </w:rPr>
      </w:pPr>
    </w:p>
    <w:p w14:paraId="4B272B75" w14:textId="493B873F" w:rsidR="00C20DBA" w:rsidRPr="00784DCF" w:rsidRDefault="00C20DBA" w:rsidP="00C20DBA">
      <w:pPr>
        <w:tabs>
          <w:tab w:val="left" w:pos="720"/>
        </w:tabs>
        <w:spacing w:line="480" w:lineRule="auto"/>
        <w:rPr>
          <w:rFonts w:ascii="Times New Roman" w:hAnsi="Times New Roman" w:cs="Times New Roman"/>
          <w:b/>
          <w:bCs/>
          <w:i/>
        </w:rPr>
      </w:pPr>
      <w:r w:rsidRPr="00784DCF">
        <w:rPr>
          <w:rFonts w:ascii="Times New Roman" w:hAnsi="Times New Roman" w:cs="Times New Roman"/>
          <w:b/>
          <w:bCs/>
          <w:i/>
        </w:rPr>
        <w:t xml:space="preserve">Sib (similar to integrin beta) </w:t>
      </w:r>
      <w:r w:rsidRPr="00784DCF">
        <w:rPr>
          <w:rFonts w:ascii="Times New Roman" w:hAnsi="Times New Roman" w:cs="Times New Roman"/>
          <w:b/>
          <w:bCs/>
          <w:iCs/>
        </w:rPr>
        <w:t xml:space="preserve">proteins found in </w:t>
      </w:r>
      <w:proofErr w:type="spellStart"/>
      <w:proofErr w:type="gramStart"/>
      <w:r w:rsidRPr="00784DCF">
        <w:rPr>
          <w:rFonts w:ascii="Times New Roman" w:hAnsi="Times New Roman" w:cs="Times New Roman"/>
          <w:b/>
          <w:bCs/>
          <w:iCs/>
        </w:rPr>
        <w:t>dictyostelids</w:t>
      </w:r>
      <w:proofErr w:type="spellEnd"/>
      <w:r w:rsidR="004843C0" w:rsidRPr="00784DCF">
        <w:rPr>
          <w:rFonts w:ascii="Times New Roman" w:hAnsi="Times New Roman" w:cs="Times New Roman"/>
        </w:rPr>
        <w:t xml:space="preserve">  |</w:t>
      </w:r>
      <w:proofErr w:type="gramEnd"/>
      <w:r w:rsidR="004843C0" w:rsidRPr="00784DCF">
        <w:rPr>
          <w:rFonts w:ascii="Times New Roman" w:hAnsi="Times New Roman" w:cs="Times New Roman"/>
        </w:rPr>
        <w:t xml:space="preserve"> </w:t>
      </w:r>
      <w:r w:rsidR="004843C0" w:rsidRPr="00784DCF">
        <w:rPr>
          <w:rFonts w:ascii="Times New Roman" w:hAnsi="Times New Roman" w:cs="Times New Roman"/>
          <w:b/>
          <w:bCs/>
        </w:rPr>
        <w:t xml:space="preserve">Sib Proteins comparison with ITB-like  </w:t>
      </w:r>
    </w:p>
    <w:p w14:paraId="38BAF31B" w14:textId="1583D5EA" w:rsidR="00C20DBA" w:rsidRPr="00784DCF" w:rsidRDefault="00C20DBA" w:rsidP="00C20DBA">
      <w:pPr>
        <w:tabs>
          <w:tab w:val="left" w:pos="720"/>
        </w:tabs>
        <w:spacing w:line="480" w:lineRule="auto"/>
        <w:rPr>
          <w:rFonts w:ascii="Times New Roman" w:hAnsi="Times New Roman" w:cs="Times New Roman"/>
        </w:rPr>
      </w:pPr>
      <w:proofErr w:type="spellStart"/>
      <w:r w:rsidRPr="00784DCF">
        <w:rPr>
          <w:rFonts w:ascii="Times New Roman" w:hAnsi="Times New Roman" w:cs="Times New Roman"/>
        </w:rPr>
        <w:t>SibA</w:t>
      </w:r>
      <w:proofErr w:type="spellEnd"/>
      <w:r w:rsidRPr="00784DCF">
        <w:rPr>
          <w:rFonts w:ascii="Times New Roman" w:hAnsi="Times New Roman" w:cs="Times New Roman"/>
        </w:rPr>
        <w:t xml:space="preserve">, a cell adhesion molecule that binds to phagocytic particles similar to ITB, was discovered in </w:t>
      </w:r>
      <w:r w:rsidRPr="00784DCF">
        <w:rPr>
          <w:rFonts w:ascii="Times New Roman" w:hAnsi="Times New Roman" w:cs="Times New Roman"/>
          <w:i/>
        </w:rPr>
        <w:t>Dictyostelium discoideum</w:t>
      </w:r>
      <w:r w:rsidRPr="00784DCF">
        <w:rPr>
          <w:rFonts w:ascii="Times New Roman" w:hAnsi="Times New Roman" w:cs="Times New Roman"/>
        </w:rPr>
        <w:t xml:space="preserve"> </w:t>
      </w:r>
      <w:r w:rsidRPr="00784DCF">
        <w:rPr>
          <w:rFonts w:ascii="Times New Roman" w:hAnsi="Times New Roman" w:cs="Times New Roman"/>
        </w:rPr>
        <w:fldChar w:fldCharType="begin"/>
      </w:r>
      <w:r w:rsidRPr="00784DCF">
        <w:rPr>
          <w:rFonts w:ascii="Times New Roman" w:hAnsi="Times New Roman" w:cs="Times New Roman"/>
        </w:rPr>
        <w:instrText xml:space="preserve"> ADDIN ZOTERO_ITEM CSL_CITATION {"citationID":"v2GTFvTS","properties":{"formattedCitation":"[45]","plainCitation":"[45]","noteIndex":0},"citationItems":[{"id":1171,"uris":["http://zotero.org/users/local/GJAAO8zs/items/4XLZ7SXA"],"uri":["http://zotero.org/users/local/GJAAO8zs/items/4XLZ7SXA"],"itemData":{"id":1171,"type":"article-journal","title":"An adhesion molecule in free‐living Dictyostelium amoebae with integrin β features","container-title":"EMBO reports","page":"617-621","volume":"7","ISSN":"1469-221X","author":[{"family":"Cornillon","given":"Sophie"},{"family":"Gebbie","given":"Leigh"},{"family":"Benghezal","given":"Mohammed"},{"family":"Nair","given":"Prashant"},{"family":"Keller","given":"Sebastien"},{"family":"Wehrle‐Haller","given":"Bernhard"},{"family":"Charette","given":"Steve J."},{"family":"Brückert","given":"Franz"},{"family":"Letourneur","given":"François"},{"family":"Cosson","given":"Pierre"}],"issued":{"date-parts":[["2006"]]}}}],"schema":"https://github.com/citation-style-language/schema/raw/master/csl-citation.json"} </w:instrText>
      </w:r>
      <w:r w:rsidRPr="00784DCF">
        <w:rPr>
          <w:rFonts w:ascii="Times New Roman" w:hAnsi="Times New Roman" w:cs="Times New Roman"/>
        </w:rPr>
        <w:fldChar w:fldCharType="separate"/>
      </w:r>
      <w:r w:rsidRPr="00784DCF">
        <w:rPr>
          <w:rFonts w:ascii="Times New Roman" w:hAnsi="Times New Roman" w:cs="Times New Roman"/>
        </w:rPr>
        <w:t>[45]</w:t>
      </w:r>
      <w:r w:rsidRPr="00784DCF">
        <w:rPr>
          <w:rFonts w:ascii="Times New Roman" w:hAnsi="Times New Roman" w:cs="Times New Roman"/>
        </w:rPr>
        <w:fldChar w:fldCharType="end"/>
      </w:r>
      <w:r w:rsidRPr="00784DCF">
        <w:rPr>
          <w:rFonts w:ascii="Times New Roman" w:hAnsi="Times New Roman" w:cs="Times New Roman"/>
        </w:rPr>
        <w:t xml:space="preserve">. Sib proteins (A to E) are capable of binding to </w:t>
      </w:r>
      <w:proofErr w:type="spellStart"/>
      <w:r w:rsidRPr="00784DCF">
        <w:rPr>
          <w:rFonts w:ascii="Times New Roman" w:hAnsi="Times New Roman" w:cs="Times New Roman"/>
        </w:rPr>
        <w:t>talin</w:t>
      </w:r>
      <w:proofErr w:type="spellEnd"/>
      <w:r w:rsidRPr="00784DCF">
        <w:rPr>
          <w:rFonts w:ascii="Times New Roman" w:hAnsi="Times New Roman" w:cs="Times New Roman"/>
        </w:rPr>
        <w:t xml:space="preserve"> and </w:t>
      </w:r>
      <w:proofErr w:type="spellStart"/>
      <w:r w:rsidRPr="00784DCF">
        <w:rPr>
          <w:rFonts w:ascii="Times New Roman" w:hAnsi="Times New Roman" w:cs="Times New Roman"/>
        </w:rPr>
        <w:t>SibC</w:t>
      </w:r>
      <w:proofErr w:type="spellEnd"/>
      <w:r w:rsidRPr="00784DCF">
        <w:rPr>
          <w:rFonts w:ascii="Times New Roman" w:hAnsi="Times New Roman" w:cs="Times New Roman"/>
        </w:rPr>
        <w:t xml:space="preserve"> regulates cell adhesion </w:t>
      </w:r>
      <w:r w:rsidRPr="00784DCF">
        <w:rPr>
          <w:rFonts w:ascii="Times New Roman" w:hAnsi="Times New Roman" w:cs="Times New Roman"/>
        </w:rPr>
        <w:fldChar w:fldCharType="begin"/>
      </w:r>
      <w:r w:rsidRPr="00784DCF">
        <w:rPr>
          <w:rFonts w:ascii="Times New Roman" w:hAnsi="Times New Roman" w:cs="Times New Roman"/>
        </w:rPr>
        <w:instrText xml:space="preserve"> ADDIN ZOTERO_ITEM CSL_CITATION {"citationID":"SfoSNsNE","properties":{"formattedCitation":"[46]","plainCitation":"[46]","noteIndex":0},"citationItems":[{"id":1173,"uris":["http://zotero.org/users/local/GJAAO8zs/items/HADTCX7N"],"uri":["http://zotero.org/users/local/GJAAO8zs/items/HADTCX7N"],"itemData":{"id":1173,"type":"article-journal","title":"Involvement of Sib proteins in the regulation of cellular adhesion in Dictyostelium discoideum","container-title":"Eukaryotic cell","page":"1600-1605","volume":"7","ISSN":"1535-9778","author":[{"family":"Cornillon","given":"Sophie"},{"family":"Froquet","given":"Romain"},{"family":"Cosson","given":"Pierre"}],"issued":{"date-parts":[["2008"]]}}}],"schema":"https://github.com/citation-style-language/schema/raw/master/csl-citation.json"} </w:instrText>
      </w:r>
      <w:r w:rsidRPr="00784DCF">
        <w:rPr>
          <w:rFonts w:ascii="Times New Roman" w:hAnsi="Times New Roman" w:cs="Times New Roman"/>
        </w:rPr>
        <w:fldChar w:fldCharType="separate"/>
      </w:r>
      <w:r w:rsidRPr="00784DCF">
        <w:rPr>
          <w:rFonts w:ascii="Times New Roman" w:hAnsi="Times New Roman" w:cs="Times New Roman"/>
        </w:rPr>
        <w:t>[46]</w:t>
      </w:r>
      <w:r w:rsidRPr="00784DCF">
        <w:rPr>
          <w:rFonts w:ascii="Times New Roman" w:hAnsi="Times New Roman" w:cs="Times New Roman"/>
        </w:rPr>
        <w:fldChar w:fldCharType="end"/>
      </w:r>
      <w:r w:rsidRPr="00784DCF">
        <w:rPr>
          <w:rFonts w:ascii="Times New Roman" w:hAnsi="Times New Roman" w:cs="Times New Roman"/>
        </w:rPr>
        <w:t xml:space="preserve">. However their protein structure is different from the canonical ITB in a lack of three cation binding motifs as well as a cysteine rich region at the C-terminus </w:t>
      </w:r>
      <w:r w:rsidRPr="00784DCF">
        <w:rPr>
          <w:rFonts w:ascii="Times New Roman" w:hAnsi="Times New Roman" w:cs="Times New Roman"/>
        </w:rPr>
        <w:fldChar w:fldCharType="begin"/>
      </w:r>
      <w:r w:rsidRPr="00784DCF">
        <w:rPr>
          <w:rFonts w:ascii="Times New Roman" w:hAnsi="Times New Roman" w:cs="Times New Roman"/>
        </w:rPr>
        <w:instrText xml:space="preserve"> ADDIN EN.CITE &lt;EndNote&gt;&lt;Cite&gt;&lt;Author&gt;Cornillon&lt;/Author&gt;&lt;Year&gt;2006&lt;/Year&gt;&lt;RecNum&gt;79&lt;/RecNum&gt;&lt;DisplayText&gt;[26]&lt;/DisplayText&gt;&lt;record&gt;&lt;rec-number&gt;79&lt;/rec-number&gt;&lt;foreign-keys&gt;&lt;key app="EN" db-id="s25v5ex9tap20wetvw3pdwsy900dvvppdvd0" timestamp="1459806115"&gt;79&lt;/key&gt;&lt;/foreign-keys&gt;&lt;ref-type name="Journal Article"&gt;17&lt;/ref-type&gt;&lt;contributors&gt;&lt;authors&gt;&lt;author&gt;Cornillon, Sophie&lt;/author&gt;&lt;author&gt;Gebbie, Leigh&lt;/author&gt;&lt;author&gt;Benghezal, Mohammed&lt;/author&gt;&lt;author&gt;Nair, Prashant&lt;/author&gt;&lt;author&gt;Keller, Sebastien&lt;/author&gt;&lt;author&gt;Wehrle‐Haller, Bernhard&lt;/author&gt;&lt;author&gt;Charette, Steve J&lt;/author&gt;&lt;author&gt;Brückert, Franz&lt;/author&gt;&lt;author&gt;Letourneur, François&lt;/author&gt;&lt;author&gt;Cosson, Pierre&lt;/author&gt;&lt;/authors&gt;&lt;/contributors&gt;&lt;titles&gt;&lt;title&gt;An adhesion molecule in free‐living Dictyostelium amoebae with integrin β features&lt;/title&gt;&lt;secondary-title&gt;EMBO reports&lt;/secondary-title&gt;&lt;/titles&gt;&lt;periodical&gt;&lt;full-title&gt;EMBO reports&lt;/full-title&gt;&lt;/periodical&gt;&lt;pages&gt;617-621&lt;/pages&gt;&lt;volume&gt;7&lt;/volume&gt;&lt;number&gt;6&lt;/number&gt;&lt;dates&gt;&lt;year&gt;2006&lt;/year&gt;&lt;/dates&gt;&lt;isbn&gt;1469-221X&lt;/isbn&gt;&lt;urls&gt;&lt;/urls&gt;&lt;/record&gt;&lt;/Cite&gt;&lt;/EndNote&gt;</w:instrText>
      </w:r>
      <w:r w:rsidRPr="00784DCF">
        <w:rPr>
          <w:rFonts w:ascii="Times New Roman" w:hAnsi="Times New Roman" w:cs="Times New Roman"/>
        </w:rPr>
        <w:fldChar w:fldCharType="separate"/>
      </w:r>
      <w:r w:rsidRPr="00784DCF">
        <w:rPr>
          <w:rFonts w:ascii="Times New Roman" w:hAnsi="Times New Roman" w:cs="Times New Roman"/>
          <w:noProof/>
        </w:rPr>
        <w:t>[26]</w:t>
      </w:r>
      <w:r w:rsidRPr="00784DCF">
        <w:rPr>
          <w:rFonts w:ascii="Times New Roman" w:hAnsi="Times New Roman" w:cs="Times New Roman"/>
        </w:rPr>
        <w:fldChar w:fldCharType="end"/>
      </w:r>
      <w:r w:rsidRPr="00784DCF">
        <w:rPr>
          <w:rFonts w:ascii="Times New Roman" w:hAnsi="Times New Roman" w:cs="Times New Roman"/>
        </w:rPr>
        <w:t xml:space="preserve">. Although the </w:t>
      </w:r>
      <w:proofErr w:type="spellStart"/>
      <w:r w:rsidRPr="00784DCF">
        <w:rPr>
          <w:rFonts w:ascii="Times New Roman" w:hAnsi="Times New Roman" w:cs="Times New Roman"/>
        </w:rPr>
        <w:t>varioseans</w:t>
      </w:r>
      <w:proofErr w:type="spellEnd"/>
      <w:r w:rsidRPr="00784DCF">
        <w:rPr>
          <w:rFonts w:ascii="Times New Roman" w:hAnsi="Times New Roman" w:cs="Times New Roman"/>
        </w:rPr>
        <w:t xml:space="preserve">, described above, are phylogenetically close to </w:t>
      </w:r>
      <w:proofErr w:type="spellStart"/>
      <w:r w:rsidRPr="00784DCF">
        <w:rPr>
          <w:rFonts w:ascii="Times New Roman" w:hAnsi="Times New Roman" w:cs="Times New Roman"/>
        </w:rPr>
        <w:t>dictyostelids</w:t>
      </w:r>
      <w:proofErr w:type="spellEnd"/>
      <w:r w:rsidRPr="00784DCF">
        <w:rPr>
          <w:rFonts w:ascii="Times New Roman" w:hAnsi="Times New Roman" w:cs="Times New Roman"/>
        </w:rPr>
        <w:t xml:space="preserve"> their type two ITB-like proteins with three cation motifs are distinct from Sib proteins, though with a great variation in amino acid sequences. Interestingly, we did not observe Sib proteins outside of the </w:t>
      </w:r>
      <w:proofErr w:type="spellStart"/>
      <w:r w:rsidRPr="00784DCF">
        <w:rPr>
          <w:rFonts w:ascii="Times New Roman" w:hAnsi="Times New Roman" w:cs="Times New Roman"/>
        </w:rPr>
        <w:t>Dictyostelia</w:t>
      </w:r>
      <w:proofErr w:type="spellEnd"/>
      <w:r w:rsidRPr="00784DCF">
        <w:rPr>
          <w:rFonts w:ascii="Times New Roman" w:hAnsi="Times New Roman" w:cs="Times New Roman"/>
          <w:i/>
        </w:rPr>
        <w:t xml:space="preserve"> </w:t>
      </w:r>
      <w:r w:rsidRPr="00784DCF">
        <w:rPr>
          <w:rFonts w:ascii="Times New Roman" w:hAnsi="Times New Roman" w:cs="Times New Roman"/>
        </w:rPr>
        <w:t xml:space="preserve">clade, suggesting that they evolved recently in the </w:t>
      </w:r>
      <w:proofErr w:type="spellStart"/>
      <w:r w:rsidRPr="00784DCF">
        <w:rPr>
          <w:rFonts w:ascii="Times New Roman" w:hAnsi="Times New Roman" w:cs="Times New Roman"/>
        </w:rPr>
        <w:t>dictyostelids</w:t>
      </w:r>
      <w:proofErr w:type="spellEnd"/>
      <w:r w:rsidRPr="00784DCF">
        <w:rPr>
          <w:rFonts w:ascii="Times New Roman" w:hAnsi="Times New Roman" w:cs="Times New Roman"/>
        </w:rPr>
        <w:t xml:space="preserve">. The protein architecture of </w:t>
      </w:r>
      <w:proofErr w:type="spellStart"/>
      <w:r w:rsidRPr="00784DCF">
        <w:rPr>
          <w:rFonts w:ascii="Times New Roman" w:hAnsi="Times New Roman" w:cs="Times New Roman"/>
        </w:rPr>
        <w:t>SibA</w:t>
      </w:r>
      <w:proofErr w:type="spellEnd"/>
      <w:r w:rsidRPr="00784DCF">
        <w:rPr>
          <w:rFonts w:ascii="Times New Roman" w:hAnsi="Times New Roman" w:cs="Times New Roman"/>
        </w:rPr>
        <w:t xml:space="preserve"> has a similar composition to metazoan ITB solely with a GXXXG motif in the transmembrane region, but it is observed in type II ITB (</w:t>
      </w:r>
      <w:r w:rsidR="005E557E" w:rsidRPr="00784DCF">
        <w:rPr>
          <w:rFonts w:ascii="Times New Roman" w:hAnsi="Times New Roman" w:cs="Times New Roman"/>
        </w:rPr>
        <w:t xml:space="preserve">see </w:t>
      </w:r>
      <w:r w:rsidRPr="00784DCF">
        <w:rPr>
          <w:rFonts w:ascii="Times New Roman" w:hAnsi="Times New Roman" w:cs="Times New Roman"/>
        </w:rPr>
        <w:t xml:space="preserve">supplemental table 2). In addition, LamG3, </w:t>
      </w:r>
      <w:proofErr w:type="spellStart"/>
      <w:r w:rsidRPr="00784DCF">
        <w:rPr>
          <w:rFonts w:ascii="Times New Roman" w:hAnsi="Times New Roman" w:cs="Times New Roman"/>
        </w:rPr>
        <w:t>vWD</w:t>
      </w:r>
      <w:proofErr w:type="spellEnd"/>
      <w:r w:rsidRPr="00784DCF">
        <w:rPr>
          <w:rFonts w:ascii="Times New Roman" w:hAnsi="Times New Roman" w:cs="Times New Roman"/>
        </w:rPr>
        <w:t xml:space="preserve"> domains in type II ITB have never been observed in Sib. </w:t>
      </w:r>
    </w:p>
    <w:p w14:paraId="2A756255" w14:textId="77777777" w:rsidR="00B818EE" w:rsidRPr="00784DCF" w:rsidRDefault="00B818EE" w:rsidP="00C20DBA">
      <w:pPr>
        <w:tabs>
          <w:tab w:val="left" w:pos="720"/>
        </w:tabs>
        <w:spacing w:line="480" w:lineRule="auto"/>
        <w:rPr>
          <w:rFonts w:ascii="Times New Roman" w:hAnsi="Times New Roman" w:cs="Times New Roman"/>
        </w:rPr>
      </w:pPr>
    </w:p>
    <w:p w14:paraId="7622E2DB" w14:textId="77777777" w:rsidR="002B22C8" w:rsidRPr="00784DCF" w:rsidRDefault="002B22C8" w:rsidP="00C61ED5">
      <w:pPr>
        <w:pStyle w:val="HTMLPreformatted"/>
        <w:shd w:val="clear" w:color="auto" w:fill="FFFFFF"/>
        <w:rPr>
          <w:rFonts w:ascii="Times New Roman" w:hAnsi="Times New Roman" w:cs="Times New Roman"/>
          <w:color w:val="000000"/>
        </w:rPr>
      </w:pPr>
    </w:p>
    <w:p w14:paraId="76A6A033" w14:textId="77777777" w:rsidR="00944DA6" w:rsidRPr="00784DCF" w:rsidRDefault="00944DA6" w:rsidP="00883889">
      <w:pPr>
        <w:rPr>
          <w:rFonts w:ascii="Times New Roman" w:hAnsi="Times New Roman" w:cs="Times New Roman"/>
        </w:rPr>
      </w:pPr>
    </w:p>
    <w:p w14:paraId="0F8C64C1" w14:textId="77777777" w:rsidR="00944DA6" w:rsidRPr="00784DCF" w:rsidRDefault="00944DA6" w:rsidP="00883889">
      <w:pPr>
        <w:rPr>
          <w:rFonts w:ascii="Times New Roman" w:hAnsi="Times New Roman" w:cs="Times New Roman"/>
        </w:rPr>
      </w:pPr>
    </w:p>
    <w:p w14:paraId="1F9FA5DF" w14:textId="77777777" w:rsidR="00944DA6" w:rsidRPr="00784DCF" w:rsidRDefault="00944DA6" w:rsidP="00883889">
      <w:pPr>
        <w:rPr>
          <w:rFonts w:ascii="Times New Roman" w:hAnsi="Times New Roman" w:cs="Times New Roman"/>
        </w:rPr>
      </w:pPr>
    </w:p>
    <w:p w14:paraId="2349945F" w14:textId="77777777" w:rsidR="00944DA6" w:rsidRPr="00784DCF" w:rsidRDefault="00944DA6" w:rsidP="00883889">
      <w:pPr>
        <w:rPr>
          <w:rFonts w:ascii="Times New Roman" w:hAnsi="Times New Roman" w:cs="Times New Roman"/>
        </w:rPr>
      </w:pPr>
    </w:p>
    <w:p w14:paraId="6A671593" w14:textId="77777777" w:rsidR="00944DA6" w:rsidRPr="00784DCF" w:rsidRDefault="00944DA6" w:rsidP="00883889">
      <w:pPr>
        <w:rPr>
          <w:rFonts w:ascii="Times New Roman" w:hAnsi="Times New Roman" w:cs="Times New Roman"/>
        </w:rPr>
      </w:pPr>
    </w:p>
    <w:p w14:paraId="78136E1A" w14:textId="77777777" w:rsidR="00944DA6" w:rsidRPr="00784DCF" w:rsidRDefault="00944DA6" w:rsidP="00883889">
      <w:pPr>
        <w:rPr>
          <w:rFonts w:ascii="Times New Roman" w:hAnsi="Times New Roman" w:cs="Times New Roman"/>
        </w:rPr>
      </w:pPr>
    </w:p>
    <w:p w14:paraId="21F255BF" w14:textId="77777777" w:rsidR="00944DA6" w:rsidRPr="00784DCF" w:rsidRDefault="00944DA6" w:rsidP="00883889">
      <w:pPr>
        <w:rPr>
          <w:rFonts w:ascii="Times New Roman" w:hAnsi="Times New Roman" w:cs="Times New Roman"/>
        </w:rPr>
      </w:pPr>
    </w:p>
    <w:p w14:paraId="18707F4B" w14:textId="77777777" w:rsidR="00944DA6" w:rsidRPr="00784DCF" w:rsidRDefault="00944DA6" w:rsidP="00883889">
      <w:pPr>
        <w:rPr>
          <w:rFonts w:ascii="Times New Roman" w:hAnsi="Times New Roman" w:cs="Times New Roman"/>
        </w:rPr>
      </w:pPr>
    </w:p>
    <w:p w14:paraId="01773C07" w14:textId="77777777" w:rsidR="00944DA6" w:rsidRPr="00784DCF" w:rsidRDefault="00944DA6" w:rsidP="00883889">
      <w:pPr>
        <w:rPr>
          <w:rFonts w:ascii="Times New Roman" w:hAnsi="Times New Roman" w:cs="Times New Roman"/>
        </w:rPr>
      </w:pPr>
    </w:p>
    <w:p w14:paraId="6A82187B" w14:textId="77777777" w:rsidR="00944DA6" w:rsidRPr="00784DCF" w:rsidRDefault="00944DA6" w:rsidP="00883889">
      <w:pPr>
        <w:rPr>
          <w:rFonts w:ascii="Times New Roman" w:hAnsi="Times New Roman" w:cs="Times New Roman"/>
        </w:rPr>
      </w:pPr>
    </w:p>
    <w:p w14:paraId="30720AAD" w14:textId="4C4546F2" w:rsidR="00944DA6" w:rsidRPr="00784DCF" w:rsidRDefault="009F5E52" w:rsidP="00883889">
      <w:pPr>
        <w:rPr>
          <w:rFonts w:ascii="Times New Roman" w:hAnsi="Times New Roman" w:cs="Times New Roman"/>
        </w:rPr>
      </w:pPr>
      <w:r w:rsidRPr="00784DCF">
        <w:rPr>
          <w:rFonts w:ascii="Times New Roman" w:hAnsi="Times New Roman" w:cs="Times New Roman"/>
          <w:noProof/>
        </w:rPr>
        <w:lastRenderedPageBreak/>
        <w:drawing>
          <wp:inline distT="0" distB="0" distL="0" distR="0" wp14:anchorId="18BFA070" wp14:editId="0A7A9918">
            <wp:extent cx="5664200" cy="6946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l_figure1.pdf"/>
                    <pic:cNvPicPr/>
                  </pic:nvPicPr>
                  <pic:blipFill>
                    <a:blip r:embed="rId106">
                      <a:extLst>
                        <a:ext uri="{28A0092B-C50C-407E-A947-70E740481C1C}">
                          <a14:useLocalDpi xmlns:a14="http://schemas.microsoft.com/office/drawing/2010/main" val="0"/>
                        </a:ext>
                      </a:extLst>
                    </a:blip>
                    <a:stretch>
                      <a:fillRect/>
                    </a:stretch>
                  </pic:blipFill>
                  <pic:spPr>
                    <a:xfrm>
                      <a:off x="0" y="0"/>
                      <a:ext cx="5664200" cy="6946900"/>
                    </a:xfrm>
                    <a:prstGeom prst="rect">
                      <a:avLst/>
                    </a:prstGeom>
                  </pic:spPr>
                </pic:pic>
              </a:graphicData>
            </a:graphic>
          </wp:inline>
        </w:drawing>
      </w:r>
    </w:p>
    <w:p w14:paraId="679773B7" w14:textId="27D353BC" w:rsidR="00883889" w:rsidRPr="00784DCF" w:rsidRDefault="00883889" w:rsidP="00883889">
      <w:pPr>
        <w:rPr>
          <w:rFonts w:ascii="Times New Roman" w:hAnsi="Times New Roman" w:cs="Times New Roman"/>
        </w:rPr>
      </w:pPr>
      <w:r w:rsidRPr="00784DCF">
        <w:rPr>
          <w:rFonts w:ascii="Times New Roman" w:hAnsi="Times New Roman" w:cs="Times New Roman"/>
          <w:b/>
          <w:bCs/>
        </w:rPr>
        <w:t>Supplemental Figure 1:</w:t>
      </w:r>
      <w:r w:rsidRPr="00784DCF">
        <w:rPr>
          <w:rFonts w:ascii="Times New Roman" w:hAnsi="Times New Roman" w:cs="Times New Roman"/>
        </w:rPr>
        <w:t xml:space="preserve"> Repertoire of IMAC including filamin and </w:t>
      </w:r>
      <w:proofErr w:type="spellStart"/>
      <w:r w:rsidRPr="00784DCF">
        <w:rPr>
          <w:rFonts w:ascii="Times New Roman" w:hAnsi="Times New Roman" w:cs="Times New Roman"/>
        </w:rPr>
        <w:t>tensin</w:t>
      </w:r>
      <w:proofErr w:type="spellEnd"/>
      <w:r w:rsidRPr="00784DCF">
        <w:rPr>
          <w:rFonts w:ascii="Times New Roman" w:hAnsi="Times New Roman" w:cs="Times New Roman"/>
        </w:rPr>
        <w:t xml:space="preserve"> in Amoebozoa: names of IMAC proteins are listed at the top and names of amoebozoan taxa are listed on side of the map. Arrows indicates amoebozoan species that have nearly complete set of IMAC proteins. Dark blue indicates the presence of a canonical IMAC protein, white indicates the absence of an IMAC protein and light blue indicates a truncated form of IMAC protein.</w:t>
      </w:r>
    </w:p>
    <w:p w14:paraId="383F1064" w14:textId="32D1EFAA" w:rsidR="00883889" w:rsidRPr="00784DCF" w:rsidRDefault="00883889" w:rsidP="00883889">
      <w:pPr>
        <w:rPr>
          <w:rFonts w:ascii="Times New Roman" w:hAnsi="Times New Roman" w:cs="Times New Roman"/>
        </w:rPr>
      </w:pPr>
    </w:p>
    <w:p w14:paraId="0E6B8A44" w14:textId="3B6B15A6" w:rsidR="009F5E52" w:rsidRPr="00784DCF" w:rsidRDefault="009F5E52" w:rsidP="00883889">
      <w:pPr>
        <w:rPr>
          <w:rFonts w:ascii="Times New Roman" w:hAnsi="Times New Roman" w:cs="Times New Roman"/>
          <w:b/>
          <w:bCs/>
        </w:rPr>
      </w:pPr>
    </w:p>
    <w:p w14:paraId="26468DF8" w14:textId="7854E9D2" w:rsidR="00944DA6" w:rsidRPr="00784DCF" w:rsidRDefault="00816631" w:rsidP="00883889">
      <w:pPr>
        <w:rPr>
          <w:rFonts w:ascii="Times New Roman" w:hAnsi="Times New Roman" w:cs="Times New Roman"/>
        </w:rPr>
      </w:pPr>
      <w:r>
        <w:rPr>
          <w:rFonts w:ascii="Times New Roman" w:hAnsi="Times New Roman" w:cs="Times New Roman"/>
          <w:b/>
          <w:bCs/>
          <w:noProof/>
        </w:rPr>
        <w:lastRenderedPageBreak/>
        <w:drawing>
          <wp:inline distT="0" distB="0" distL="0" distR="0" wp14:anchorId="6C9B08BC" wp14:editId="26162A8C">
            <wp:extent cx="5943600" cy="55270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_IMAC_kang_V6_.pdf"/>
                    <pic:cNvPicPr/>
                  </pic:nvPicPr>
                  <pic:blipFill>
                    <a:blip r:embed="rId107">
                      <a:extLst>
                        <a:ext uri="{28A0092B-C50C-407E-A947-70E740481C1C}">
                          <a14:useLocalDpi xmlns:a14="http://schemas.microsoft.com/office/drawing/2010/main" val="0"/>
                        </a:ext>
                      </a:extLst>
                    </a:blip>
                    <a:stretch>
                      <a:fillRect/>
                    </a:stretch>
                  </pic:blipFill>
                  <pic:spPr>
                    <a:xfrm>
                      <a:off x="0" y="0"/>
                      <a:ext cx="5943600" cy="5527040"/>
                    </a:xfrm>
                    <a:prstGeom prst="rect">
                      <a:avLst/>
                    </a:prstGeom>
                  </pic:spPr>
                </pic:pic>
              </a:graphicData>
            </a:graphic>
          </wp:inline>
        </w:drawing>
      </w:r>
      <w:r w:rsidR="00883889" w:rsidRPr="00784DCF">
        <w:rPr>
          <w:rFonts w:ascii="Times New Roman" w:hAnsi="Times New Roman" w:cs="Times New Roman"/>
          <w:b/>
          <w:bCs/>
        </w:rPr>
        <w:t>Supplemental Figure 2:</w:t>
      </w:r>
      <w:r w:rsidR="00883889" w:rsidRPr="00784DCF">
        <w:rPr>
          <w:rFonts w:ascii="Times New Roman" w:hAnsi="Times New Roman" w:cs="Times New Roman"/>
        </w:rPr>
        <w:t xml:space="preserve"> Repertoire of IMAC in only amoebozoan species that have either integrin alpha or beta. </w:t>
      </w:r>
      <w:r w:rsidR="00944DA6" w:rsidRPr="00784DCF">
        <w:rPr>
          <w:rFonts w:ascii="Times New Roman" w:hAnsi="Times New Roman" w:cs="Times New Roman"/>
        </w:rPr>
        <w:t>N</w:t>
      </w:r>
      <w:r w:rsidR="00883889" w:rsidRPr="00784DCF">
        <w:rPr>
          <w:rFonts w:ascii="Times New Roman" w:hAnsi="Times New Roman" w:cs="Times New Roman"/>
        </w:rPr>
        <w:t>ames of IMAC proteins are listed at the top and names of amoebozoan taxa are listed on side of the map. Arrows indicates amoebozoan species that have nearly complete set of IMAC proteins. Dark blue indicates the presence of a canonical IMAC protein, white indicates the absence of an IMAC protein and light blue indicates a truncated form of IMAC protein</w:t>
      </w:r>
    </w:p>
    <w:p w14:paraId="39C24E41" w14:textId="5411F03C" w:rsidR="00944DA6" w:rsidRPr="00784DCF" w:rsidRDefault="00944DA6" w:rsidP="00883889">
      <w:pPr>
        <w:rPr>
          <w:rFonts w:ascii="Times New Roman" w:hAnsi="Times New Roman" w:cs="Times New Roman"/>
        </w:rPr>
      </w:pPr>
    </w:p>
    <w:p w14:paraId="4B97902D" w14:textId="77777777" w:rsidR="00944DA6" w:rsidRPr="00784DCF" w:rsidRDefault="00944DA6" w:rsidP="00883889">
      <w:pPr>
        <w:rPr>
          <w:rFonts w:ascii="Times New Roman" w:hAnsi="Times New Roman" w:cs="Times New Roman"/>
        </w:rPr>
      </w:pPr>
    </w:p>
    <w:p w14:paraId="0B9F6685" w14:textId="41BB1294" w:rsidR="00883889" w:rsidRPr="00784DCF" w:rsidRDefault="009F5E52" w:rsidP="00883889">
      <w:pPr>
        <w:rPr>
          <w:rFonts w:ascii="Times New Roman" w:eastAsia="Times New Roman" w:hAnsi="Times New Roman" w:cs="Times New Roman"/>
        </w:rPr>
      </w:pPr>
      <w:r w:rsidRPr="00784DCF">
        <w:rPr>
          <w:rFonts w:ascii="Times New Roman" w:hAnsi="Times New Roman" w:cs="Times New Roman"/>
          <w:noProof/>
        </w:rPr>
        <w:lastRenderedPageBreak/>
        <w:drawing>
          <wp:inline distT="0" distB="0" distL="0" distR="0" wp14:anchorId="40C485B1" wp14:editId="5B3D41B7">
            <wp:extent cx="5943600" cy="3810000"/>
            <wp:effectExtent l="0" t="0" r="0" b="0"/>
            <wp:docPr id="4" name="Picture 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l_ITGA_ALL_TAXON_LINKIN_GLPD.pdf"/>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943600" cy="3810000"/>
                    </a:xfrm>
                    <a:prstGeom prst="rect">
                      <a:avLst/>
                    </a:prstGeom>
                  </pic:spPr>
                </pic:pic>
              </a:graphicData>
            </a:graphic>
          </wp:inline>
        </w:drawing>
      </w:r>
      <w:r w:rsidR="00883889" w:rsidRPr="00784DCF">
        <w:rPr>
          <w:rFonts w:ascii="Times New Roman" w:hAnsi="Times New Roman" w:cs="Times New Roman"/>
          <w:b/>
          <w:bCs/>
        </w:rPr>
        <w:t>Supplemental Figure 3:</w:t>
      </w:r>
      <w:r w:rsidR="00883889" w:rsidRPr="00784DCF">
        <w:rPr>
          <w:rFonts w:ascii="Times New Roman" w:hAnsi="Times New Roman" w:cs="Times New Roman"/>
        </w:rPr>
        <w:t xml:space="preserve"> </w:t>
      </w:r>
      <w:r w:rsidR="00883889" w:rsidRPr="00784DCF">
        <w:rPr>
          <w:rFonts w:ascii="Times New Roman" w:eastAsia="Times New Roman" w:hAnsi="Times New Roman" w:cs="Times New Roman"/>
          <w:color w:val="202020"/>
        </w:rPr>
        <w:t>Maximum like</w:t>
      </w:r>
      <w:r w:rsidR="005E557E" w:rsidRPr="00784DCF">
        <w:rPr>
          <w:rFonts w:ascii="Times New Roman" w:eastAsia="Times New Roman" w:hAnsi="Times New Roman" w:cs="Times New Roman"/>
          <w:color w:val="202020"/>
        </w:rPr>
        <w:t>li</w:t>
      </w:r>
      <w:r w:rsidR="00883889" w:rsidRPr="00784DCF">
        <w:rPr>
          <w:rFonts w:ascii="Times New Roman" w:eastAsia="Times New Roman" w:hAnsi="Times New Roman" w:cs="Times New Roman"/>
          <w:color w:val="202020"/>
        </w:rPr>
        <w:t xml:space="preserve">hood </w:t>
      </w:r>
      <w:r w:rsidR="00883889" w:rsidRPr="00784DCF">
        <w:rPr>
          <w:rFonts w:ascii="Times New Roman" w:hAnsi="Times New Roman" w:cs="Times New Roman"/>
        </w:rPr>
        <w:t xml:space="preserve">tree of ITA homolog and other cell adhesion molecules that contain beta-propellers. </w:t>
      </w:r>
      <w:r w:rsidR="00883889" w:rsidRPr="00784DCF">
        <w:rPr>
          <w:rFonts w:ascii="Times New Roman" w:eastAsia="Times New Roman" w:hAnsi="Times New Roman" w:cs="Times New Roman"/>
          <w:color w:val="202020"/>
        </w:rPr>
        <w:t xml:space="preserve">Bootstrap values ≥50 are shown on the branch points. Phylogenetic tree was built with </w:t>
      </w:r>
      <w:proofErr w:type="spellStart"/>
      <w:r w:rsidR="00883889" w:rsidRPr="00784DCF">
        <w:rPr>
          <w:rFonts w:ascii="Times New Roman" w:eastAsia="Times New Roman" w:hAnsi="Times New Roman" w:cs="Times New Roman"/>
          <w:color w:val="202020"/>
        </w:rPr>
        <w:t>IQtree</w:t>
      </w:r>
      <w:proofErr w:type="spellEnd"/>
      <w:r w:rsidR="00883889" w:rsidRPr="00784DCF">
        <w:rPr>
          <w:rFonts w:ascii="Times New Roman" w:eastAsia="Times New Roman" w:hAnsi="Times New Roman" w:cs="Times New Roman"/>
          <w:color w:val="202020"/>
        </w:rPr>
        <w:t xml:space="preserve"> v1.5.5 under </w:t>
      </w:r>
      <w:proofErr w:type="spellStart"/>
      <w:r w:rsidR="00883889" w:rsidRPr="00784DCF">
        <w:rPr>
          <w:rFonts w:ascii="Times New Roman" w:hAnsi="Times New Roman" w:cs="Times New Roman"/>
        </w:rPr>
        <w:t>under</w:t>
      </w:r>
      <w:proofErr w:type="spellEnd"/>
      <w:r w:rsidR="00883889" w:rsidRPr="00784DCF">
        <w:rPr>
          <w:rFonts w:ascii="Times New Roman" w:hAnsi="Times New Roman" w:cs="Times New Roman"/>
        </w:rPr>
        <w:t xml:space="preserve"> the </w:t>
      </w:r>
      <w:r w:rsidR="00883889" w:rsidRPr="00784DCF">
        <w:rPr>
          <w:rFonts w:ascii="Times New Roman" w:hAnsi="Times New Roman" w:cs="Times New Roman"/>
          <w:color w:val="000000"/>
          <w:lang w:eastAsia="en-US"/>
        </w:rPr>
        <w:t xml:space="preserve">LG+C60+F+G </w:t>
      </w:r>
      <w:r w:rsidR="00883889" w:rsidRPr="00784DCF">
        <w:rPr>
          <w:rFonts w:ascii="Times New Roman" w:hAnsi="Times New Roman" w:cs="Times New Roman"/>
        </w:rPr>
        <w:t xml:space="preserve">model of protein evolution ML bootstrap (MLBS) (1000 ultrafast BS reps) values respectively. The protein sequences were aligned by </w:t>
      </w:r>
      <w:proofErr w:type="spellStart"/>
      <w:r w:rsidR="00883889" w:rsidRPr="00784DCF">
        <w:rPr>
          <w:rFonts w:ascii="Times New Roman" w:hAnsi="Times New Roman" w:cs="Times New Roman"/>
          <w:smallCaps/>
        </w:rPr>
        <w:t>Mafft</w:t>
      </w:r>
      <w:proofErr w:type="spellEnd"/>
      <w:r w:rsidR="00883889" w:rsidRPr="00784DCF">
        <w:rPr>
          <w:rFonts w:ascii="Times New Roman" w:hAnsi="Times New Roman" w:cs="Times New Roman"/>
          <w:smallCaps/>
        </w:rPr>
        <w:t xml:space="preserve"> </w:t>
      </w:r>
      <w:r w:rsidR="00883889" w:rsidRPr="00784DCF">
        <w:rPr>
          <w:rFonts w:ascii="Times New Roman" w:hAnsi="Times New Roman" w:cs="Times New Roman"/>
        </w:rPr>
        <w:t xml:space="preserve">with the parameter </w:t>
      </w:r>
      <w:proofErr w:type="spellStart"/>
      <w:r w:rsidR="00883889" w:rsidRPr="00784DCF">
        <w:rPr>
          <w:rFonts w:ascii="Times New Roman" w:hAnsi="Times New Roman" w:cs="Times New Roman"/>
        </w:rPr>
        <w:t>linsi</w:t>
      </w:r>
      <w:proofErr w:type="spellEnd"/>
      <w:r w:rsidR="00883889" w:rsidRPr="00784DCF">
        <w:rPr>
          <w:rFonts w:ascii="Times New Roman" w:hAnsi="Times New Roman" w:cs="Times New Roman"/>
        </w:rPr>
        <w:t xml:space="preserve">, </w:t>
      </w:r>
      <w:proofErr w:type="spellStart"/>
      <w:r w:rsidR="00883889" w:rsidRPr="00784DCF">
        <w:rPr>
          <w:rFonts w:ascii="Times New Roman" w:hAnsi="Times New Roman" w:cs="Times New Roman"/>
        </w:rPr>
        <w:t>maxiterate</w:t>
      </w:r>
      <w:proofErr w:type="spellEnd"/>
      <w:r w:rsidR="00883889" w:rsidRPr="00784DCF">
        <w:rPr>
          <w:rFonts w:ascii="Times New Roman" w:hAnsi="Times New Roman" w:cs="Times New Roman"/>
        </w:rPr>
        <w:t xml:space="preserve"> 1000 and local pair. BMGE was used to mask the alignment with the parameter of gap penalty of 0.8. ITA homolog phylogenetic tree are rooted with </w:t>
      </w:r>
      <w:proofErr w:type="spellStart"/>
      <w:r w:rsidR="00883889" w:rsidRPr="00784DCF">
        <w:rPr>
          <w:rFonts w:ascii="Times New Roman" w:hAnsi="Times New Roman" w:cs="Times New Roman"/>
        </w:rPr>
        <w:t>Linkin</w:t>
      </w:r>
      <w:proofErr w:type="spellEnd"/>
      <w:r w:rsidR="00883889" w:rsidRPr="00784DCF">
        <w:rPr>
          <w:rFonts w:ascii="Times New Roman" w:hAnsi="Times New Roman" w:cs="Times New Roman"/>
        </w:rPr>
        <w:t xml:space="preserve"> protein. Amoebozoan ITA genes are mostly concentrated on a single clade (colored) except</w:t>
      </w:r>
      <w:r w:rsidR="005E557E" w:rsidRPr="00784DCF">
        <w:rPr>
          <w:rFonts w:ascii="Times New Roman" w:hAnsi="Times New Roman" w:cs="Times New Roman"/>
        </w:rPr>
        <w:t xml:space="preserve"> for the</w:t>
      </w:r>
      <w:r w:rsidR="00883889" w:rsidRPr="00784DCF">
        <w:rPr>
          <w:rFonts w:ascii="Times New Roman" w:hAnsi="Times New Roman" w:cs="Times New Roman"/>
        </w:rPr>
        <w:t xml:space="preserve"> </w:t>
      </w:r>
      <w:proofErr w:type="spellStart"/>
      <w:r w:rsidR="00883889" w:rsidRPr="00784DCF">
        <w:rPr>
          <w:rFonts w:ascii="Times New Roman" w:hAnsi="Times New Roman" w:cs="Times New Roman"/>
          <w:i/>
          <w:iCs/>
        </w:rPr>
        <w:t>Flabellula</w:t>
      </w:r>
      <w:proofErr w:type="spellEnd"/>
      <w:r w:rsidR="00883889" w:rsidRPr="00784DCF">
        <w:rPr>
          <w:rFonts w:ascii="Times New Roman" w:hAnsi="Times New Roman" w:cs="Times New Roman"/>
          <w:i/>
          <w:iCs/>
        </w:rPr>
        <w:t xml:space="preserve"> </w:t>
      </w:r>
      <w:proofErr w:type="spellStart"/>
      <w:r w:rsidR="00883889" w:rsidRPr="00784DCF">
        <w:rPr>
          <w:rFonts w:ascii="Times New Roman" w:hAnsi="Times New Roman" w:cs="Times New Roman"/>
          <w:i/>
          <w:iCs/>
        </w:rPr>
        <w:t>citata</w:t>
      </w:r>
      <w:proofErr w:type="spellEnd"/>
      <w:r w:rsidR="00883889" w:rsidRPr="00784DCF">
        <w:rPr>
          <w:rFonts w:ascii="Times New Roman" w:hAnsi="Times New Roman" w:cs="Times New Roman"/>
        </w:rPr>
        <w:t xml:space="preserve"> paralog</w:t>
      </w:r>
      <w:r w:rsidR="005E557E" w:rsidRPr="00784DCF">
        <w:rPr>
          <w:rFonts w:ascii="Times New Roman" w:hAnsi="Times New Roman" w:cs="Times New Roman"/>
        </w:rPr>
        <w:t>.</w:t>
      </w:r>
      <w:r w:rsidR="00883889" w:rsidRPr="00784DCF">
        <w:rPr>
          <w:rFonts w:ascii="Times New Roman" w:hAnsi="Times New Roman" w:cs="Times New Roman"/>
        </w:rPr>
        <w:t xml:space="preserve"> </w:t>
      </w:r>
    </w:p>
    <w:p w14:paraId="7D2CAAC5" w14:textId="772BE941" w:rsidR="00883889" w:rsidRPr="00784DCF" w:rsidRDefault="00883889" w:rsidP="00883889">
      <w:pPr>
        <w:rPr>
          <w:rFonts w:ascii="Times New Roman" w:hAnsi="Times New Roman" w:cs="Times New Roman"/>
        </w:rPr>
      </w:pPr>
    </w:p>
    <w:p w14:paraId="5FC472AF" w14:textId="77777777" w:rsidR="00AC0E7A" w:rsidRPr="00784DCF" w:rsidRDefault="00AC0E7A" w:rsidP="00883889">
      <w:pPr>
        <w:rPr>
          <w:rFonts w:ascii="Times New Roman" w:hAnsi="Times New Roman" w:cs="Times New Roman"/>
        </w:rPr>
      </w:pPr>
    </w:p>
    <w:p w14:paraId="10FA69F8" w14:textId="77777777" w:rsidR="00AC0E7A" w:rsidRPr="00784DCF" w:rsidRDefault="00AC0E7A" w:rsidP="00883889">
      <w:pPr>
        <w:rPr>
          <w:rFonts w:ascii="Times New Roman" w:hAnsi="Times New Roman" w:cs="Times New Roman"/>
        </w:rPr>
      </w:pPr>
    </w:p>
    <w:p w14:paraId="70C48EF7" w14:textId="77777777" w:rsidR="00AC0E7A" w:rsidRPr="00784DCF" w:rsidRDefault="00AC0E7A" w:rsidP="00883889">
      <w:pPr>
        <w:rPr>
          <w:rFonts w:ascii="Times New Roman" w:hAnsi="Times New Roman" w:cs="Times New Roman"/>
        </w:rPr>
      </w:pPr>
    </w:p>
    <w:p w14:paraId="7DD56729" w14:textId="77777777" w:rsidR="00AC0E7A" w:rsidRPr="00784DCF" w:rsidRDefault="00AC0E7A" w:rsidP="00883889">
      <w:pPr>
        <w:rPr>
          <w:rFonts w:ascii="Times New Roman" w:hAnsi="Times New Roman" w:cs="Times New Roman"/>
        </w:rPr>
      </w:pPr>
    </w:p>
    <w:p w14:paraId="796414B0" w14:textId="77777777" w:rsidR="00AC0E7A" w:rsidRPr="00784DCF" w:rsidRDefault="00AC0E7A" w:rsidP="00883889">
      <w:pPr>
        <w:rPr>
          <w:rFonts w:ascii="Times New Roman" w:hAnsi="Times New Roman" w:cs="Times New Roman"/>
        </w:rPr>
      </w:pPr>
    </w:p>
    <w:p w14:paraId="6DC158CA" w14:textId="77777777" w:rsidR="00AC0E7A" w:rsidRPr="00784DCF" w:rsidRDefault="00AC0E7A" w:rsidP="00883889">
      <w:pPr>
        <w:rPr>
          <w:rFonts w:ascii="Times New Roman" w:hAnsi="Times New Roman" w:cs="Times New Roman"/>
        </w:rPr>
      </w:pPr>
    </w:p>
    <w:p w14:paraId="778F2471" w14:textId="77777777" w:rsidR="00AC0E7A" w:rsidRPr="00784DCF" w:rsidRDefault="00AC0E7A" w:rsidP="00883889">
      <w:pPr>
        <w:rPr>
          <w:rFonts w:ascii="Times New Roman" w:hAnsi="Times New Roman" w:cs="Times New Roman"/>
        </w:rPr>
      </w:pPr>
    </w:p>
    <w:p w14:paraId="4EF1CBBD" w14:textId="77777777" w:rsidR="00AC0E7A" w:rsidRPr="00784DCF" w:rsidRDefault="00AC0E7A" w:rsidP="00883889">
      <w:pPr>
        <w:rPr>
          <w:rFonts w:ascii="Times New Roman" w:hAnsi="Times New Roman" w:cs="Times New Roman"/>
        </w:rPr>
      </w:pPr>
    </w:p>
    <w:p w14:paraId="07ED0F57" w14:textId="77777777" w:rsidR="00AC0E7A" w:rsidRPr="00784DCF" w:rsidRDefault="00AC0E7A" w:rsidP="00883889">
      <w:pPr>
        <w:rPr>
          <w:rFonts w:ascii="Times New Roman" w:hAnsi="Times New Roman" w:cs="Times New Roman"/>
        </w:rPr>
      </w:pPr>
    </w:p>
    <w:p w14:paraId="360FABC1" w14:textId="77777777" w:rsidR="00AC0E7A" w:rsidRPr="00784DCF" w:rsidRDefault="00AC0E7A" w:rsidP="00883889">
      <w:pPr>
        <w:rPr>
          <w:rFonts w:ascii="Times New Roman" w:hAnsi="Times New Roman" w:cs="Times New Roman"/>
        </w:rPr>
      </w:pPr>
    </w:p>
    <w:p w14:paraId="45C64F33" w14:textId="77777777" w:rsidR="00AC0E7A" w:rsidRPr="00784DCF" w:rsidRDefault="00AC0E7A" w:rsidP="00883889">
      <w:pPr>
        <w:rPr>
          <w:rFonts w:ascii="Times New Roman" w:hAnsi="Times New Roman" w:cs="Times New Roman"/>
        </w:rPr>
      </w:pPr>
    </w:p>
    <w:p w14:paraId="1EBD8F85" w14:textId="77777777" w:rsidR="00AC0E7A" w:rsidRPr="00784DCF" w:rsidRDefault="00AC0E7A" w:rsidP="00883889">
      <w:pPr>
        <w:rPr>
          <w:rFonts w:ascii="Times New Roman" w:hAnsi="Times New Roman" w:cs="Times New Roman"/>
        </w:rPr>
      </w:pPr>
    </w:p>
    <w:p w14:paraId="17AF7AC1" w14:textId="77777777" w:rsidR="00AC0E7A" w:rsidRPr="00784DCF" w:rsidRDefault="00AC0E7A" w:rsidP="00883889">
      <w:pPr>
        <w:rPr>
          <w:rFonts w:ascii="Times New Roman" w:hAnsi="Times New Roman" w:cs="Times New Roman"/>
        </w:rPr>
      </w:pPr>
    </w:p>
    <w:p w14:paraId="51F46831" w14:textId="77777777" w:rsidR="00AC0E7A" w:rsidRPr="00784DCF" w:rsidRDefault="00AC0E7A" w:rsidP="00883889">
      <w:pPr>
        <w:rPr>
          <w:rFonts w:ascii="Times New Roman" w:hAnsi="Times New Roman" w:cs="Times New Roman"/>
        </w:rPr>
      </w:pPr>
    </w:p>
    <w:p w14:paraId="537FEDF7" w14:textId="77777777" w:rsidR="00AC0E7A" w:rsidRPr="00784DCF" w:rsidRDefault="00AC0E7A" w:rsidP="00883889">
      <w:pPr>
        <w:rPr>
          <w:rFonts w:ascii="Times New Roman" w:hAnsi="Times New Roman" w:cs="Times New Roman"/>
        </w:rPr>
      </w:pPr>
    </w:p>
    <w:p w14:paraId="35A03915" w14:textId="1B7C96EE" w:rsidR="00883889" w:rsidRPr="00784DCF" w:rsidRDefault="009F5E52" w:rsidP="00883889">
      <w:pPr>
        <w:rPr>
          <w:rFonts w:ascii="Times New Roman" w:hAnsi="Times New Roman" w:cs="Times New Roman"/>
        </w:rPr>
      </w:pPr>
      <w:r w:rsidRPr="00784DCF">
        <w:rPr>
          <w:rFonts w:ascii="Times New Roman" w:hAnsi="Times New Roman" w:cs="Times New Roman"/>
          <w:noProof/>
        </w:rPr>
        <w:lastRenderedPageBreak/>
        <w:drawing>
          <wp:inline distT="0" distB="0" distL="0" distR="0" wp14:anchorId="15B6E801" wp14:editId="0E42E00C">
            <wp:extent cx="5943600" cy="46799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TGB_Sib.pdf"/>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943600" cy="4679950"/>
                    </a:xfrm>
                    <a:prstGeom prst="rect">
                      <a:avLst/>
                    </a:prstGeom>
                  </pic:spPr>
                </pic:pic>
              </a:graphicData>
            </a:graphic>
          </wp:inline>
        </w:drawing>
      </w:r>
      <w:r w:rsidR="00883889" w:rsidRPr="00784DCF">
        <w:rPr>
          <w:rFonts w:ascii="Times New Roman" w:hAnsi="Times New Roman" w:cs="Times New Roman"/>
          <w:b/>
          <w:bCs/>
        </w:rPr>
        <w:t>Supplemental Figure 4:</w:t>
      </w:r>
      <w:r w:rsidR="00883889" w:rsidRPr="00784DCF">
        <w:rPr>
          <w:rFonts w:ascii="Times New Roman" w:hAnsi="Times New Roman" w:cs="Times New Roman"/>
        </w:rPr>
        <w:t xml:space="preserve"> </w:t>
      </w:r>
      <w:r w:rsidR="00883889" w:rsidRPr="00784DCF">
        <w:rPr>
          <w:rFonts w:ascii="Times New Roman" w:eastAsia="Times New Roman" w:hAnsi="Times New Roman" w:cs="Times New Roman"/>
          <w:color w:val="202020"/>
        </w:rPr>
        <w:t>Maximum like</w:t>
      </w:r>
      <w:r w:rsidR="005E557E" w:rsidRPr="00784DCF">
        <w:rPr>
          <w:rFonts w:ascii="Times New Roman" w:eastAsia="Times New Roman" w:hAnsi="Times New Roman" w:cs="Times New Roman"/>
          <w:color w:val="202020"/>
        </w:rPr>
        <w:t>li</w:t>
      </w:r>
      <w:r w:rsidR="00883889" w:rsidRPr="00784DCF">
        <w:rPr>
          <w:rFonts w:ascii="Times New Roman" w:eastAsia="Times New Roman" w:hAnsi="Times New Roman" w:cs="Times New Roman"/>
          <w:color w:val="202020"/>
        </w:rPr>
        <w:t xml:space="preserve">hood </w:t>
      </w:r>
      <w:r w:rsidR="00883889" w:rsidRPr="00784DCF">
        <w:rPr>
          <w:rFonts w:ascii="Times New Roman" w:hAnsi="Times New Roman" w:cs="Times New Roman"/>
        </w:rPr>
        <w:t xml:space="preserve">tree of ITB homolog and Sib protein. </w:t>
      </w:r>
      <w:r w:rsidR="00883889" w:rsidRPr="00784DCF">
        <w:rPr>
          <w:rFonts w:ascii="Times New Roman" w:eastAsia="Times New Roman" w:hAnsi="Times New Roman" w:cs="Times New Roman"/>
          <w:color w:val="202020"/>
        </w:rPr>
        <w:t xml:space="preserve">Bootstrap values ≥50 are shown on the branch points. Phylogenetic tree was built with </w:t>
      </w:r>
      <w:proofErr w:type="spellStart"/>
      <w:r w:rsidR="00883889" w:rsidRPr="00784DCF">
        <w:rPr>
          <w:rFonts w:ascii="Times New Roman" w:eastAsia="Times New Roman" w:hAnsi="Times New Roman" w:cs="Times New Roman"/>
          <w:color w:val="202020"/>
        </w:rPr>
        <w:t>IQtree</w:t>
      </w:r>
      <w:proofErr w:type="spellEnd"/>
      <w:r w:rsidR="00883889" w:rsidRPr="00784DCF">
        <w:rPr>
          <w:rFonts w:ascii="Times New Roman" w:eastAsia="Times New Roman" w:hAnsi="Times New Roman" w:cs="Times New Roman"/>
          <w:color w:val="202020"/>
        </w:rPr>
        <w:t xml:space="preserve"> v1.5.0 under </w:t>
      </w:r>
      <w:r w:rsidR="00883889" w:rsidRPr="00784DCF">
        <w:rPr>
          <w:rFonts w:ascii="Times New Roman" w:hAnsi="Times New Roman" w:cs="Times New Roman"/>
        </w:rPr>
        <w:t xml:space="preserve">the </w:t>
      </w:r>
      <w:r w:rsidR="00883889" w:rsidRPr="00784DCF">
        <w:rPr>
          <w:rFonts w:ascii="Times New Roman" w:hAnsi="Times New Roman" w:cs="Times New Roman"/>
          <w:color w:val="000000"/>
          <w:lang w:eastAsia="en-US"/>
        </w:rPr>
        <w:t xml:space="preserve">LG+C60+F+G </w:t>
      </w:r>
      <w:r w:rsidR="00883889" w:rsidRPr="00784DCF">
        <w:rPr>
          <w:rFonts w:ascii="Times New Roman" w:hAnsi="Times New Roman" w:cs="Times New Roman"/>
        </w:rPr>
        <w:t xml:space="preserve">model of protein evolution ML bootstrap (MLBS) (1000 ultrafast BS reps) values respectively. The protein sequences were aligned by </w:t>
      </w:r>
      <w:proofErr w:type="spellStart"/>
      <w:r w:rsidR="00883889" w:rsidRPr="00784DCF">
        <w:rPr>
          <w:rFonts w:ascii="Times New Roman" w:hAnsi="Times New Roman" w:cs="Times New Roman"/>
          <w:smallCaps/>
        </w:rPr>
        <w:t>Mafft</w:t>
      </w:r>
      <w:proofErr w:type="spellEnd"/>
      <w:r w:rsidR="00883889" w:rsidRPr="00784DCF">
        <w:rPr>
          <w:rFonts w:ascii="Times New Roman" w:hAnsi="Times New Roman" w:cs="Times New Roman"/>
          <w:smallCaps/>
        </w:rPr>
        <w:t xml:space="preserve"> </w:t>
      </w:r>
      <w:r w:rsidR="00883889" w:rsidRPr="00784DCF">
        <w:rPr>
          <w:rFonts w:ascii="Times New Roman" w:hAnsi="Times New Roman" w:cs="Times New Roman"/>
        </w:rPr>
        <w:t xml:space="preserve">with the parameter </w:t>
      </w:r>
      <w:proofErr w:type="spellStart"/>
      <w:r w:rsidR="00883889" w:rsidRPr="00784DCF">
        <w:rPr>
          <w:rFonts w:ascii="Times New Roman" w:hAnsi="Times New Roman" w:cs="Times New Roman"/>
        </w:rPr>
        <w:t>linsi</w:t>
      </w:r>
      <w:proofErr w:type="spellEnd"/>
      <w:r w:rsidR="00883889" w:rsidRPr="00784DCF">
        <w:rPr>
          <w:rFonts w:ascii="Times New Roman" w:hAnsi="Times New Roman" w:cs="Times New Roman"/>
        </w:rPr>
        <w:t xml:space="preserve">, </w:t>
      </w:r>
      <w:proofErr w:type="spellStart"/>
      <w:r w:rsidR="00883889" w:rsidRPr="00784DCF">
        <w:rPr>
          <w:rFonts w:ascii="Times New Roman" w:hAnsi="Times New Roman" w:cs="Times New Roman"/>
        </w:rPr>
        <w:t>maxiterate</w:t>
      </w:r>
      <w:proofErr w:type="spellEnd"/>
      <w:r w:rsidR="00883889" w:rsidRPr="00784DCF">
        <w:rPr>
          <w:rFonts w:ascii="Times New Roman" w:hAnsi="Times New Roman" w:cs="Times New Roman"/>
        </w:rPr>
        <w:t xml:space="preserve"> 1000 and local pair. BMGE was used to mask the alignment with the parameter of gap penalty of 0.6. ITB homolog phylogenetic tree are rooted with Sib protein. Amoebozoan ITB genes are mostly concentrated on a single clade (colored). </w:t>
      </w:r>
    </w:p>
    <w:p w14:paraId="5EBABBA9" w14:textId="0BFF4A16" w:rsidR="00883889" w:rsidRPr="00784DCF" w:rsidRDefault="00883889" w:rsidP="00883889">
      <w:pPr>
        <w:rPr>
          <w:rFonts w:ascii="Times New Roman" w:hAnsi="Times New Roman" w:cs="Times New Roman"/>
        </w:rPr>
      </w:pPr>
    </w:p>
    <w:p w14:paraId="4AA6B338" w14:textId="77777777" w:rsidR="00AC0E7A" w:rsidRPr="00784DCF" w:rsidRDefault="00AC0E7A" w:rsidP="00883889">
      <w:pPr>
        <w:tabs>
          <w:tab w:val="left" w:pos="720"/>
        </w:tabs>
        <w:rPr>
          <w:rFonts w:ascii="Times New Roman" w:hAnsi="Times New Roman" w:cs="Times New Roman"/>
        </w:rPr>
      </w:pPr>
    </w:p>
    <w:p w14:paraId="578CD0C7" w14:textId="77777777" w:rsidR="00AC0E7A" w:rsidRPr="00784DCF" w:rsidRDefault="00AC0E7A" w:rsidP="00883889">
      <w:pPr>
        <w:tabs>
          <w:tab w:val="left" w:pos="720"/>
        </w:tabs>
        <w:rPr>
          <w:rFonts w:ascii="Times New Roman" w:hAnsi="Times New Roman" w:cs="Times New Roman"/>
        </w:rPr>
      </w:pPr>
    </w:p>
    <w:p w14:paraId="31D23AAE" w14:textId="77777777" w:rsidR="00AC0E7A" w:rsidRPr="00784DCF" w:rsidRDefault="00AC0E7A" w:rsidP="00883889">
      <w:pPr>
        <w:tabs>
          <w:tab w:val="left" w:pos="720"/>
        </w:tabs>
        <w:rPr>
          <w:rFonts w:ascii="Times New Roman" w:hAnsi="Times New Roman" w:cs="Times New Roman"/>
        </w:rPr>
      </w:pPr>
    </w:p>
    <w:p w14:paraId="576DB0F7" w14:textId="77777777" w:rsidR="00AC0E7A" w:rsidRPr="00784DCF" w:rsidRDefault="00AC0E7A" w:rsidP="00883889">
      <w:pPr>
        <w:tabs>
          <w:tab w:val="left" w:pos="720"/>
        </w:tabs>
        <w:rPr>
          <w:rFonts w:ascii="Times New Roman" w:hAnsi="Times New Roman" w:cs="Times New Roman"/>
        </w:rPr>
      </w:pPr>
    </w:p>
    <w:p w14:paraId="52C12FD9" w14:textId="77777777" w:rsidR="00AC0E7A" w:rsidRPr="00784DCF" w:rsidRDefault="00AC0E7A" w:rsidP="00883889">
      <w:pPr>
        <w:tabs>
          <w:tab w:val="left" w:pos="720"/>
        </w:tabs>
        <w:rPr>
          <w:rFonts w:ascii="Times New Roman" w:hAnsi="Times New Roman" w:cs="Times New Roman"/>
        </w:rPr>
      </w:pPr>
    </w:p>
    <w:p w14:paraId="636948F6" w14:textId="77777777" w:rsidR="00AC0E7A" w:rsidRPr="00784DCF" w:rsidRDefault="00AC0E7A" w:rsidP="00883889">
      <w:pPr>
        <w:tabs>
          <w:tab w:val="left" w:pos="720"/>
        </w:tabs>
        <w:rPr>
          <w:rFonts w:ascii="Times New Roman" w:hAnsi="Times New Roman" w:cs="Times New Roman"/>
        </w:rPr>
      </w:pPr>
    </w:p>
    <w:p w14:paraId="60672029" w14:textId="77777777" w:rsidR="00AC0E7A" w:rsidRPr="00784DCF" w:rsidRDefault="00AC0E7A" w:rsidP="00883889">
      <w:pPr>
        <w:tabs>
          <w:tab w:val="left" w:pos="720"/>
        </w:tabs>
        <w:rPr>
          <w:rFonts w:ascii="Times New Roman" w:hAnsi="Times New Roman" w:cs="Times New Roman"/>
        </w:rPr>
      </w:pPr>
    </w:p>
    <w:p w14:paraId="79ED7AD7" w14:textId="77777777" w:rsidR="00AC0E7A" w:rsidRPr="00784DCF" w:rsidRDefault="00AC0E7A" w:rsidP="00883889">
      <w:pPr>
        <w:tabs>
          <w:tab w:val="left" w:pos="720"/>
        </w:tabs>
        <w:rPr>
          <w:rFonts w:ascii="Times New Roman" w:hAnsi="Times New Roman" w:cs="Times New Roman"/>
        </w:rPr>
      </w:pPr>
    </w:p>
    <w:p w14:paraId="445FD5D4" w14:textId="77777777" w:rsidR="00AC0E7A" w:rsidRPr="00784DCF" w:rsidRDefault="00AC0E7A" w:rsidP="00883889">
      <w:pPr>
        <w:tabs>
          <w:tab w:val="left" w:pos="720"/>
        </w:tabs>
        <w:rPr>
          <w:rFonts w:ascii="Times New Roman" w:hAnsi="Times New Roman" w:cs="Times New Roman"/>
        </w:rPr>
      </w:pPr>
    </w:p>
    <w:p w14:paraId="722B7F30" w14:textId="77777777" w:rsidR="00AC0E7A" w:rsidRPr="00784DCF" w:rsidRDefault="00AC0E7A" w:rsidP="00883889">
      <w:pPr>
        <w:tabs>
          <w:tab w:val="left" w:pos="720"/>
        </w:tabs>
        <w:rPr>
          <w:rFonts w:ascii="Times New Roman" w:hAnsi="Times New Roman" w:cs="Times New Roman"/>
        </w:rPr>
      </w:pPr>
    </w:p>
    <w:p w14:paraId="710FDBBE" w14:textId="1B65547C" w:rsidR="00AC0E7A" w:rsidRPr="00784DCF" w:rsidRDefault="009F5E52" w:rsidP="00883889">
      <w:pPr>
        <w:tabs>
          <w:tab w:val="left" w:pos="720"/>
        </w:tabs>
        <w:rPr>
          <w:rFonts w:ascii="Times New Roman" w:hAnsi="Times New Roman" w:cs="Times New Roman"/>
        </w:rPr>
      </w:pPr>
      <w:r w:rsidRPr="00784DCF">
        <w:rPr>
          <w:rFonts w:ascii="Times New Roman" w:hAnsi="Times New Roman" w:cs="Times New Roman"/>
          <w:noProof/>
        </w:rPr>
        <w:lastRenderedPageBreak/>
        <w:drawing>
          <wp:inline distT="0" distB="0" distL="0" distR="0" wp14:anchorId="1966D3B8" wp14:editId="199BF586">
            <wp:extent cx="5943600" cy="63157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TGA_obazoan_motif.pdf"/>
                    <pic:cNvPicPr/>
                  </pic:nvPicPr>
                  <pic:blipFill>
                    <a:blip r:embed="rId110">
                      <a:extLst>
                        <a:ext uri="{28A0092B-C50C-407E-A947-70E740481C1C}">
                          <a14:useLocalDpi xmlns:a14="http://schemas.microsoft.com/office/drawing/2010/main" val="0"/>
                        </a:ext>
                      </a:extLst>
                    </a:blip>
                    <a:stretch>
                      <a:fillRect/>
                    </a:stretch>
                  </pic:blipFill>
                  <pic:spPr>
                    <a:xfrm>
                      <a:off x="0" y="0"/>
                      <a:ext cx="5943600" cy="6315710"/>
                    </a:xfrm>
                    <a:prstGeom prst="rect">
                      <a:avLst/>
                    </a:prstGeom>
                  </pic:spPr>
                </pic:pic>
              </a:graphicData>
            </a:graphic>
          </wp:inline>
        </w:drawing>
      </w:r>
    </w:p>
    <w:p w14:paraId="3CBE24DA" w14:textId="2E601FAF" w:rsidR="00883889" w:rsidRPr="00784DCF" w:rsidRDefault="00883889" w:rsidP="00883889">
      <w:pPr>
        <w:tabs>
          <w:tab w:val="left" w:pos="720"/>
        </w:tabs>
        <w:rPr>
          <w:rFonts w:ascii="Times New Roman" w:hAnsi="Times New Roman" w:cs="Times New Roman"/>
        </w:rPr>
      </w:pPr>
      <w:r w:rsidRPr="00784DCF">
        <w:rPr>
          <w:rFonts w:ascii="Times New Roman" w:hAnsi="Times New Roman" w:cs="Times New Roman"/>
          <w:b/>
          <w:bCs/>
        </w:rPr>
        <w:t>Supplemental Figure 6:</w:t>
      </w:r>
      <w:r w:rsidRPr="00784DCF">
        <w:rPr>
          <w:rFonts w:ascii="Times New Roman" w:hAnsi="Times New Roman" w:cs="Times New Roman"/>
        </w:rPr>
        <w:t xml:space="preserve"> </w:t>
      </w:r>
      <w:r w:rsidRPr="00784DCF">
        <w:rPr>
          <w:rFonts w:ascii="Times New Roman" w:hAnsi="Times New Roman" w:cs="Times New Roman"/>
          <w:color w:val="000000"/>
          <w:shd w:val="clear" w:color="auto" w:fill="FFFFFF"/>
        </w:rPr>
        <w:t xml:space="preserve">Most significantly enriched motifs in </w:t>
      </w:r>
      <w:proofErr w:type="spellStart"/>
      <w:r w:rsidRPr="00784DCF">
        <w:rPr>
          <w:rFonts w:ascii="Times New Roman" w:hAnsi="Times New Roman" w:cs="Times New Roman"/>
        </w:rPr>
        <w:t>Obazoan</w:t>
      </w:r>
      <w:proofErr w:type="spellEnd"/>
      <w:r w:rsidRPr="00784DCF">
        <w:rPr>
          <w:rFonts w:ascii="Times New Roman" w:hAnsi="Times New Roman" w:cs="Times New Roman"/>
        </w:rPr>
        <w:t xml:space="preserve"> </w:t>
      </w:r>
      <w:r w:rsidRPr="00784DCF">
        <w:rPr>
          <w:rFonts w:ascii="Times New Roman" w:hAnsi="Times New Roman" w:cs="Times New Roman"/>
          <w:color w:val="000000"/>
          <w:shd w:val="clear" w:color="auto" w:fill="FFFFFF"/>
        </w:rPr>
        <w:t>ITA, obtained by MEME</w:t>
      </w:r>
      <w:r w:rsidR="005E557E" w:rsidRPr="00784DCF">
        <w:rPr>
          <w:rFonts w:ascii="Times New Roman" w:hAnsi="Times New Roman" w:cs="Times New Roman"/>
          <w:color w:val="000000"/>
          <w:shd w:val="clear" w:color="auto" w:fill="FFFFFF"/>
        </w:rPr>
        <w:t>-suite</w:t>
      </w:r>
      <w:r w:rsidRPr="00784DCF">
        <w:rPr>
          <w:rFonts w:ascii="Times New Roman" w:hAnsi="Times New Roman" w:cs="Times New Roman"/>
          <w:color w:val="000000"/>
          <w:shd w:val="clear" w:color="auto" w:fill="FFFFFF"/>
        </w:rPr>
        <w:t>. (</w:t>
      </w:r>
      <w:r w:rsidRPr="00784DCF">
        <w:rPr>
          <w:rFonts w:ascii="Times New Roman" w:hAnsi="Times New Roman" w:cs="Times New Roman"/>
          <w:b/>
          <w:bCs/>
          <w:color w:val="000000"/>
          <w:shd w:val="clear" w:color="auto" w:fill="FFFFFF"/>
        </w:rPr>
        <w:t>A</w:t>
      </w:r>
      <w:r w:rsidRPr="00784DCF">
        <w:rPr>
          <w:rFonts w:ascii="Times New Roman" w:hAnsi="Times New Roman" w:cs="Times New Roman"/>
          <w:color w:val="000000"/>
          <w:shd w:val="clear" w:color="auto" w:fill="FFFFFF"/>
        </w:rPr>
        <w:t xml:space="preserve">) Consensus cation motif and FG-GAP obtained by RNA-seq for an </w:t>
      </w:r>
      <w:proofErr w:type="spellStart"/>
      <w:r w:rsidRPr="00784DCF">
        <w:rPr>
          <w:rFonts w:ascii="Times New Roman" w:hAnsi="Times New Roman" w:cs="Times New Roman"/>
          <w:color w:val="000000"/>
          <w:shd w:val="clear" w:color="auto" w:fill="FFFFFF"/>
        </w:rPr>
        <w:t>Obazoan</w:t>
      </w:r>
      <w:proofErr w:type="spellEnd"/>
      <w:r w:rsidRPr="00784DCF">
        <w:rPr>
          <w:rFonts w:ascii="Times New Roman" w:hAnsi="Times New Roman" w:cs="Times New Roman"/>
          <w:color w:val="000000"/>
          <w:shd w:val="clear" w:color="auto" w:fill="FFFFFF"/>
        </w:rPr>
        <w:t xml:space="preserve"> ITA, (</w:t>
      </w:r>
      <w:r w:rsidRPr="00784DCF">
        <w:rPr>
          <w:rFonts w:ascii="Times New Roman" w:hAnsi="Times New Roman" w:cs="Times New Roman"/>
          <w:b/>
          <w:color w:val="000000"/>
          <w:shd w:val="clear" w:color="auto" w:fill="FFFFFF"/>
        </w:rPr>
        <w:t>B</w:t>
      </w:r>
      <w:r w:rsidRPr="00784DCF">
        <w:rPr>
          <w:rFonts w:ascii="Times New Roman" w:hAnsi="Times New Roman" w:cs="Times New Roman"/>
          <w:color w:val="000000"/>
          <w:shd w:val="clear" w:color="auto" w:fill="FFFFFF"/>
        </w:rPr>
        <w:t xml:space="preserve">) EGF motif found exclusively in </w:t>
      </w:r>
      <w:proofErr w:type="spellStart"/>
      <w:r w:rsidRPr="00784DCF">
        <w:rPr>
          <w:rFonts w:ascii="Times New Roman" w:hAnsi="Times New Roman" w:cs="Times New Roman"/>
          <w:i/>
          <w:color w:val="000000"/>
          <w:shd w:val="clear" w:color="auto" w:fill="FFFFFF"/>
        </w:rPr>
        <w:t>Ministeria</w:t>
      </w:r>
      <w:proofErr w:type="spellEnd"/>
      <w:r w:rsidRPr="00784DCF">
        <w:rPr>
          <w:rFonts w:ascii="Times New Roman" w:hAnsi="Times New Roman" w:cs="Times New Roman"/>
          <w:i/>
          <w:color w:val="000000"/>
          <w:shd w:val="clear" w:color="auto" w:fill="FFFFFF"/>
        </w:rPr>
        <w:t xml:space="preserve"> </w:t>
      </w:r>
      <w:proofErr w:type="spellStart"/>
      <w:r w:rsidRPr="00784DCF">
        <w:rPr>
          <w:rFonts w:ascii="Times New Roman" w:hAnsi="Times New Roman" w:cs="Times New Roman"/>
          <w:i/>
          <w:color w:val="000000"/>
          <w:shd w:val="clear" w:color="auto" w:fill="FFFFFF"/>
        </w:rPr>
        <w:t>vibrans</w:t>
      </w:r>
      <w:proofErr w:type="spellEnd"/>
      <w:r w:rsidRPr="00784DCF">
        <w:rPr>
          <w:rFonts w:ascii="Times New Roman" w:hAnsi="Times New Roman" w:cs="Times New Roman"/>
          <w:color w:val="000000"/>
          <w:shd w:val="clear" w:color="auto" w:fill="FFFFFF"/>
        </w:rPr>
        <w:t xml:space="preserve"> (</w:t>
      </w:r>
      <w:r w:rsidRPr="00784DCF">
        <w:rPr>
          <w:rFonts w:ascii="Times New Roman" w:hAnsi="Times New Roman" w:cs="Times New Roman"/>
          <w:b/>
          <w:color w:val="000000"/>
          <w:shd w:val="clear" w:color="auto" w:fill="FFFFFF"/>
        </w:rPr>
        <w:t>C</w:t>
      </w:r>
      <w:r w:rsidRPr="00784DCF">
        <w:rPr>
          <w:rFonts w:ascii="Times New Roman" w:hAnsi="Times New Roman" w:cs="Times New Roman"/>
          <w:color w:val="000000"/>
          <w:shd w:val="clear" w:color="auto" w:fill="FFFFFF"/>
        </w:rPr>
        <w:t xml:space="preserve">) </w:t>
      </w:r>
      <w:r w:rsidRPr="00784DCF">
        <w:rPr>
          <w:rFonts w:ascii="Times New Roman" w:hAnsi="Times New Roman" w:cs="Times New Roman"/>
        </w:rPr>
        <w:t xml:space="preserve">GFFKR motif found in Obazoa, </w:t>
      </w:r>
      <w:r w:rsidRPr="00784DCF">
        <w:rPr>
          <w:rFonts w:ascii="Times New Roman" w:hAnsi="Times New Roman" w:cs="Times New Roman"/>
          <w:color w:val="000000"/>
          <w:shd w:val="clear" w:color="auto" w:fill="FFFFFF"/>
        </w:rPr>
        <w:t>(</w:t>
      </w:r>
      <w:r w:rsidRPr="00784DCF">
        <w:rPr>
          <w:rFonts w:ascii="Times New Roman" w:hAnsi="Times New Roman" w:cs="Times New Roman"/>
          <w:b/>
          <w:bCs/>
          <w:color w:val="000000"/>
          <w:shd w:val="clear" w:color="auto" w:fill="FFFFFF"/>
        </w:rPr>
        <w:t>D</w:t>
      </w:r>
      <w:r w:rsidRPr="00784DCF">
        <w:rPr>
          <w:rFonts w:ascii="Times New Roman" w:hAnsi="Times New Roman" w:cs="Times New Roman"/>
          <w:color w:val="000000"/>
          <w:shd w:val="clear" w:color="auto" w:fill="FFFFFF"/>
        </w:rPr>
        <w:t xml:space="preserve">) </w:t>
      </w:r>
      <w:r w:rsidRPr="00784DCF">
        <w:rPr>
          <w:rFonts w:ascii="Times New Roman" w:hAnsi="Times New Roman" w:cs="Times New Roman"/>
        </w:rPr>
        <w:t>immunoglobulin like motif found in Obazoa.</w:t>
      </w:r>
    </w:p>
    <w:p w14:paraId="65988C98" w14:textId="5EEB45D6" w:rsidR="00883889" w:rsidRPr="00784DCF" w:rsidRDefault="00883889" w:rsidP="00883889">
      <w:pPr>
        <w:rPr>
          <w:rFonts w:ascii="Times New Roman" w:hAnsi="Times New Roman" w:cs="Times New Roman"/>
        </w:rPr>
      </w:pPr>
    </w:p>
    <w:p w14:paraId="28569569" w14:textId="18E3438E" w:rsidR="00883889" w:rsidRPr="00784DCF" w:rsidRDefault="009F5E52" w:rsidP="00883889">
      <w:pPr>
        <w:tabs>
          <w:tab w:val="left" w:pos="720"/>
        </w:tabs>
        <w:jc w:val="both"/>
        <w:outlineLvl w:val="0"/>
        <w:rPr>
          <w:rFonts w:ascii="Times New Roman" w:hAnsi="Times New Roman" w:cs="Times New Roman"/>
        </w:rPr>
      </w:pPr>
      <w:r w:rsidRPr="00784DCF">
        <w:rPr>
          <w:rFonts w:ascii="Times New Roman" w:hAnsi="Times New Roman" w:cs="Times New Roman"/>
          <w:noProof/>
        </w:rPr>
        <w:lastRenderedPageBreak/>
        <w:drawing>
          <wp:inline distT="0" distB="0" distL="0" distR="0" wp14:anchorId="61A36517" wp14:editId="6A446D7C">
            <wp:extent cx="5943600" cy="35007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aozoan_ITGB_motif.pdf"/>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943600" cy="3500755"/>
                    </a:xfrm>
                    <a:prstGeom prst="rect">
                      <a:avLst/>
                    </a:prstGeom>
                  </pic:spPr>
                </pic:pic>
              </a:graphicData>
            </a:graphic>
          </wp:inline>
        </w:drawing>
      </w:r>
      <w:r w:rsidR="00883889" w:rsidRPr="00784DCF">
        <w:rPr>
          <w:rFonts w:ascii="Times New Roman" w:hAnsi="Times New Roman" w:cs="Times New Roman"/>
          <w:b/>
          <w:bCs/>
        </w:rPr>
        <w:t>Supplemental Figure 7:</w:t>
      </w:r>
      <w:r w:rsidR="00883889" w:rsidRPr="00784DCF">
        <w:rPr>
          <w:rFonts w:ascii="Times New Roman" w:hAnsi="Times New Roman" w:cs="Times New Roman"/>
        </w:rPr>
        <w:t xml:space="preserve"> </w:t>
      </w:r>
      <w:r w:rsidR="00883889" w:rsidRPr="00784DCF">
        <w:rPr>
          <w:rFonts w:ascii="Times New Roman" w:hAnsi="Times New Roman" w:cs="Times New Roman"/>
          <w:color w:val="000000"/>
          <w:shd w:val="clear" w:color="auto" w:fill="FFFFFF"/>
        </w:rPr>
        <w:t xml:space="preserve">Most significantly enriched motifs in </w:t>
      </w:r>
      <w:proofErr w:type="spellStart"/>
      <w:r w:rsidR="00883889" w:rsidRPr="00784DCF">
        <w:rPr>
          <w:rFonts w:ascii="Times New Roman" w:hAnsi="Times New Roman" w:cs="Times New Roman"/>
          <w:color w:val="000000"/>
          <w:shd w:val="clear" w:color="auto" w:fill="FFFFFF"/>
        </w:rPr>
        <w:t>Obazoan</w:t>
      </w:r>
      <w:proofErr w:type="spellEnd"/>
      <w:r w:rsidR="00883889" w:rsidRPr="00784DCF">
        <w:rPr>
          <w:rFonts w:ascii="Times New Roman" w:hAnsi="Times New Roman" w:cs="Times New Roman"/>
          <w:color w:val="000000"/>
          <w:shd w:val="clear" w:color="auto" w:fill="FFFFFF"/>
        </w:rPr>
        <w:t xml:space="preserve"> ITB, obtained by MEME. (</w:t>
      </w:r>
      <w:r w:rsidR="00883889" w:rsidRPr="00784DCF">
        <w:rPr>
          <w:rFonts w:ascii="Times New Roman" w:hAnsi="Times New Roman" w:cs="Times New Roman"/>
          <w:b/>
          <w:bCs/>
          <w:color w:val="000000"/>
          <w:shd w:val="clear" w:color="auto" w:fill="FFFFFF"/>
        </w:rPr>
        <w:t>A</w:t>
      </w:r>
      <w:r w:rsidR="00883889" w:rsidRPr="00784DCF">
        <w:rPr>
          <w:rFonts w:ascii="Times New Roman" w:hAnsi="Times New Roman" w:cs="Times New Roman"/>
          <w:color w:val="000000"/>
          <w:shd w:val="clear" w:color="auto" w:fill="FFFFFF"/>
        </w:rPr>
        <w:t>-</w:t>
      </w:r>
      <w:r w:rsidR="00883889" w:rsidRPr="00784DCF">
        <w:rPr>
          <w:rFonts w:ascii="Times New Roman" w:hAnsi="Times New Roman" w:cs="Times New Roman"/>
          <w:b/>
          <w:color w:val="000000"/>
          <w:shd w:val="clear" w:color="auto" w:fill="FFFFFF"/>
        </w:rPr>
        <w:t>D</w:t>
      </w:r>
      <w:r w:rsidR="00883889" w:rsidRPr="00784DCF">
        <w:rPr>
          <w:rFonts w:ascii="Times New Roman" w:hAnsi="Times New Roman" w:cs="Times New Roman"/>
          <w:color w:val="000000"/>
          <w:shd w:val="clear" w:color="auto" w:fill="FFFFFF"/>
        </w:rPr>
        <w:t>) Cation binding motifs (</w:t>
      </w:r>
      <w:r w:rsidR="00883889" w:rsidRPr="00784DCF">
        <w:rPr>
          <w:rFonts w:ascii="Times New Roman" w:hAnsi="Times New Roman" w:cs="Times New Roman"/>
          <w:b/>
          <w:color w:val="000000"/>
          <w:shd w:val="clear" w:color="auto" w:fill="FFFFFF"/>
        </w:rPr>
        <w:t>A</w:t>
      </w:r>
      <w:r w:rsidR="00883889" w:rsidRPr="00784DCF">
        <w:rPr>
          <w:rFonts w:ascii="Times New Roman" w:hAnsi="Times New Roman" w:cs="Times New Roman"/>
          <w:color w:val="000000"/>
          <w:shd w:val="clear" w:color="auto" w:fill="FFFFFF"/>
        </w:rPr>
        <w:t>) MIDAS binding motif DXSXS (</w:t>
      </w:r>
      <w:r w:rsidR="00883889" w:rsidRPr="00784DCF">
        <w:rPr>
          <w:rFonts w:ascii="Times New Roman" w:hAnsi="Times New Roman" w:cs="Times New Roman"/>
          <w:b/>
          <w:color w:val="000000"/>
          <w:shd w:val="clear" w:color="auto" w:fill="FFFFFF"/>
        </w:rPr>
        <w:t>B</w:t>
      </w:r>
      <w:r w:rsidR="00883889" w:rsidRPr="00784DCF">
        <w:rPr>
          <w:rFonts w:ascii="Times New Roman" w:hAnsi="Times New Roman" w:cs="Times New Roman"/>
          <w:color w:val="000000"/>
          <w:shd w:val="clear" w:color="auto" w:fill="FFFFFF"/>
        </w:rPr>
        <w:t xml:space="preserve">) </w:t>
      </w:r>
      <w:r w:rsidR="00883889" w:rsidRPr="00784DCF">
        <w:rPr>
          <w:rFonts w:ascii="Times New Roman" w:hAnsi="Times New Roman" w:cs="Times New Roman"/>
        </w:rPr>
        <w:t xml:space="preserve">Possible fifth position of MIDAS and ADMIDAS, </w:t>
      </w:r>
      <w:r w:rsidR="00883889" w:rsidRPr="00784DCF">
        <w:rPr>
          <w:rFonts w:ascii="Times New Roman" w:hAnsi="Times New Roman" w:cs="Times New Roman"/>
          <w:color w:val="000000"/>
          <w:shd w:val="clear" w:color="auto" w:fill="FFFFFF"/>
        </w:rPr>
        <w:t>(</w:t>
      </w:r>
      <w:r w:rsidR="00883889" w:rsidRPr="00784DCF">
        <w:rPr>
          <w:rFonts w:ascii="Times New Roman" w:hAnsi="Times New Roman" w:cs="Times New Roman"/>
          <w:b/>
          <w:bCs/>
          <w:color w:val="000000"/>
          <w:shd w:val="clear" w:color="auto" w:fill="FFFFFF"/>
        </w:rPr>
        <w:t>C</w:t>
      </w:r>
      <w:r w:rsidR="00883889" w:rsidRPr="00784DCF">
        <w:rPr>
          <w:rFonts w:ascii="Times New Roman" w:hAnsi="Times New Roman" w:cs="Times New Roman"/>
          <w:color w:val="000000"/>
          <w:shd w:val="clear" w:color="auto" w:fill="FFFFFF"/>
        </w:rPr>
        <w:t xml:space="preserve">) </w:t>
      </w:r>
      <w:r w:rsidR="00883889" w:rsidRPr="00784DCF">
        <w:rPr>
          <w:rFonts w:ascii="Times New Roman" w:hAnsi="Times New Roman" w:cs="Times New Roman"/>
        </w:rPr>
        <w:t xml:space="preserve">ITB </w:t>
      </w:r>
      <w:proofErr w:type="spellStart"/>
      <w:r w:rsidR="00883889" w:rsidRPr="00784DCF">
        <w:rPr>
          <w:rFonts w:ascii="Times New Roman" w:hAnsi="Times New Roman" w:cs="Times New Roman"/>
        </w:rPr>
        <w:t>SyMBS</w:t>
      </w:r>
      <w:proofErr w:type="spellEnd"/>
      <w:r w:rsidR="00883889" w:rsidRPr="00784DCF">
        <w:rPr>
          <w:rFonts w:ascii="Times New Roman" w:hAnsi="Times New Roman" w:cs="Times New Roman"/>
        </w:rPr>
        <w:t xml:space="preserve"> (green) and MIDAS (Yellow), (</w:t>
      </w:r>
      <w:r w:rsidR="00883889" w:rsidRPr="00784DCF">
        <w:rPr>
          <w:rFonts w:ascii="Times New Roman" w:hAnsi="Times New Roman" w:cs="Times New Roman"/>
          <w:b/>
        </w:rPr>
        <w:t>D</w:t>
      </w:r>
      <w:r w:rsidR="00883889" w:rsidRPr="00784DCF">
        <w:rPr>
          <w:rFonts w:ascii="Times New Roman" w:hAnsi="Times New Roman" w:cs="Times New Roman"/>
        </w:rPr>
        <w:t xml:space="preserve">) Possible E of </w:t>
      </w:r>
      <w:proofErr w:type="spellStart"/>
      <w:r w:rsidR="00883889" w:rsidRPr="00784DCF">
        <w:rPr>
          <w:rFonts w:ascii="Times New Roman" w:hAnsi="Times New Roman" w:cs="Times New Roman"/>
        </w:rPr>
        <w:t>SyMBS</w:t>
      </w:r>
      <w:proofErr w:type="spellEnd"/>
      <w:r w:rsidR="00883889" w:rsidRPr="00784DCF">
        <w:rPr>
          <w:rFonts w:ascii="Times New Roman" w:hAnsi="Times New Roman" w:cs="Times New Roman"/>
        </w:rPr>
        <w:t xml:space="preserve"> (first amino acid of </w:t>
      </w:r>
      <w:proofErr w:type="spellStart"/>
      <w:r w:rsidR="00883889" w:rsidRPr="00784DCF">
        <w:rPr>
          <w:rFonts w:ascii="Times New Roman" w:hAnsi="Times New Roman" w:cs="Times New Roman"/>
        </w:rPr>
        <w:t>SyMBS</w:t>
      </w:r>
      <w:proofErr w:type="spellEnd"/>
      <w:r w:rsidR="00883889" w:rsidRPr="00784DCF">
        <w:rPr>
          <w:rFonts w:ascii="Times New Roman" w:hAnsi="Times New Roman" w:cs="Times New Roman"/>
        </w:rPr>
        <w:t>) (</w:t>
      </w:r>
      <w:r w:rsidR="00883889" w:rsidRPr="00784DCF">
        <w:rPr>
          <w:rFonts w:ascii="Times New Roman" w:hAnsi="Times New Roman" w:cs="Times New Roman"/>
          <w:b/>
        </w:rPr>
        <w:t>E</w:t>
      </w:r>
      <w:r w:rsidR="00883889" w:rsidRPr="00784DCF">
        <w:rPr>
          <w:rFonts w:ascii="Times New Roman" w:hAnsi="Times New Roman" w:cs="Times New Roman"/>
        </w:rPr>
        <w:t>-</w:t>
      </w:r>
      <w:r w:rsidR="00883889" w:rsidRPr="00784DCF">
        <w:rPr>
          <w:rFonts w:ascii="Times New Roman" w:hAnsi="Times New Roman" w:cs="Times New Roman"/>
          <w:b/>
        </w:rPr>
        <w:t>F</w:t>
      </w:r>
      <w:r w:rsidR="00883889" w:rsidRPr="00784DCF">
        <w:rPr>
          <w:rFonts w:ascii="Times New Roman" w:hAnsi="Times New Roman" w:cs="Times New Roman"/>
        </w:rPr>
        <w:t>) Cysteine rich motif, (</w:t>
      </w:r>
      <w:r w:rsidR="00883889" w:rsidRPr="00784DCF">
        <w:rPr>
          <w:rFonts w:ascii="Times New Roman" w:hAnsi="Times New Roman" w:cs="Times New Roman"/>
          <w:b/>
        </w:rPr>
        <w:t>E</w:t>
      </w:r>
      <w:r w:rsidR="00883889" w:rsidRPr="00784DCF">
        <w:rPr>
          <w:rFonts w:ascii="Times New Roman" w:hAnsi="Times New Roman" w:cs="Times New Roman"/>
        </w:rPr>
        <w:t>) PSI domain, (</w:t>
      </w:r>
      <w:r w:rsidR="00883889" w:rsidRPr="00784DCF">
        <w:rPr>
          <w:rFonts w:ascii="Times New Roman" w:hAnsi="Times New Roman" w:cs="Times New Roman"/>
          <w:b/>
        </w:rPr>
        <w:t>F</w:t>
      </w:r>
      <w:r w:rsidR="00883889" w:rsidRPr="00784DCF">
        <w:rPr>
          <w:rFonts w:ascii="Times New Roman" w:hAnsi="Times New Roman" w:cs="Times New Roman"/>
        </w:rPr>
        <w:t>) Cysteine-rich motif stalk, (</w:t>
      </w:r>
      <w:r w:rsidR="00883889" w:rsidRPr="00784DCF">
        <w:rPr>
          <w:rFonts w:ascii="Times New Roman" w:hAnsi="Times New Roman" w:cs="Times New Roman"/>
          <w:b/>
        </w:rPr>
        <w:t>G</w:t>
      </w:r>
      <w:r w:rsidR="00883889" w:rsidRPr="00784DCF">
        <w:rPr>
          <w:rFonts w:ascii="Times New Roman" w:hAnsi="Times New Roman" w:cs="Times New Roman"/>
        </w:rPr>
        <w:t>-</w:t>
      </w:r>
      <w:r w:rsidR="00883889" w:rsidRPr="00784DCF">
        <w:rPr>
          <w:rFonts w:ascii="Times New Roman" w:hAnsi="Times New Roman" w:cs="Times New Roman"/>
          <w:b/>
        </w:rPr>
        <w:t>H</w:t>
      </w:r>
      <w:r w:rsidR="00883889" w:rsidRPr="00784DCF">
        <w:rPr>
          <w:rFonts w:ascii="Times New Roman" w:hAnsi="Times New Roman" w:cs="Times New Roman"/>
        </w:rPr>
        <w:t>) C-terminal motifs (</w:t>
      </w:r>
      <w:r w:rsidR="00883889" w:rsidRPr="00784DCF">
        <w:rPr>
          <w:rFonts w:ascii="Times New Roman" w:hAnsi="Times New Roman" w:cs="Times New Roman"/>
          <w:b/>
        </w:rPr>
        <w:t>G</w:t>
      </w:r>
      <w:r w:rsidR="00883889" w:rsidRPr="00784DCF">
        <w:rPr>
          <w:rFonts w:ascii="Times New Roman" w:hAnsi="Times New Roman" w:cs="Times New Roman"/>
        </w:rPr>
        <w:t>) NPXY motif, (</w:t>
      </w:r>
      <w:r w:rsidR="00883889" w:rsidRPr="00784DCF">
        <w:rPr>
          <w:rFonts w:ascii="Times New Roman" w:hAnsi="Times New Roman" w:cs="Times New Roman"/>
          <w:b/>
        </w:rPr>
        <w:t>H</w:t>
      </w:r>
      <w:r w:rsidR="00883889" w:rsidRPr="00784DCF">
        <w:rPr>
          <w:rFonts w:ascii="Times New Roman" w:hAnsi="Times New Roman" w:cs="Times New Roman"/>
        </w:rPr>
        <w:t xml:space="preserve">) Possible KLXXXD motif </w:t>
      </w:r>
    </w:p>
    <w:p w14:paraId="1CAEB018" w14:textId="17C22FD8" w:rsidR="00883889" w:rsidRPr="00784DCF" w:rsidRDefault="00883889" w:rsidP="00883889">
      <w:pPr>
        <w:rPr>
          <w:rFonts w:ascii="Times New Roman" w:hAnsi="Times New Roman" w:cs="Times New Roman"/>
        </w:rPr>
      </w:pPr>
    </w:p>
    <w:p w14:paraId="74A63F1D" w14:textId="77777777" w:rsidR="00883889" w:rsidRPr="00784DCF" w:rsidRDefault="00883889" w:rsidP="00883889">
      <w:pPr>
        <w:rPr>
          <w:rFonts w:ascii="Times New Roman" w:hAnsi="Times New Roman" w:cs="Times New Roman"/>
        </w:rPr>
      </w:pPr>
      <w:r w:rsidRPr="00784DCF">
        <w:rPr>
          <w:rFonts w:ascii="Times New Roman" w:hAnsi="Times New Roman" w:cs="Times New Roman"/>
        </w:rPr>
        <w:t xml:space="preserve"> </w:t>
      </w:r>
    </w:p>
    <w:p w14:paraId="6953EB38" w14:textId="77777777" w:rsidR="00AC0E7A" w:rsidRPr="00784DCF" w:rsidRDefault="00AC0E7A" w:rsidP="00883889">
      <w:pPr>
        <w:rPr>
          <w:rFonts w:ascii="Times New Roman" w:hAnsi="Times New Roman" w:cs="Times New Roman"/>
        </w:rPr>
      </w:pPr>
    </w:p>
    <w:p w14:paraId="162DFC91" w14:textId="77777777" w:rsidR="00AC0E7A" w:rsidRPr="00784DCF" w:rsidRDefault="00AC0E7A" w:rsidP="00883889">
      <w:pPr>
        <w:rPr>
          <w:rFonts w:ascii="Times New Roman" w:hAnsi="Times New Roman" w:cs="Times New Roman"/>
        </w:rPr>
      </w:pPr>
    </w:p>
    <w:p w14:paraId="762343E9" w14:textId="77777777" w:rsidR="00AC0E7A" w:rsidRPr="00784DCF" w:rsidRDefault="00AC0E7A" w:rsidP="00883889">
      <w:pPr>
        <w:rPr>
          <w:rFonts w:ascii="Times New Roman" w:hAnsi="Times New Roman" w:cs="Times New Roman"/>
        </w:rPr>
      </w:pPr>
    </w:p>
    <w:p w14:paraId="60246BD1" w14:textId="77777777" w:rsidR="00AC0E7A" w:rsidRPr="00784DCF" w:rsidRDefault="00AC0E7A" w:rsidP="00883889">
      <w:pPr>
        <w:rPr>
          <w:rFonts w:ascii="Times New Roman" w:hAnsi="Times New Roman" w:cs="Times New Roman"/>
        </w:rPr>
      </w:pPr>
    </w:p>
    <w:p w14:paraId="415942E5" w14:textId="77777777" w:rsidR="00AC0E7A" w:rsidRPr="00784DCF" w:rsidRDefault="00AC0E7A" w:rsidP="00883889">
      <w:pPr>
        <w:rPr>
          <w:rFonts w:ascii="Times New Roman" w:hAnsi="Times New Roman" w:cs="Times New Roman"/>
        </w:rPr>
      </w:pPr>
    </w:p>
    <w:p w14:paraId="6F2AAC86" w14:textId="77777777" w:rsidR="00AC0E7A" w:rsidRPr="00784DCF" w:rsidRDefault="00AC0E7A" w:rsidP="00883889">
      <w:pPr>
        <w:rPr>
          <w:rFonts w:ascii="Times New Roman" w:hAnsi="Times New Roman" w:cs="Times New Roman"/>
        </w:rPr>
      </w:pPr>
    </w:p>
    <w:p w14:paraId="799A2306" w14:textId="77777777" w:rsidR="00AC0E7A" w:rsidRPr="00784DCF" w:rsidRDefault="00AC0E7A" w:rsidP="00883889">
      <w:pPr>
        <w:rPr>
          <w:rFonts w:ascii="Times New Roman" w:hAnsi="Times New Roman" w:cs="Times New Roman"/>
        </w:rPr>
      </w:pPr>
    </w:p>
    <w:p w14:paraId="5EA4D2E7" w14:textId="77777777" w:rsidR="00AC0E7A" w:rsidRPr="00784DCF" w:rsidRDefault="00AC0E7A" w:rsidP="00883889">
      <w:pPr>
        <w:rPr>
          <w:rFonts w:ascii="Times New Roman" w:hAnsi="Times New Roman" w:cs="Times New Roman"/>
        </w:rPr>
      </w:pPr>
    </w:p>
    <w:p w14:paraId="335FA2D5" w14:textId="77777777" w:rsidR="00AC0E7A" w:rsidRPr="00784DCF" w:rsidRDefault="00AC0E7A" w:rsidP="00883889">
      <w:pPr>
        <w:rPr>
          <w:rFonts w:ascii="Times New Roman" w:hAnsi="Times New Roman" w:cs="Times New Roman"/>
        </w:rPr>
      </w:pPr>
    </w:p>
    <w:p w14:paraId="6AC0619F" w14:textId="77777777" w:rsidR="00AC0E7A" w:rsidRPr="00784DCF" w:rsidRDefault="00AC0E7A" w:rsidP="00883889">
      <w:pPr>
        <w:rPr>
          <w:rFonts w:ascii="Times New Roman" w:hAnsi="Times New Roman" w:cs="Times New Roman"/>
        </w:rPr>
      </w:pPr>
    </w:p>
    <w:p w14:paraId="24EFB807" w14:textId="77777777" w:rsidR="00AC0E7A" w:rsidRPr="00784DCF" w:rsidRDefault="00AC0E7A" w:rsidP="00883889">
      <w:pPr>
        <w:rPr>
          <w:rFonts w:ascii="Times New Roman" w:hAnsi="Times New Roman" w:cs="Times New Roman"/>
        </w:rPr>
      </w:pPr>
    </w:p>
    <w:p w14:paraId="3F422AF8" w14:textId="77777777" w:rsidR="00AC0E7A" w:rsidRPr="00784DCF" w:rsidRDefault="00AC0E7A" w:rsidP="00883889">
      <w:pPr>
        <w:rPr>
          <w:rFonts w:ascii="Times New Roman" w:hAnsi="Times New Roman" w:cs="Times New Roman"/>
        </w:rPr>
      </w:pPr>
    </w:p>
    <w:p w14:paraId="40AC0B8D" w14:textId="77777777" w:rsidR="00AC0E7A" w:rsidRPr="00784DCF" w:rsidRDefault="00AC0E7A" w:rsidP="00883889">
      <w:pPr>
        <w:rPr>
          <w:rFonts w:ascii="Times New Roman" w:hAnsi="Times New Roman" w:cs="Times New Roman"/>
        </w:rPr>
      </w:pPr>
    </w:p>
    <w:p w14:paraId="01AF0B8F" w14:textId="77777777" w:rsidR="00AC0E7A" w:rsidRPr="00784DCF" w:rsidRDefault="00AC0E7A" w:rsidP="00883889">
      <w:pPr>
        <w:rPr>
          <w:rFonts w:ascii="Times New Roman" w:hAnsi="Times New Roman" w:cs="Times New Roman"/>
        </w:rPr>
      </w:pPr>
    </w:p>
    <w:p w14:paraId="48489AAC" w14:textId="77777777" w:rsidR="00AC0E7A" w:rsidRPr="00784DCF" w:rsidRDefault="00AC0E7A" w:rsidP="00883889">
      <w:pPr>
        <w:rPr>
          <w:rFonts w:ascii="Times New Roman" w:hAnsi="Times New Roman" w:cs="Times New Roman"/>
        </w:rPr>
      </w:pPr>
    </w:p>
    <w:p w14:paraId="72DC7F9C" w14:textId="77777777" w:rsidR="00AC0E7A" w:rsidRPr="00784DCF" w:rsidRDefault="00AC0E7A" w:rsidP="00883889">
      <w:pPr>
        <w:rPr>
          <w:rFonts w:ascii="Times New Roman" w:hAnsi="Times New Roman" w:cs="Times New Roman"/>
        </w:rPr>
      </w:pPr>
    </w:p>
    <w:p w14:paraId="14380033" w14:textId="77777777" w:rsidR="00AC0E7A" w:rsidRPr="00784DCF" w:rsidRDefault="00AC0E7A" w:rsidP="00883889">
      <w:pPr>
        <w:rPr>
          <w:rFonts w:ascii="Times New Roman" w:hAnsi="Times New Roman" w:cs="Times New Roman"/>
        </w:rPr>
      </w:pPr>
    </w:p>
    <w:p w14:paraId="325E6329" w14:textId="77777777" w:rsidR="00AC0E7A" w:rsidRPr="00784DCF" w:rsidRDefault="00AC0E7A" w:rsidP="00883889">
      <w:pPr>
        <w:rPr>
          <w:rFonts w:ascii="Times New Roman" w:hAnsi="Times New Roman" w:cs="Times New Roman"/>
        </w:rPr>
      </w:pPr>
    </w:p>
    <w:p w14:paraId="594F71FA" w14:textId="77777777" w:rsidR="00AC0E7A" w:rsidRPr="00784DCF" w:rsidRDefault="00AC0E7A" w:rsidP="00883889">
      <w:pPr>
        <w:rPr>
          <w:rFonts w:ascii="Times New Roman" w:hAnsi="Times New Roman" w:cs="Times New Roman"/>
        </w:rPr>
      </w:pPr>
    </w:p>
    <w:p w14:paraId="0D94DA78" w14:textId="77777777" w:rsidR="00AC0E7A" w:rsidRPr="00784DCF" w:rsidRDefault="00AC0E7A" w:rsidP="00883889">
      <w:pPr>
        <w:rPr>
          <w:rFonts w:ascii="Times New Roman" w:hAnsi="Times New Roman" w:cs="Times New Roman"/>
        </w:rPr>
      </w:pPr>
    </w:p>
    <w:p w14:paraId="38BB18CE" w14:textId="77777777" w:rsidR="00AC0E7A" w:rsidRPr="00784DCF" w:rsidRDefault="00AC0E7A" w:rsidP="00883889">
      <w:pPr>
        <w:rPr>
          <w:rFonts w:ascii="Times New Roman" w:hAnsi="Times New Roman" w:cs="Times New Roman"/>
        </w:rPr>
      </w:pPr>
    </w:p>
    <w:p w14:paraId="0AFF0E23" w14:textId="77777777" w:rsidR="00AC0E7A" w:rsidRPr="00784DCF" w:rsidRDefault="00AC0E7A" w:rsidP="00883889">
      <w:pPr>
        <w:rPr>
          <w:rFonts w:ascii="Times New Roman" w:hAnsi="Times New Roman" w:cs="Times New Roman"/>
        </w:rPr>
      </w:pPr>
    </w:p>
    <w:p w14:paraId="7A346774" w14:textId="77777777" w:rsidR="00AC0E7A" w:rsidRPr="00784DCF" w:rsidRDefault="00AC0E7A" w:rsidP="00883889">
      <w:pPr>
        <w:rPr>
          <w:rFonts w:ascii="Times New Roman" w:hAnsi="Times New Roman" w:cs="Times New Roman"/>
        </w:rPr>
      </w:pPr>
    </w:p>
    <w:p w14:paraId="28D036CB" w14:textId="23BA3670" w:rsidR="00883889" w:rsidRPr="00784DCF" w:rsidRDefault="009F5E52" w:rsidP="00883889">
      <w:pPr>
        <w:rPr>
          <w:rFonts w:ascii="Times New Roman" w:hAnsi="Times New Roman" w:cs="Times New Roman"/>
        </w:rPr>
      </w:pPr>
      <w:r w:rsidRPr="00784DCF">
        <w:rPr>
          <w:rFonts w:ascii="Times New Roman" w:hAnsi="Times New Roman" w:cs="Times New Roman"/>
          <w:noProof/>
        </w:rPr>
        <w:drawing>
          <wp:inline distT="0" distB="0" distL="0" distR="0" wp14:anchorId="39C72793" wp14:editId="541E2809">
            <wp:extent cx="5943600" cy="51371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b_Motif.pdf"/>
                    <pic:cNvPicPr/>
                  </pic:nvPicPr>
                  <pic:blipFill>
                    <a:blip r:embed="rId112">
                      <a:extLst>
                        <a:ext uri="{28A0092B-C50C-407E-A947-70E740481C1C}">
                          <a14:useLocalDpi xmlns:a14="http://schemas.microsoft.com/office/drawing/2010/main" val="0"/>
                        </a:ext>
                      </a:extLst>
                    </a:blip>
                    <a:stretch>
                      <a:fillRect/>
                    </a:stretch>
                  </pic:blipFill>
                  <pic:spPr>
                    <a:xfrm>
                      <a:off x="0" y="0"/>
                      <a:ext cx="5943600" cy="5137150"/>
                    </a:xfrm>
                    <a:prstGeom prst="rect">
                      <a:avLst/>
                    </a:prstGeom>
                  </pic:spPr>
                </pic:pic>
              </a:graphicData>
            </a:graphic>
          </wp:inline>
        </w:drawing>
      </w:r>
      <w:r w:rsidR="00883889" w:rsidRPr="00784DCF">
        <w:rPr>
          <w:rFonts w:ascii="Times New Roman" w:hAnsi="Times New Roman" w:cs="Times New Roman"/>
          <w:b/>
          <w:bCs/>
        </w:rPr>
        <w:t>Supplemental Figure 8:</w:t>
      </w:r>
      <w:r w:rsidR="00883889" w:rsidRPr="00784DCF">
        <w:rPr>
          <w:rFonts w:ascii="Times New Roman" w:hAnsi="Times New Roman" w:cs="Times New Roman"/>
        </w:rPr>
        <w:t xml:space="preserve"> </w:t>
      </w:r>
      <w:r w:rsidR="00883889" w:rsidRPr="00784DCF">
        <w:rPr>
          <w:rFonts w:ascii="Times New Roman" w:hAnsi="Times New Roman" w:cs="Times New Roman"/>
          <w:color w:val="000000"/>
          <w:shd w:val="clear" w:color="auto" w:fill="FFFFFF"/>
        </w:rPr>
        <w:t>Most significantly enriched motifs in Sib protein, obtained by MEME. (</w:t>
      </w:r>
      <w:r w:rsidR="00883889" w:rsidRPr="00784DCF">
        <w:rPr>
          <w:rFonts w:ascii="Times New Roman" w:hAnsi="Times New Roman" w:cs="Times New Roman"/>
          <w:b/>
          <w:bCs/>
          <w:color w:val="000000"/>
          <w:shd w:val="clear" w:color="auto" w:fill="FFFFFF"/>
        </w:rPr>
        <w:t>A</w:t>
      </w:r>
      <w:r w:rsidR="00883889" w:rsidRPr="00784DCF">
        <w:rPr>
          <w:rFonts w:ascii="Times New Roman" w:hAnsi="Times New Roman" w:cs="Times New Roman"/>
          <w:color w:val="000000"/>
          <w:shd w:val="clear" w:color="auto" w:fill="FFFFFF"/>
        </w:rPr>
        <w:t>)-(</w:t>
      </w:r>
      <w:r w:rsidR="00883889" w:rsidRPr="00784DCF">
        <w:rPr>
          <w:rFonts w:ascii="Times New Roman" w:hAnsi="Times New Roman" w:cs="Times New Roman"/>
          <w:b/>
          <w:color w:val="000000"/>
          <w:shd w:val="clear" w:color="auto" w:fill="FFFFFF"/>
        </w:rPr>
        <w:t>D</w:t>
      </w:r>
      <w:r w:rsidR="00883889" w:rsidRPr="00784DCF">
        <w:rPr>
          <w:rFonts w:ascii="Times New Roman" w:hAnsi="Times New Roman" w:cs="Times New Roman"/>
          <w:color w:val="000000"/>
          <w:shd w:val="clear" w:color="auto" w:fill="FFFFFF"/>
        </w:rPr>
        <w:t xml:space="preserve">) Cation binding motifs (A) Possible binding motif of </w:t>
      </w:r>
      <w:r w:rsidR="00883889" w:rsidRPr="00784DCF">
        <w:rPr>
          <w:rFonts w:ascii="Times New Roman" w:hAnsi="Times New Roman" w:cs="Times New Roman"/>
        </w:rPr>
        <w:t xml:space="preserve">MIDAS and ADMIDAS, </w:t>
      </w:r>
      <w:r w:rsidR="00883889" w:rsidRPr="00784DCF">
        <w:rPr>
          <w:rFonts w:ascii="Times New Roman" w:hAnsi="Times New Roman" w:cs="Times New Roman"/>
          <w:color w:val="000000"/>
          <w:shd w:val="clear" w:color="auto" w:fill="FFFFFF"/>
        </w:rPr>
        <w:t>(</w:t>
      </w:r>
      <w:r w:rsidR="00883889" w:rsidRPr="00784DCF">
        <w:rPr>
          <w:rFonts w:ascii="Times New Roman" w:hAnsi="Times New Roman" w:cs="Times New Roman"/>
          <w:b/>
          <w:bCs/>
          <w:color w:val="000000"/>
          <w:shd w:val="clear" w:color="auto" w:fill="FFFFFF"/>
        </w:rPr>
        <w:t>B</w:t>
      </w:r>
      <w:r w:rsidR="00883889" w:rsidRPr="00784DCF">
        <w:rPr>
          <w:rFonts w:ascii="Times New Roman" w:hAnsi="Times New Roman" w:cs="Times New Roman"/>
          <w:color w:val="000000"/>
          <w:shd w:val="clear" w:color="auto" w:fill="FFFFFF"/>
        </w:rPr>
        <w:t xml:space="preserve">) </w:t>
      </w:r>
      <w:r w:rsidR="00883889" w:rsidRPr="00784DCF">
        <w:rPr>
          <w:rFonts w:ascii="Times New Roman" w:hAnsi="Times New Roman" w:cs="Times New Roman"/>
        </w:rPr>
        <w:t xml:space="preserve">Possible fifth position of MIDAS and ADMIDAS (C) Possible binding motif of </w:t>
      </w:r>
      <w:proofErr w:type="spellStart"/>
      <w:r w:rsidR="00883889" w:rsidRPr="00784DCF">
        <w:rPr>
          <w:rFonts w:ascii="Times New Roman" w:hAnsi="Times New Roman" w:cs="Times New Roman"/>
        </w:rPr>
        <w:t>SyMBS</w:t>
      </w:r>
      <w:proofErr w:type="spellEnd"/>
      <w:r w:rsidR="00883889" w:rsidRPr="00784DCF">
        <w:rPr>
          <w:rFonts w:ascii="Times New Roman" w:hAnsi="Times New Roman" w:cs="Times New Roman"/>
        </w:rPr>
        <w:t xml:space="preserve"> (</w:t>
      </w:r>
      <w:r w:rsidR="00883889" w:rsidRPr="00784DCF">
        <w:rPr>
          <w:rFonts w:ascii="Times New Roman" w:hAnsi="Times New Roman" w:cs="Times New Roman"/>
          <w:b/>
        </w:rPr>
        <w:t>D</w:t>
      </w:r>
      <w:r w:rsidR="00883889" w:rsidRPr="00784DCF">
        <w:rPr>
          <w:rFonts w:ascii="Times New Roman" w:hAnsi="Times New Roman" w:cs="Times New Roman"/>
        </w:rPr>
        <w:t>) NPXY motif</w:t>
      </w:r>
    </w:p>
    <w:p w14:paraId="56D2DBF1" w14:textId="7FBA0000" w:rsidR="00883889" w:rsidRPr="00784DCF" w:rsidRDefault="00883889" w:rsidP="00883889">
      <w:pPr>
        <w:rPr>
          <w:rFonts w:ascii="Times New Roman" w:hAnsi="Times New Roman" w:cs="Times New Roman"/>
        </w:rPr>
      </w:pPr>
    </w:p>
    <w:p w14:paraId="34DB11FF" w14:textId="77777777" w:rsidR="009F5E52" w:rsidRPr="00784DCF" w:rsidRDefault="009F5E52" w:rsidP="00883889">
      <w:pPr>
        <w:rPr>
          <w:rFonts w:ascii="Times New Roman" w:hAnsi="Times New Roman" w:cs="Times New Roman"/>
          <w:b/>
          <w:bCs/>
        </w:rPr>
      </w:pPr>
    </w:p>
    <w:p w14:paraId="79E456A5" w14:textId="77777777" w:rsidR="009F5E52" w:rsidRPr="00784DCF" w:rsidRDefault="009F5E52" w:rsidP="00883889">
      <w:pPr>
        <w:rPr>
          <w:rFonts w:ascii="Times New Roman" w:hAnsi="Times New Roman" w:cs="Times New Roman"/>
          <w:b/>
          <w:bCs/>
        </w:rPr>
      </w:pPr>
    </w:p>
    <w:p w14:paraId="04FA203E" w14:textId="77777777" w:rsidR="009F5E52" w:rsidRPr="00784DCF" w:rsidRDefault="009F5E52" w:rsidP="00883889">
      <w:pPr>
        <w:rPr>
          <w:rFonts w:ascii="Times New Roman" w:hAnsi="Times New Roman" w:cs="Times New Roman"/>
          <w:b/>
          <w:bCs/>
        </w:rPr>
      </w:pPr>
    </w:p>
    <w:p w14:paraId="266B2710" w14:textId="77777777" w:rsidR="009F5E52" w:rsidRPr="00784DCF" w:rsidRDefault="009F5E52" w:rsidP="00883889">
      <w:pPr>
        <w:rPr>
          <w:rFonts w:ascii="Times New Roman" w:hAnsi="Times New Roman" w:cs="Times New Roman"/>
          <w:b/>
          <w:bCs/>
        </w:rPr>
      </w:pPr>
    </w:p>
    <w:p w14:paraId="10A60979" w14:textId="77777777" w:rsidR="009F5E52" w:rsidRPr="00784DCF" w:rsidRDefault="009F5E52" w:rsidP="00883889">
      <w:pPr>
        <w:rPr>
          <w:rFonts w:ascii="Times New Roman" w:hAnsi="Times New Roman" w:cs="Times New Roman"/>
          <w:b/>
          <w:bCs/>
        </w:rPr>
      </w:pPr>
    </w:p>
    <w:p w14:paraId="6A270102" w14:textId="77777777" w:rsidR="009F5E52" w:rsidRPr="00784DCF" w:rsidRDefault="009F5E52" w:rsidP="00883889">
      <w:pPr>
        <w:rPr>
          <w:rFonts w:ascii="Times New Roman" w:hAnsi="Times New Roman" w:cs="Times New Roman"/>
          <w:b/>
          <w:bCs/>
        </w:rPr>
      </w:pPr>
    </w:p>
    <w:p w14:paraId="477111C2" w14:textId="77777777" w:rsidR="009F5E52" w:rsidRPr="00784DCF" w:rsidRDefault="009F5E52" w:rsidP="00883889">
      <w:pPr>
        <w:rPr>
          <w:rFonts w:ascii="Times New Roman" w:hAnsi="Times New Roman" w:cs="Times New Roman"/>
          <w:b/>
          <w:bCs/>
        </w:rPr>
      </w:pPr>
    </w:p>
    <w:p w14:paraId="724C905A" w14:textId="755E8DC1" w:rsidR="00883889" w:rsidRPr="00784DCF" w:rsidRDefault="00883889" w:rsidP="00883889">
      <w:pPr>
        <w:rPr>
          <w:rFonts w:ascii="Times New Roman" w:hAnsi="Times New Roman" w:cs="Times New Roman"/>
        </w:rPr>
      </w:pPr>
      <w:r w:rsidRPr="00784DCF">
        <w:rPr>
          <w:rFonts w:ascii="Times New Roman" w:hAnsi="Times New Roman" w:cs="Times New Roman"/>
          <w:b/>
          <w:bCs/>
        </w:rPr>
        <w:lastRenderedPageBreak/>
        <w:t xml:space="preserve">Supplemental Table 1: </w:t>
      </w:r>
      <w:r w:rsidRPr="00784DCF">
        <w:rPr>
          <w:rFonts w:ascii="Times New Roman" w:hAnsi="Times New Roman" w:cs="Times New Roman"/>
        </w:rPr>
        <w:t xml:space="preserve">The table shows the list of Amorphea ITGA proteins characteristic including: length, beta propeller motifs, subcellular location, any extra domains attached to ITGA, c-terminal motif signal peptide, transmembrane regions and type of ITGA. The order of </w:t>
      </w:r>
      <w:proofErr w:type="spellStart"/>
      <w:r w:rsidRPr="00784DCF">
        <w:rPr>
          <w:rFonts w:ascii="Times New Roman" w:hAnsi="Times New Roman" w:cs="Times New Roman"/>
        </w:rPr>
        <w:t>taxons</w:t>
      </w:r>
      <w:proofErr w:type="spellEnd"/>
      <w:r w:rsidRPr="00784DCF">
        <w:rPr>
          <w:rFonts w:ascii="Times New Roman" w:hAnsi="Times New Roman" w:cs="Times New Roman"/>
        </w:rPr>
        <w:t xml:space="preserve"> are listed in accordance to the Figure 2. The subcellular localization is displayed with likelihood value in parentheses. The location of extra domains attached to ITGA are shown as the C-terminal end (CTE) or at the start of N-terminal (NTB). The presence of ITGA interacting motif with ITGB is shown as GFFKR and GXXXG. The location of beta propeller motifs performed by MEME-suite is displayed. The presence of FG-GAP motifs </w:t>
      </w:r>
      <w:proofErr w:type="gramStart"/>
      <w:r w:rsidRPr="00784DCF">
        <w:rPr>
          <w:rFonts w:ascii="Times New Roman" w:hAnsi="Times New Roman" w:cs="Times New Roman"/>
        </w:rPr>
        <w:t>are</w:t>
      </w:r>
      <w:proofErr w:type="gramEnd"/>
      <w:r w:rsidRPr="00784DCF">
        <w:rPr>
          <w:rFonts w:ascii="Times New Roman" w:hAnsi="Times New Roman" w:cs="Times New Roman"/>
        </w:rPr>
        <w:t xml:space="preserve"> shown in asterixis. The location of beta motifs that corresponds to IPRSCAN output are highlighted by parentheses.  The presence of consensus cation motifs </w:t>
      </w:r>
      <w:proofErr w:type="gramStart"/>
      <w:r w:rsidRPr="00784DCF">
        <w:rPr>
          <w:rFonts w:ascii="Times New Roman" w:hAnsi="Times New Roman" w:cs="Times New Roman"/>
        </w:rPr>
        <w:t>are</w:t>
      </w:r>
      <w:proofErr w:type="gramEnd"/>
      <w:r w:rsidRPr="00784DCF">
        <w:rPr>
          <w:rFonts w:ascii="Times New Roman" w:hAnsi="Times New Roman" w:cs="Times New Roman"/>
        </w:rPr>
        <w:t xml:space="preserve"> displayed in number 2 superscripts. </w:t>
      </w:r>
    </w:p>
    <w:tbl>
      <w:tblPr>
        <w:tblStyle w:val="TableGrid"/>
        <w:tblW w:w="12060" w:type="dxa"/>
        <w:tblInd w:w="-1355" w:type="dxa"/>
        <w:tblLayout w:type="fixed"/>
        <w:tblLook w:val="04A0" w:firstRow="1" w:lastRow="0" w:firstColumn="1" w:lastColumn="0" w:noHBand="0" w:noVBand="1"/>
      </w:tblPr>
      <w:tblGrid>
        <w:gridCol w:w="2070"/>
        <w:gridCol w:w="630"/>
        <w:gridCol w:w="2188"/>
        <w:gridCol w:w="1952"/>
        <w:gridCol w:w="1080"/>
        <w:gridCol w:w="1800"/>
        <w:gridCol w:w="1440"/>
        <w:gridCol w:w="900"/>
      </w:tblGrid>
      <w:tr w:rsidR="00AC0E7A" w:rsidRPr="00784DCF" w14:paraId="70A387DF" w14:textId="77777777" w:rsidTr="009F5E52">
        <w:trPr>
          <w:trHeight w:val="2139"/>
        </w:trPr>
        <w:tc>
          <w:tcPr>
            <w:tcW w:w="2070" w:type="dxa"/>
          </w:tcPr>
          <w:p w14:paraId="5E499E63" w14:textId="77777777" w:rsidR="00AC0E7A" w:rsidRPr="00784DCF" w:rsidRDefault="00AC0E7A" w:rsidP="009F5E52">
            <w:r w:rsidRPr="00784DCF">
              <w:t>Species</w:t>
            </w:r>
          </w:p>
        </w:tc>
        <w:tc>
          <w:tcPr>
            <w:tcW w:w="630" w:type="dxa"/>
          </w:tcPr>
          <w:p w14:paraId="494E1BF3" w14:textId="77777777" w:rsidR="00AC0E7A" w:rsidRPr="00784DCF" w:rsidRDefault="00AC0E7A" w:rsidP="009F5E52">
            <w:r w:rsidRPr="00784DCF">
              <w:t>Size of AA</w:t>
            </w:r>
          </w:p>
        </w:tc>
        <w:tc>
          <w:tcPr>
            <w:tcW w:w="2188" w:type="dxa"/>
          </w:tcPr>
          <w:p w14:paraId="549306E7" w14:textId="77777777" w:rsidR="00AC0E7A" w:rsidRPr="00784DCF" w:rsidRDefault="00AC0E7A" w:rsidP="009F5E52">
            <w:r w:rsidRPr="00784DCF">
              <w:t>Subcellular localization</w:t>
            </w:r>
          </w:p>
          <w:p w14:paraId="277CACA7" w14:textId="77777777" w:rsidR="00AC0E7A" w:rsidRPr="00784DCF" w:rsidRDefault="00AC0E7A" w:rsidP="009F5E52">
            <w:r w:rsidRPr="00784DCF">
              <w:t>Predictability based on likelihood</w:t>
            </w:r>
          </w:p>
        </w:tc>
        <w:tc>
          <w:tcPr>
            <w:tcW w:w="1952" w:type="dxa"/>
          </w:tcPr>
          <w:p w14:paraId="74F8493F" w14:textId="77777777" w:rsidR="00AC0E7A" w:rsidRPr="00784DCF" w:rsidRDefault="00AC0E7A" w:rsidP="009F5E52">
            <w:r w:rsidRPr="00784DCF">
              <w:t>Extra Domain</w:t>
            </w:r>
          </w:p>
          <w:p w14:paraId="741EFA22" w14:textId="77777777" w:rsidR="00AC0E7A" w:rsidRPr="00784DCF" w:rsidRDefault="00AC0E7A" w:rsidP="009F5E52">
            <w:r w:rsidRPr="00784DCF">
              <w:t>C-terminal end = CTE</w:t>
            </w:r>
          </w:p>
          <w:p w14:paraId="636EDB1E" w14:textId="77777777" w:rsidR="00AC0E7A" w:rsidRPr="00784DCF" w:rsidRDefault="00AC0E7A" w:rsidP="009F5E52">
            <w:r w:rsidRPr="00784DCF">
              <w:t>N-terminal Beginning =NTB</w:t>
            </w:r>
          </w:p>
          <w:p w14:paraId="2ED8F5FA" w14:textId="77777777" w:rsidR="00AC0E7A" w:rsidRPr="00784DCF" w:rsidRDefault="00AC0E7A" w:rsidP="009F5E52"/>
        </w:tc>
        <w:tc>
          <w:tcPr>
            <w:tcW w:w="1080" w:type="dxa"/>
          </w:tcPr>
          <w:p w14:paraId="546136C2" w14:textId="77777777" w:rsidR="00AC0E7A" w:rsidRPr="00784DCF" w:rsidRDefault="00AC0E7A" w:rsidP="009F5E52">
            <w:r w:rsidRPr="00784DCF">
              <w:t>GFFKR motif</w:t>
            </w:r>
          </w:p>
          <w:p w14:paraId="307EA07F" w14:textId="77777777" w:rsidR="00AC0E7A" w:rsidRPr="00784DCF" w:rsidRDefault="00AC0E7A" w:rsidP="009F5E52">
            <w:r w:rsidRPr="00784DCF">
              <w:t>GXXXG motif</w:t>
            </w:r>
          </w:p>
        </w:tc>
        <w:tc>
          <w:tcPr>
            <w:tcW w:w="1800" w:type="dxa"/>
          </w:tcPr>
          <w:p w14:paraId="04DFF0D2" w14:textId="77777777" w:rsidR="00AC0E7A" w:rsidRPr="00784DCF" w:rsidRDefault="00AC0E7A" w:rsidP="009F5E52">
            <w:r w:rsidRPr="00784DCF">
              <w:t xml:space="preserve">Location of Beta </w:t>
            </w:r>
            <w:proofErr w:type="spellStart"/>
            <w:r w:rsidRPr="00784DCF">
              <w:t>propellor</w:t>
            </w:r>
            <w:proofErr w:type="spellEnd"/>
          </w:p>
          <w:p w14:paraId="1E26631C" w14:textId="77777777" w:rsidR="00AC0E7A" w:rsidRPr="00784DCF" w:rsidRDefault="00AC0E7A" w:rsidP="009F5E52">
            <w:r w:rsidRPr="00784DCF">
              <w:t xml:space="preserve">*= predict to possess FG-GAP </w:t>
            </w:r>
          </w:p>
          <w:p w14:paraId="41B4F334" w14:textId="77777777" w:rsidR="00AC0E7A" w:rsidRPr="00784DCF" w:rsidRDefault="00AC0E7A" w:rsidP="009F5E52">
            <w:r w:rsidRPr="00784DCF">
              <w:rPr>
                <w:vertAlign w:val="superscript"/>
              </w:rPr>
              <w:t xml:space="preserve">2 </w:t>
            </w:r>
            <w:r w:rsidRPr="00784DCF">
              <w:t>= Cation motif (D/E-h-D/N-x-D/N-G-h-x-D/E)</w:t>
            </w:r>
          </w:p>
        </w:tc>
        <w:tc>
          <w:tcPr>
            <w:tcW w:w="1440" w:type="dxa"/>
          </w:tcPr>
          <w:p w14:paraId="55E2D70C" w14:textId="77777777" w:rsidR="00AC0E7A" w:rsidRPr="00784DCF" w:rsidRDefault="00AC0E7A" w:rsidP="009F5E52">
            <w:r w:rsidRPr="00784DCF">
              <w:t xml:space="preserve">Signal </w:t>
            </w:r>
            <w:proofErr w:type="gramStart"/>
            <w:r w:rsidRPr="00784DCF">
              <w:t>peptide(</w:t>
            </w:r>
            <w:proofErr w:type="gramEnd"/>
            <w:r w:rsidRPr="00784DCF">
              <w:t>SP) or transmembrane (TM)</w:t>
            </w:r>
          </w:p>
        </w:tc>
        <w:tc>
          <w:tcPr>
            <w:tcW w:w="900" w:type="dxa"/>
          </w:tcPr>
          <w:p w14:paraId="7A60DA4C" w14:textId="77777777" w:rsidR="00AC0E7A" w:rsidRPr="00784DCF" w:rsidRDefault="00AC0E7A" w:rsidP="009F5E52">
            <w:r w:rsidRPr="00784DCF">
              <w:t>Type I and II</w:t>
            </w:r>
          </w:p>
        </w:tc>
      </w:tr>
      <w:tr w:rsidR="00AC0E7A" w:rsidRPr="00784DCF" w14:paraId="713B09F0" w14:textId="77777777" w:rsidTr="009F5E52">
        <w:trPr>
          <w:trHeight w:val="220"/>
        </w:trPr>
        <w:tc>
          <w:tcPr>
            <w:tcW w:w="2070" w:type="dxa"/>
          </w:tcPr>
          <w:p w14:paraId="4CA0765D" w14:textId="77777777" w:rsidR="00AC0E7A" w:rsidRPr="00784DCF" w:rsidRDefault="00AC0E7A" w:rsidP="009F5E52">
            <w:proofErr w:type="spellStart"/>
            <w:r w:rsidRPr="00784DCF">
              <w:rPr>
                <w:i/>
              </w:rPr>
              <w:t>Filamoeba</w:t>
            </w:r>
            <w:proofErr w:type="spellEnd"/>
            <w:r w:rsidRPr="00784DCF">
              <w:rPr>
                <w:i/>
              </w:rPr>
              <w:t xml:space="preserve"> </w:t>
            </w:r>
            <w:proofErr w:type="spellStart"/>
            <w:r w:rsidRPr="00784DCF">
              <w:rPr>
                <w:i/>
              </w:rPr>
              <w:t>nolandi</w:t>
            </w:r>
            <w:proofErr w:type="spellEnd"/>
            <w:r w:rsidRPr="00784DCF">
              <w:t xml:space="preserve"> (CAMPEP_0168571262)</w:t>
            </w:r>
          </w:p>
        </w:tc>
        <w:tc>
          <w:tcPr>
            <w:tcW w:w="630" w:type="dxa"/>
          </w:tcPr>
          <w:p w14:paraId="42E9AD78" w14:textId="77777777" w:rsidR="00AC0E7A" w:rsidRPr="00784DCF" w:rsidRDefault="00AC0E7A" w:rsidP="009F5E52">
            <w:r w:rsidRPr="00784DCF">
              <w:t>631</w:t>
            </w:r>
          </w:p>
          <w:p w14:paraId="19B0ACB6" w14:textId="77777777" w:rsidR="00AC0E7A" w:rsidRPr="00784DCF" w:rsidRDefault="00AC0E7A" w:rsidP="009F5E52"/>
        </w:tc>
        <w:tc>
          <w:tcPr>
            <w:tcW w:w="2188" w:type="dxa"/>
          </w:tcPr>
          <w:p w14:paraId="29DE8CF9" w14:textId="77777777" w:rsidR="00AC0E7A" w:rsidRPr="00784DCF" w:rsidRDefault="00AC0E7A" w:rsidP="009F5E52">
            <w:r w:rsidRPr="00784DCF">
              <w:t>Cell membrane protein Likelihood (0.971)</w:t>
            </w:r>
          </w:p>
        </w:tc>
        <w:tc>
          <w:tcPr>
            <w:tcW w:w="1952" w:type="dxa"/>
          </w:tcPr>
          <w:p w14:paraId="59D2F18A" w14:textId="77777777" w:rsidR="00AC0E7A" w:rsidRPr="00784DCF" w:rsidRDefault="00AC0E7A" w:rsidP="009F5E52">
            <w:r w:rsidRPr="00784DCF">
              <w:rPr>
                <w:color w:val="000000"/>
              </w:rPr>
              <w:t>PRICHEXTENSN(CTE)</w:t>
            </w:r>
          </w:p>
          <w:p w14:paraId="0C89271C" w14:textId="77777777" w:rsidR="00AC0E7A" w:rsidRPr="00784DCF" w:rsidRDefault="00AC0E7A" w:rsidP="009F5E52">
            <w:pPr>
              <w:rPr>
                <w:color w:val="000000"/>
              </w:rPr>
            </w:pPr>
            <w:r w:rsidRPr="00784DCF">
              <w:t>protein kinase (CTE)</w:t>
            </w:r>
          </w:p>
        </w:tc>
        <w:tc>
          <w:tcPr>
            <w:tcW w:w="1080" w:type="dxa"/>
          </w:tcPr>
          <w:p w14:paraId="04AE06D6" w14:textId="77777777" w:rsidR="00AC0E7A" w:rsidRPr="00784DCF" w:rsidRDefault="00AC0E7A" w:rsidP="009F5E52">
            <w:pPr>
              <w:rPr>
                <w:bCs/>
              </w:rPr>
            </w:pPr>
            <w:r w:rsidRPr="00784DCF">
              <w:rPr>
                <w:bCs/>
              </w:rPr>
              <w:t>GFFKR</w:t>
            </w:r>
          </w:p>
          <w:p w14:paraId="2348F2EC" w14:textId="77777777" w:rsidR="00AC0E7A" w:rsidRPr="00784DCF" w:rsidRDefault="00AC0E7A" w:rsidP="009F5E52">
            <w:pPr>
              <w:rPr>
                <w:bCs/>
              </w:rPr>
            </w:pPr>
            <w:r w:rsidRPr="00784DCF">
              <w:rPr>
                <w:bCs/>
              </w:rPr>
              <w:t>GIAVG</w:t>
            </w:r>
          </w:p>
        </w:tc>
        <w:tc>
          <w:tcPr>
            <w:tcW w:w="1800" w:type="dxa"/>
          </w:tcPr>
          <w:p w14:paraId="409BFD88" w14:textId="77777777" w:rsidR="00AC0E7A" w:rsidRPr="00784DCF" w:rsidRDefault="00AC0E7A" w:rsidP="009F5E52">
            <w:r w:rsidRPr="00784DCF">
              <w:t>16, 47, [109], 171</w:t>
            </w:r>
          </w:p>
        </w:tc>
        <w:tc>
          <w:tcPr>
            <w:tcW w:w="1440" w:type="dxa"/>
          </w:tcPr>
          <w:p w14:paraId="3B5A3448" w14:textId="77777777" w:rsidR="00AC0E7A" w:rsidRPr="00784DCF" w:rsidRDefault="00AC0E7A" w:rsidP="009F5E52">
            <w:r w:rsidRPr="00784DCF">
              <w:t>TM</w:t>
            </w:r>
          </w:p>
        </w:tc>
        <w:tc>
          <w:tcPr>
            <w:tcW w:w="900" w:type="dxa"/>
          </w:tcPr>
          <w:p w14:paraId="0E947AE3" w14:textId="77777777" w:rsidR="00AC0E7A" w:rsidRPr="00784DCF" w:rsidRDefault="00AC0E7A" w:rsidP="009F5E52">
            <w:r w:rsidRPr="00784DCF">
              <w:t>II</w:t>
            </w:r>
          </w:p>
        </w:tc>
      </w:tr>
      <w:tr w:rsidR="00AC0E7A" w:rsidRPr="00784DCF" w14:paraId="6BEBA4FE" w14:textId="77777777" w:rsidTr="009F5E52">
        <w:trPr>
          <w:trHeight w:val="220"/>
        </w:trPr>
        <w:tc>
          <w:tcPr>
            <w:tcW w:w="2070" w:type="dxa"/>
          </w:tcPr>
          <w:p w14:paraId="00F9343A" w14:textId="77777777" w:rsidR="00AC0E7A" w:rsidRPr="00784DCF" w:rsidRDefault="00AC0E7A" w:rsidP="009F5E52">
            <w:proofErr w:type="spellStart"/>
            <w:r w:rsidRPr="00784DCF">
              <w:rPr>
                <w:i/>
              </w:rPr>
              <w:t>Ministeria</w:t>
            </w:r>
            <w:proofErr w:type="spellEnd"/>
            <w:r w:rsidRPr="00784DCF">
              <w:rPr>
                <w:i/>
              </w:rPr>
              <w:t xml:space="preserve"> </w:t>
            </w:r>
            <w:proofErr w:type="spellStart"/>
            <w:r w:rsidRPr="00784DCF">
              <w:rPr>
                <w:i/>
              </w:rPr>
              <w:t>vibrans</w:t>
            </w:r>
            <w:proofErr w:type="spellEnd"/>
            <w:r w:rsidRPr="00784DCF">
              <w:t xml:space="preserve"> Paralog 2 (2753598)</w:t>
            </w:r>
          </w:p>
        </w:tc>
        <w:tc>
          <w:tcPr>
            <w:tcW w:w="630" w:type="dxa"/>
          </w:tcPr>
          <w:p w14:paraId="7355483E" w14:textId="77777777" w:rsidR="00AC0E7A" w:rsidRPr="00784DCF" w:rsidRDefault="00AC0E7A" w:rsidP="009F5E52">
            <w:r w:rsidRPr="00784DCF">
              <w:t>917</w:t>
            </w:r>
          </w:p>
        </w:tc>
        <w:tc>
          <w:tcPr>
            <w:tcW w:w="2188" w:type="dxa"/>
          </w:tcPr>
          <w:p w14:paraId="29C1750D" w14:textId="77777777" w:rsidR="00AC0E7A" w:rsidRPr="00784DCF" w:rsidRDefault="00AC0E7A" w:rsidP="009F5E52">
            <w:r w:rsidRPr="00784DCF">
              <w:t>Extracellular (0.9862)</w:t>
            </w:r>
          </w:p>
          <w:p w14:paraId="7DB442C5" w14:textId="77777777" w:rsidR="00AC0E7A" w:rsidRPr="00784DCF" w:rsidRDefault="00AC0E7A" w:rsidP="009F5E52">
            <w:r w:rsidRPr="00784DCF">
              <w:t xml:space="preserve">Soluble (1) </w:t>
            </w:r>
          </w:p>
          <w:p w14:paraId="0772719C" w14:textId="77777777" w:rsidR="00AC0E7A" w:rsidRPr="00784DCF" w:rsidRDefault="00AC0E7A" w:rsidP="009F5E52">
            <w:r w:rsidRPr="00784DCF">
              <w:t>Likelihood (0.997)</w:t>
            </w:r>
          </w:p>
        </w:tc>
        <w:tc>
          <w:tcPr>
            <w:tcW w:w="1952" w:type="dxa"/>
          </w:tcPr>
          <w:p w14:paraId="4C7D32D5" w14:textId="77777777" w:rsidR="00AC0E7A" w:rsidRPr="00784DCF" w:rsidRDefault="00AC0E7A" w:rsidP="009F5E52">
            <w:pPr>
              <w:rPr>
                <w:color w:val="000000"/>
              </w:rPr>
            </w:pPr>
            <w:r w:rsidRPr="00784DCF">
              <w:rPr>
                <w:color w:val="000000"/>
              </w:rPr>
              <w:t>EGF 2 repeat (NT)</w:t>
            </w:r>
          </w:p>
        </w:tc>
        <w:tc>
          <w:tcPr>
            <w:tcW w:w="1080" w:type="dxa"/>
          </w:tcPr>
          <w:p w14:paraId="7A13E1F4" w14:textId="77777777" w:rsidR="00AC0E7A" w:rsidRPr="00784DCF" w:rsidRDefault="00AC0E7A" w:rsidP="009F5E52"/>
        </w:tc>
        <w:tc>
          <w:tcPr>
            <w:tcW w:w="1800" w:type="dxa"/>
          </w:tcPr>
          <w:p w14:paraId="67D03FE7" w14:textId="77777777" w:rsidR="00AC0E7A" w:rsidRPr="00784DCF" w:rsidRDefault="00AC0E7A" w:rsidP="009F5E52">
            <w:r w:rsidRPr="00784DCF">
              <w:t>195</w:t>
            </w:r>
            <w:r w:rsidRPr="00784DCF">
              <w:rPr>
                <w:vertAlign w:val="superscript"/>
              </w:rPr>
              <w:t>2</w:t>
            </w:r>
            <w:r w:rsidRPr="00784DCF">
              <w:t>, 255</w:t>
            </w:r>
            <w:r w:rsidRPr="00784DCF">
              <w:rPr>
                <w:vertAlign w:val="superscript"/>
              </w:rPr>
              <w:t>2</w:t>
            </w:r>
            <w:r w:rsidRPr="00784DCF">
              <w:t>, [319]</w:t>
            </w:r>
            <w:r w:rsidRPr="00784DCF">
              <w:rPr>
                <w:vertAlign w:val="superscript"/>
              </w:rPr>
              <w:t>2</w:t>
            </w:r>
            <w:r w:rsidRPr="00784DCF">
              <w:t>, [436]</w:t>
            </w:r>
            <w:r w:rsidRPr="00784DCF">
              <w:rPr>
                <w:vertAlign w:val="superscript"/>
              </w:rPr>
              <w:t>2</w:t>
            </w:r>
            <w:r w:rsidRPr="00784DCF">
              <w:t>*, [581]</w:t>
            </w:r>
            <w:r w:rsidRPr="00784DCF">
              <w:rPr>
                <w:vertAlign w:val="superscript"/>
              </w:rPr>
              <w:t>2</w:t>
            </w:r>
            <w:r w:rsidRPr="00784DCF">
              <w:t>, 772, 812</w:t>
            </w:r>
            <w:r w:rsidRPr="00784DCF">
              <w:rPr>
                <w:vertAlign w:val="superscript"/>
              </w:rPr>
              <w:t>2</w:t>
            </w:r>
          </w:p>
        </w:tc>
        <w:tc>
          <w:tcPr>
            <w:tcW w:w="1440" w:type="dxa"/>
          </w:tcPr>
          <w:p w14:paraId="3B308145" w14:textId="77777777" w:rsidR="00AC0E7A" w:rsidRPr="00784DCF" w:rsidRDefault="00AC0E7A" w:rsidP="009F5E52"/>
        </w:tc>
        <w:tc>
          <w:tcPr>
            <w:tcW w:w="900" w:type="dxa"/>
          </w:tcPr>
          <w:p w14:paraId="4EDC13AD" w14:textId="77777777" w:rsidR="00AC0E7A" w:rsidRPr="00784DCF" w:rsidRDefault="00AC0E7A" w:rsidP="009F5E52">
            <w:r w:rsidRPr="00784DCF">
              <w:t>II</w:t>
            </w:r>
          </w:p>
        </w:tc>
      </w:tr>
      <w:tr w:rsidR="00AC0E7A" w:rsidRPr="00784DCF" w14:paraId="1A567DF6" w14:textId="77777777" w:rsidTr="009F5E52">
        <w:trPr>
          <w:trHeight w:val="220"/>
        </w:trPr>
        <w:tc>
          <w:tcPr>
            <w:tcW w:w="2070" w:type="dxa"/>
          </w:tcPr>
          <w:p w14:paraId="4A25999C" w14:textId="77777777" w:rsidR="00AC0E7A" w:rsidRPr="00784DCF" w:rsidRDefault="00AC0E7A" w:rsidP="009F5E52">
            <w:proofErr w:type="spellStart"/>
            <w:r w:rsidRPr="00784DCF">
              <w:rPr>
                <w:i/>
              </w:rPr>
              <w:t>Rhizamoeba</w:t>
            </w:r>
            <w:proofErr w:type="spellEnd"/>
            <w:r w:rsidRPr="00784DCF">
              <w:rPr>
                <w:i/>
              </w:rPr>
              <w:t xml:space="preserve"> </w:t>
            </w:r>
            <w:proofErr w:type="spellStart"/>
            <w:r w:rsidRPr="00784DCF">
              <w:rPr>
                <w:i/>
              </w:rPr>
              <w:t>saxonica</w:t>
            </w:r>
            <w:proofErr w:type="spellEnd"/>
            <w:r w:rsidRPr="00784DCF">
              <w:t xml:space="preserve"> (TR11094_c0_g1_i1)</w:t>
            </w:r>
          </w:p>
        </w:tc>
        <w:tc>
          <w:tcPr>
            <w:tcW w:w="630" w:type="dxa"/>
          </w:tcPr>
          <w:p w14:paraId="1F82E0E6" w14:textId="77777777" w:rsidR="00AC0E7A" w:rsidRPr="00784DCF" w:rsidRDefault="00AC0E7A" w:rsidP="009F5E52">
            <w:r w:rsidRPr="00784DCF">
              <w:t>449</w:t>
            </w:r>
          </w:p>
        </w:tc>
        <w:tc>
          <w:tcPr>
            <w:tcW w:w="2188" w:type="dxa"/>
          </w:tcPr>
          <w:p w14:paraId="7AFA8841" w14:textId="77777777" w:rsidR="00AC0E7A" w:rsidRPr="00784DCF" w:rsidRDefault="00AC0E7A" w:rsidP="009F5E52">
            <w:r w:rsidRPr="00784DCF">
              <w:t>Cell membrane protein Likelihood (0.437)</w:t>
            </w:r>
          </w:p>
        </w:tc>
        <w:tc>
          <w:tcPr>
            <w:tcW w:w="1952" w:type="dxa"/>
          </w:tcPr>
          <w:p w14:paraId="784A285C" w14:textId="77777777" w:rsidR="00AC0E7A" w:rsidRPr="00784DCF" w:rsidRDefault="00AC0E7A" w:rsidP="009F5E52">
            <w:pPr>
              <w:rPr>
                <w:color w:val="000000"/>
              </w:rPr>
            </w:pPr>
            <w:r w:rsidRPr="00784DCF">
              <w:rPr>
                <w:color w:val="000000"/>
              </w:rPr>
              <w:t xml:space="preserve">None </w:t>
            </w:r>
          </w:p>
        </w:tc>
        <w:tc>
          <w:tcPr>
            <w:tcW w:w="1080" w:type="dxa"/>
          </w:tcPr>
          <w:p w14:paraId="4FFB5046" w14:textId="77777777" w:rsidR="00AC0E7A" w:rsidRPr="00784DCF" w:rsidRDefault="00AC0E7A" w:rsidP="009F5E52"/>
        </w:tc>
        <w:tc>
          <w:tcPr>
            <w:tcW w:w="1800" w:type="dxa"/>
          </w:tcPr>
          <w:p w14:paraId="77437B32" w14:textId="77777777" w:rsidR="00AC0E7A" w:rsidRPr="00784DCF" w:rsidRDefault="00AC0E7A" w:rsidP="009F5E52">
            <w:r w:rsidRPr="00784DCF">
              <w:t>[55], 122</w:t>
            </w:r>
            <w:r w:rsidRPr="00784DCF">
              <w:rPr>
                <w:vertAlign w:val="superscript"/>
              </w:rPr>
              <w:t>2</w:t>
            </w:r>
            <w:r w:rsidRPr="00784DCF">
              <w:t>, 184, 254</w:t>
            </w:r>
            <w:r w:rsidRPr="00784DCF">
              <w:rPr>
                <w:vertAlign w:val="superscript"/>
              </w:rPr>
              <w:t>2</w:t>
            </w:r>
            <w:r w:rsidRPr="00784DCF">
              <w:t>*</w:t>
            </w:r>
          </w:p>
        </w:tc>
        <w:tc>
          <w:tcPr>
            <w:tcW w:w="1440" w:type="dxa"/>
          </w:tcPr>
          <w:p w14:paraId="72DA3156" w14:textId="77777777" w:rsidR="00AC0E7A" w:rsidRPr="00784DCF" w:rsidRDefault="00AC0E7A" w:rsidP="009F5E52">
            <w:r w:rsidRPr="00784DCF">
              <w:t>SP, TM</w:t>
            </w:r>
          </w:p>
        </w:tc>
        <w:tc>
          <w:tcPr>
            <w:tcW w:w="900" w:type="dxa"/>
          </w:tcPr>
          <w:p w14:paraId="37A399F8" w14:textId="77777777" w:rsidR="00AC0E7A" w:rsidRPr="00784DCF" w:rsidRDefault="00AC0E7A" w:rsidP="009F5E52">
            <w:r w:rsidRPr="00784DCF">
              <w:t>I</w:t>
            </w:r>
          </w:p>
        </w:tc>
      </w:tr>
      <w:tr w:rsidR="00AC0E7A" w:rsidRPr="00784DCF" w14:paraId="57449A81" w14:textId="77777777" w:rsidTr="009F5E52">
        <w:trPr>
          <w:trHeight w:val="220"/>
        </w:trPr>
        <w:tc>
          <w:tcPr>
            <w:tcW w:w="2070" w:type="dxa"/>
          </w:tcPr>
          <w:p w14:paraId="032B090F" w14:textId="77777777" w:rsidR="00AC0E7A" w:rsidRPr="00784DCF" w:rsidRDefault="00AC0E7A" w:rsidP="009F5E52">
            <w:pPr>
              <w:rPr>
                <w:color w:val="000000"/>
              </w:rPr>
            </w:pPr>
            <w:proofErr w:type="spellStart"/>
            <w:r w:rsidRPr="00784DCF">
              <w:rPr>
                <w:i/>
              </w:rPr>
              <w:t>Flabellula</w:t>
            </w:r>
            <w:proofErr w:type="spellEnd"/>
            <w:r w:rsidRPr="00784DCF">
              <w:rPr>
                <w:i/>
              </w:rPr>
              <w:t xml:space="preserve"> </w:t>
            </w:r>
            <w:proofErr w:type="spellStart"/>
            <w:r w:rsidRPr="00784DCF">
              <w:rPr>
                <w:i/>
              </w:rPr>
              <w:t>citata</w:t>
            </w:r>
            <w:proofErr w:type="spellEnd"/>
            <w:r w:rsidRPr="00784DCF">
              <w:t xml:space="preserve"> paralog3 (</w:t>
            </w:r>
            <w:r w:rsidRPr="00784DCF">
              <w:rPr>
                <w:color w:val="000000"/>
              </w:rPr>
              <w:t>c2461_g1_i2)</w:t>
            </w:r>
          </w:p>
        </w:tc>
        <w:tc>
          <w:tcPr>
            <w:tcW w:w="630" w:type="dxa"/>
          </w:tcPr>
          <w:p w14:paraId="25072AE4" w14:textId="77777777" w:rsidR="00AC0E7A" w:rsidRPr="00784DCF" w:rsidRDefault="00AC0E7A" w:rsidP="009F5E52">
            <w:r w:rsidRPr="00784DCF">
              <w:t>673</w:t>
            </w:r>
          </w:p>
        </w:tc>
        <w:tc>
          <w:tcPr>
            <w:tcW w:w="2188" w:type="dxa"/>
          </w:tcPr>
          <w:p w14:paraId="1F052747" w14:textId="77777777" w:rsidR="00AC0E7A" w:rsidRPr="00784DCF" w:rsidRDefault="00AC0E7A" w:rsidP="009F5E52">
            <w:r w:rsidRPr="00784DCF">
              <w:t>Cell membrane protein Likelihood (0.301)</w:t>
            </w:r>
          </w:p>
        </w:tc>
        <w:tc>
          <w:tcPr>
            <w:tcW w:w="1952" w:type="dxa"/>
          </w:tcPr>
          <w:p w14:paraId="23C08CFC" w14:textId="77777777" w:rsidR="00AC0E7A" w:rsidRPr="00784DCF" w:rsidRDefault="00AC0E7A" w:rsidP="009F5E52">
            <w:r w:rsidRPr="00784DCF">
              <w:t>None</w:t>
            </w:r>
          </w:p>
        </w:tc>
        <w:tc>
          <w:tcPr>
            <w:tcW w:w="1080" w:type="dxa"/>
          </w:tcPr>
          <w:p w14:paraId="2CED703F" w14:textId="77777777" w:rsidR="00AC0E7A" w:rsidRPr="00784DCF" w:rsidRDefault="00AC0E7A" w:rsidP="009F5E52"/>
        </w:tc>
        <w:tc>
          <w:tcPr>
            <w:tcW w:w="1800" w:type="dxa"/>
          </w:tcPr>
          <w:p w14:paraId="2BF7EC6A" w14:textId="77777777" w:rsidR="00AC0E7A" w:rsidRPr="00784DCF" w:rsidRDefault="00AC0E7A" w:rsidP="009F5E52">
            <w:r w:rsidRPr="00784DCF">
              <w:t>57*, 121, 184*, 251*, 313</w:t>
            </w:r>
          </w:p>
        </w:tc>
        <w:tc>
          <w:tcPr>
            <w:tcW w:w="1440" w:type="dxa"/>
          </w:tcPr>
          <w:p w14:paraId="61357BF1" w14:textId="77777777" w:rsidR="00AC0E7A" w:rsidRPr="00784DCF" w:rsidRDefault="00AC0E7A" w:rsidP="009F5E52">
            <w:r w:rsidRPr="00784DCF">
              <w:t>SP, TM</w:t>
            </w:r>
          </w:p>
        </w:tc>
        <w:tc>
          <w:tcPr>
            <w:tcW w:w="900" w:type="dxa"/>
          </w:tcPr>
          <w:p w14:paraId="5BE0B9CB" w14:textId="77777777" w:rsidR="00AC0E7A" w:rsidRPr="00784DCF" w:rsidRDefault="00AC0E7A" w:rsidP="009F5E52">
            <w:r w:rsidRPr="00784DCF">
              <w:t>I</w:t>
            </w:r>
          </w:p>
        </w:tc>
      </w:tr>
      <w:tr w:rsidR="00AC0E7A" w:rsidRPr="00784DCF" w14:paraId="31A7BDE7" w14:textId="77777777" w:rsidTr="009F5E52">
        <w:trPr>
          <w:trHeight w:val="737"/>
        </w:trPr>
        <w:tc>
          <w:tcPr>
            <w:tcW w:w="2070" w:type="dxa"/>
          </w:tcPr>
          <w:p w14:paraId="7DE82711" w14:textId="77777777" w:rsidR="00AC0E7A" w:rsidRPr="00784DCF" w:rsidRDefault="00AC0E7A" w:rsidP="009F5E52">
            <w:proofErr w:type="spellStart"/>
            <w:r w:rsidRPr="00784DCF">
              <w:rPr>
                <w:i/>
              </w:rPr>
              <w:t>Cryptodifflugia</w:t>
            </w:r>
            <w:proofErr w:type="spellEnd"/>
            <w:r w:rsidRPr="00784DCF">
              <w:rPr>
                <w:i/>
              </w:rPr>
              <w:t xml:space="preserve"> </w:t>
            </w:r>
            <w:proofErr w:type="spellStart"/>
            <w:r w:rsidRPr="00784DCF">
              <w:rPr>
                <w:i/>
              </w:rPr>
              <w:t>operculata</w:t>
            </w:r>
            <w:proofErr w:type="spellEnd"/>
            <w:r w:rsidRPr="00784DCF">
              <w:t xml:space="preserve"> Paralog 2 (</w:t>
            </w:r>
            <w:r w:rsidRPr="00784DCF">
              <w:rPr>
                <w:sz w:val="16"/>
                <w:szCs w:val="16"/>
              </w:rPr>
              <w:t>c8521_g1_i1</w:t>
            </w:r>
            <w:r w:rsidRPr="00784DCF">
              <w:t>)</w:t>
            </w:r>
          </w:p>
        </w:tc>
        <w:tc>
          <w:tcPr>
            <w:tcW w:w="630" w:type="dxa"/>
          </w:tcPr>
          <w:p w14:paraId="4E2FC012" w14:textId="77777777" w:rsidR="00AC0E7A" w:rsidRPr="00784DCF" w:rsidRDefault="00AC0E7A" w:rsidP="009F5E52">
            <w:r w:rsidRPr="00784DCF">
              <w:t>1200</w:t>
            </w:r>
          </w:p>
        </w:tc>
        <w:tc>
          <w:tcPr>
            <w:tcW w:w="2188" w:type="dxa"/>
          </w:tcPr>
          <w:p w14:paraId="18E846FC" w14:textId="77777777" w:rsidR="00AC0E7A" w:rsidRPr="00784DCF" w:rsidRDefault="00AC0E7A" w:rsidP="009F5E52">
            <w:r w:rsidRPr="00784DCF">
              <w:t>Cell membrane Protein Likelihood (0.257)</w:t>
            </w:r>
          </w:p>
        </w:tc>
        <w:tc>
          <w:tcPr>
            <w:tcW w:w="1952" w:type="dxa"/>
          </w:tcPr>
          <w:p w14:paraId="21F80039" w14:textId="77777777" w:rsidR="00AC0E7A" w:rsidRPr="00784DCF" w:rsidRDefault="00AC0E7A" w:rsidP="009F5E52">
            <w:pPr>
              <w:rPr>
                <w:color w:val="000000"/>
              </w:rPr>
            </w:pPr>
            <w:r w:rsidRPr="00784DCF">
              <w:rPr>
                <w:color w:val="000000"/>
              </w:rPr>
              <w:t xml:space="preserve">(NTB) Thrombospondin type -1 repeat, EGF 4 repeat </w:t>
            </w:r>
          </w:p>
          <w:p w14:paraId="422D59E8" w14:textId="77777777" w:rsidR="00AC0E7A" w:rsidRPr="00784DCF" w:rsidRDefault="00AC0E7A" w:rsidP="009F5E52">
            <w:pPr>
              <w:rPr>
                <w:color w:val="000000"/>
              </w:rPr>
            </w:pPr>
            <w:r w:rsidRPr="00784DCF">
              <w:rPr>
                <w:color w:val="000000"/>
              </w:rPr>
              <w:t xml:space="preserve">Intramolecular chaperone </w:t>
            </w:r>
          </w:p>
        </w:tc>
        <w:tc>
          <w:tcPr>
            <w:tcW w:w="1080" w:type="dxa"/>
          </w:tcPr>
          <w:p w14:paraId="60DEF2E5" w14:textId="77777777" w:rsidR="00AC0E7A" w:rsidRPr="00784DCF" w:rsidRDefault="00AC0E7A" w:rsidP="009F5E52"/>
        </w:tc>
        <w:tc>
          <w:tcPr>
            <w:tcW w:w="1800" w:type="dxa"/>
          </w:tcPr>
          <w:p w14:paraId="64191E52" w14:textId="77777777" w:rsidR="00AC0E7A" w:rsidRPr="00784DCF" w:rsidRDefault="00AC0E7A" w:rsidP="009F5E52">
            <w:r w:rsidRPr="00784DCF">
              <w:t>837</w:t>
            </w:r>
            <w:r w:rsidRPr="00784DCF">
              <w:rPr>
                <w:vertAlign w:val="superscript"/>
              </w:rPr>
              <w:t>2</w:t>
            </w:r>
            <w:r w:rsidRPr="00784DCF">
              <w:t>, 889</w:t>
            </w:r>
            <w:r w:rsidRPr="00784DCF">
              <w:rPr>
                <w:vertAlign w:val="superscript"/>
              </w:rPr>
              <w:t>2</w:t>
            </w:r>
            <w:r w:rsidRPr="00784DCF">
              <w:t>*, [1033]</w:t>
            </w:r>
            <w:r w:rsidRPr="00784DCF">
              <w:rPr>
                <w:vertAlign w:val="superscript"/>
              </w:rPr>
              <w:t>2</w:t>
            </w:r>
            <w:r w:rsidRPr="00784DCF">
              <w:t>, [1107]</w:t>
            </w:r>
            <w:r w:rsidRPr="00784DCF">
              <w:rPr>
                <w:vertAlign w:val="superscript"/>
              </w:rPr>
              <w:t>2</w:t>
            </w:r>
          </w:p>
        </w:tc>
        <w:tc>
          <w:tcPr>
            <w:tcW w:w="1440" w:type="dxa"/>
          </w:tcPr>
          <w:p w14:paraId="32AD158B" w14:textId="77777777" w:rsidR="00AC0E7A" w:rsidRPr="00784DCF" w:rsidRDefault="00AC0E7A" w:rsidP="009F5E52">
            <w:r w:rsidRPr="00784DCF">
              <w:t>SP</w:t>
            </w:r>
          </w:p>
        </w:tc>
        <w:tc>
          <w:tcPr>
            <w:tcW w:w="900" w:type="dxa"/>
          </w:tcPr>
          <w:p w14:paraId="35204299" w14:textId="77777777" w:rsidR="00AC0E7A" w:rsidRPr="00784DCF" w:rsidRDefault="00AC0E7A" w:rsidP="009F5E52">
            <w:r w:rsidRPr="00784DCF">
              <w:t>II</w:t>
            </w:r>
          </w:p>
        </w:tc>
      </w:tr>
      <w:tr w:rsidR="00AC0E7A" w:rsidRPr="00784DCF" w14:paraId="57618429" w14:textId="77777777" w:rsidTr="009F5E52">
        <w:trPr>
          <w:trHeight w:val="521"/>
        </w:trPr>
        <w:tc>
          <w:tcPr>
            <w:tcW w:w="2070" w:type="dxa"/>
          </w:tcPr>
          <w:p w14:paraId="0B2D03FD" w14:textId="77777777" w:rsidR="00AC0E7A" w:rsidRPr="00784DCF" w:rsidRDefault="00AC0E7A" w:rsidP="009F5E52">
            <w:proofErr w:type="spellStart"/>
            <w:r w:rsidRPr="00784DCF">
              <w:rPr>
                <w:i/>
              </w:rPr>
              <w:t>Nolandella</w:t>
            </w:r>
            <w:proofErr w:type="spellEnd"/>
            <w:r w:rsidRPr="00784DCF">
              <w:t xml:space="preserve"> sp. AFSM</w:t>
            </w:r>
          </w:p>
          <w:p w14:paraId="58FEB5CF" w14:textId="77777777" w:rsidR="00AC0E7A" w:rsidRPr="00784DCF" w:rsidRDefault="00AC0E7A" w:rsidP="009F5E52">
            <w:r w:rsidRPr="00784DCF">
              <w:t>(</w:t>
            </w:r>
            <w:r w:rsidRPr="00784DCF">
              <w:rPr>
                <w:sz w:val="16"/>
                <w:szCs w:val="16"/>
              </w:rPr>
              <w:t>TR12097c0_g1_i1</w:t>
            </w:r>
            <w:r w:rsidRPr="00784DCF">
              <w:t>)</w:t>
            </w:r>
          </w:p>
        </w:tc>
        <w:tc>
          <w:tcPr>
            <w:tcW w:w="630" w:type="dxa"/>
          </w:tcPr>
          <w:p w14:paraId="3E91A92E" w14:textId="77777777" w:rsidR="00AC0E7A" w:rsidRPr="00784DCF" w:rsidRDefault="00AC0E7A" w:rsidP="009F5E52">
            <w:r w:rsidRPr="00784DCF">
              <w:t>975</w:t>
            </w:r>
          </w:p>
        </w:tc>
        <w:tc>
          <w:tcPr>
            <w:tcW w:w="2188" w:type="dxa"/>
          </w:tcPr>
          <w:p w14:paraId="75142186" w14:textId="77777777" w:rsidR="00AC0E7A" w:rsidRPr="00784DCF" w:rsidRDefault="00AC0E7A" w:rsidP="009F5E52">
            <w:r w:rsidRPr="00784DCF">
              <w:t>Cell membrane Protein Likelihood (0.672)</w:t>
            </w:r>
          </w:p>
        </w:tc>
        <w:tc>
          <w:tcPr>
            <w:tcW w:w="1952" w:type="dxa"/>
          </w:tcPr>
          <w:p w14:paraId="20570D63" w14:textId="77777777" w:rsidR="00AC0E7A" w:rsidRPr="00784DCF" w:rsidRDefault="00AC0E7A" w:rsidP="009F5E52">
            <w:pPr>
              <w:rPr>
                <w:color w:val="000000"/>
              </w:rPr>
            </w:pPr>
            <w:r w:rsidRPr="00784DCF">
              <w:rPr>
                <w:color w:val="000000"/>
              </w:rPr>
              <w:t xml:space="preserve">(NTB) Thrombospondin type -1 repeat, EGF 4 repeat </w:t>
            </w:r>
          </w:p>
        </w:tc>
        <w:tc>
          <w:tcPr>
            <w:tcW w:w="1080" w:type="dxa"/>
          </w:tcPr>
          <w:p w14:paraId="46A9649C" w14:textId="77777777" w:rsidR="00AC0E7A" w:rsidRPr="00784DCF" w:rsidRDefault="00AC0E7A" w:rsidP="009F5E52"/>
        </w:tc>
        <w:tc>
          <w:tcPr>
            <w:tcW w:w="1800" w:type="dxa"/>
          </w:tcPr>
          <w:p w14:paraId="6B857FBF" w14:textId="77777777" w:rsidR="00AC0E7A" w:rsidRPr="00784DCF" w:rsidRDefault="00AC0E7A" w:rsidP="009F5E52">
            <w:r w:rsidRPr="00784DCF">
              <w:t>613, [670]</w:t>
            </w:r>
            <w:r w:rsidRPr="00784DCF">
              <w:rPr>
                <w:vertAlign w:val="superscript"/>
              </w:rPr>
              <w:t>2</w:t>
            </w:r>
            <w:r w:rsidRPr="00784DCF">
              <w:t>*, [734]</w:t>
            </w:r>
            <w:r w:rsidRPr="00784DCF">
              <w:rPr>
                <w:vertAlign w:val="superscript"/>
              </w:rPr>
              <w:t>2</w:t>
            </w:r>
            <w:r w:rsidRPr="00784DCF">
              <w:t>*, [805]</w:t>
            </w:r>
            <w:r w:rsidRPr="00784DCF">
              <w:rPr>
                <w:vertAlign w:val="superscript"/>
              </w:rPr>
              <w:t>2</w:t>
            </w:r>
            <w:r w:rsidRPr="00784DCF">
              <w:t>*, 934</w:t>
            </w:r>
          </w:p>
        </w:tc>
        <w:tc>
          <w:tcPr>
            <w:tcW w:w="1440" w:type="dxa"/>
          </w:tcPr>
          <w:p w14:paraId="7B82C2BC" w14:textId="77777777" w:rsidR="00AC0E7A" w:rsidRPr="00784DCF" w:rsidRDefault="00AC0E7A" w:rsidP="009F5E52">
            <w:r w:rsidRPr="00784DCF">
              <w:t>SP</w:t>
            </w:r>
          </w:p>
        </w:tc>
        <w:tc>
          <w:tcPr>
            <w:tcW w:w="900" w:type="dxa"/>
          </w:tcPr>
          <w:p w14:paraId="6275AC58" w14:textId="77777777" w:rsidR="00AC0E7A" w:rsidRPr="00784DCF" w:rsidRDefault="00AC0E7A" w:rsidP="009F5E52">
            <w:r w:rsidRPr="00784DCF">
              <w:t>II</w:t>
            </w:r>
          </w:p>
        </w:tc>
      </w:tr>
      <w:tr w:rsidR="00AC0E7A" w:rsidRPr="00784DCF" w14:paraId="1B8B4683" w14:textId="77777777" w:rsidTr="009F5E52">
        <w:trPr>
          <w:trHeight w:val="220"/>
        </w:trPr>
        <w:tc>
          <w:tcPr>
            <w:tcW w:w="2070" w:type="dxa"/>
          </w:tcPr>
          <w:p w14:paraId="5317EAB7" w14:textId="77777777" w:rsidR="00AC0E7A" w:rsidRPr="00784DCF" w:rsidRDefault="00AC0E7A" w:rsidP="009F5E52">
            <w:proofErr w:type="spellStart"/>
            <w:r w:rsidRPr="00784DCF">
              <w:rPr>
                <w:i/>
              </w:rPr>
              <w:t>Arcella</w:t>
            </w:r>
            <w:proofErr w:type="spellEnd"/>
            <w:r w:rsidRPr="00784DCF">
              <w:rPr>
                <w:i/>
              </w:rPr>
              <w:t xml:space="preserve"> intermedia</w:t>
            </w:r>
            <w:r w:rsidRPr="00784DCF">
              <w:t xml:space="preserve"> (c23786_g1_i1)</w:t>
            </w:r>
          </w:p>
        </w:tc>
        <w:tc>
          <w:tcPr>
            <w:tcW w:w="630" w:type="dxa"/>
          </w:tcPr>
          <w:p w14:paraId="579455CE" w14:textId="77777777" w:rsidR="00AC0E7A" w:rsidRPr="00784DCF" w:rsidRDefault="00AC0E7A" w:rsidP="009F5E52">
            <w:r w:rsidRPr="00784DCF">
              <w:t>1074</w:t>
            </w:r>
          </w:p>
        </w:tc>
        <w:tc>
          <w:tcPr>
            <w:tcW w:w="2188" w:type="dxa"/>
          </w:tcPr>
          <w:p w14:paraId="70ACAC2E" w14:textId="77777777" w:rsidR="00AC0E7A" w:rsidRPr="00784DCF" w:rsidRDefault="00AC0E7A" w:rsidP="009F5E52">
            <w:r w:rsidRPr="00784DCF">
              <w:t>Nucleus membrane Protein Likelihood (0.58)</w:t>
            </w:r>
          </w:p>
        </w:tc>
        <w:tc>
          <w:tcPr>
            <w:tcW w:w="1952" w:type="dxa"/>
          </w:tcPr>
          <w:p w14:paraId="2B565394" w14:textId="77777777" w:rsidR="00AC0E7A" w:rsidRPr="00784DCF" w:rsidRDefault="00AC0E7A" w:rsidP="009F5E52">
            <w:pPr>
              <w:rPr>
                <w:color w:val="000000"/>
              </w:rPr>
            </w:pPr>
            <w:r w:rsidRPr="00784DCF">
              <w:rPr>
                <w:color w:val="000000"/>
              </w:rPr>
              <w:t xml:space="preserve">(NTB) Thrombospondin type -1 repeat, EGF 4 repeat </w:t>
            </w:r>
          </w:p>
          <w:p w14:paraId="29D119C7" w14:textId="77777777" w:rsidR="00AC0E7A" w:rsidRPr="00784DCF" w:rsidRDefault="00AC0E7A" w:rsidP="009F5E52">
            <w:pPr>
              <w:rPr>
                <w:color w:val="000000"/>
              </w:rPr>
            </w:pPr>
            <w:r w:rsidRPr="00784DCF">
              <w:rPr>
                <w:color w:val="000000"/>
              </w:rPr>
              <w:t xml:space="preserve">Intramolecular chaperone </w:t>
            </w:r>
          </w:p>
        </w:tc>
        <w:tc>
          <w:tcPr>
            <w:tcW w:w="1080" w:type="dxa"/>
          </w:tcPr>
          <w:p w14:paraId="55D6A5EF" w14:textId="77777777" w:rsidR="00AC0E7A" w:rsidRPr="00784DCF" w:rsidRDefault="00AC0E7A" w:rsidP="009F5E52"/>
        </w:tc>
        <w:tc>
          <w:tcPr>
            <w:tcW w:w="1800" w:type="dxa"/>
          </w:tcPr>
          <w:p w14:paraId="26A895F8" w14:textId="77777777" w:rsidR="00AC0E7A" w:rsidRPr="00784DCF" w:rsidRDefault="00AC0E7A" w:rsidP="009F5E52">
            <w:r w:rsidRPr="00784DCF">
              <w:t>[899]</w:t>
            </w:r>
            <w:r w:rsidRPr="00784DCF">
              <w:rPr>
                <w:vertAlign w:val="superscript"/>
              </w:rPr>
              <w:t>2</w:t>
            </w:r>
            <w:r w:rsidRPr="00784DCF">
              <w:t>*, [965]</w:t>
            </w:r>
            <w:r w:rsidRPr="00784DCF">
              <w:rPr>
                <w:vertAlign w:val="superscript"/>
              </w:rPr>
              <w:t>2</w:t>
            </w:r>
            <w:r w:rsidRPr="00784DCF">
              <w:t>*</w:t>
            </w:r>
          </w:p>
        </w:tc>
        <w:tc>
          <w:tcPr>
            <w:tcW w:w="1440" w:type="dxa"/>
          </w:tcPr>
          <w:p w14:paraId="2C8E2443" w14:textId="77777777" w:rsidR="00AC0E7A" w:rsidRPr="00784DCF" w:rsidRDefault="00AC0E7A" w:rsidP="009F5E52">
            <w:r w:rsidRPr="00784DCF">
              <w:t>SP</w:t>
            </w:r>
          </w:p>
        </w:tc>
        <w:tc>
          <w:tcPr>
            <w:tcW w:w="900" w:type="dxa"/>
          </w:tcPr>
          <w:p w14:paraId="6411D7A8" w14:textId="77777777" w:rsidR="00AC0E7A" w:rsidRPr="00784DCF" w:rsidRDefault="00AC0E7A" w:rsidP="009F5E52">
            <w:r w:rsidRPr="00784DCF">
              <w:t>II</w:t>
            </w:r>
          </w:p>
        </w:tc>
      </w:tr>
      <w:tr w:rsidR="00AC0E7A" w:rsidRPr="00784DCF" w14:paraId="758587D5" w14:textId="77777777" w:rsidTr="009F5E52">
        <w:trPr>
          <w:trHeight w:val="220"/>
        </w:trPr>
        <w:tc>
          <w:tcPr>
            <w:tcW w:w="2070" w:type="dxa"/>
          </w:tcPr>
          <w:p w14:paraId="491CDA71" w14:textId="77777777" w:rsidR="00AC0E7A" w:rsidRPr="00784DCF" w:rsidRDefault="00AC0E7A" w:rsidP="009F5E52">
            <w:proofErr w:type="spellStart"/>
            <w:r w:rsidRPr="00784DCF">
              <w:rPr>
                <w:i/>
              </w:rPr>
              <w:t>Flabellula</w:t>
            </w:r>
            <w:proofErr w:type="spellEnd"/>
            <w:r w:rsidRPr="00784DCF">
              <w:rPr>
                <w:i/>
              </w:rPr>
              <w:t xml:space="preserve"> </w:t>
            </w:r>
            <w:proofErr w:type="spellStart"/>
            <w:r w:rsidRPr="00784DCF">
              <w:rPr>
                <w:i/>
              </w:rPr>
              <w:t>citata</w:t>
            </w:r>
            <w:proofErr w:type="spellEnd"/>
            <w:r w:rsidRPr="00784DCF">
              <w:t xml:space="preserve"> paralog1 (</w:t>
            </w:r>
            <w:r w:rsidRPr="00784DCF">
              <w:rPr>
                <w:sz w:val="16"/>
                <w:szCs w:val="16"/>
              </w:rPr>
              <w:t>c9004_g2_i1</w:t>
            </w:r>
            <w:r w:rsidRPr="00784DCF">
              <w:t>)</w:t>
            </w:r>
          </w:p>
        </w:tc>
        <w:tc>
          <w:tcPr>
            <w:tcW w:w="630" w:type="dxa"/>
          </w:tcPr>
          <w:p w14:paraId="72F50C7F" w14:textId="77777777" w:rsidR="00AC0E7A" w:rsidRPr="00784DCF" w:rsidRDefault="00AC0E7A" w:rsidP="009F5E52">
            <w:r w:rsidRPr="00784DCF">
              <w:t>626</w:t>
            </w:r>
          </w:p>
        </w:tc>
        <w:tc>
          <w:tcPr>
            <w:tcW w:w="2188" w:type="dxa"/>
          </w:tcPr>
          <w:p w14:paraId="3DED501C" w14:textId="77777777" w:rsidR="00AC0E7A" w:rsidRPr="00784DCF" w:rsidRDefault="00AC0E7A" w:rsidP="009F5E52">
            <w:r w:rsidRPr="00784DCF">
              <w:t>Cell membrane Protein Likelihood (0.994)</w:t>
            </w:r>
          </w:p>
        </w:tc>
        <w:tc>
          <w:tcPr>
            <w:tcW w:w="1952" w:type="dxa"/>
          </w:tcPr>
          <w:p w14:paraId="54271245" w14:textId="77777777" w:rsidR="00AC0E7A" w:rsidRPr="00784DCF" w:rsidRDefault="00AC0E7A" w:rsidP="009F5E52">
            <w:r w:rsidRPr="00784DCF">
              <w:t>EGF (CTE)</w:t>
            </w:r>
          </w:p>
        </w:tc>
        <w:tc>
          <w:tcPr>
            <w:tcW w:w="1080" w:type="dxa"/>
          </w:tcPr>
          <w:p w14:paraId="79F4C192" w14:textId="77777777" w:rsidR="00AC0E7A" w:rsidRPr="00784DCF" w:rsidRDefault="00AC0E7A" w:rsidP="009F5E52"/>
        </w:tc>
        <w:tc>
          <w:tcPr>
            <w:tcW w:w="1800" w:type="dxa"/>
          </w:tcPr>
          <w:p w14:paraId="3DB2FC72" w14:textId="77777777" w:rsidR="00AC0E7A" w:rsidRPr="00784DCF" w:rsidRDefault="00AC0E7A" w:rsidP="009F5E52">
            <w:r w:rsidRPr="00784DCF">
              <w:t>123, [259], [323]</w:t>
            </w:r>
            <w:r w:rsidRPr="00784DCF">
              <w:rPr>
                <w:vertAlign w:val="superscript"/>
              </w:rPr>
              <w:t>2</w:t>
            </w:r>
            <w:r w:rsidRPr="00784DCF">
              <w:t>*</w:t>
            </w:r>
          </w:p>
        </w:tc>
        <w:tc>
          <w:tcPr>
            <w:tcW w:w="1440" w:type="dxa"/>
          </w:tcPr>
          <w:p w14:paraId="168B6560" w14:textId="77777777" w:rsidR="00AC0E7A" w:rsidRPr="00784DCF" w:rsidRDefault="00AC0E7A" w:rsidP="009F5E52">
            <w:r w:rsidRPr="00784DCF">
              <w:t>SP</w:t>
            </w:r>
          </w:p>
        </w:tc>
        <w:tc>
          <w:tcPr>
            <w:tcW w:w="900" w:type="dxa"/>
          </w:tcPr>
          <w:p w14:paraId="7CBCE40B" w14:textId="77777777" w:rsidR="00AC0E7A" w:rsidRPr="00784DCF" w:rsidRDefault="00AC0E7A" w:rsidP="009F5E52">
            <w:r w:rsidRPr="00784DCF">
              <w:t>II</w:t>
            </w:r>
          </w:p>
        </w:tc>
      </w:tr>
      <w:tr w:rsidR="00AC0E7A" w:rsidRPr="00784DCF" w14:paraId="73FA38D2" w14:textId="77777777" w:rsidTr="009F5E52">
        <w:trPr>
          <w:trHeight w:val="220"/>
        </w:trPr>
        <w:tc>
          <w:tcPr>
            <w:tcW w:w="2070" w:type="dxa"/>
          </w:tcPr>
          <w:p w14:paraId="1EB8F0BD" w14:textId="77777777" w:rsidR="00AC0E7A" w:rsidRPr="00784DCF" w:rsidRDefault="00AC0E7A" w:rsidP="009F5E52">
            <w:proofErr w:type="spellStart"/>
            <w:r w:rsidRPr="00784DCF">
              <w:rPr>
                <w:i/>
              </w:rPr>
              <w:t>Flabellula</w:t>
            </w:r>
            <w:proofErr w:type="spellEnd"/>
            <w:r w:rsidRPr="00784DCF">
              <w:rPr>
                <w:i/>
              </w:rPr>
              <w:t xml:space="preserve"> </w:t>
            </w:r>
            <w:proofErr w:type="spellStart"/>
            <w:r w:rsidRPr="00784DCF">
              <w:rPr>
                <w:i/>
              </w:rPr>
              <w:t>citata</w:t>
            </w:r>
            <w:proofErr w:type="spellEnd"/>
            <w:r w:rsidRPr="00784DCF">
              <w:t xml:space="preserve"> paralog2 (</w:t>
            </w:r>
            <w:r w:rsidRPr="00784DCF">
              <w:rPr>
                <w:sz w:val="16"/>
                <w:szCs w:val="16"/>
              </w:rPr>
              <w:t>c8227_g1_i1</w:t>
            </w:r>
            <w:r w:rsidRPr="00784DCF">
              <w:t>)</w:t>
            </w:r>
          </w:p>
        </w:tc>
        <w:tc>
          <w:tcPr>
            <w:tcW w:w="630" w:type="dxa"/>
          </w:tcPr>
          <w:p w14:paraId="37F84DF7" w14:textId="77777777" w:rsidR="00AC0E7A" w:rsidRPr="00784DCF" w:rsidRDefault="00AC0E7A" w:rsidP="009F5E52">
            <w:r w:rsidRPr="00784DCF">
              <w:t>713</w:t>
            </w:r>
          </w:p>
        </w:tc>
        <w:tc>
          <w:tcPr>
            <w:tcW w:w="2188" w:type="dxa"/>
          </w:tcPr>
          <w:p w14:paraId="4BD3C543" w14:textId="77777777" w:rsidR="00AC0E7A" w:rsidRPr="00784DCF" w:rsidRDefault="00AC0E7A" w:rsidP="009F5E52">
            <w:r w:rsidRPr="00784DCF">
              <w:t>Cell membrane Protein Likelihood (0.669)</w:t>
            </w:r>
          </w:p>
        </w:tc>
        <w:tc>
          <w:tcPr>
            <w:tcW w:w="1952" w:type="dxa"/>
          </w:tcPr>
          <w:p w14:paraId="16436E97" w14:textId="77777777" w:rsidR="00AC0E7A" w:rsidRPr="00784DCF" w:rsidRDefault="00AC0E7A" w:rsidP="009F5E52">
            <w:r w:rsidRPr="00784DCF">
              <w:t>EGF (CTE)</w:t>
            </w:r>
          </w:p>
        </w:tc>
        <w:tc>
          <w:tcPr>
            <w:tcW w:w="1080" w:type="dxa"/>
          </w:tcPr>
          <w:p w14:paraId="33F642C4" w14:textId="77777777" w:rsidR="00AC0E7A" w:rsidRPr="00784DCF" w:rsidRDefault="00AC0E7A" w:rsidP="009F5E52"/>
        </w:tc>
        <w:tc>
          <w:tcPr>
            <w:tcW w:w="1800" w:type="dxa"/>
          </w:tcPr>
          <w:p w14:paraId="096C1D9E" w14:textId="77777777" w:rsidR="00AC0E7A" w:rsidRPr="00784DCF" w:rsidRDefault="00AC0E7A" w:rsidP="009F5E52">
            <w:r w:rsidRPr="00784DCF">
              <w:t>88*, 150*, 255, 310</w:t>
            </w:r>
          </w:p>
        </w:tc>
        <w:tc>
          <w:tcPr>
            <w:tcW w:w="1440" w:type="dxa"/>
          </w:tcPr>
          <w:p w14:paraId="13B8E3A8" w14:textId="77777777" w:rsidR="00AC0E7A" w:rsidRPr="00784DCF" w:rsidRDefault="00AC0E7A" w:rsidP="009F5E52">
            <w:r w:rsidRPr="00784DCF">
              <w:t>TM</w:t>
            </w:r>
          </w:p>
        </w:tc>
        <w:tc>
          <w:tcPr>
            <w:tcW w:w="900" w:type="dxa"/>
          </w:tcPr>
          <w:p w14:paraId="370272C8" w14:textId="77777777" w:rsidR="00AC0E7A" w:rsidRPr="00784DCF" w:rsidRDefault="00AC0E7A" w:rsidP="009F5E52">
            <w:r w:rsidRPr="00784DCF">
              <w:t>II</w:t>
            </w:r>
          </w:p>
        </w:tc>
      </w:tr>
      <w:tr w:rsidR="00AC0E7A" w:rsidRPr="00784DCF" w14:paraId="41A3846C" w14:textId="77777777" w:rsidTr="009F5E52">
        <w:trPr>
          <w:trHeight w:val="220"/>
        </w:trPr>
        <w:tc>
          <w:tcPr>
            <w:tcW w:w="2070" w:type="dxa"/>
          </w:tcPr>
          <w:p w14:paraId="6162CC25" w14:textId="77777777" w:rsidR="00AC0E7A" w:rsidRPr="00784DCF" w:rsidRDefault="00AC0E7A" w:rsidP="009F5E52">
            <w:proofErr w:type="spellStart"/>
            <w:r w:rsidRPr="00784DCF">
              <w:rPr>
                <w:i/>
              </w:rPr>
              <w:t>Ministeria</w:t>
            </w:r>
            <w:proofErr w:type="spellEnd"/>
            <w:r w:rsidRPr="00784DCF">
              <w:rPr>
                <w:i/>
              </w:rPr>
              <w:t xml:space="preserve"> </w:t>
            </w:r>
            <w:proofErr w:type="spellStart"/>
            <w:r w:rsidRPr="00784DCF">
              <w:rPr>
                <w:i/>
              </w:rPr>
              <w:t>vibrans</w:t>
            </w:r>
            <w:proofErr w:type="spellEnd"/>
            <w:r w:rsidRPr="00784DCF">
              <w:t xml:space="preserve"> Paralog 1 (2757223)</w:t>
            </w:r>
          </w:p>
        </w:tc>
        <w:tc>
          <w:tcPr>
            <w:tcW w:w="630" w:type="dxa"/>
          </w:tcPr>
          <w:p w14:paraId="263E8B06" w14:textId="77777777" w:rsidR="00AC0E7A" w:rsidRPr="00784DCF" w:rsidRDefault="00AC0E7A" w:rsidP="009F5E52">
            <w:r w:rsidRPr="00784DCF">
              <w:t>860</w:t>
            </w:r>
          </w:p>
        </w:tc>
        <w:tc>
          <w:tcPr>
            <w:tcW w:w="2188" w:type="dxa"/>
          </w:tcPr>
          <w:p w14:paraId="48682804" w14:textId="77777777" w:rsidR="00AC0E7A" w:rsidRPr="00784DCF" w:rsidRDefault="00AC0E7A" w:rsidP="009F5E52">
            <w:r w:rsidRPr="00784DCF">
              <w:t>Peroxisome (0.3325), Soluble (0.9929)</w:t>
            </w:r>
          </w:p>
          <w:p w14:paraId="5ED3FC31" w14:textId="77777777" w:rsidR="00AC0E7A" w:rsidRPr="00784DCF" w:rsidRDefault="00AC0E7A" w:rsidP="009F5E52">
            <w:r w:rsidRPr="00784DCF">
              <w:t>Likelihood (0.386)</w:t>
            </w:r>
          </w:p>
        </w:tc>
        <w:tc>
          <w:tcPr>
            <w:tcW w:w="1952" w:type="dxa"/>
          </w:tcPr>
          <w:p w14:paraId="057EBC5F" w14:textId="77777777" w:rsidR="00AC0E7A" w:rsidRPr="00784DCF" w:rsidRDefault="00AC0E7A" w:rsidP="009F5E52">
            <w:pPr>
              <w:rPr>
                <w:color w:val="000000"/>
              </w:rPr>
            </w:pPr>
            <w:r w:rsidRPr="00784DCF">
              <w:rPr>
                <w:color w:val="000000"/>
              </w:rPr>
              <w:t>None</w:t>
            </w:r>
          </w:p>
        </w:tc>
        <w:tc>
          <w:tcPr>
            <w:tcW w:w="1080" w:type="dxa"/>
          </w:tcPr>
          <w:p w14:paraId="6A0D3072" w14:textId="77777777" w:rsidR="00AC0E7A" w:rsidRPr="00784DCF" w:rsidRDefault="00AC0E7A" w:rsidP="009F5E52"/>
        </w:tc>
        <w:tc>
          <w:tcPr>
            <w:tcW w:w="1800" w:type="dxa"/>
          </w:tcPr>
          <w:p w14:paraId="17087E80" w14:textId="77777777" w:rsidR="00AC0E7A" w:rsidRPr="00784DCF" w:rsidRDefault="00AC0E7A" w:rsidP="009F5E52">
            <w:r w:rsidRPr="00784DCF">
              <w:t>58</w:t>
            </w:r>
            <w:r w:rsidRPr="00784DCF">
              <w:rPr>
                <w:vertAlign w:val="superscript"/>
              </w:rPr>
              <w:t>2</w:t>
            </w:r>
            <w:r w:rsidRPr="00784DCF">
              <w:t>, [125]</w:t>
            </w:r>
            <w:r w:rsidRPr="00784DCF">
              <w:rPr>
                <w:vertAlign w:val="superscript"/>
              </w:rPr>
              <w:t>2</w:t>
            </w:r>
            <w:r w:rsidRPr="00784DCF">
              <w:t xml:space="preserve">*, 185, 243, </w:t>
            </w:r>
            <w:proofErr w:type="gramStart"/>
            <w:r w:rsidRPr="00784DCF">
              <w:t>310,  387</w:t>
            </w:r>
            <w:r w:rsidRPr="00784DCF">
              <w:rPr>
                <w:vertAlign w:val="superscript"/>
              </w:rPr>
              <w:t>2</w:t>
            </w:r>
            <w:proofErr w:type="gramEnd"/>
            <w:r w:rsidRPr="00784DCF">
              <w:t xml:space="preserve">, </w:t>
            </w:r>
            <w:r w:rsidRPr="00784DCF">
              <w:lastRenderedPageBreak/>
              <w:t>448, [578]</w:t>
            </w:r>
            <w:r w:rsidRPr="00784DCF">
              <w:rPr>
                <w:vertAlign w:val="superscript"/>
              </w:rPr>
              <w:t>2</w:t>
            </w:r>
            <w:r w:rsidRPr="00784DCF">
              <w:t>*, [647], 748</w:t>
            </w:r>
          </w:p>
        </w:tc>
        <w:tc>
          <w:tcPr>
            <w:tcW w:w="1440" w:type="dxa"/>
          </w:tcPr>
          <w:p w14:paraId="3BE9BC5B" w14:textId="77777777" w:rsidR="00AC0E7A" w:rsidRPr="00784DCF" w:rsidRDefault="00AC0E7A" w:rsidP="009F5E52"/>
        </w:tc>
        <w:tc>
          <w:tcPr>
            <w:tcW w:w="900" w:type="dxa"/>
          </w:tcPr>
          <w:p w14:paraId="10EBD052" w14:textId="77777777" w:rsidR="00AC0E7A" w:rsidRPr="00784DCF" w:rsidRDefault="00AC0E7A" w:rsidP="009F5E52">
            <w:r w:rsidRPr="00784DCF">
              <w:t>I</w:t>
            </w:r>
          </w:p>
        </w:tc>
      </w:tr>
      <w:tr w:rsidR="00AC0E7A" w:rsidRPr="00784DCF" w14:paraId="6501CEE5" w14:textId="77777777" w:rsidTr="009F5E52">
        <w:trPr>
          <w:trHeight w:val="220"/>
        </w:trPr>
        <w:tc>
          <w:tcPr>
            <w:tcW w:w="2070" w:type="dxa"/>
          </w:tcPr>
          <w:p w14:paraId="391C0AA3" w14:textId="77777777" w:rsidR="00AC0E7A" w:rsidRPr="00784DCF" w:rsidRDefault="00AC0E7A" w:rsidP="009F5E52">
            <w:proofErr w:type="spellStart"/>
            <w:r w:rsidRPr="00784DCF">
              <w:rPr>
                <w:i/>
              </w:rPr>
              <w:t>Flabellula</w:t>
            </w:r>
            <w:proofErr w:type="spellEnd"/>
            <w:r w:rsidRPr="00784DCF">
              <w:rPr>
                <w:i/>
              </w:rPr>
              <w:t xml:space="preserve"> </w:t>
            </w:r>
            <w:proofErr w:type="spellStart"/>
            <w:r w:rsidRPr="00784DCF">
              <w:rPr>
                <w:i/>
              </w:rPr>
              <w:t>citata</w:t>
            </w:r>
            <w:proofErr w:type="spellEnd"/>
            <w:r w:rsidRPr="00784DCF">
              <w:t xml:space="preserve"> paralog5 (</w:t>
            </w:r>
            <w:r w:rsidRPr="00784DCF">
              <w:rPr>
                <w:sz w:val="16"/>
                <w:szCs w:val="16"/>
              </w:rPr>
              <w:t>c8994_g2_i16</w:t>
            </w:r>
            <w:r w:rsidRPr="00784DCF">
              <w:t>)</w:t>
            </w:r>
          </w:p>
        </w:tc>
        <w:tc>
          <w:tcPr>
            <w:tcW w:w="630" w:type="dxa"/>
          </w:tcPr>
          <w:p w14:paraId="03D0DC2C" w14:textId="77777777" w:rsidR="00AC0E7A" w:rsidRPr="00784DCF" w:rsidRDefault="00AC0E7A" w:rsidP="009F5E52">
            <w:r w:rsidRPr="00784DCF">
              <w:t>604</w:t>
            </w:r>
          </w:p>
        </w:tc>
        <w:tc>
          <w:tcPr>
            <w:tcW w:w="2188" w:type="dxa"/>
          </w:tcPr>
          <w:p w14:paraId="7E9B2600" w14:textId="77777777" w:rsidR="00AC0E7A" w:rsidRPr="00784DCF" w:rsidRDefault="00AC0E7A" w:rsidP="009F5E52">
            <w:r w:rsidRPr="00784DCF">
              <w:t>Extracellular (0.5213)</w:t>
            </w:r>
          </w:p>
          <w:p w14:paraId="210DB9AD" w14:textId="77777777" w:rsidR="00AC0E7A" w:rsidRPr="00784DCF" w:rsidRDefault="00AC0E7A" w:rsidP="009F5E52">
            <w:r w:rsidRPr="00784DCF">
              <w:t xml:space="preserve">Soluble (0.9842) </w:t>
            </w:r>
          </w:p>
          <w:p w14:paraId="2698D613" w14:textId="77777777" w:rsidR="00AC0E7A" w:rsidRPr="00784DCF" w:rsidRDefault="00AC0E7A" w:rsidP="009F5E52">
            <w:r w:rsidRPr="00784DCF">
              <w:t>Likelihood (0.622)</w:t>
            </w:r>
          </w:p>
        </w:tc>
        <w:tc>
          <w:tcPr>
            <w:tcW w:w="1952" w:type="dxa"/>
          </w:tcPr>
          <w:p w14:paraId="50596188" w14:textId="77777777" w:rsidR="00AC0E7A" w:rsidRPr="00784DCF" w:rsidRDefault="00AC0E7A" w:rsidP="009F5E52">
            <w:r w:rsidRPr="00784DCF">
              <w:t>None</w:t>
            </w:r>
          </w:p>
        </w:tc>
        <w:tc>
          <w:tcPr>
            <w:tcW w:w="1080" w:type="dxa"/>
          </w:tcPr>
          <w:p w14:paraId="0FFF74F4" w14:textId="77777777" w:rsidR="00AC0E7A" w:rsidRPr="00784DCF" w:rsidRDefault="00AC0E7A" w:rsidP="009F5E52"/>
        </w:tc>
        <w:tc>
          <w:tcPr>
            <w:tcW w:w="1800" w:type="dxa"/>
          </w:tcPr>
          <w:p w14:paraId="5636603F" w14:textId="77777777" w:rsidR="00AC0E7A" w:rsidRPr="00784DCF" w:rsidRDefault="00AC0E7A" w:rsidP="009F5E52">
            <w:r w:rsidRPr="00784DCF">
              <w:t>113, 172, [</w:t>
            </w:r>
            <w:proofErr w:type="gramStart"/>
            <w:r w:rsidRPr="00784DCF">
              <w:t>302]*</w:t>
            </w:r>
            <w:proofErr w:type="gramEnd"/>
          </w:p>
        </w:tc>
        <w:tc>
          <w:tcPr>
            <w:tcW w:w="1440" w:type="dxa"/>
          </w:tcPr>
          <w:p w14:paraId="7F174625" w14:textId="77777777" w:rsidR="00AC0E7A" w:rsidRPr="00784DCF" w:rsidRDefault="00AC0E7A" w:rsidP="009F5E52"/>
        </w:tc>
        <w:tc>
          <w:tcPr>
            <w:tcW w:w="900" w:type="dxa"/>
          </w:tcPr>
          <w:p w14:paraId="3AEB03E9" w14:textId="77777777" w:rsidR="00AC0E7A" w:rsidRPr="00784DCF" w:rsidRDefault="00AC0E7A" w:rsidP="009F5E52">
            <w:r w:rsidRPr="00784DCF">
              <w:t>I</w:t>
            </w:r>
          </w:p>
        </w:tc>
      </w:tr>
      <w:tr w:rsidR="00AC0E7A" w:rsidRPr="00784DCF" w14:paraId="396DF05B" w14:textId="77777777" w:rsidTr="009F5E52">
        <w:trPr>
          <w:trHeight w:val="220"/>
        </w:trPr>
        <w:tc>
          <w:tcPr>
            <w:tcW w:w="2070" w:type="dxa"/>
          </w:tcPr>
          <w:p w14:paraId="116B0B73" w14:textId="77777777" w:rsidR="00AC0E7A" w:rsidRPr="00784DCF" w:rsidRDefault="00AC0E7A" w:rsidP="009F5E52">
            <w:proofErr w:type="spellStart"/>
            <w:r w:rsidRPr="00784DCF">
              <w:rPr>
                <w:i/>
              </w:rPr>
              <w:t>Flabellula</w:t>
            </w:r>
            <w:proofErr w:type="spellEnd"/>
            <w:r w:rsidRPr="00784DCF">
              <w:rPr>
                <w:i/>
              </w:rPr>
              <w:t xml:space="preserve"> </w:t>
            </w:r>
            <w:proofErr w:type="spellStart"/>
            <w:r w:rsidRPr="00784DCF">
              <w:rPr>
                <w:i/>
              </w:rPr>
              <w:t>citata</w:t>
            </w:r>
            <w:proofErr w:type="spellEnd"/>
            <w:r w:rsidRPr="00784DCF">
              <w:t xml:space="preserve"> paralog4 (</w:t>
            </w:r>
            <w:r w:rsidRPr="00784DCF">
              <w:rPr>
                <w:sz w:val="16"/>
                <w:szCs w:val="16"/>
              </w:rPr>
              <w:t>c8386_g1_i3</w:t>
            </w:r>
            <w:r w:rsidRPr="00784DCF">
              <w:t>)</w:t>
            </w:r>
          </w:p>
        </w:tc>
        <w:tc>
          <w:tcPr>
            <w:tcW w:w="630" w:type="dxa"/>
          </w:tcPr>
          <w:p w14:paraId="52A2EF9A" w14:textId="77777777" w:rsidR="00AC0E7A" w:rsidRPr="00784DCF" w:rsidRDefault="00AC0E7A" w:rsidP="009F5E52">
            <w:r w:rsidRPr="00784DCF">
              <w:t>646</w:t>
            </w:r>
          </w:p>
        </w:tc>
        <w:tc>
          <w:tcPr>
            <w:tcW w:w="2188" w:type="dxa"/>
          </w:tcPr>
          <w:p w14:paraId="4FCEC2F5" w14:textId="77777777" w:rsidR="00AC0E7A" w:rsidRPr="00784DCF" w:rsidRDefault="00AC0E7A" w:rsidP="009F5E52">
            <w:r w:rsidRPr="00784DCF">
              <w:t>Cell membrane Protein Likelihood (0.833)</w:t>
            </w:r>
          </w:p>
        </w:tc>
        <w:tc>
          <w:tcPr>
            <w:tcW w:w="1952" w:type="dxa"/>
          </w:tcPr>
          <w:p w14:paraId="4A1A0CF1" w14:textId="77777777" w:rsidR="00AC0E7A" w:rsidRPr="00784DCF" w:rsidRDefault="00AC0E7A" w:rsidP="009F5E52">
            <w:r w:rsidRPr="00784DCF">
              <w:t>None</w:t>
            </w:r>
          </w:p>
        </w:tc>
        <w:tc>
          <w:tcPr>
            <w:tcW w:w="1080" w:type="dxa"/>
          </w:tcPr>
          <w:p w14:paraId="646F4E84" w14:textId="77777777" w:rsidR="00AC0E7A" w:rsidRPr="00784DCF" w:rsidRDefault="00AC0E7A" w:rsidP="009F5E52"/>
        </w:tc>
        <w:tc>
          <w:tcPr>
            <w:tcW w:w="1800" w:type="dxa"/>
          </w:tcPr>
          <w:p w14:paraId="1D241D69" w14:textId="77777777" w:rsidR="00AC0E7A" w:rsidRPr="00784DCF" w:rsidRDefault="00AC0E7A" w:rsidP="009F5E52">
            <w:r w:rsidRPr="00784DCF">
              <w:t>53, [</w:t>
            </w:r>
            <w:proofErr w:type="gramStart"/>
            <w:r w:rsidRPr="00784DCF">
              <w:t>116]*</w:t>
            </w:r>
            <w:proofErr w:type="gramEnd"/>
            <w:r w:rsidRPr="00784DCF">
              <w:t>, [178]*</w:t>
            </w:r>
          </w:p>
        </w:tc>
        <w:tc>
          <w:tcPr>
            <w:tcW w:w="1440" w:type="dxa"/>
          </w:tcPr>
          <w:p w14:paraId="0D88F780" w14:textId="77777777" w:rsidR="00AC0E7A" w:rsidRPr="00784DCF" w:rsidRDefault="00AC0E7A" w:rsidP="009F5E52">
            <w:r w:rsidRPr="00784DCF">
              <w:t>SP, TM</w:t>
            </w:r>
          </w:p>
        </w:tc>
        <w:tc>
          <w:tcPr>
            <w:tcW w:w="900" w:type="dxa"/>
          </w:tcPr>
          <w:p w14:paraId="5A8B9F5F" w14:textId="77777777" w:rsidR="00AC0E7A" w:rsidRPr="00784DCF" w:rsidRDefault="00AC0E7A" w:rsidP="009F5E52">
            <w:r w:rsidRPr="00784DCF">
              <w:t>I</w:t>
            </w:r>
          </w:p>
        </w:tc>
      </w:tr>
      <w:tr w:rsidR="00AC0E7A" w:rsidRPr="00784DCF" w14:paraId="5A0F6BC6" w14:textId="77777777" w:rsidTr="009F5E52">
        <w:trPr>
          <w:trHeight w:val="220"/>
        </w:trPr>
        <w:tc>
          <w:tcPr>
            <w:tcW w:w="2070" w:type="dxa"/>
          </w:tcPr>
          <w:p w14:paraId="49AA9BAA" w14:textId="77777777" w:rsidR="00AC0E7A" w:rsidRPr="00784DCF" w:rsidRDefault="00AC0E7A" w:rsidP="009F5E52">
            <w:proofErr w:type="spellStart"/>
            <w:r w:rsidRPr="00784DCF">
              <w:rPr>
                <w:i/>
              </w:rPr>
              <w:t>Cryptodifflugia</w:t>
            </w:r>
            <w:proofErr w:type="spellEnd"/>
            <w:r w:rsidRPr="00784DCF">
              <w:rPr>
                <w:i/>
              </w:rPr>
              <w:t xml:space="preserve"> </w:t>
            </w:r>
            <w:proofErr w:type="spellStart"/>
            <w:r w:rsidRPr="00784DCF">
              <w:rPr>
                <w:i/>
              </w:rPr>
              <w:t>operculata</w:t>
            </w:r>
            <w:proofErr w:type="spellEnd"/>
            <w:r w:rsidRPr="00784DCF">
              <w:t xml:space="preserve"> Paralog 1 (</w:t>
            </w:r>
            <w:r w:rsidRPr="00784DCF">
              <w:rPr>
                <w:sz w:val="16"/>
                <w:szCs w:val="16"/>
              </w:rPr>
              <w:t>c43306_g1_i1</w:t>
            </w:r>
            <w:r w:rsidRPr="00784DCF">
              <w:t>)</w:t>
            </w:r>
          </w:p>
        </w:tc>
        <w:tc>
          <w:tcPr>
            <w:tcW w:w="630" w:type="dxa"/>
          </w:tcPr>
          <w:p w14:paraId="3122A2F9" w14:textId="77777777" w:rsidR="00AC0E7A" w:rsidRPr="00784DCF" w:rsidRDefault="00AC0E7A" w:rsidP="009F5E52">
            <w:r w:rsidRPr="00784DCF">
              <w:t>581</w:t>
            </w:r>
          </w:p>
        </w:tc>
        <w:tc>
          <w:tcPr>
            <w:tcW w:w="2188" w:type="dxa"/>
          </w:tcPr>
          <w:p w14:paraId="18D2F89C" w14:textId="77777777" w:rsidR="00AC0E7A" w:rsidRPr="00784DCF" w:rsidRDefault="00AC0E7A" w:rsidP="009F5E52">
            <w:r w:rsidRPr="00784DCF">
              <w:t>Cell membrane Protein Likelihood (0.445)</w:t>
            </w:r>
          </w:p>
        </w:tc>
        <w:tc>
          <w:tcPr>
            <w:tcW w:w="1952" w:type="dxa"/>
          </w:tcPr>
          <w:p w14:paraId="70983D74" w14:textId="77777777" w:rsidR="00AC0E7A" w:rsidRPr="00784DCF" w:rsidRDefault="00AC0E7A" w:rsidP="009F5E52">
            <w:pPr>
              <w:rPr>
                <w:color w:val="000000"/>
              </w:rPr>
            </w:pPr>
            <w:r w:rsidRPr="00784DCF">
              <w:rPr>
                <w:color w:val="000000"/>
              </w:rPr>
              <w:t>None</w:t>
            </w:r>
          </w:p>
        </w:tc>
        <w:tc>
          <w:tcPr>
            <w:tcW w:w="1080" w:type="dxa"/>
          </w:tcPr>
          <w:p w14:paraId="1B7A819B" w14:textId="77777777" w:rsidR="00AC0E7A" w:rsidRPr="00784DCF" w:rsidRDefault="00AC0E7A" w:rsidP="009F5E52"/>
        </w:tc>
        <w:tc>
          <w:tcPr>
            <w:tcW w:w="1800" w:type="dxa"/>
          </w:tcPr>
          <w:p w14:paraId="45CAD187" w14:textId="77777777" w:rsidR="00AC0E7A" w:rsidRPr="00784DCF" w:rsidRDefault="00AC0E7A" w:rsidP="009F5E52">
            <w:r w:rsidRPr="00784DCF">
              <w:t>58</w:t>
            </w:r>
            <w:r w:rsidRPr="00784DCF">
              <w:rPr>
                <w:vertAlign w:val="superscript"/>
              </w:rPr>
              <w:t>2</w:t>
            </w:r>
            <w:r w:rsidRPr="00784DCF">
              <w:t>, [</w:t>
            </w:r>
            <w:proofErr w:type="gramStart"/>
            <w:r w:rsidRPr="00784DCF">
              <w:t>120]*</w:t>
            </w:r>
            <w:proofErr w:type="gramEnd"/>
            <w:r w:rsidRPr="00784DCF">
              <w:rPr>
                <w:vertAlign w:val="superscript"/>
              </w:rPr>
              <w:t>2</w:t>
            </w:r>
            <w:r w:rsidRPr="00784DCF">
              <w:t>, [188]*, 261</w:t>
            </w:r>
            <w:r w:rsidRPr="00784DCF">
              <w:rPr>
                <w:vertAlign w:val="superscript"/>
              </w:rPr>
              <w:t>2</w:t>
            </w:r>
            <w:r w:rsidRPr="00784DCF">
              <w:t>, 325</w:t>
            </w:r>
            <w:r w:rsidRPr="00784DCF">
              <w:rPr>
                <w:vertAlign w:val="superscript"/>
              </w:rPr>
              <w:t>2</w:t>
            </w:r>
            <w:r w:rsidRPr="00784DCF">
              <w:t>, 383*, [449]</w:t>
            </w:r>
            <w:r w:rsidRPr="00784DCF">
              <w:rPr>
                <w:vertAlign w:val="superscript"/>
              </w:rPr>
              <w:t>2</w:t>
            </w:r>
          </w:p>
        </w:tc>
        <w:tc>
          <w:tcPr>
            <w:tcW w:w="1440" w:type="dxa"/>
          </w:tcPr>
          <w:p w14:paraId="10D5070E" w14:textId="77777777" w:rsidR="00AC0E7A" w:rsidRPr="00784DCF" w:rsidRDefault="00AC0E7A" w:rsidP="009F5E52">
            <w:r w:rsidRPr="00784DCF">
              <w:t>SP, TM</w:t>
            </w:r>
          </w:p>
        </w:tc>
        <w:tc>
          <w:tcPr>
            <w:tcW w:w="900" w:type="dxa"/>
          </w:tcPr>
          <w:p w14:paraId="577C63D9" w14:textId="77777777" w:rsidR="00AC0E7A" w:rsidRPr="00784DCF" w:rsidRDefault="00AC0E7A" w:rsidP="009F5E52">
            <w:r w:rsidRPr="00784DCF">
              <w:t>I</w:t>
            </w:r>
          </w:p>
        </w:tc>
      </w:tr>
      <w:tr w:rsidR="00AC0E7A" w:rsidRPr="00784DCF" w14:paraId="4E9DADCE" w14:textId="77777777" w:rsidTr="009F5E52">
        <w:trPr>
          <w:trHeight w:val="220"/>
        </w:trPr>
        <w:tc>
          <w:tcPr>
            <w:tcW w:w="2070" w:type="dxa"/>
          </w:tcPr>
          <w:p w14:paraId="1CA67302" w14:textId="77777777" w:rsidR="00AC0E7A" w:rsidRPr="00784DCF" w:rsidRDefault="00AC0E7A" w:rsidP="009F5E52">
            <w:proofErr w:type="spellStart"/>
            <w:r w:rsidRPr="00784DCF">
              <w:rPr>
                <w:i/>
              </w:rPr>
              <w:t>Amphizonella</w:t>
            </w:r>
            <w:proofErr w:type="spellEnd"/>
            <w:r w:rsidRPr="00784DCF">
              <w:rPr>
                <w:i/>
              </w:rPr>
              <w:t xml:space="preserve"> </w:t>
            </w:r>
            <w:proofErr w:type="spellStart"/>
            <w:r w:rsidRPr="00784DCF">
              <w:t>sp</w:t>
            </w:r>
            <w:proofErr w:type="spellEnd"/>
            <w:r w:rsidRPr="00784DCF">
              <w:t xml:space="preserve"> 9 paralog2 (</w:t>
            </w:r>
            <w:r w:rsidRPr="00784DCF">
              <w:rPr>
                <w:color w:val="000000"/>
                <w:sz w:val="16"/>
                <w:szCs w:val="16"/>
                <w:shd w:val="clear" w:color="auto" w:fill="FFFFFF"/>
              </w:rPr>
              <w:t>TR2587c1_g1_i1</w:t>
            </w:r>
            <w:r w:rsidRPr="00784DCF">
              <w:t>)</w:t>
            </w:r>
          </w:p>
        </w:tc>
        <w:tc>
          <w:tcPr>
            <w:tcW w:w="630" w:type="dxa"/>
          </w:tcPr>
          <w:p w14:paraId="3896D2AB" w14:textId="77777777" w:rsidR="00AC0E7A" w:rsidRPr="00784DCF" w:rsidRDefault="00AC0E7A" w:rsidP="009F5E52">
            <w:r w:rsidRPr="00784DCF">
              <w:t>565</w:t>
            </w:r>
          </w:p>
        </w:tc>
        <w:tc>
          <w:tcPr>
            <w:tcW w:w="2188" w:type="dxa"/>
          </w:tcPr>
          <w:p w14:paraId="0D1CB3C7" w14:textId="77777777" w:rsidR="00AC0E7A" w:rsidRPr="00784DCF" w:rsidRDefault="00AC0E7A" w:rsidP="009F5E52">
            <w:r w:rsidRPr="00784DCF">
              <w:t>Extracellular (0.9902)</w:t>
            </w:r>
          </w:p>
          <w:p w14:paraId="2129A1FA" w14:textId="77777777" w:rsidR="00AC0E7A" w:rsidRPr="00784DCF" w:rsidRDefault="00AC0E7A" w:rsidP="009F5E52">
            <w:r w:rsidRPr="00784DCF">
              <w:t xml:space="preserve">Soluble (0.9998) </w:t>
            </w:r>
          </w:p>
          <w:p w14:paraId="5537AEA3" w14:textId="77777777" w:rsidR="00AC0E7A" w:rsidRPr="00784DCF" w:rsidRDefault="00AC0E7A" w:rsidP="009F5E52">
            <w:r w:rsidRPr="00784DCF">
              <w:t>Likelihood (0.997)</w:t>
            </w:r>
          </w:p>
        </w:tc>
        <w:tc>
          <w:tcPr>
            <w:tcW w:w="1952" w:type="dxa"/>
          </w:tcPr>
          <w:p w14:paraId="5433939B" w14:textId="77777777" w:rsidR="00AC0E7A" w:rsidRPr="00784DCF" w:rsidRDefault="00AC0E7A" w:rsidP="009F5E52">
            <w:r w:rsidRPr="00784DCF">
              <w:t>None</w:t>
            </w:r>
          </w:p>
        </w:tc>
        <w:tc>
          <w:tcPr>
            <w:tcW w:w="1080" w:type="dxa"/>
          </w:tcPr>
          <w:p w14:paraId="59B28CD4" w14:textId="77777777" w:rsidR="00AC0E7A" w:rsidRPr="00784DCF" w:rsidRDefault="00AC0E7A" w:rsidP="009F5E52"/>
        </w:tc>
        <w:tc>
          <w:tcPr>
            <w:tcW w:w="1800" w:type="dxa"/>
          </w:tcPr>
          <w:p w14:paraId="31D193F5" w14:textId="77777777" w:rsidR="00AC0E7A" w:rsidRPr="00784DCF" w:rsidRDefault="00AC0E7A" w:rsidP="009F5E52">
            <w:r w:rsidRPr="00784DCF">
              <w:t>[47], 121, [198]</w:t>
            </w:r>
            <w:r w:rsidRPr="00784DCF">
              <w:rPr>
                <w:vertAlign w:val="superscript"/>
              </w:rPr>
              <w:t>1</w:t>
            </w:r>
            <w:r w:rsidRPr="00784DCF">
              <w:t>, 262, [344]</w:t>
            </w:r>
            <w:r w:rsidRPr="00784DCF">
              <w:rPr>
                <w:vertAlign w:val="superscript"/>
              </w:rPr>
              <w:t>2</w:t>
            </w:r>
            <w:r w:rsidRPr="00784DCF">
              <w:t>, [414]</w:t>
            </w:r>
            <w:r w:rsidRPr="00784DCF">
              <w:rPr>
                <w:vertAlign w:val="superscript"/>
              </w:rPr>
              <w:t>2</w:t>
            </w:r>
            <w:r w:rsidRPr="00784DCF">
              <w:t>, 482</w:t>
            </w:r>
            <w:r w:rsidRPr="00784DCF">
              <w:rPr>
                <w:vertAlign w:val="superscript"/>
              </w:rPr>
              <w:t>2</w:t>
            </w:r>
          </w:p>
        </w:tc>
        <w:tc>
          <w:tcPr>
            <w:tcW w:w="1440" w:type="dxa"/>
          </w:tcPr>
          <w:p w14:paraId="5025E9E8" w14:textId="77777777" w:rsidR="00AC0E7A" w:rsidRPr="00784DCF" w:rsidRDefault="00AC0E7A" w:rsidP="009F5E52">
            <w:r w:rsidRPr="00784DCF">
              <w:t>SP</w:t>
            </w:r>
          </w:p>
        </w:tc>
        <w:tc>
          <w:tcPr>
            <w:tcW w:w="900" w:type="dxa"/>
          </w:tcPr>
          <w:p w14:paraId="598B4332" w14:textId="77777777" w:rsidR="00AC0E7A" w:rsidRPr="00784DCF" w:rsidRDefault="00AC0E7A" w:rsidP="009F5E52">
            <w:r w:rsidRPr="00784DCF">
              <w:t>I</w:t>
            </w:r>
          </w:p>
        </w:tc>
      </w:tr>
      <w:tr w:rsidR="00AC0E7A" w:rsidRPr="00784DCF" w14:paraId="1DDA5806" w14:textId="77777777" w:rsidTr="009F5E52">
        <w:trPr>
          <w:trHeight w:val="765"/>
        </w:trPr>
        <w:tc>
          <w:tcPr>
            <w:tcW w:w="2070" w:type="dxa"/>
          </w:tcPr>
          <w:p w14:paraId="12218D1C" w14:textId="77777777" w:rsidR="00AC0E7A" w:rsidRPr="00784DCF" w:rsidRDefault="00AC0E7A" w:rsidP="009F5E52">
            <w:r w:rsidRPr="00784DCF">
              <w:rPr>
                <w:i/>
              </w:rPr>
              <w:t>Mastigamoeba balamuthi</w:t>
            </w:r>
            <w:r w:rsidRPr="00784DCF">
              <w:t xml:space="preserve"> paralog1</w:t>
            </w:r>
          </w:p>
          <w:p w14:paraId="2C2F1369" w14:textId="77777777" w:rsidR="00AC0E7A" w:rsidRPr="00784DCF" w:rsidRDefault="00AC0E7A" w:rsidP="009F5E52">
            <w:r w:rsidRPr="00784DCF">
              <w:rPr>
                <w:color w:val="000000"/>
              </w:rPr>
              <w:t>(</w:t>
            </w:r>
            <w:r w:rsidRPr="00784DCF">
              <w:rPr>
                <w:color w:val="000000"/>
                <w:sz w:val="16"/>
                <w:szCs w:val="16"/>
              </w:rPr>
              <w:t>MMETSP0035-201108093729</w:t>
            </w:r>
            <w:r w:rsidRPr="00784DCF">
              <w:rPr>
                <w:color w:val="000000"/>
              </w:rPr>
              <w:t>)</w:t>
            </w:r>
          </w:p>
        </w:tc>
        <w:tc>
          <w:tcPr>
            <w:tcW w:w="630" w:type="dxa"/>
          </w:tcPr>
          <w:p w14:paraId="25086B61" w14:textId="77777777" w:rsidR="00AC0E7A" w:rsidRPr="00784DCF" w:rsidRDefault="00AC0E7A" w:rsidP="009F5E52">
            <w:r w:rsidRPr="00784DCF">
              <w:t>813</w:t>
            </w:r>
          </w:p>
        </w:tc>
        <w:tc>
          <w:tcPr>
            <w:tcW w:w="2188" w:type="dxa"/>
          </w:tcPr>
          <w:p w14:paraId="4F0C1F9C" w14:textId="77777777" w:rsidR="00AC0E7A" w:rsidRPr="00784DCF" w:rsidRDefault="00AC0E7A" w:rsidP="009F5E52">
            <w:r w:rsidRPr="00784DCF">
              <w:t>Cytoplasm (0.3215)</w:t>
            </w:r>
          </w:p>
          <w:p w14:paraId="1F25866E" w14:textId="77777777" w:rsidR="00AC0E7A" w:rsidRPr="00784DCF" w:rsidRDefault="00AC0E7A" w:rsidP="009F5E52">
            <w:r w:rsidRPr="00784DCF">
              <w:t xml:space="preserve">Soluble (0.8872) </w:t>
            </w:r>
          </w:p>
          <w:p w14:paraId="7DA2ECDE" w14:textId="77777777" w:rsidR="00AC0E7A" w:rsidRPr="00784DCF" w:rsidRDefault="00AC0E7A" w:rsidP="009F5E52">
            <w:r w:rsidRPr="00784DCF">
              <w:t>Likelihood (0.493)</w:t>
            </w:r>
          </w:p>
        </w:tc>
        <w:tc>
          <w:tcPr>
            <w:tcW w:w="1952" w:type="dxa"/>
          </w:tcPr>
          <w:p w14:paraId="6E6608B7" w14:textId="77777777" w:rsidR="00AC0E7A" w:rsidRPr="00784DCF" w:rsidRDefault="00AC0E7A" w:rsidP="009F5E52">
            <w:r w:rsidRPr="00784DCF">
              <w:t>Cadherin/</w:t>
            </w:r>
            <w:hyperlink r:id="rId113" w:history="1">
              <w:r w:rsidRPr="00784DCF">
                <w:t>Ig-like fold</w:t>
              </w:r>
            </w:hyperlink>
            <w:r w:rsidRPr="00784DCF">
              <w:t xml:space="preserve"> (CTE)</w:t>
            </w:r>
          </w:p>
        </w:tc>
        <w:tc>
          <w:tcPr>
            <w:tcW w:w="1080" w:type="dxa"/>
          </w:tcPr>
          <w:p w14:paraId="5B694F49" w14:textId="77777777" w:rsidR="00AC0E7A" w:rsidRPr="00784DCF" w:rsidRDefault="00AC0E7A" w:rsidP="009F5E52"/>
        </w:tc>
        <w:tc>
          <w:tcPr>
            <w:tcW w:w="1800" w:type="dxa"/>
          </w:tcPr>
          <w:p w14:paraId="721398A1" w14:textId="77777777" w:rsidR="00AC0E7A" w:rsidRPr="00784DCF" w:rsidRDefault="00AC0E7A" w:rsidP="009F5E52">
            <w:r w:rsidRPr="00784DCF">
              <w:t>66, [200]</w:t>
            </w:r>
            <w:r w:rsidRPr="00784DCF">
              <w:rPr>
                <w:vertAlign w:val="superscript"/>
              </w:rPr>
              <w:t>2</w:t>
            </w:r>
            <w:r w:rsidRPr="00784DCF">
              <w:t>, 268, [345], 416, 468, [540]</w:t>
            </w:r>
          </w:p>
        </w:tc>
        <w:tc>
          <w:tcPr>
            <w:tcW w:w="1440" w:type="dxa"/>
          </w:tcPr>
          <w:p w14:paraId="74D35504" w14:textId="77777777" w:rsidR="00AC0E7A" w:rsidRPr="00784DCF" w:rsidRDefault="00AC0E7A" w:rsidP="009F5E52"/>
        </w:tc>
        <w:tc>
          <w:tcPr>
            <w:tcW w:w="900" w:type="dxa"/>
          </w:tcPr>
          <w:p w14:paraId="6A717675" w14:textId="77777777" w:rsidR="00AC0E7A" w:rsidRPr="00784DCF" w:rsidRDefault="00AC0E7A" w:rsidP="009F5E52">
            <w:r w:rsidRPr="00784DCF">
              <w:t>I</w:t>
            </w:r>
          </w:p>
        </w:tc>
      </w:tr>
      <w:tr w:rsidR="00AC0E7A" w:rsidRPr="00784DCF" w14:paraId="4D824615" w14:textId="77777777" w:rsidTr="009F5E52">
        <w:trPr>
          <w:trHeight w:val="220"/>
        </w:trPr>
        <w:tc>
          <w:tcPr>
            <w:tcW w:w="2070" w:type="dxa"/>
          </w:tcPr>
          <w:p w14:paraId="5C6F98C6" w14:textId="77777777" w:rsidR="00AC0E7A" w:rsidRPr="00784DCF" w:rsidRDefault="00AC0E7A" w:rsidP="009F5E52">
            <w:proofErr w:type="spellStart"/>
            <w:r w:rsidRPr="00784DCF">
              <w:rPr>
                <w:i/>
              </w:rPr>
              <w:t>Amphizonella</w:t>
            </w:r>
            <w:proofErr w:type="spellEnd"/>
            <w:r w:rsidRPr="00784DCF">
              <w:t xml:space="preserve"> </w:t>
            </w:r>
            <w:proofErr w:type="spellStart"/>
            <w:r w:rsidRPr="00784DCF">
              <w:t>sp</w:t>
            </w:r>
            <w:proofErr w:type="spellEnd"/>
            <w:r w:rsidRPr="00784DCF">
              <w:t xml:space="preserve"> 8 Paralog 2</w:t>
            </w:r>
          </w:p>
          <w:p w14:paraId="4044BF6B" w14:textId="77777777" w:rsidR="00AC0E7A" w:rsidRPr="00784DCF" w:rsidRDefault="00AC0E7A" w:rsidP="009F5E52">
            <w:r w:rsidRPr="00784DCF">
              <w:t>(</w:t>
            </w:r>
            <w:r w:rsidRPr="00784DCF">
              <w:rPr>
                <w:color w:val="000000"/>
                <w:sz w:val="16"/>
                <w:szCs w:val="16"/>
                <w:shd w:val="clear" w:color="auto" w:fill="FFFFFF"/>
              </w:rPr>
              <w:t>TR9459c0_g1_i1</w:t>
            </w:r>
            <w:r w:rsidRPr="00784DCF">
              <w:t>)</w:t>
            </w:r>
          </w:p>
        </w:tc>
        <w:tc>
          <w:tcPr>
            <w:tcW w:w="630" w:type="dxa"/>
          </w:tcPr>
          <w:p w14:paraId="28703D65" w14:textId="77777777" w:rsidR="00AC0E7A" w:rsidRPr="00784DCF" w:rsidRDefault="00AC0E7A" w:rsidP="009F5E52">
            <w:r w:rsidRPr="00784DCF">
              <w:t>569</w:t>
            </w:r>
          </w:p>
        </w:tc>
        <w:tc>
          <w:tcPr>
            <w:tcW w:w="2188" w:type="dxa"/>
          </w:tcPr>
          <w:p w14:paraId="74F01724" w14:textId="77777777" w:rsidR="00AC0E7A" w:rsidRPr="00784DCF" w:rsidRDefault="00AC0E7A" w:rsidP="009F5E52">
            <w:r w:rsidRPr="00784DCF">
              <w:t>Vacuole (0.4562)</w:t>
            </w:r>
          </w:p>
          <w:p w14:paraId="39B4BCE9" w14:textId="77777777" w:rsidR="00AC0E7A" w:rsidRPr="00784DCF" w:rsidRDefault="00AC0E7A" w:rsidP="009F5E52">
            <w:r w:rsidRPr="00784DCF">
              <w:t xml:space="preserve">Soluble (0.8119) </w:t>
            </w:r>
          </w:p>
          <w:p w14:paraId="65C001CC" w14:textId="77777777" w:rsidR="00AC0E7A" w:rsidRPr="00784DCF" w:rsidRDefault="00AC0E7A" w:rsidP="009F5E52">
            <w:r w:rsidRPr="00784DCF">
              <w:t>Likelihood (0.362)</w:t>
            </w:r>
          </w:p>
        </w:tc>
        <w:tc>
          <w:tcPr>
            <w:tcW w:w="1952" w:type="dxa"/>
          </w:tcPr>
          <w:p w14:paraId="1211D012" w14:textId="77777777" w:rsidR="00AC0E7A" w:rsidRPr="00784DCF" w:rsidRDefault="00AC0E7A" w:rsidP="009F5E52">
            <w:pPr>
              <w:rPr>
                <w:color w:val="000000"/>
              </w:rPr>
            </w:pPr>
            <w:r w:rsidRPr="00784DCF">
              <w:rPr>
                <w:color w:val="000000"/>
              </w:rPr>
              <w:t>None</w:t>
            </w:r>
          </w:p>
        </w:tc>
        <w:tc>
          <w:tcPr>
            <w:tcW w:w="1080" w:type="dxa"/>
          </w:tcPr>
          <w:p w14:paraId="5067F7AA" w14:textId="77777777" w:rsidR="00AC0E7A" w:rsidRPr="00784DCF" w:rsidRDefault="00AC0E7A" w:rsidP="009F5E52"/>
        </w:tc>
        <w:tc>
          <w:tcPr>
            <w:tcW w:w="1800" w:type="dxa"/>
          </w:tcPr>
          <w:p w14:paraId="3F950648" w14:textId="77777777" w:rsidR="00AC0E7A" w:rsidRPr="00784DCF" w:rsidRDefault="00AC0E7A" w:rsidP="009F5E52">
            <w:r w:rsidRPr="00784DCF">
              <w:t xml:space="preserve">[71],138, 207, 274 [353], 419 </w:t>
            </w:r>
          </w:p>
        </w:tc>
        <w:tc>
          <w:tcPr>
            <w:tcW w:w="1440" w:type="dxa"/>
          </w:tcPr>
          <w:p w14:paraId="531EC39C" w14:textId="77777777" w:rsidR="00AC0E7A" w:rsidRPr="00784DCF" w:rsidRDefault="00AC0E7A" w:rsidP="009F5E52">
            <w:r w:rsidRPr="00784DCF">
              <w:t>SP</w:t>
            </w:r>
          </w:p>
        </w:tc>
        <w:tc>
          <w:tcPr>
            <w:tcW w:w="900" w:type="dxa"/>
          </w:tcPr>
          <w:p w14:paraId="5E430E23" w14:textId="77777777" w:rsidR="00AC0E7A" w:rsidRPr="00784DCF" w:rsidRDefault="00AC0E7A" w:rsidP="009F5E52">
            <w:r w:rsidRPr="00784DCF">
              <w:t>I</w:t>
            </w:r>
          </w:p>
        </w:tc>
      </w:tr>
      <w:tr w:rsidR="00AC0E7A" w:rsidRPr="00784DCF" w14:paraId="56862D5D" w14:textId="77777777" w:rsidTr="009F5E52">
        <w:trPr>
          <w:trHeight w:val="220"/>
        </w:trPr>
        <w:tc>
          <w:tcPr>
            <w:tcW w:w="2070" w:type="dxa"/>
          </w:tcPr>
          <w:p w14:paraId="19C766A7" w14:textId="77777777" w:rsidR="00AC0E7A" w:rsidRPr="00784DCF" w:rsidRDefault="00AC0E7A" w:rsidP="009F5E52">
            <w:proofErr w:type="spellStart"/>
            <w:r w:rsidRPr="00784DCF">
              <w:rPr>
                <w:i/>
              </w:rPr>
              <w:t>Heleopera</w:t>
            </w:r>
            <w:proofErr w:type="spellEnd"/>
            <w:r w:rsidRPr="00784DCF">
              <w:rPr>
                <w:i/>
              </w:rPr>
              <w:t xml:space="preserve"> sylvatica</w:t>
            </w:r>
            <w:r w:rsidRPr="00784DCF">
              <w:t xml:space="preserve"> (</w:t>
            </w:r>
            <w:r w:rsidRPr="00784DCF">
              <w:rPr>
                <w:sz w:val="16"/>
                <w:szCs w:val="16"/>
              </w:rPr>
              <w:t>Gene.370_NODE_157</w:t>
            </w:r>
            <w:r w:rsidRPr="00784DCF">
              <w:t>)</w:t>
            </w:r>
          </w:p>
        </w:tc>
        <w:tc>
          <w:tcPr>
            <w:tcW w:w="630" w:type="dxa"/>
          </w:tcPr>
          <w:p w14:paraId="11B9D20A" w14:textId="77777777" w:rsidR="00AC0E7A" w:rsidRPr="00784DCF" w:rsidRDefault="00AC0E7A" w:rsidP="009F5E52">
            <w:r w:rsidRPr="00784DCF">
              <w:t>743</w:t>
            </w:r>
          </w:p>
        </w:tc>
        <w:tc>
          <w:tcPr>
            <w:tcW w:w="2188" w:type="dxa"/>
          </w:tcPr>
          <w:p w14:paraId="20BB740B" w14:textId="77777777" w:rsidR="00AC0E7A" w:rsidRPr="00784DCF" w:rsidRDefault="00AC0E7A" w:rsidP="009F5E52">
            <w:r w:rsidRPr="00784DCF">
              <w:t>Cell membrane Protein Likelihood (0.493)</w:t>
            </w:r>
          </w:p>
        </w:tc>
        <w:tc>
          <w:tcPr>
            <w:tcW w:w="1952" w:type="dxa"/>
          </w:tcPr>
          <w:p w14:paraId="525F9C7E" w14:textId="77777777" w:rsidR="00AC0E7A" w:rsidRPr="00784DCF" w:rsidRDefault="00AC0E7A" w:rsidP="009F5E52">
            <w:pPr>
              <w:rPr>
                <w:color w:val="000000"/>
              </w:rPr>
            </w:pPr>
            <w:r w:rsidRPr="00784DCF">
              <w:rPr>
                <w:color w:val="000000"/>
              </w:rPr>
              <w:t>ADP-ribose (NTB)</w:t>
            </w:r>
          </w:p>
        </w:tc>
        <w:tc>
          <w:tcPr>
            <w:tcW w:w="1080" w:type="dxa"/>
          </w:tcPr>
          <w:p w14:paraId="39036717" w14:textId="77777777" w:rsidR="00AC0E7A" w:rsidRPr="00784DCF" w:rsidRDefault="00AC0E7A" w:rsidP="009F5E52">
            <w:r w:rsidRPr="00784DCF">
              <w:t>GIVAG</w:t>
            </w:r>
          </w:p>
        </w:tc>
        <w:tc>
          <w:tcPr>
            <w:tcW w:w="1800" w:type="dxa"/>
          </w:tcPr>
          <w:p w14:paraId="5296A49D" w14:textId="77777777" w:rsidR="00AC0E7A" w:rsidRPr="00784DCF" w:rsidRDefault="00AC0E7A" w:rsidP="009F5E52">
            <w:r w:rsidRPr="00784DCF">
              <w:t>[56], 139, 215</w:t>
            </w:r>
            <w:r w:rsidRPr="00784DCF">
              <w:rPr>
                <w:vertAlign w:val="superscript"/>
              </w:rPr>
              <w:t>2</w:t>
            </w:r>
            <w:r w:rsidRPr="00784DCF">
              <w:t>, [280]</w:t>
            </w:r>
            <w:r w:rsidRPr="00784DCF">
              <w:rPr>
                <w:vertAlign w:val="superscript"/>
              </w:rPr>
              <w:t>2</w:t>
            </w:r>
          </w:p>
        </w:tc>
        <w:tc>
          <w:tcPr>
            <w:tcW w:w="1440" w:type="dxa"/>
          </w:tcPr>
          <w:p w14:paraId="7835EAE8" w14:textId="77777777" w:rsidR="00AC0E7A" w:rsidRPr="00784DCF" w:rsidRDefault="00AC0E7A" w:rsidP="009F5E52">
            <w:r w:rsidRPr="00784DCF">
              <w:t>TM</w:t>
            </w:r>
          </w:p>
        </w:tc>
        <w:tc>
          <w:tcPr>
            <w:tcW w:w="900" w:type="dxa"/>
          </w:tcPr>
          <w:p w14:paraId="4781B83F" w14:textId="77777777" w:rsidR="00AC0E7A" w:rsidRPr="00784DCF" w:rsidRDefault="00AC0E7A" w:rsidP="009F5E52">
            <w:r w:rsidRPr="00784DCF">
              <w:t>II</w:t>
            </w:r>
          </w:p>
        </w:tc>
      </w:tr>
      <w:tr w:rsidR="00AC0E7A" w:rsidRPr="00784DCF" w14:paraId="04D4B6A9" w14:textId="77777777" w:rsidTr="009F5E52">
        <w:trPr>
          <w:trHeight w:val="220"/>
        </w:trPr>
        <w:tc>
          <w:tcPr>
            <w:tcW w:w="2070" w:type="dxa"/>
          </w:tcPr>
          <w:p w14:paraId="748738E0" w14:textId="77777777" w:rsidR="00AC0E7A" w:rsidRPr="00784DCF" w:rsidRDefault="00AC0E7A" w:rsidP="009F5E52">
            <w:proofErr w:type="spellStart"/>
            <w:r w:rsidRPr="00784DCF">
              <w:rPr>
                <w:i/>
              </w:rPr>
              <w:t>Nebela</w:t>
            </w:r>
            <w:proofErr w:type="spellEnd"/>
            <w:r w:rsidRPr="00784DCF">
              <w:t xml:space="preserve"> sp. (</w:t>
            </w:r>
            <w:r w:rsidRPr="00784DCF">
              <w:rPr>
                <w:sz w:val="16"/>
                <w:szCs w:val="16"/>
              </w:rPr>
              <w:t>Gene.16036_NODE_111</w:t>
            </w:r>
            <w:r w:rsidRPr="00784DCF">
              <w:t>)</w:t>
            </w:r>
          </w:p>
        </w:tc>
        <w:tc>
          <w:tcPr>
            <w:tcW w:w="630" w:type="dxa"/>
          </w:tcPr>
          <w:p w14:paraId="029DDF64" w14:textId="77777777" w:rsidR="00AC0E7A" w:rsidRPr="00784DCF" w:rsidRDefault="00AC0E7A" w:rsidP="009F5E52">
            <w:r w:rsidRPr="00784DCF">
              <w:t>839</w:t>
            </w:r>
          </w:p>
        </w:tc>
        <w:tc>
          <w:tcPr>
            <w:tcW w:w="2188" w:type="dxa"/>
          </w:tcPr>
          <w:p w14:paraId="7D8FB619" w14:textId="77777777" w:rsidR="00AC0E7A" w:rsidRPr="00784DCF" w:rsidRDefault="00AC0E7A" w:rsidP="009F5E52">
            <w:r w:rsidRPr="00784DCF">
              <w:t>Peroxisome (0.3381), Soluble (0.6007)</w:t>
            </w:r>
          </w:p>
          <w:p w14:paraId="0D49D4D3" w14:textId="77777777" w:rsidR="00AC0E7A" w:rsidRPr="00784DCF" w:rsidRDefault="00AC0E7A" w:rsidP="009F5E52">
            <w:r w:rsidRPr="00784DCF">
              <w:t>Likelihood (0.125)</w:t>
            </w:r>
          </w:p>
        </w:tc>
        <w:tc>
          <w:tcPr>
            <w:tcW w:w="1952" w:type="dxa"/>
          </w:tcPr>
          <w:p w14:paraId="647650E2" w14:textId="77777777" w:rsidR="00AC0E7A" w:rsidRPr="00784DCF" w:rsidRDefault="00AC0E7A" w:rsidP="009F5E52">
            <w:pPr>
              <w:rPr>
                <w:color w:val="000000"/>
              </w:rPr>
            </w:pPr>
            <w:r w:rsidRPr="00784DCF">
              <w:rPr>
                <w:color w:val="000000"/>
              </w:rPr>
              <w:t>Cadherin (CTE)</w:t>
            </w:r>
          </w:p>
          <w:p w14:paraId="2A09CAB7" w14:textId="77777777" w:rsidR="00AC0E7A" w:rsidRPr="00784DCF" w:rsidRDefault="00AC0E7A" w:rsidP="009F5E52">
            <w:pPr>
              <w:rPr>
                <w:color w:val="000000"/>
              </w:rPr>
            </w:pPr>
          </w:p>
        </w:tc>
        <w:tc>
          <w:tcPr>
            <w:tcW w:w="1080" w:type="dxa"/>
          </w:tcPr>
          <w:p w14:paraId="54B29570" w14:textId="77777777" w:rsidR="00AC0E7A" w:rsidRPr="00784DCF" w:rsidRDefault="00AC0E7A" w:rsidP="009F5E52"/>
        </w:tc>
        <w:tc>
          <w:tcPr>
            <w:tcW w:w="1800" w:type="dxa"/>
          </w:tcPr>
          <w:p w14:paraId="621BC40D" w14:textId="77777777" w:rsidR="00AC0E7A" w:rsidRPr="00784DCF" w:rsidRDefault="00AC0E7A" w:rsidP="009F5E52">
            <w:r w:rsidRPr="00784DCF">
              <w:t>[36], [109], [179], [244], [320], [388], [455]</w:t>
            </w:r>
          </w:p>
        </w:tc>
        <w:tc>
          <w:tcPr>
            <w:tcW w:w="1440" w:type="dxa"/>
          </w:tcPr>
          <w:p w14:paraId="5E3D02CF" w14:textId="77777777" w:rsidR="00AC0E7A" w:rsidRPr="00784DCF" w:rsidRDefault="00AC0E7A" w:rsidP="009F5E52">
            <w:r w:rsidRPr="00784DCF">
              <w:t>TM</w:t>
            </w:r>
          </w:p>
        </w:tc>
        <w:tc>
          <w:tcPr>
            <w:tcW w:w="900" w:type="dxa"/>
          </w:tcPr>
          <w:p w14:paraId="65A1A21A" w14:textId="77777777" w:rsidR="00AC0E7A" w:rsidRPr="00784DCF" w:rsidRDefault="00AC0E7A" w:rsidP="009F5E52">
            <w:r w:rsidRPr="00784DCF">
              <w:t>I</w:t>
            </w:r>
          </w:p>
        </w:tc>
      </w:tr>
      <w:tr w:rsidR="00AC0E7A" w:rsidRPr="00784DCF" w14:paraId="5306339E" w14:textId="77777777" w:rsidTr="009F5E52">
        <w:trPr>
          <w:trHeight w:val="220"/>
        </w:trPr>
        <w:tc>
          <w:tcPr>
            <w:tcW w:w="2070" w:type="dxa"/>
          </w:tcPr>
          <w:p w14:paraId="6F70247E" w14:textId="77777777" w:rsidR="00AC0E7A" w:rsidRPr="00784DCF" w:rsidRDefault="00AC0E7A" w:rsidP="009F5E52">
            <w:proofErr w:type="spellStart"/>
            <w:r w:rsidRPr="00784DCF">
              <w:rPr>
                <w:i/>
              </w:rPr>
              <w:t>Difflugia</w:t>
            </w:r>
            <w:proofErr w:type="spellEnd"/>
            <w:r w:rsidRPr="00784DCF">
              <w:t xml:space="preserve"> sp. D2 (DN18414_c0_g1_i5)</w:t>
            </w:r>
          </w:p>
        </w:tc>
        <w:tc>
          <w:tcPr>
            <w:tcW w:w="630" w:type="dxa"/>
          </w:tcPr>
          <w:p w14:paraId="3C34F155" w14:textId="77777777" w:rsidR="00AC0E7A" w:rsidRPr="00784DCF" w:rsidRDefault="00AC0E7A" w:rsidP="009F5E52">
            <w:r w:rsidRPr="00784DCF">
              <w:t>266</w:t>
            </w:r>
          </w:p>
        </w:tc>
        <w:tc>
          <w:tcPr>
            <w:tcW w:w="2188" w:type="dxa"/>
          </w:tcPr>
          <w:p w14:paraId="561B1196" w14:textId="77777777" w:rsidR="00AC0E7A" w:rsidRPr="00784DCF" w:rsidRDefault="00AC0E7A" w:rsidP="009F5E52">
            <w:r w:rsidRPr="00784DCF">
              <w:t>Organelle (0.3485) soluble (0.8094) Likelihood (0.287)</w:t>
            </w:r>
          </w:p>
        </w:tc>
        <w:tc>
          <w:tcPr>
            <w:tcW w:w="1952" w:type="dxa"/>
          </w:tcPr>
          <w:p w14:paraId="677E7ACF" w14:textId="77777777" w:rsidR="00AC0E7A" w:rsidRPr="00784DCF" w:rsidRDefault="00AC0E7A" w:rsidP="009F5E52">
            <w:pPr>
              <w:rPr>
                <w:color w:val="000000"/>
              </w:rPr>
            </w:pPr>
            <w:r w:rsidRPr="00784DCF">
              <w:rPr>
                <w:color w:val="000000"/>
              </w:rPr>
              <w:t>None</w:t>
            </w:r>
          </w:p>
        </w:tc>
        <w:tc>
          <w:tcPr>
            <w:tcW w:w="1080" w:type="dxa"/>
          </w:tcPr>
          <w:p w14:paraId="7A3A56CD" w14:textId="77777777" w:rsidR="00AC0E7A" w:rsidRPr="00784DCF" w:rsidRDefault="00AC0E7A" w:rsidP="009F5E52"/>
        </w:tc>
        <w:tc>
          <w:tcPr>
            <w:tcW w:w="1800" w:type="dxa"/>
          </w:tcPr>
          <w:p w14:paraId="2B20DD20" w14:textId="77777777" w:rsidR="00AC0E7A" w:rsidRPr="00784DCF" w:rsidRDefault="00AC0E7A" w:rsidP="009F5E52">
            <w:r w:rsidRPr="00784DCF">
              <w:t>[55], [122], [190]</w:t>
            </w:r>
          </w:p>
        </w:tc>
        <w:tc>
          <w:tcPr>
            <w:tcW w:w="1440" w:type="dxa"/>
          </w:tcPr>
          <w:p w14:paraId="26CFE8C5" w14:textId="77777777" w:rsidR="00AC0E7A" w:rsidRPr="00784DCF" w:rsidRDefault="00AC0E7A" w:rsidP="009F5E52"/>
        </w:tc>
        <w:tc>
          <w:tcPr>
            <w:tcW w:w="900" w:type="dxa"/>
          </w:tcPr>
          <w:p w14:paraId="1121A6BC" w14:textId="77777777" w:rsidR="00AC0E7A" w:rsidRPr="00784DCF" w:rsidRDefault="00AC0E7A" w:rsidP="009F5E52">
            <w:r w:rsidRPr="00784DCF">
              <w:t>I</w:t>
            </w:r>
          </w:p>
        </w:tc>
      </w:tr>
      <w:tr w:rsidR="00AC0E7A" w:rsidRPr="00784DCF" w14:paraId="70D42186" w14:textId="77777777" w:rsidTr="009F5E52">
        <w:trPr>
          <w:trHeight w:val="570"/>
        </w:trPr>
        <w:tc>
          <w:tcPr>
            <w:tcW w:w="2070" w:type="dxa"/>
          </w:tcPr>
          <w:p w14:paraId="2FF70C84" w14:textId="77777777" w:rsidR="00AC0E7A" w:rsidRPr="00784DCF" w:rsidRDefault="00AC0E7A" w:rsidP="009F5E52">
            <w:proofErr w:type="spellStart"/>
            <w:r w:rsidRPr="00784DCF">
              <w:rPr>
                <w:i/>
              </w:rPr>
              <w:t>Protosproangium</w:t>
            </w:r>
            <w:proofErr w:type="spellEnd"/>
            <w:r w:rsidRPr="00784DCF">
              <w:rPr>
                <w:i/>
              </w:rPr>
              <w:t xml:space="preserve"> articulatum</w:t>
            </w:r>
            <w:r w:rsidRPr="00784DCF">
              <w:t xml:space="preserve"> Paralog3</w:t>
            </w:r>
          </w:p>
          <w:p w14:paraId="33A7EECF" w14:textId="77777777" w:rsidR="00AC0E7A" w:rsidRPr="00784DCF" w:rsidRDefault="00AC0E7A" w:rsidP="009F5E52">
            <w:r w:rsidRPr="00784DCF">
              <w:t>(TR6387|m.15047)</w:t>
            </w:r>
          </w:p>
        </w:tc>
        <w:tc>
          <w:tcPr>
            <w:tcW w:w="630" w:type="dxa"/>
          </w:tcPr>
          <w:p w14:paraId="4C814048" w14:textId="77777777" w:rsidR="00AC0E7A" w:rsidRPr="00784DCF" w:rsidRDefault="00AC0E7A" w:rsidP="009F5E52">
            <w:r w:rsidRPr="00784DCF">
              <w:t>671</w:t>
            </w:r>
          </w:p>
        </w:tc>
        <w:tc>
          <w:tcPr>
            <w:tcW w:w="2188" w:type="dxa"/>
          </w:tcPr>
          <w:p w14:paraId="158BF621" w14:textId="77777777" w:rsidR="00AC0E7A" w:rsidRPr="00784DCF" w:rsidRDefault="00AC0E7A" w:rsidP="009F5E52">
            <w:r w:rsidRPr="00784DCF">
              <w:t>Cell membrane Protein Likelihood (0.937)</w:t>
            </w:r>
          </w:p>
        </w:tc>
        <w:tc>
          <w:tcPr>
            <w:tcW w:w="1952" w:type="dxa"/>
          </w:tcPr>
          <w:p w14:paraId="356E2003" w14:textId="77777777" w:rsidR="00AC0E7A" w:rsidRPr="00784DCF" w:rsidRDefault="00AC0E7A" w:rsidP="009F5E52">
            <w:r w:rsidRPr="00784DCF">
              <w:t>None</w:t>
            </w:r>
          </w:p>
        </w:tc>
        <w:tc>
          <w:tcPr>
            <w:tcW w:w="1080" w:type="dxa"/>
          </w:tcPr>
          <w:p w14:paraId="5CCEECA1" w14:textId="77777777" w:rsidR="00AC0E7A" w:rsidRPr="00784DCF" w:rsidRDefault="00AC0E7A" w:rsidP="009F5E52">
            <w:r w:rsidRPr="00784DCF">
              <w:t>GAVVG</w:t>
            </w:r>
          </w:p>
        </w:tc>
        <w:tc>
          <w:tcPr>
            <w:tcW w:w="1800" w:type="dxa"/>
          </w:tcPr>
          <w:p w14:paraId="0958B8A7" w14:textId="77777777" w:rsidR="00AC0E7A" w:rsidRPr="00784DCF" w:rsidRDefault="00AC0E7A" w:rsidP="009F5E52">
            <w:r w:rsidRPr="00784DCF">
              <w:t>[48], [124], [194]</w:t>
            </w:r>
          </w:p>
        </w:tc>
        <w:tc>
          <w:tcPr>
            <w:tcW w:w="1440" w:type="dxa"/>
          </w:tcPr>
          <w:p w14:paraId="2BB0A22E" w14:textId="77777777" w:rsidR="00AC0E7A" w:rsidRPr="00784DCF" w:rsidRDefault="00AC0E7A" w:rsidP="009F5E52">
            <w:r w:rsidRPr="00784DCF">
              <w:t>TM</w:t>
            </w:r>
          </w:p>
        </w:tc>
        <w:tc>
          <w:tcPr>
            <w:tcW w:w="900" w:type="dxa"/>
          </w:tcPr>
          <w:p w14:paraId="324A8B70" w14:textId="77777777" w:rsidR="00AC0E7A" w:rsidRPr="00784DCF" w:rsidRDefault="00AC0E7A" w:rsidP="009F5E52">
            <w:r w:rsidRPr="00784DCF">
              <w:t>I</w:t>
            </w:r>
          </w:p>
        </w:tc>
      </w:tr>
      <w:tr w:rsidR="00AC0E7A" w:rsidRPr="00784DCF" w14:paraId="2C1DD9E4" w14:textId="77777777" w:rsidTr="009F5E52">
        <w:trPr>
          <w:trHeight w:val="220"/>
        </w:trPr>
        <w:tc>
          <w:tcPr>
            <w:tcW w:w="2070" w:type="dxa"/>
          </w:tcPr>
          <w:p w14:paraId="151709B8" w14:textId="77777777" w:rsidR="00AC0E7A" w:rsidRPr="00784DCF" w:rsidRDefault="00AC0E7A" w:rsidP="009F5E52">
            <w:proofErr w:type="spellStart"/>
            <w:r w:rsidRPr="00784DCF">
              <w:rPr>
                <w:i/>
              </w:rPr>
              <w:t>Ceratiomyxa</w:t>
            </w:r>
            <w:proofErr w:type="spellEnd"/>
            <w:r w:rsidRPr="00784DCF">
              <w:rPr>
                <w:i/>
              </w:rPr>
              <w:t xml:space="preserve"> </w:t>
            </w:r>
            <w:proofErr w:type="spellStart"/>
            <w:r w:rsidRPr="00784DCF">
              <w:rPr>
                <w:i/>
              </w:rPr>
              <w:t>fruticulosa</w:t>
            </w:r>
            <w:proofErr w:type="spellEnd"/>
            <w:r w:rsidRPr="00784DCF">
              <w:t xml:space="preserve"> (c6850_g1_i1)</w:t>
            </w:r>
          </w:p>
        </w:tc>
        <w:tc>
          <w:tcPr>
            <w:tcW w:w="630" w:type="dxa"/>
          </w:tcPr>
          <w:p w14:paraId="2FDC8B05" w14:textId="77777777" w:rsidR="00AC0E7A" w:rsidRPr="00784DCF" w:rsidRDefault="00AC0E7A" w:rsidP="009F5E52">
            <w:r w:rsidRPr="00784DCF">
              <w:t>565</w:t>
            </w:r>
          </w:p>
        </w:tc>
        <w:tc>
          <w:tcPr>
            <w:tcW w:w="2188" w:type="dxa"/>
          </w:tcPr>
          <w:p w14:paraId="3ACE1AFB" w14:textId="77777777" w:rsidR="00AC0E7A" w:rsidRPr="00784DCF" w:rsidRDefault="00AC0E7A" w:rsidP="009F5E52">
            <w:r w:rsidRPr="00784DCF">
              <w:t>Vacuole (0.4506)</w:t>
            </w:r>
          </w:p>
          <w:p w14:paraId="0FEDD2B2" w14:textId="77777777" w:rsidR="00AC0E7A" w:rsidRPr="00784DCF" w:rsidRDefault="00AC0E7A" w:rsidP="009F5E52">
            <w:r w:rsidRPr="00784DCF">
              <w:t xml:space="preserve">membrane (0.7419) </w:t>
            </w:r>
          </w:p>
          <w:p w14:paraId="31B8C364" w14:textId="77777777" w:rsidR="00AC0E7A" w:rsidRPr="00784DCF" w:rsidRDefault="00AC0E7A" w:rsidP="009F5E52">
            <w:r w:rsidRPr="00784DCF">
              <w:t>Likelihood (0.215)</w:t>
            </w:r>
          </w:p>
        </w:tc>
        <w:tc>
          <w:tcPr>
            <w:tcW w:w="1952" w:type="dxa"/>
          </w:tcPr>
          <w:p w14:paraId="182CAD2B" w14:textId="77777777" w:rsidR="00AC0E7A" w:rsidRPr="00784DCF" w:rsidRDefault="00AC0E7A" w:rsidP="009F5E52">
            <w:r w:rsidRPr="00784DCF">
              <w:t>None</w:t>
            </w:r>
          </w:p>
        </w:tc>
        <w:tc>
          <w:tcPr>
            <w:tcW w:w="1080" w:type="dxa"/>
          </w:tcPr>
          <w:p w14:paraId="04FC1C4C" w14:textId="77777777" w:rsidR="00AC0E7A" w:rsidRPr="00784DCF" w:rsidRDefault="00AC0E7A" w:rsidP="009F5E52"/>
        </w:tc>
        <w:tc>
          <w:tcPr>
            <w:tcW w:w="1800" w:type="dxa"/>
          </w:tcPr>
          <w:p w14:paraId="56D642A2" w14:textId="77777777" w:rsidR="00AC0E7A" w:rsidRPr="00784DCF" w:rsidRDefault="00AC0E7A" w:rsidP="009F5E52">
            <w:r w:rsidRPr="00784DCF">
              <w:t>74</w:t>
            </w:r>
            <w:r w:rsidRPr="00784DCF">
              <w:rPr>
                <w:vertAlign w:val="superscript"/>
              </w:rPr>
              <w:t>2</w:t>
            </w:r>
            <w:r w:rsidRPr="00784DCF">
              <w:t>, [127], 198, 259, 321, 393, 471</w:t>
            </w:r>
          </w:p>
        </w:tc>
        <w:tc>
          <w:tcPr>
            <w:tcW w:w="1440" w:type="dxa"/>
          </w:tcPr>
          <w:p w14:paraId="74C73570" w14:textId="77777777" w:rsidR="00AC0E7A" w:rsidRPr="00784DCF" w:rsidRDefault="00AC0E7A" w:rsidP="009F5E52">
            <w:r w:rsidRPr="00784DCF">
              <w:t>SP, TM</w:t>
            </w:r>
          </w:p>
        </w:tc>
        <w:tc>
          <w:tcPr>
            <w:tcW w:w="900" w:type="dxa"/>
          </w:tcPr>
          <w:p w14:paraId="1959FBCE" w14:textId="77777777" w:rsidR="00AC0E7A" w:rsidRPr="00784DCF" w:rsidRDefault="00AC0E7A" w:rsidP="009F5E52">
            <w:r w:rsidRPr="00784DCF">
              <w:t>I</w:t>
            </w:r>
          </w:p>
        </w:tc>
      </w:tr>
      <w:tr w:rsidR="00AC0E7A" w:rsidRPr="00784DCF" w14:paraId="7613D513" w14:textId="77777777" w:rsidTr="009F5E52">
        <w:trPr>
          <w:trHeight w:val="220"/>
        </w:trPr>
        <w:tc>
          <w:tcPr>
            <w:tcW w:w="2070" w:type="dxa"/>
          </w:tcPr>
          <w:p w14:paraId="103CC152" w14:textId="77777777" w:rsidR="00AC0E7A" w:rsidRPr="00784DCF" w:rsidRDefault="00AC0E7A" w:rsidP="009F5E52">
            <w:proofErr w:type="spellStart"/>
            <w:r w:rsidRPr="00784DCF">
              <w:rPr>
                <w:i/>
              </w:rPr>
              <w:t>Diplochlamys</w:t>
            </w:r>
            <w:proofErr w:type="spellEnd"/>
            <w:r w:rsidRPr="00784DCF">
              <w:t xml:space="preserve"> sp. Paralog2 (m.4379)</w:t>
            </w:r>
          </w:p>
        </w:tc>
        <w:tc>
          <w:tcPr>
            <w:tcW w:w="630" w:type="dxa"/>
          </w:tcPr>
          <w:p w14:paraId="05D110D4" w14:textId="77777777" w:rsidR="00AC0E7A" w:rsidRPr="00784DCF" w:rsidRDefault="00AC0E7A" w:rsidP="009F5E52">
            <w:r w:rsidRPr="00784DCF">
              <w:t>666</w:t>
            </w:r>
          </w:p>
        </w:tc>
        <w:tc>
          <w:tcPr>
            <w:tcW w:w="2188" w:type="dxa"/>
          </w:tcPr>
          <w:p w14:paraId="407F44AC" w14:textId="77777777" w:rsidR="00AC0E7A" w:rsidRPr="00784DCF" w:rsidRDefault="00AC0E7A" w:rsidP="009F5E52">
            <w:r w:rsidRPr="00784DCF">
              <w:t>Cell membrane Protein Likelihood (0.989)</w:t>
            </w:r>
          </w:p>
        </w:tc>
        <w:tc>
          <w:tcPr>
            <w:tcW w:w="1952" w:type="dxa"/>
          </w:tcPr>
          <w:p w14:paraId="6D7A420A" w14:textId="77777777" w:rsidR="00AC0E7A" w:rsidRPr="00784DCF" w:rsidRDefault="00AC0E7A" w:rsidP="009F5E52">
            <w:pPr>
              <w:rPr>
                <w:color w:val="000000"/>
              </w:rPr>
            </w:pPr>
            <w:r w:rsidRPr="00784DCF">
              <w:t>None</w:t>
            </w:r>
          </w:p>
        </w:tc>
        <w:tc>
          <w:tcPr>
            <w:tcW w:w="1080" w:type="dxa"/>
          </w:tcPr>
          <w:p w14:paraId="06446562" w14:textId="77777777" w:rsidR="00AC0E7A" w:rsidRPr="00784DCF" w:rsidRDefault="00AC0E7A" w:rsidP="009F5E52">
            <w:r w:rsidRPr="00784DCF">
              <w:t>GAIAG</w:t>
            </w:r>
          </w:p>
        </w:tc>
        <w:tc>
          <w:tcPr>
            <w:tcW w:w="1800" w:type="dxa"/>
          </w:tcPr>
          <w:p w14:paraId="08F21BE0" w14:textId="77777777" w:rsidR="00AC0E7A" w:rsidRPr="00784DCF" w:rsidRDefault="00AC0E7A" w:rsidP="009F5E52">
            <w:r w:rsidRPr="00784DCF">
              <w:t>[120]</w:t>
            </w:r>
            <w:r w:rsidRPr="00784DCF">
              <w:rPr>
                <w:vertAlign w:val="superscript"/>
              </w:rPr>
              <w:t>2</w:t>
            </w:r>
            <w:r w:rsidRPr="00784DCF">
              <w:t>, 249, [311]</w:t>
            </w:r>
            <w:r w:rsidRPr="00784DCF">
              <w:rPr>
                <w:vertAlign w:val="superscript"/>
              </w:rPr>
              <w:t>2</w:t>
            </w:r>
            <w:r w:rsidRPr="00784DCF">
              <w:t xml:space="preserve">, </w:t>
            </w:r>
          </w:p>
        </w:tc>
        <w:tc>
          <w:tcPr>
            <w:tcW w:w="1440" w:type="dxa"/>
          </w:tcPr>
          <w:p w14:paraId="4B24077D" w14:textId="77777777" w:rsidR="00AC0E7A" w:rsidRPr="00784DCF" w:rsidRDefault="00AC0E7A" w:rsidP="009F5E52">
            <w:r w:rsidRPr="00784DCF">
              <w:t>SP, TM</w:t>
            </w:r>
          </w:p>
        </w:tc>
        <w:tc>
          <w:tcPr>
            <w:tcW w:w="900" w:type="dxa"/>
          </w:tcPr>
          <w:p w14:paraId="40401935" w14:textId="77777777" w:rsidR="00AC0E7A" w:rsidRPr="00784DCF" w:rsidRDefault="00AC0E7A" w:rsidP="009F5E52"/>
        </w:tc>
      </w:tr>
      <w:tr w:rsidR="00AC0E7A" w:rsidRPr="00784DCF" w14:paraId="46524B04" w14:textId="77777777" w:rsidTr="009F5E52">
        <w:trPr>
          <w:trHeight w:val="220"/>
        </w:trPr>
        <w:tc>
          <w:tcPr>
            <w:tcW w:w="2070" w:type="dxa"/>
          </w:tcPr>
          <w:p w14:paraId="71E23D66" w14:textId="77777777" w:rsidR="00AC0E7A" w:rsidRPr="00784DCF" w:rsidRDefault="00AC0E7A" w:rsidP="009F5E52">
            <w:pPr>
              <w:rPr>
                <w:i/>
              </w:rPr>
            </w:pPr>
            <w:proofErr w:type="spellStart"/>
            <w:r w:rsidRPr="00784DCF">
              <w:rPr>
                <w:i/>
              </w:rPr>
              <w:t>Paramoeba</w:t>
            </w:r>
            <w:proofErr w:type="spellEnd"/>
            <w:r w:rsidRPr="00784DCF">
              <w:rPr>
                <w:i/>
              </w:rPr>
              <w:t xml:space="preserve"> </w:t>
            </w:r>
            <w:proofErr w:type="spellStart"/>
            <w:r w:rsidRPr="00784DCF">
              <w:rPr>
                <w:i/>
              </w:rPr>
              <w:t>atlantica</w:t>
            </w:r>
            <w:proofErr w:type="spellEnd"/>
          </w:p>
          <w:p w14:paraId="0F5A69DE" w14:textId="77777777" w:rsidR="00AC0E7A" w:rsidRPr="00784DCF" w:rsidRDefault="00AC0E7A" w:rsidP="009F5E52">
            <w:r w:rsidRPr="00784DCF">
              <w:t>(</w:t>
            </w:r>
            <w:r w:rsidRPr="00784DCF">
              <w:rPr>
                <w:color w:val="000000"/>
                <w:shd w:val="clear" w:color="auto" w:fill="FFFFFF"/>
              </w:rPr>
              <w:t>2184673</w:t>
            </w:r>
            <w:r w:rsidRPr="00784DCF">
              <w:t>)</w:t>
            </w:r>
          </w:p>
        </w:tc>
        <w:tc>
          <w:tcPr>
            <w:tcW w:w="630" w:type="dxa"/>
          </w:tcPr>
          <w:p w14:paraId="1A9C2E36" w14:textId="77777777" w:rsidR="00AC0E7A" w:rsidRPr="00784DCF" w:rsidRDefault="00AC0E7A" w:rsidP="009F5E52">
            <w:r w:rsidRPr="00784DCF">
              <w:t>623</w:t>
            </w:r>
          </w:p>
        </w:tc>
        <w:tc>
          <w:tcPr>
            <w:tcW w:w="2188" w:type="dxa"/>
          </w:tcPr>
          <w:p w14:paraId="74A588CF" w14:textId="77777777" w:rsidR="00AC0E7A" w:rsidRPr="00784DCF" w:rsidRDefault="00AC0E7A" w:rsidP="009F5E52">
            <w:r w:rsidRPr="00784DCF">
              <w:t>Cell membrane Protein Likelihood (0.498)</w:t>
            </w:r>
          </w:p>
        </w:tc>
        <w:tc>
          <w:tcPr>
            <w:tcW w:w="1952" w:type="dxa"/>
          </w:tcPr>
          <w:p w14:paraId="0D7E5A13" w14:textId="77777777" w:rsidR="00AC0E7A" w:rsidRPr="00784DCF" w:rsidRDefault="00AC0E7A" w:rsidP="009F5E52">
            <w:r w:rsidRPr="00784DCF">
              <w:t>none</w:t>
            </w:r>
          </w:p>
        </w:tc>
        <w:tc>
          <w:tcPr>
            <w:tcW w:w="1080" w:type="dxa"/>
          </w:tcPr>
          <w:p w14:paraId="43523B88" w14:textId="77777777" w:rsidR="00AC0E7A" w:rsidRPr="00784DCF" w:rsidRDefault="00AC0E7A" w:rsidP="009F5E52"/>
        </w:tc>
        <w:tc>
          <w:tcPr>
            <w:tcW w:w="1800" w:type="dxa"/>
          </w:tcPr>
          <w:p w14:paraId="44C2A5D3" w14:textId="77777777" w:rsidR="00AC0E7A" w:rsidRPr="00784DCF" w:rsidRDefault="00AC0E7A" w:rsidP="009F5E52">
            <w:r w:rsidRPr="00784DCF">
              <w:t>69, [125], 198, [337]</w:t>
            </w:r>
            <w:r w:rsidRPr="00784DCF">
              <w:rPr>
                <w:vertAlign w:val="superscript"/>
              </w:rPr>
              <w:t>2</w:t>
            </w:r>
            <w:r w:rsidRPr="00784DCF">
              <w:t>, 425</w:t>
            </w:r>
            <w:r w:rsidRPr="00784DCF">
              <w:rPr>
                <w:vertAlign w:val="superscript"/>
              </w:rPr>
              <w:t>2</w:t>
            </w:r>
          </w:p>
        </w:tc>
        <w:tc>
          <w:tcPr>
            <w:tcW w:w="1440" w:type="dxa"/>
          </w:tcPr>
          <w:p w14:paraId="7A606C2F" w14:textId="77777777" w:rsidR="00AC0E7A" w:rsidRPr="00784DCF" w:rsidRDefault="00AC0E7A" w:rsidP="009F5E52">
            <w:r w:rsidRPr="00784DCF">
              <w:t>SP, TM</w:t>
            </w:r>
          </w:p>
        </w:tc>
        <w:tc>
          <w:tcPr>
            <w:tcW w:w="900" w:type="dxa"/>
          </w:tcPr>
          <w:p w14:paraId="602353CA" w14:textId="77777777" w:rsidR="00AC0E7A" w:rsidRPr="00784DCF" w:rsidRDefault="00AC0E7A" w:rsidP="009F5E52">
            <w:r w:rsidRPr="00784DCF">
              <w:t>I</w:t>
            </w:r>
          </w:p>
        </w:tc>
      </w:tr>
      <w:tr w:rsidR="00AC0E7A" w:rsidRPr="00784DCF" w14:paraId="0AB873C3" w14:textId="77777777" w:rsidTr="009F5E52">
        <w:trPr>
          <w:trHeight w:val="777"/>
        </w:trPr>
        <w:tc>
          <w:tcPr>
            <w:tcW w:w="2070" w:type="dxa"/>
          </w:tcPr>
          <w:p w14:paraId="5E14C21A" w14:textId="77777777" w:rsidR="00AC0E7A" w:rsidRPr="00784DCF" w:rsidRDefault="00AC0E7A" w:rsidP="009F5E52">
            <w:r w:rsidRPr="00784DCF">
              <w:rPr>
                <w:i/>
              </w:rPr>
              <w:t>Mastigamoeba balamuthi</w:t>
            </w:r>
            <w:r w:rsidRPr="00784DCF">
              <w:t xml:space="preserve"> paralog2</w:t>
            </w:r>
          </w:p>
          <w:p w14:paraId="5D673DA1" w14:textId="77777777" w:rsidR="00AC0E7A" w:rsidRPr="00784DCF" w:rsidRDefault="00AC0E7A" w:rsidP="009F5E52">
            <w:r w:rsidRPr="00784DCF">
              <w:t>(</w:t>
            </w:r>
            <w:r w:rsidRPr="00784DCF">
              <w:rPr>
                <w:color w:val="000000"/>
                <w:sz w:val="16"/>
                <w:szCs w:val="16"/>
              </w:rPr>
              <w:t>MMETSP0035-20110809854</w:t>
            </w:r>
            <w:r w:rsidRPr="00784DCF">
              <w:rPr>
                <w:color w:val="000000"/>
              </w:rPr>
              <w:t>)</w:t>
            </w:r>
          </w:p>
        </w:tc>
        <w:tc>
          <w:tcPr>
            <w:tcW w:w="630" w:type="dxa"/>
          </w:tcPr>
          <w:p w14:paraId="5CB42FB0" w14:textId="77777777" w:rsidR="00AC0E7A" w:rsidRPr="00784DCF" w:rsidRDefault="00AC0E7A" w:rsidP="009F5E52">
            <w:r w:rsidRPr="00784DCF">
              <w:t>1042</w:t>
            </w:r>
          </w:p>
        </w:tc>
        <w:tc>
          <w:tcPr>
            <w:tcW w:w="2188" w:type="dxa"/>
          </w:tcPr>
          <w:p w14:paraId="079669DA" w14:textId="77777777" w:rsidR="00AC0E7A" w:rsidRPr="00784DCF" w:rsidRDefault="00AC0E7A" w:rsidP="009F5E52">
            <w:r w:rsidRPr="00784DCF">
              <w:t>Cell membrane Protein Likelihood (0.674)</w:t>
            </w:r>
          </w:p>
        </w:tc>
        <w:tc>
          <w:tcPr>
            <w:tcW w:w="1952" w:type="dxa"/>
          </w:tcPr>
          <w:p w14:paraId="30678DCA" w14:textId="77777777" w:rsidR="00AC0E7A" w:rsidRPr="00784DCF" w:rsidRDefault="00AC0E7A" w:rsidP="009F5E52">
            <w:r w:rsidRPr="00784DCF">
              <w:t>Cadherin/</w:t>
            </w:r>
            <w:hyperlink r:id="rId114" w:history="1">
              <w:r w:rsidRPr="00784DCF">
                <w:t>Ig-like fold</w:t>
              </w:r>
            </w:hyperlink>
            <w:r w:rsidRPr="00784DCF">
              <w:t xml:space="preserve"> (CTE)</w:t>
            </w:r>
          </w:p>
        </w:tc>
        <w:tc>
          <w:tcPr>
            <w:tcW w:w="1080" w:type="dxa"/>
          </w:tcPr>
          <w:p w14:paraId="0FB73DB3" w14:textId="77777777" w:rsidR="00AC0E7A" w:rsidRPr="00784DCF" w:rsidRDefault="00AC0E7A" w:rsidP="009F5E52"/>
        </w:tc>
        <w:tc>
          <w:tcPr>
            <w:tcW w:w="1800" w:type="dxa"/>
          </w:tcPr>
          <w:p w14:paraId="03C6C22A" w14:textId="77777777" w:rsidR="00AC0E7A" w:rsidRPr="00784DCF" w:rsidRDefault="00AC0E7A" w:rsidP="009F5E52">
            <w:r w:rsidRPr="00784DCF">
              <w:t>[133], 202, 265, 343,522 613, [685], 754</w:t>
            </w:r>
          </w:p>
        </w:tc>
        <w:tc>
          <w:tcPr>
            <w:tcW w:w="1440" w:type="dxa"/>
          </w:tcPr>
          <w:p w14:paraId="7B137954" w14:textId="77777777" w:rsidR="00AC0E7A" w:rsidRPr="00784DCF" w:rsidRDefault="00AC0E7A" w:rsidP="009F5E52">
            <w:r w:rsidRPr="00784DCF">
              <w:t>TM</w:t>
            </w:r>
          </w:p>
        </w:tc>
        <w:tc>
          <w:tcPr>
            <w:tcW w:w="900" w:type="dxa"/>
          </w:tcPr>
          <w:p w14:paraId="352294EF" w14:textId="77777777" w:rsidR="00AC0E7A" w:rsidRPr="00784DCF" w:rsidRDefault="00AC0E7A" w:rsidP="009F5E52">
            <w:r w:rsidRPr="00784DCF">
              <w:t>I</w:t>
            </w:r>
          </w:p>
        </w:tc>
      </w:tr>
      <w:tr w:rsidR="00AC0E7A" w:rsidRPr="00784DCF" w14:paraId="13AA3E6C" w14:textId="77777777" w:rsidTr="009F5E52">
        <w:trPr>
          <w:trHeight w:val="220"/>
        </w:trPr>
        <w:tc>
          <w:tcPr>
            <w:tcW w:w="2070" w:type="dxa"/>
          </w:tcPr>
          <w:p w14:paraId="613DB8A2" w14:textId="77777777" w:rsidR="00AC0E7A" w:rsidRPr="00784DCF" w:rsidRDefault="00AC0E7A" w:rsidP="009F5E52">
            <w:proofErr w:type="spellStart"/>
            <w:r w:rsidRPr="00784DCF">
              <w:rPr>
                <w:i/>
              </w:rPr>
              <w:t>Amphizonell</w:t>
            </w:r>
            <w:r w:rsidRPr="00784DCF">
              <w:t>a</w:t>
            </w:r>
            <w:proofErr w:type="spellEnd"/>
            <w:r w:rsidRPr="00784DCF">
              <w:t xml:space="preserve"> </w:t>
            </w:r>
            <w:proofErr w:type="spellStart"/>
            <w:r w:rsidRPr="00784DCF">
              <w:t>sp</w:t>
            </w:r>
            <w:proofErr w:type="spellEnd"/>
            <w:r w:rsidRPr="00784DCF">
              <w:t xml:space="preserve"> 9 Paralog3 (</w:t>
            </w:r>
            <w:r w:rsidRPr="00784DCF">
              <w:rPr>
                <w:sz w:val="16"/>
                <w:szCs w:val="16"/>
              </w:rPr>
              <w:t>Gene.962_NODE_597</w:t>
            </w:r>
            <w:r w:rsidRPr="00784DCF">
              <w:t xml:space="preserve">) </w:t>
            </w:r>
          </w:p>
        </w:tc>
        <w:tc>
          <w:tcPr>
            <w:tcW w:w="630" w:type="dxa"/>
          </w:tcPr>
          <w:p w14:paraId="17E112EB" w14:textId="77777777" w:rsidR="00AC0E7A" w:rsidRPr="00784DCF" w:rsidRDefault="00AC0E7A" w:rsidP="009F5E52">
            <w:r w:rsidRPr="00784DCF">
              <w:t>685</w:t>
            </w:r>
          </w:p>
        </w:tc>
        <w:tc>
          <w:tcPr>
            <w:tcW w:w="2188" w:type="dxa"/>
          </w:tcPr>
          <w:p w14:paraId="309F82B6" w14:textId="77777777" w:rsidR="00AC0E7A" w:rsidRPr="00784DCF" w:rsidRDefault="00AC0E7A" w:rsidP="009F5E52">
            <w:r w:rsidRPr="00784DCF">
              <w:t>Cell membrane Protein Likelihood (0.87)</w:t>
            </w:r>
          </w:p>
        </w:tc>
        <w:tc>
          <w:tcPr>
            <w:tcW w:w="1952" w:type="dxa"/>
          </w:tcPr>
          <w:p w14:paraId="72664293" w14:textId="77777777" w:rsidR="00AC0E7A" w:rsidRPr="00784DCF" w:rsidRDefault="00AC0E7A" w:rsidP="009F5E52">
            <w:r w:rsidRPr="00784DCF">
              <w:rPr>
                <w:color w:val="000000"/>
              </w:rPr>
              <w:t>PRICHEXTENSN(CTE)</w:t>
            </w:r>
          </w:p>
        </w:tc>
        <w:tc>
          <w:tcPr>
            <w:tcW w:w="1080" w:type="dxa"/>
          </w:tcPr>
          <w:p w14:paraId="58150606" w14:textId="77777777" w:rsidR="00AC0E7A" w:rsidRPr="00784DCF" w:rsidRDefault="00AC0E7A" w:rsidP="009F5E52"/>
        </w:tc>
        <w:tc>
          <w:tcPr>
            <w:tcW w:w="1800" w:type="dxa"/>
          </w:tcPr>
          <w:p w14:paraId="39950180" w14:textId="77777777" w:rsidR="00AC0E7A" w:rsidRPr="00784DCF" w:rsidRDefault="00AC0E7A" w:rsidP="009F5E52">
            <w:r w:rsidRPr="00784DCF">
              <w:t>68, [133]</w:t>
            </w:r>
            <w:r w:rsidRPr="00784DCF">
              <w:rPr>
                <w:vertAlign w:val="superscript"/>
              </w:rPr>
              <w:t>2</w:t>
            </w:r>
            <w:r w:rsidRPr="00784DCF">
              <w:t>, [195], 255, [287]</w:t>
            </w:r>
            <w:r w:rsidRPr="00784DCF">
              <w:rPr>
                <w:vertAlign w:val="superscript"/>
              </w:rPr>
              <w:t>2</w:t>
            </w:r>
            <w:r w:rsidRPr="00784DCF">
              <w:t>, [380]</w:t>
            </w:r>
            <w:r w:rsidRPr="00784DCF">
              <w:rPr>
                <w:vertAlign w:val="superscript"/>
              </w:rPr>
              <w:t>2</w:t>
            </w:r>
            <w:r w:rsidRPr="00784DCF">
              <w:t>*, 455, 520</w:t>
            </w:r>
            <w:r w:rsidRPr="00784DCF">
              <w:rPr>
                <w:vertAlign w:val="superscript"/>
              </w:rPr>
              <w:t>2</w:t>
            </w:r>
            <w:r w:rsidRPr="00784DCF">
              <w:t>, 586</w:t>
            </w:r>
          </w:p>
        </w:tc>
        <w:tc>
          <w:tcPr>
            <w:tcW w:w="1440" w:type="dxa"/>
          </w:tcPr>
          <w:p w14:paraId="246765DE" w14:textId="77777777" w:rsidR="00AC0E7A" w:rsidRPr="00784DCF" w:rsidRDefault="00AC0E7A" w:rsidP="009F5E52">
            <w:r w:rsidRPr="00784DCF">
              <w:t>SP, TM</w:t>
            </w:r>
          </w:p>
        </w:tc>
        <w:tc>
          <w:tcPr>
            <w:tcW w:w="900" w:type="dxa"/>
          </w:tcPr>
          <w:p w14:paraId="2DBBAB60" w14:textId="77777777" w:rsidR="00AC0E7A" w:rsidRPr="00784DCF" w:rsidRDefault="00AC0E7A" w:rsidP="009F5E52">
            <w:r w:rsidRPr="00784DCF">
              <w:t>II</w:t>
            </w:r>
          </w:p>
        </w:tc>
      </w:tr>
      <w:tr w:rsidR="00AC0E7A" w:rsidRPr="00784DCF" w14:paraId="232C5705" w14:textId="77777777" w:rsidTr="009F5E52">
        <w:trPr>
          <w:trHeight w:val="220"/>
        </w:trPr>
        <w:tc>
          <w:tcPr>
            <w:tcW w:w="2070" w:type="dxa"/>
          </w:tcPr>
          <w:p w14:paraId="05295FB9" w14:textId="77777777" w:rsidR="00AC0E7A" w:rsidRPr="00784DCF" w:rsidRDefault="00AC0E7A" w:rsidP="009F5E52">
            <w:proofErr w:type="spellStart"/>
            <w:r w:rsidRPr="00784DCF">
              <w:rPr>
                <w:i/>
              </w:rPr>
              <w:t>Amphizonella</w:t>
            </w:r>
            <w:proofErr w:type="spellEnd"/>
            <w:r w:rsidRPr="00784DCF">
              <w:t xml:space="preserve"> </w:t>
            </w:r>
            <w:proofErr w:type="spellStart"/>
            <w:r w:rsidRPr="00784DCF">
              <w:t>sp</w:t>
            </w:r>
            <w:proofErr w:type="spellEnd"/>
            <w:r w:rsidRPr="00784DCF">
              <w:t xml:space="preserve"> 9 paralog1 (</w:t>
            </w:r>
            <w:r w:rsidRPr="00784DCF">
              <w:rPr>
                <w:color w:val="000000"/>
                <w:sz w:val="16"/>
                <w:szCs w:val="16"/>
                <w:shd w:val="clear" w:color="auto" w:fill="FFFFFF"/>
              </w:rPr>
              <w:t>TR17939c0_g1_i1</w:t>
            </w:r>
            <w:r w:rsidRPr="00784DCF">
              <w:t>)</w:t>
            </w:r>
          </w:p>
        </w:tc>
        <w:tc>
          <w:tcPr>
            <w:tcW w:w="630" w:type="dxa"/>
          </w:tcPr>
          <w:p w14:paraId="1F49EF4F" w14:textId="77777777" w:rsidR="00AC0E7A" w:rsidRPr="00784DCF" w:rsidRDefault="00AC0E7A" w:rsidP="009F5E52">
            <w:r w:rsidRPr="00784DCF">
              <w:t>677</w:t>
            </w:r>
          </w:p>
        </w:tc>
        <w:tc>
          <w:tcPr>
            <w:tcW w:w="2188" w:type="dxa"/>
          </w:tcPr>
          <w:p w14:paraId="726E7EE4" w14:textId="77777777" w:rsidR="00AC0E7A" w:rsidRPr="00784DCF" w:rsidRDefault="00AC0E7A" w:rsidP="009F5E52">
            <w:r w:rsidRPr="00784DCF">
              <w:t>extracellular (0.8519) soluble (0.8141) Likelihood (0.936)</w:t>
            </w:r>
          </w:p>
        </w:tc>
        <w:tc>
          <w:tcPr>
            <w:tcW w:w="1952" w:type="dxa"/>
          </w:tcPr>
          <w:p w14:paraId="1406DED3" w14:textId="77777777" w:rsidR="00AC0E7A" w:rsidRPr="00784DCF" w:rsidRDefault="00AC0E7A" w:rsidP="009F5E52">
            <w:r w:rsidRPr="00784DCF">
              <w:t>None</w:t>
            </w:r>
          </w:p>
        </w:tc>
        <w:tc>
          <w:tcPr>
            <w:tcW w:w="1080" w:type="dxa"/>
          </w:tcPr>
          <w:p w14:paraId="669F1101" w14:textId="77777777" w:rsidR="00AC0E7A" w:rsidRPr="00784DCF" w:rsidRDefault="00AC0E7A" w:rsidP="009F5E52"/>
        </w:tc>
        <w:tc>
          <w:tcPr>
            <w:tcW w:w="1800" w:type="dxa"/>
          </w:tcPr>
          <w:p w14:paraId="7F5C30B8" w14:textId="77777777" w:rsidR="00AC0E7A" w:rsidRPr="00784DCF" w:rsidRDefault="00AC0E7A" w:rsidP="009F5E52">
            <w:r w:rsidRPr="00784DCF">
              <w:t>[62], [124], [199]</w:t>
            </w:r>
            <w:r w:rsidRPr="00784DCF">
              <w:rPr>
                <w:vertAlign w:val="superscript"/>
              </w:rPr>
              <w:t>2</w:t>
            </w:r>
            <w:r w:rsidRPr="00784DCF">
              <w:t>, [</w:t>
            </w:r>
            <w:proofErr w:type="gramStart"/>
            <w:r w:rsidRPr="00784DCF">
              <w:t>268]*</w:t>
            </w:r>
            <w:proofErr w:type="gramEnd"/>
            <w:r w:rsidRPr="00784DCF">
              <w:t>, [337], [409]</w:t>
            </w:r>
            <w:r w:rsidRPr="00784DCF">
              <w:rPr>
                <w:vertAlign w:val="superscript"/>
              </w:rPr>
              <w:t>2</w:t>
            </w:r>
            <w:r w:rsidRPr="00784DCF">
              <w:t>, [488]</w:t>
            </w:r>
            <w:r w:rsidRPr="00784DCF">
              <w:rPr>
                <w:vertAlign w:val="superscript"/>
              </w:rPr>
              <w:t>2</w:t>
            </w:r>
          </w:p>
        </w:tc>
        <w:tc>
          <w:tcPr>
            <w:tcW w:w="1440" w:type="dxa"/>
          </w:tcPr>
          <w:p w14:paraId="0EC60F7D" w14:textId="77777777" w:rsidR="00AC0E7A" w:rsidRPr="00784DCF" w:rsidRDefault="00AC0E7A" w:rsidP="009F5E52">
            <w:r w:rsidRPr="00784DCF">
              <w:t>SP</w:t>
            </w:r>
          </w:p>
        </w:tc>
        <w:tc>
          <w:tcPr>
            <w:tcW w:w="900" w:type="dxa"/>
          </w:tcPr>
          <w:p w14:paraId="5F4CDFA3" w14:textId="77777777" w:rsidR="00AC0E7A" w:rsidRPr="00784DCF" w:rsidRDefault="00AC0E7A" w:rsidP="009F5E52">
            <w:r w:rsidRPr="00784DCF">
              <w:t>I</w:t>
            </w:r>
          </w:p>
        </w:tc>
      </w:tr>
      <w:tr w:rsidR="00AC0E7A" w:rsidRPr="00784DCF" w14:paraId="0F836AF4" w14:textId="77777777" w:rsidTr="009F5E52">
        <w:trPr>
          <w:trHeight w:val="220"/>
        </w:trPr>
        <w:tc>
          <w:tcPr>
            <w:tcW w:w="2070" w:type="dxa"/>
          </w:tcPr>
          <w:p w14:paraId="77131662" w14:textId="77777777" w:rsidR="00AC0E7A" w:rsidRPr="00784DCF" w:rsidRDefault="00AC0E7A" w:rsidP="009F5E52">
            <w:proofErr w:type="spellStart"/>
            <w:r w:rsidRPr="00784DCF">
              <w:rPr>
                <w:i/>
              </w:rPr>
              <w:t>Diplochlamys</w:t>
            </w:r>
            <w:proofErr w:type="spellEnd"/>
            <w:r w:rsidRPr="00784DCF">
              <w:t xml:space="preserve"> sp. Paralog1 (2112184)</w:t>
            </w:r>
          </w:p>
        </w:tc>
        <w:tc>
          <w:tcPr>
            <w:tcW w:w="630" w:type="dxa"/>
          </w:tcPr>
          <w:p w14:paraId="324E96F4" w14:textId="77777777" w:rsidR="00AC0E7A" w:rsidRPr="00784DCF" w:rsidRDefault="00AC0E7A" w:rsidP="009F5E52">
            <w:r w:rsidRPr="00784DCF">
              <w:t>540</w:t>
            </w:r>
          </w:p>
        </w:tc>
        <w:tc>
          <w:tcPr>
            <w:tcW w:w="2188" w:type="dxa"/>
          </w:tcPr>
          <w:p w14:paraId="0C01D11B" w14:textId="77777777" w:rsidR="00AC0E7A" w:rsidRPr="00784DCF" w:rsidRDefault="00AC0E7A" w:rsidP="009F5E52">
            <w:r w:rsidRPr="00784DCF">
              <w:t>Vacuole (0.559)</w:t>
            </w:r>
          </w:p>
          <w:p w14:paraId="3CBFB0B5" w14:textId="77777777" w:rsidR="00AC0E7A" w:rsidRPr="00784DCF" w:rsidRDefault="00AC0E7A" w:rsidP="009F5E52">
            <w:r w:rsidRPr="00784DCF">
              <w:t xml:space="preserve">Soluble (0.5526) </w:t>
            </w:r>
          </w:p>
          <w:p w14:paraId="20EAD690" w14:textId="77777777" w:rsidR="00AC0E7A" w:rsidRPr="00784DCF" w:rsidRDefault="00AC0E7A" w:rsidP="009F5E52">
            <w:r w:rsidRPr="00784DCF">
              <w:t>Likelihood (0.639)</w:t>
            </w:r>
          </w:p>
        </w:tc>
        <w:tc>
          <w:tcPr>
            <w:tcW w:w="1952" w:type="dxa"/>
          </w:tcPr>
          <w:p w14:paraId="6C361EBD" w14:textId="77777777" w:rsidR="00AC0E7A" w:rsidRPr="00784DCF" w:rsidRDefault="00AC0E7A" w:rsidP="009F5E52">
            <w:pPr>
              <w:rPr>
                <w:color w:val="000000"/>
              </w:rPr>
            </w:pPr>
            <w:r w:rsidRPr="00784DCF">
              <w:rPr>
                <w:color w:val="000000"/>
              </w:rPr>
              <w:t>None</w:t>
            </w:r>
          </w:p>
        </w:tc>
        <w:tc>
          <w:tcPr>
            <w:tcW w:w="1080" w:type="dxa"/>
          </w:tcPr>
          <w:p w14:paraId="73461CFD" w14:textId="77777777" w:rsidR="00AC0E7A" w:rsidRPr="00784DCF" w:rsidRDefault="00AC0E7A" w:rsidP="009F5E52"/>
        </w:tc>
        <w:tc>
          <w:tcPr>
            <w:tcW w:w="1800" w:type="dxa"/>
          </w:tcPr>
          <w:p w14:paraId="63D2F824" w14:textId="77777777" w:rsidR="00AC0E7A" w:rsidRPr="00784DCF" w:rsidRDefault="00AC0E7A" w:rsidP="009F5E52">
            <w:r w:rsidRPr="00784DCF">
              <w:t>[68], 143, 397, [468]</w:t>
            </w:r>
          </w:p>
        </w:tc>
        <w:tc>
          <w:tcPr>
            <w:tcW w:w="1440" w:type="dxa"/>
          </w:tcPr>
          <w:p w14:paraId="2F865C03" w14:textId="77777777" w:rsidR="00AC0E7A" w:rsidRPr="00784DCF" w:rsidRDefault="00AC0E7A" w:rsidP="009F5E52">
            <w:r w:rsidRPr="00784DCF">
              <w:t>SP</w:t>
            </w:r>
          </w:p>
        </w:tc>
        <w:tc>
          <w:tcPr>
            <w:tcW w:w="900" w:type="dxa"/>
          </w:tcPr>
          <w:p w14:paraId="5084BE40" w14:textId="77777777" w:rsidR="00AC0E7A" w:rsidRPr="00784DCF" w:rsidRDefault="00AC0E7A" w:rsidP="009F5E52">
            <w:r w:rsidRPr="00784DCF">
              <w:t>I</w:t>
            </w:r>
          </w:p>
        </w:tc>
      </w:tr>
      <w:tr w:rsidR="00AC0E7A" w:rsidRPr="00784DCF" w14:paraId="76BD196E" w14:textId="77777777" w:rsidTr="009F5E52">
        <w:trPr>
          <w:trHeight w:val="220"/>
        </w:trPr>
        <w:tc>
          <w:tcPr>
            <w:tcW w:w="2070" w:type="dxa"/>
          </w:tcPr>
          <w:p w14:paraId="3FAAD3FA" w14:textId="77777777" w:rsidR="00AC0E7A" w:rsidRPr="00784DCF" w:rsidRDefault="00AC0E7A" w:rsidP="009F5E52">
            <w:proofErr w:type="spellStart"/>
            <w:r w:rsidRPr="00784DCF">
              <w:rPr>
                <w:i/>
              </w:rPr>
              <w:t>Vermistella</w:t>
            </w:r>
            <w:proofErr w:type="spellEnd"/>
            <w:r w:rsidRPr="00784DCF">
              <w:rPr>
                <w:i/>
              </w:rPr>
              <w:t xml:space="preserve"> </w:t>
            </w:r>
            <w:proofErr w:type="spellStart"/>
            <w:r w:rsidRPr="00784DCF">
              <w:rPr>
                <w:i/>
              </w:rPr>
              <w:t>antarctica</w:t>
            </w:r>
            <w:proofErr w:type="spellEnd"/>
            <w:r w:rsidRPr="00784DCF">
              <w:t xml:space="preserve"> (</w:t>
            </w:r>
            <w:r w:rsidRPr="00784DCF">
              <w:rPr>
                <w:color w:val="000000"/>
                <w:shd w:val="clear" w:color="auto" w:fill="FFFFFF"/>
              </w:rPr>
              <w:t>156452</w:t>
            </w:r>
            <w:r w:rsidRPr="00784DCF">
              <w:t>)</w:t>
            </w:r>
          </w:p>
        </w:tc>
        <w:tc>
          <w:tcPr>
            <w:tcW w:w="630" w:type="dxa"/>
          </w:tcPr>
          <w:p w14:paraId="179306A6" w14:textId="77777777" w:rsidR="00AC0E7A" w:rsidRPr="00784DCF" w:rsidRDefault="00AC0E7A" w:rsidP="009F5E52">
            <w:r w:rsidRPr="00784DCF">
              <w:t>570</w:t>
            </w:r>
          </w:p>
        </w:tc>
        <w:tc>
          <w:tcPr>
            <w:tcW w:w="2188" w:type="dxa"/>
          </w:tcPr>
          <w:p w14:paraId="7E72C633" w14:textId="77777777" w:rsidR="00AC0E7A" w:rsidRPr="00784DCF" w:rsidRDefault="00AC0E7A" w:rsidP="009F5E52">
            <w:r w:rsidRPr="00784DCF">
              <w:t>Extracellular (0.7931)</w:t>
            </w:r>
          </w:p>
          <w:p w14:paraId="142A7FB3" w14:textId="77777777" w:rsidR="00AC0E7A" w:rsidRPr="00784DCF" w:rsidRDefault="00AC0E7A" w:rsidP="009F5E52">
            <w:r w:rsidRPr="00784DCF">
              <w:t xml:space="preserve">Soluble (0.9906) </w:t>
            </w:r>
          </w:p>
          <w:p w14:paraId="3D71C288" w14:textId="77777777" w:rsidR="00AC0E7A" w:rsidRPr="00784DCF" w:rsidRDefault="00AC0E7A" w:rsidP="009F5E52">
            <w:r w:rsidRPr="00784DCF">
              <w:t>Likelihood (0.905)</w:t>
            </w:r>
          </w:p>
        </w:tc>
        <w:tc>
          <w:tcPr>
            <w:tcW w:w="1952" w:type="dxa"/>
          </w:tcPr>
          <w:p w14:paraId="5040A057" w14:textId="77777777" w:rsidR="00AC0E7A" w:rsidRPr="00784DCF" w:rsidRDefault="00AC0E7A" w:rsidP="009F5E52">
            <w:r w:rsidRPr="00784DCF">
              <w:t>None</w:t>
            </w:r>
          </w:p>
        </w:tc>
        <w:tc>
          <w:tcPr>
            <w:tcW w:w="1080" w:type="dxa"/>
          </w:tcPr>
          <w:p w14:paraId="5A5407A4" w14:textId="77777777" w:rsidR="00AC0E7A" w:rsidRPr="00784DCF" w:rsidRDefault="00AC0E7A" w:rsidP="009F5E52"/>
        </w:tc>
        <w:tc>
          <w:tcPr>
            <w:tcW w:w="1800" w:type="dxa"/>
          </w:tcPr>
          <w:p w14:paraId="64B5F6D7" w14:textId="77777777" w:rsidR="00AC0E7A" w:rsidRPr="00784DCF" w:rsidRDefault="00AC0E7A" w:rsidP="009F5E52">
            <w:r w:rsidRPr="00784DCF">
              <w:t>83, 224, 299</w:t>
            </w:r>
            <w:r w:rsidRPr="00784DCF">
              <w:rPr>
                <w:vertAlign w:val="superscript"/>
              </w:rPr>
              <w:t>2</w:t>
            </w:r>
            <w:r w:rsidRPr="00784DCF">
              <w:t>, 368, 442</w:t>
            </w:r>
            <w:r w:rsidRPr="00784DCF">
              <w:rPr>
                <w:vertAlign w:val="superscript"/>
              </w:rPr>
              <w:t>2</w:t>
            </w:r>
            <w:r w:rsidRPr="00784DCF">
              <w:t>, 516</w:t>
            </w:r>
          </w:p>
        </w:tc>
        <w:tc>
          <w:tcPr>
            <w:tcW w:w="1440" w:type="dxa"/>
          </w:tcPr>
          <w:p w14:paraId="33CB9543" w14:textId="77777777" w:rsidR="00AC0E7A" w:rsidRPr="00784DCF" w:rsidRDefault="00AC0E7A" w:rsidP="009F5E52">
            <w:r w:rsidRPr="00784DCF">
              <w:t>SP</w:t>
            </w:r>
          </w:p>
        </w:tc>
        <w:tc>
          <w:tcPr>
            <w:tcW w:w="900" w:type="dxa"/>
          </w:tcPr>
          <w:p w14:paraId="2429E82F" w14:textId="77777777" w:rsidR="00AC0E7A" w:rsidRPr="00784DCF" w:rsidRDefault="00AC0E7A" w:rsidP="009F5E52">
            <w:r w:rsidRPr="00784DCF">
              <w:t>I</w:t>
            </w:r>
          </w:p>
        </w:tc>
      </w:tr>
      <w:tr w:rsidR="00AC0E7A" w:rsidRPr="00784DCF" w14:paraId="695A4632" w14:textId="77777777" w:rsidTr="009F5E52">
        <w:trPr>
          <w:trHeight w:val="583"/>
        </w:trPr>
        <w:tc>
          <w:tcPr>
            <w:tcW w:w="2070" w:type="dxa"/>
          </w:tcPr>
          <w:p w14:paraId="4F85804E" w14:textId="77777777" w:rsidR="00AC0E7A" w:rsidRPr="00784DCF" w:rsidRDefault="00AC0E7A" w:rsidP="009F5E52">
            <w:pPr>
              <w:rPr>
                <w:color w:val="000000"/>
              </w:rPr>
            </w:pPr>
            <w:proofErr w:type="spellStart"/>
            <w:r w:rsidRPr="00784DCF">
              <w:rPr>
                <w:i/>
              </w:rPr>
              <w:lastRenderedPageBreak/>
              <w:t>Protosproangium</w:t>
            </w:r>
            <w:proofErr w:type="spellEnd"/>
            <w:r w:rsidRPr="00784DCF">
              <w:rPr>
                <w:i/>
              </w:rPr>
              <w:t xml:space="preserve"> articulatum</w:t>
            </w:r>
            <w:r w:rsidRPr="00784DCF">
              <w:t xml:space="preserve"> Paralog4</w:t>
            </w:r>
          </w:p>
          <w:p w14:paraId="4F98072D" w14:textId="77777777" w:rsidR="00AC0E7A" w:rsidRPr="00784DCF" w:rsidRDefault="00AC0E7A" w:rsidP="009F5E52">
            <w:r w:rsidRPr="00784DCF">
              <w:t>(TR6387_c1_g4_i7)</w:t>
            </w:r>
          </w:p>
        </w:tc>
        <w:tc>
          <w:tcPr>
            <w:tcW w:w="630" w:type="dxa"/>
          </w:tcPr>
          <w:p w14:paraId="16583732" w14:textId="77777777" w:rsidR="00AC0E7A" w:rsidRPr="00784DCF" w:rsidRDefault="00AC0E7A" w:rsidP="009F5E52">
            <w:r w:rsidRPr="00784DCF">
              <w:t>631</w:t>
            </w:r>
          </w:p>
        </w:tc>
        <w:tc>
          <w:tcPr>
            <w:tcW w:w="2188" w:type="dxa"/>
          </w:tcPr>
          <w:p w14:paraId="514A3794" w14:textId="77777777" w:rsidR="00AC0E7A" w:rsidRPr="00784DCF" w:rsidRDefault="00AC0E7A" w:rsidP="009F5E52">
            <w:r w:rsidRPr="00784DCF">
              <w:t>Vacuole (0.4093)</w:t>
            </w:r>
          </w:p>
          <w:p w14:paraId="27430E5F" w14:textId="77777777" w:rsidR="00AC0E7A" w:rsidRPr="00784DCF" w:rsidRDefault="00AC0E7A" w:rsidP="009F5E52">
            <w:r w:rsidRPr="00784DCF">
              <w:t xml:space="preserve">Soluble (0.8173) </w:t>
            </w:r>
          </w:p>
          <w:p w14:paraId="528B11AD" w14:textId="77777777" w:rsidR="00AC0E7A" w:rsidRPr="00784DCF" w:rsidRDefault="00AC0E7A" w:rsidP="009F5E52">
            <w:r w:rsidRPr="00784DCF">
              <w:t>Likelihood (0.459)</w:t>
            </w:r>
          </w:p>
        </w:tc>
        <w:tc>
          <w:tcPr>
            <w:tcW w:w="1952" w:type="dxa"/>
          </w:tcPr>
          <w:p w14:paraId="3C31F868" w14:textId="77777777" w:rsidR="00AC0E7A" w:rsidRPr="00784DCF" w:rsidRDefault="00AC0E7A" w:rsidP="009F5E52">
            <w:r w:rsidRPr="00784DCF">
              <w:t>None</w:t>
            </w:r>
          </w:p>
        </w:tc>
        <w:tc>
          <w:tcPr>
            <w:tcW w:w="1080" w:type="dxa"/>
          </w:tcPr>
          <w:p w14:paraId="64139076" w14:textId="77777777" w:rsidR="00AC0E7A" w:rsidRPr="00784DCF" w:rsidRDefault="00AC0E7A" w:rsidP="009F5E52"/>
        </w:tc>
        <w:tc>
          <w:tcPr>
            <w:tcW w:w="1800" w:type="dxa"/>
          </w:tcPr>
          <w:p w14:paraId="5D99E12C" w14:textId="77777777" w:rsidR="00AC0E7A" w:rsidRPr="00784DCF" w:rsidRDefault="00AC0E7A" w:rsidP="009F5E52">
            <w:r w:rsidRPr="00784DCF">
              <w:t>[108], [180], 248, 329, [</w:t>
            </w:r>
            <w:proofErr w:type="gramStart"/>
            <w:r w:rsidRPr="00784DCF">
              <w:t>390]*</w:t>
            </w:r>
            <w:proofErr w:type="gramEnd"/>
            <w:r w:rsidRPr="00784DCF">
              <w:t>, [487], [567]*</w:t>
            </w:r>
          </w:p>
        </w:tc>
        <w:tc>
          <w:tcPr>
            <w:tcW w:w="1440" w:type="dxa"/>
          </w:tcPr>
          <w:p w14:paraId="73603ACF" w14:textId="77777777" w:rsidR="00AC0E7A" w:rsidRPr="00784DCF" w:rsidRDefault="00AC0E7A" w:rsidP="009F5E52">
            <w:r w:rsidRPr="00784DCF">
              <w:t>SP</w:t>
            </w:r>
          </w:p>
        </w:tc>
        <w:tc>
          <w:tcPr>
            <w:tcW w:w="900" w:type="dxa"/>
          </w:tcPr>
          <w:p w14:paraId="4DBD11A2" w14:textId="77777777" w:rsidR="00AC0E7A" w:rsidRPr="00784DCF" w:rsidRDefault="00AC0E7A" w:rsidP="009F5E52">
            <w:r w:rsidRPr="00784DCF">
              <w:t>I</w:t>
            </w:r>
          </w:p>
        </w:tc>
      </w:tr>
      <w:tr w:rsidR="00AC0E7A" w:rsidRPr="00784DCF" w14:paraId="2D7235B4" w14:textId="77777777" w:rsidTr="009F5E52">
        <w:trPr>
          <w:trHeight w:val="220"/>
        </w:trPr>
        <w:tc>
          <w:tcPr>
            <w:tcW w:w="2070" w:type="dxa"/>
          </w:tcPr>
          <w:p w14:paraId="4743DDE8" w14:textId="77777777" w:rsidR="00AC0E7A" w:rsidRPr="00784DCF" w:rsidRDefault="00AC0E7A" w:rsidP="009F5E52">
            <w:proofErr w:type="spellStart"/>
            <w:r w:rsidRPr="00784DCF">
              <w:rPr>
                <w:i/>
              </w:rPr>
              <w:t>Amphizonella</w:t>
            </w:r>
            <w:proofErr w:type="spellEnd"/>
            <w:r w:rsidRPr="00784DCF">
              <w:t xml:space="preserve"> </w:t>
            </w:r>
            <w:proofErr w:type="spellStart"/>
            <w:r w:rsidRPr="00784DCF">
              <w:t>sp</w:t>
            </w:r>
            <w:proofErr w:type="spellEnd"/>
            <w:r w:rsidRPr="00784DCF">
              <w:t xml:space="preserve"> 8 Paralog 1</w:t>
            </w:r>
          </w:p>
          <w:p w14:paraId="11A4DCC9" w14:textId="77777777" w:rsidR="00AC0E7A" w:rsidRPr="00784DCF" w:rsidRDefault="00AC0E7A" w:rsidP="009F5E52">
            <w:r w:rsidRPr="00784DCF">
              <w:t>(</w:t>
            </w:r>
            <w:r w:rsidRPr="00784DCF">
              <w:rPr>
                <w:color w:val="000000"/>
                <w:shd w:val="clear" w:color="auto" w:fill="FFFFFF"/>
              </w:rPr>
              <w:t>TR6668_c0_g1_i4</w:t>
            </w:r>
            <w:r w:rsidRPr="00784DCF">
              <w:t>)</w:t>
            </w:r>
          </w:p>
        </w:tc>
        <w:tc>
          <w:tcPr>
            <w:tcW w:w="630" w:type="dxa"/>
          </w:tcPr>
          <w:p w14:paraId="7CB6B3C7" w14:textId="77777777" w:rsidR="00AC0E7A" w:rsidRPr="00784DCF" w:rsidRDefault="00AC0E7A" w:rsidP="009F5E52">
            <w:r w:rsidRPr="00784DCF">
              <w:t>656</w:t>
            </w:r>
          </w:p>
        </w:tc>
        <w:tc>
          <w:tcPr>
            <w:tcW w:w="2188" w:type="dxa"/>
          </w:tcPr>
          <w:p w14:paraId="081BD24E" w14:textId="77777777" w:rsidR="00AC0E7A" w:rsidRPr="00784DCF" w:rsidRDefault="00AC0E7A" w:rsidP="009F5E52">
            <w:r w:rsidRPr="00784DCF">
              <w:t>Extracellular (0.8352)</w:t>
            </w:r>
          </w:p>
          <w:p w14:paraId="2E5FBB4D" w14:textId="77777777" w:rsidR="00AC0E7A" w:rsidRPr="00784DCF" w:rsidRDefault="00AC0E7A" w:rsidP="009F5E52">
            <w:r w:rsidRPr="00784DCF">
              <w:t>Soluble (0.992)</w:t>
            </w:r>
          </w:p>
          <w:p w14:paraId="29A13EF5" w14:textId="77777777" w:rsidR="00AC0E7A" w:rsidRPr="00784DCF" w:rsidRDefault="00AC0E7A" w:rsidP="009F5E52">
            <w:r w:rsidRPr="00784DCF">
              <w:t>Likelihood (0.964)</w:t>
            </w:r>
          </w:p>
        </w:tc>
        <w:tc>
          <w:tcPr>
            <w:tcW w:w="1952" w:type="dxa"/>
          </w:tcPr>
          <w:p w14:paraId="29F90982" w14:textId="77777777" w:rsidR="00AC0E7A" w:rsidRPr="00784DCF" w:rsidRDefault="00AC0E7A" w:rsidP="009F5E52">
            <w:pPr>
              <w:rPr>
                <w:color w:val="000000"/>
              </w:rPr>
            </w:pPr>
            <w:r w:rsidRPr="00784DCF">
              <w:rPr>
                <w:color w:val="000000"/>
              </w:rPr>
              <w:t xml:space="preserve">PRICHEXTENSN(CTE) </w:t>
            </w:r>
          </w:p>
        </w:tc>
        <w:tc>
          <w:tcPr>
            <w:tcW w:w="1080" w:type="dxa"/>
          </w:tcPr>
          <w:p w14:paraId="51EE8529" w14:textId="77777777" w:rsidR="00AC0E7A" w:rsidRPr="00784DCF" w:rsidRDefault="00AC0E7A" w:rsidP="009F5E52"/>
        </w:tc>
        <w:tc>
          <w:tcPr>
            <w:tcW w:w="1800" w:type="dxa"/>
          </w:tcPr>
          <w:p w14:paraId="467753EE" w14:textId="77777777" w:rsidR="00AC0E7A" w:rsidRPr="00784DCF" w:rsidRDefault="00AC0E7A" w:rsidP="009F5E52">
            <w:r w:rsidRPr="00784DCF">
              <w:t>[53], [125], [200]</w:t>
            </w:r>
            <w:r w:rsidRPr="00784DCF">
              <w:rPr>
                <w:vertAlign w:val="superscript"/>
              </w:rPr>
              <w:t>2</w:t>
            </w:r>
            <w:r w:rsidRPr="00784DCF">
              <w:t>, 266</w:t>
            </w:r>
            <w:r w:rsidRPr="00784DCF">
              <w:rPr>
                <w:vertAlign w:val="superscript"/>
              </w:rPr>
              <w:t>2</w:t>
            </w:r>
            <w:r w:rsidRPr="00784DCF">
              <w:t>, 332</w:t>
            </w:r>
            <w:r w:rsidRPr="00784DCF">
              <w:rPr>
                <w:vertAlign w:val="superscript"/>
              </w:rPr>
              <w:t>2</w:t>
            </w:r>
            <w:r w:rsidRPr="00784DCF">
              <w:t>, [403]</w:t>
            </w:r>
            <w:r w:rsidRPr="00784DCF">
              <w:rPr>
                <w:vertAlign w:val="superscript"/>
              </w:rPr>
              <w:t>2</w:t>
            </w:r>
            <w:r w:rsidRPr="00784DCF">
              <w:t>, 473</w:t>
            </w:r>
          </w:p>
        </w:tc>
        <w:tc>
          <w:tcPr>
            <w:tcW w:w="1440" w:type="dxa"/>
          </w:tcPr>
          <w:p w14:paraId="6ADBA9B9" w14:textId="77777777" w:rsidR="00AC0E7A" w:rsidRPr="00784DCF" w:rsidRDefault="00AC0E7A" w:rsidP="009F5E52">
            <w:r w:rsidRPr="00784DCF">
              <w:t>SP</w:t>
            </w:r>
          </w:p>
        </w:tc>
        <w:tc>
          <w:tcPr>
            <w:tcW w:w="900" w:type="dxa"/>
          </w:tcPr>
          <w:p w14:paraId="080B1D5D" w14:textId="77777777" w:rsidR="00AC0E7A" w:rsidRPr="00784DCF" w:rsidRDefault="00AC0E7A" w:rsidP="009F5E52">
            <w:r w:rsidRPr="00784DCF">
              <w:t>II</w:t>
            </w:r>
          </w:p>
        </w:tc>
      </w:tr>
      <w:tr w:rsidR="00AC0E7A" w:rsidRPr="00784DCF" w14:paraId="3FDF707D" w14:textId="77777777" w:rsidTr="009F5E52">
        <w:trPr>
          <w:trHeight w:val="220"/>
        </w:trPr>
        <w:tc>
          <w:tcPr>
            <w:tcW w:w="2070" w:type="dxa"/>
          </w:tcPr>
          <w:p w14:paraId="118307B8" w14:textId="77777777" w:rsidR="00AC0E7A" w:rsidRPr="00784DCF" w:rsidRDefault="00AC0E7A" w:rsidP="009F5E52">
            <w:proofErr w:type="spellStart"/>
            <w:r w:rsidRPr="00784DCF">
              <w:rPr>
                <w:i/>
              </w:rPr>
              <w:t>Amphizonella</w:t>
            </w:r>
            <w:proofErr w:type="spellEnd"/>
            <w:r w:rsidRPr="00784DCF">
              <w:t xml:space="preserve"> sp. 10</w:t>
            </w:r>
          </w:p>
          <w:p w14:paraId="6ACBE2B3" w14:textId="77777777" w:rsidR="00AC0E7A" w:rsidRPr="00784DCF" w:rsidRDefault="00AC0E7A" w:rsidP="009F5E52">
            <w:r w:rsidRPr="00784DCF">
              <w:t>Paralog1 (</w:t>
            </w:r>
            <w:r w:rsidRPr="00784DCF">
              <w:rPr>
                <w:color w:val="000000"/>
              </w:rPr>
              <w:t>TR4717c0_g1_i1)</w:t>
            </w:r>
          </w:p>
        </w:tc>
        <w:tc>
          <w:tcPr>
            <w:tcW w:w="630" w:type="dxa"/>
          </w:tcPr>
          <w:p w14:paraId="2AC4EA75" w14:textId="77777777" w:rsidR="00AC0E7A" w:rsidRPr="00784DCF" w:rsidRDefault="00AC0E7A" w:rsidP="009F5E52">
            <w:r w:rsidRPr="00784DCF">
              <w:t>563</w:t>
            </w:r>
          </w:p>
        </w:tc>
        <w:tc>
          <w:tcPr>
            <w:tcW w:w="2188" w:type="dxa"/>
          </w:tcPr>
          <w:p w14:paraId="5F63670A" w14:textId="77777777" w:rsidR="00AC0E7A" w:rsidRPr="00784DCF" w:rsidRDefault="00AC0E7A" w:rsidP="009F5E52">
            <w:r w:rsidRPr="00784DCF">
              <w:t>Cytoplasm (0.625)</w:t>
            </w:r>
          </w:p>
          <w:p w14:paraId="0374D0FD" w14:textId="77777777" w:rsidR="00AC0E7A" w:rsidRPr="00784DCF" w:rsidRDefault="00AC0E7A" w:rsidP="009F5E52">
            <w:r w:rsidRPr="00784DCF">
              <w:t xml:space="preserve">Soluble (0.8464) </w:t>
            </w:r>
          </w:p>
          <w:p w14:paraId="33823208" w14:textId="77777777" w:rsidR="00AC0E7A" w:rsidRPr="00784DCF" w:rsidRDefault="00AC0E7A" w:rsidP="009F5E52">
            <w:r w:rsidRPr="00784DCF">
              <w:t>Likelihood (0.758)</w:t>
            </w:r>
          </w:p>
        </w:tc>
        <w:tc>
          <w:tcPr>
            <w:tcW w:w="1952" w:type="dxa"/>
          </w:tcPr>
          <w:p w14:paraId="24C6389F" w14:textId="77777777" w:rsidR="00AC0E7A" w:rsidRPr="00784DCF" w:rsidRDefault="00AC0E7A" w:rsidP="009F5E52">
            <w:r w:rsidRPr="00784DCF">
              <w:rPr>
                <w:color w:val="000000"/>
              </w:rPr>
              <w:t>PRICHEXTENSN(CTE)</w:t>
            </w:r>
          </w:p>
        </w:tc>
        <w:tc>
          <w:tcPr>
            <w:tcW w:w="1080" w:type="dxa"/>
          </w:tcPr>
          <w:p w14:paraId="6376EBD3" w14:textId="77777777" w:rsidR="00AC0E7A" w:rsidRPr="00784DCF" w:rsidRDefault="00AC0E7A" w:rsidP="009F5E52"/>
        </w:tc>
        <w:tc>
          <w:tcPr>
            <w:tcW w:w="1800" w:type="dxa"/>
          </w:tcPr>
          <w:p w14:paraId="6441E31A" w14:textId="77777777" w:rsidR="00AC0E7A" w:rsidRPr="00784DCF" w:rsidRDefault="00AC0E7A" w:rsidP="009F5E52">
            <w:r w:rsidRPr="00784DCF">
              <w:t>16, 87, [161], 237, 299</w:t>
            </w:r>
            <w:r w:rsidRPr="00784DCF">
              <w:rPr>
                <w:vertAlign w:val="superscript"/>
              </w:rPr>
              <w:t>2</w:t>
            </w:r>
            <w:r w:rsidRPr="00784DCF">
              <w:t>, 370, [438]</w:t>
            </w:r>
          </w:p>
        </w:tc>
        <w:tc>
          <w:tcPr>
            <w:tcW w:w="1440" w:type="dxa"/>
          </w:tcPr>
          <w:p w14:paraId="4EB25A66" w14:textId="77777777" w:rsidR="00AC0E7A" w:rsidRPr="00784DCF" w:rsidRDefault="00AC0E7A" w:rsidP="009F5E52"/>
        </w:tc>
        <w:tc>
          <w:tcPr>
            <w:tcW w:w="900" w:type="dxa"/>
          </w:tcPr>
          <w:p w14:paraId="2B42E1DC" w14:textId="77777777" w:rsidR="00AC0E7A" w:rsidRPr="00784DCF" w:rsidRDefault="00AC0E7A" w:rsidP="009F5E52">
            <w:r w:rsidRPr="00784DCF">
              <w:t>II</w:t>
            </w:r>
          </w:p>
        </w:tc>
      </w:tr>
      <w:tr w:rsidR="00AC0E7A" w:rsidRPr="00784DCF" w14:paraId="41CFE2C0" w14:textId="77777777" w:rsidTr="009F5E52">
        <w:trPr>
          <w:trHeight w:val="220"/>
        </w:trPr>
        <w:tc>
          <w:tcPr>
            <w:tcW w:w="2070" w:type="dxa"/>
          </w:tcPr>
          <w:p w14:paraId="79EB54C2" w14:textId="77777777" w:rsidR="00AC0E7A" w:rsidRPr="00784DCF" w:rsidRDefault="00AC0E7A" w:rsidP="009F5E52">
            <w:proofErr w:type="spellStart"/>
            <w:r w:rsidRPr="00784DCF">
              <w:rPr>
                <w:i/>
              </w:rPr>
              <w:t>Amphizonella</w:t>
            </w:r>
            <w:proofErr w:type="spellEnd"/>
            <w:r w:rsidRPr="00784DCF">
              <w:t xml:space="preserve"> </w:t>
            </w:r>
            <w:proofErr w:type="spellStart"/>
            <w:r w:rsidRPr="00784DCF">
              <w:t>sp</w:t>
            </w:r>
            <w:proofErr w:type="spellEnd"/>
            <w:r w:rsidRPr="00784DCF">
              <w:t xml:space="preserve"> 2 </w:t>
            </w:r>
          </w:p>
          <w:p w14:paraId="541F7F27" w14:textId="77777777" w:rsidR="00AC0E7A" w:rsidRPr="00784DCF" w:rsidRDefault="00AC0E7A" w:rsidP="009F5E52">
            <w:pPr>
              <w:rPr>
                <w:highlight w:val="green"/>
              </w:rPr>
            </w:pPr>
            <w:r w:rsidRPr="00784DCF">
              <w:t>(TR2129_c1_g3_i9</w:t>
            </w:r>
            <w:r w:rsidRPr="00784DCF">
              <w:rPr>
                <w:color w:val="000000" w:themeColor="text1"/>
              </w:rPr>
              <w:t>)</w:t>
            </w:r>
          </w:p>
        </w:tc>
        <w:tc>
          <w:tcPr>
            <w:tcW w:w="630" w:type="dxa"/>
          </w:tcPr>
          <w:p w14:paraId="575DCB91" w14:textId="77777777" w:rsidR="00AC0E7A" w:rsidRPr="00784DCF" w:rsidRDefault="00AC0E7A" w:rsidP="009F5E52">
            <w:r w:rsidRPr="00784DCF">
              <w:t>544</w:t>
            </w:r>
          </w:p>
        </w:tc>
        <w:tc>
          <w:tcPr>
            <w:tcW w:w="2188" w:type="dxa"/>
          </w:tcPr>
          <w:p w14:paraId="44574FB2" w14:textId="77777777" w:rsidR="00AC0E7A" w:rsidRPr="00784DCF" w:rsidRDefault="00AC0E7A" w:rsidP="009F5E52">
            <w:r w:rsidRPr="00784DCF">
              <w:t>Endoplasmic reticulum (0.2477)</w:t>
            </w:r>
          </w:p>
          <w:p w14:paraId="64992738" w14:textId="77777777" w:rsidR="00AC0E7A" w:rsidRPr="00784DCF" w:rsidRDefault="00AC0E7A" w:rsidP="009F5E52">
            <w:r w:rsidRPr="00784DCF">
              <w:t xml:space="preserve">Soluble (0.5541) </w:t>
            </w:r>
          </w:p>
          <w:p w14:paraId="62827B17" w14:textId="77777777" w:rsidR="00AC0E7A" w:rsidRPr="00784DCF" w:rsidRDefault="00AC0E7A" w:rsidP="009F5E52">
            <w:r w:rsidRPr="00784DCF">
              <w:t>Likelihood (0.224)</w:t>
            </w:r>
          </w:p>
        </w:tc>
        <w:tc>
          <w:tcPr>
            <w:tcW w:w="1952" w:type="dxa"/>
          </w:tcPr>
          <w:p w14:paraId="42B902D6" w14:textId="77777777" w:rsidR="00AC0E7A" w:rsidRPr="00784DCF" w:rsidRDefault="00AC0E7A" w:rsidP="009F5E52">
            <w:r w:rsidRPr="00784DCF">
              <w:t>none</w:t>
            </w:r>
          </w:p>
        </w:tc>
        <w:tc>
          <w:tcPr>
            <w:tcW w:w="1080" w:type="dxa"/>
          </w:tcPr>
          <w:p w14:paraId="4EAEB1A5" w14:textId="77777777" w:rsidR="00AC0E7A" w:rsidRPr="00784DCF" w:rsidRDefault="00AC0E7A" w:rsidP="009F5E52"/>
        </w:tc>
        <w:tc>
          <w:tcPr>
            <w:tcW w:w="1800" w:type="dxa"/>
          </w:tcPr>
          <w:p w14:paraId="1EE1E1FB" w14:textId="77777777" w:rsidR="00AC0E7A" w:rsidRPr="00784DCF" w:rsidRDefault="00AC0E7A" w:rsidP="009F5E52">
            <w:r w:rsidRPr="00784DCF">
              <w:t>111, [189]</w:t>
            </w:r>
            <w:r w:rsidRPr="00784DCF">
              <w:rPr>
                <w:vertAlign w:val="superscript"/>
              </w:rPr>
              <w:t>2</w:t>
            </w:r>
            <w:r w:rsidRPr="00784DCF">
              <w:t>, [257], [334]</w:t>
            </w:r>
            <w:r w:rsidRPr="00784DCF">
              <w:rPr>
                <w:vertAlign w:val="superscript"/>
              </w:rPr>
              <w:t>2</w:t>
            </w:r>
            <w:r w:rsidRPr="00784DCF">
              <w:t>, [403]</w:t>
            </w:r>
            <w:r w:rsidRPr="00784DCF">
              <w:rPr>
                <w:vertAlign w:val="superscript"/>
              </w:rPr>
              <w:t>2</w:t>
            </w:r>
            <w:r w:rsidRPr="00784DCF">
              <w:t>, 474, [539]</w:t>
            </w:r>
            <w:r w:rsidRPr="00784DCF">
              <w:rPr>
                <w:vertAlign w:val="superscript"/>
              </w:rPr>
              <w:t>2</w:t>
            </w:r>
          </w:p>
        </w:tc>
        <w:tc>
          <w:tcPr>
            <w:tcW w:w="1440" w:type="dxa"/>
          </w:tcPr>
          <w:p w14:paraId="5AA72842" w14:textId="77777777" w:rsidR="00AC0E7A" w:rsidRPr="00784DCF" w:rsidRDefault="00AC0E7A" w:rsidP="009F5E52">
            <w:r w:rsidRPr="00784DCF">
              <w:t>SP</w:t>
            </w:r>
          </w:p>
        </w:tc>
        <w:tc>
          <w:tcPr>
            <w:tcW w:w="900" w:type="dxa"/>
          </w:tcPr>
          <w:p w14:paraId="59C05028" w14:textId="77777777" w:rsidR="00AC0E7A" w:rsidRPr="00784DCF" w:rsidRDefault="00AC0E7A" w:rsidP="009F5E52">
            <w:r w:rsidRPr="00784DCF">
              <w:t>I</w:t>
            </w:r>
          </w:p>
        </w:tc>
      </w:tr>
      <w:tr w:rsidR="00AC0E7A" w:rsidRPr="00784DCF" w14:paraId="73F18E4F" w14:textId="77777777" w:rsidTr="009F5E52">
        <w:trPr>
          <w:trHeight w:val="220"/>
        </w:trPr>
        <w:tc>
          <w:tcPr>
            <w:tcW w:w="2070" w:type="dxa"/>
          </w:tcPr>
          <w:p w14:paraId="5F3ABFE2" w14:textId="77777777" w:rsidR="00AC0E7A" w:rsidRPr="00784DCF" w:rsidRDefault="00AC0E7A" w:rsidP="009F5E52">
            <w:proofErr w:type="spellStart"/>
            <w:r w:rsidRPr="00784DCF">
              <w:rPr>
                <w:i/>
              </w:rPr>
              <w:t>Endostelium</w:t>
            </w:r>
            <w:proofErr w:type="spellEnd"/>
            <w:r w:rsidRPr="00784DCF">
              <w:rPr>
                <w:i/>
              </w:rPr>
              <w:t xml:space="preserve"> </w:t>
            </w:r>
            <w:proofErr w:type="spellStart"/>
            <w:r w:rsidRPr="00784DCF">
              <w:rPr>
                <w:i/>
              </w:rPr>
              <w:t>zonatum</w:t>
            </w:r>
            <w:proofErr w:type="spellEnd"/>
            <w:r w:rsidRPr="00784DCF">
              <w:t xml:space="preserve"> LINKS (</w:t>
            </w:r>
            <w:r w:rsidRPr="00784DCF">
              <w:rPr>
                <w:color w:val="000000"/>
                <w:shd w:val="clear" w:color="auto" w:fill="FFFFFF"/>
              </w:rPr>
              <w:t>789702</w:t>
            </w:r>
            <w:r w:rsidRPr="00784DCF">
              <w:t>)</w:t>
            </w:r>
          </w:p>
        </w:tc>
        <w:tc>
          <w:tcPr>
            <w:tcW w:w="630" w:type="dxa"/>
          </w:tcPr>
          <w:p w14:paraId="6BE01CA9" w14:textId="77777777" w:rsidR="00AC0E7A" w:rsidRPr="00784DCF" w:rsidRDefault="00AC0E7A" w:rsidP="009F5E52">
            <w:r w:rsidRPr="00784DCF">
              <w:t>683</w:t>
            </w:r>
          </w:p>
        </w:tc>
        <w:tc>
          <w:tcPr>
            <w:tcW w:w="2188" w:type="dxa"/>
          </w:tcPr>
          <w:p w14:paraId="0FB87E40" w14:textId="77777777" w:rsidR="00AC0E7A" w:rsidRPr="00784DCF" w:rsidRDefault="00AC0E7A" w:rsidP="009F5E52">
            <w:r w:rsidRPr="00784DCF">
              <w:t>Cell membrane Protein Likelihood (0.451)</w:t>
            </w:r>
          </w:p>
        </w:tc>
        <w:tc>
          <w:tcPr>
            <w:tcW w:w="1952" w:type="dxa"/>
          </w:tcPr>
          <w:p w14:paraId="33D024A8" w14:textId="77777777" w:rsidR="00AC0E7A" w:rsidRPr="00784DCF" w:rsidRDefault="00AC0E7A" w:rsidP="009F5E52">
            <w:r w:rsidRPr="00784DCF">
              <w:rPr>
                <w:color w:val="000000"/>
              </w:rPr>
              <w:t>PRICHEXTENSN(CTE)</w:t>
            </w:r>
          </w:p>
        </w:tc>
        <w:tc>
          <w:tcPr>
            <w:tcW w:w="1080" w:type="dxa"/>
          </w:tcPr>
          <w:p w14:paraId="531B1ED7" w14:textId="77777777" w:rsidR="00AC0E7A" w:rsidRPr="00784DCF" w:rsidRDefault="00AC0E7A" w:rsidP="009F5E52"/>
        </w:tc>
        <w:tc>
          <w:tcPr>
            <w:tcW w:w="1800" w:type="dxa"/>
          </w:tcPr>
          <w:p w14:paraId="527B07D4" w14:textId="77777777" w:rsidR="00AC0E7A" w:rsidRPr="00784DCF" w:rsidRDefault="00AC0E7A" w:rsidP="009F5E52">
            <w:r w:rsidRPr="00784DCF">
              <w:t>232</w:t>
            </w:r>
            <w:r w:rsidRPr="00784DCF">
              <w:rPr>
                <w:vertAlign w:val="superscript"/>
              </w:rPr>
              <w:t>2</w:t>
            </w:r>
            <w:r w:rsidRPr="00784DCF">
              <w:t>, [295], 432, [497]</w:t>
            </w:r>
            <w:r w:rsidRPr="00784DCF">
              <w:rPr>
                <w:vertAlign w:val="superscript"/>
              </w:rPr>
              <w:t>2</w:t>
            </w:r>
            <w:r w:rsidRPr="00784DCF">
              <w:t>, [572]</w:t>
            </w:r>
            <w:r w:rsidRPr="00784DCF">
              <w:rPr>
                <w:vertAlign w:val="superscript"/>
              </w:rPr>
              <w:t>2</w:t>
            </w:r>
            <w:r w:rsidRPr="00784DCF">
              <w:t>, [647]</w:t>
            </w:r>
          </w:p>
        </w:tc>
        <w:tc>
          <w:tcPr>
            <w:tcW w:w="1440" w:type="dxa"/>
          </w:tcPr>
          <w:p w14:paraId="54E8352B" w14:textId="77777777" w:rsidR="00AC0E7A" w:rsidRPr="00784DCF" w:rsidRDefault="00AC0E7A" w:rsidP="009F5E52">
            <w:r w:rsidRPr="00784DCF">
              <w:t>SP</w:t>
            </w:r>
          </w:p>
        </w:tc>
        <w:tc>
          <w:tcPr>
            <w:tcW w:w="900" w:type="dxa"/>
          </w:tcPr>
          <w:p w14:paraId="6B4C94B3" w14:textId="77777777" w:rsidR="00AC0E7A" w:rsidRPr="00784DCF" w:rsidRDefault="00AC0E7A" w:rsidP="009F5E52">
            <w:r w:rsidRPr="00784DCF">
              <w:t>II</w:t>
            </w:r>
          </w:p>
        </w:tc>
      </w:tr>
      <w:tr w:rsidR="00AC0E7A" w:rsidRPr="00784DCF" w14:paraId="0AF7596A" w14:textId="77777777" w:rsidTr="009F5E52">
        <w:trPr>
          <w:trHeight w:val="220"/>
        </w:trPr>
        <w:tc>
          <w:tcPr>
            <w:tcW w:w="2070" w:type="dxa"/>
          </w:tcPr>
          <w:p w14:paraId="14ED7380" w14:textId="77777777" w:rsidR="00AC0E7A" w:rsidRPr="00784DCF" w:rsidRDefault="00AC0E7A" w:rsidP="009F5E52">
            <w:pPr>
              <w:rPr>
                <w:i/>
              </w:rPr>
            </w:pPr>
            <w:proofErr w:type="spellStart"/>
            <w:r w:rsidRPr="00784DCF">
              <w:rPr>
                <w:i/>
              </w:rPr>
              <w:t>Endostelium</w:t>
            </w:r>
            <w:proofErr w:type="spellEnd"/>
            <w:r w:rsidRPr="00784DCF">
              <w:rPr>
                <w:i/>
              </w:rPr>
              <w:t xml:space="preserve"> </w:t>
            </w:r>
            <w:proofErr w:type="spellStart"/>
            <w:r w:rsidRPr="00784DCF">
              <w:rPr>
                <w:i/>
              </w:rPr>
              <w:t>zonatum</w:t>
            </w:r>
            <w:proofErr w:type="spellEnd"/>
          </w:p>
          <w:p w14:paraId="7474A048" w14:textId="77777777" w:rsidR="00AC0E7A" w:rsidRPr="00784DCF" w:rsidRDefault="00AC0E7A" w:rsidP="009F5E52">
            <w:r w:rsidRPr="00784DCF">
              <w:t>(m.5907)</w:t>
            </w:r>
          </w:p>
        </w:tc>
        <w:tc>
          <w:tcPr>
            <w:tcW w:w="630" w:type="dxa"/>
          </w:tcPr>
          <w:p w14:paraId="3935DF7F" w14:textId="77777777" w:rsidR="00AC0E7A" w:rsidRPr="00784DCF" w:rsidRDefault="00AC0E7A" w:rsidP="009F5E52">
            <w:r w:rsidRPr="00784DCF">
              <w:t>681</w:t>
            </w:r>
          </w:p>
        </w:tc>
        <w:tc>
          <w:tcPr>
            <w:tcW w:w="2188" w:type="dxa"/>
          </w:tcPr>
          <w:p w14:paraId="62CBCFFE" w14:textId="77777777" w:rsidR="00AC0E7A" w:rsidRPr="00784DCF" w:rsidRDefault="00AC0E7A" w:rsidP="009F5E52">
            <w:r w:rsidRPr="00784DCF">
              <w:t>Cell membrane Protein Likelihood (0.479)</w:t>
            </w:r>
          </w:p>
        </w:tc>
        <w:tc>
          <w:tcPr>
            <w:tcW w:w="1952" w:type="dxa"/>
          </w:tcPr>
          <w:p w14:paraId="3FF740B4" w14:textId="77777777" w:rsidR="00AC0E7A" w:rsidRPr="00784DCF" w:rsidRDefault="00AC0E7A" w:rsidP="009F5E52">
            <w:pPr>
              <w:rPr>
                <w:color w:val="000000"/>
              </w:rPr>
            </w:pPr>
            <w:r w:rsidRPr="00784DCF">
              <w:rPr>
                <w:color w:val="000000"/>
              </w:rPr>
              <w:t>PRICHEXTENSN(CTE)</w:t>
            </w:r>
          </w:p>
        </w:tc>
        <w:tc>
          <w:tcPr>
            <w:tcW w:w="1080" w:type="dxa"/>
          </w:tcPr>
          <w:p w14:paraId="0B7A15C8" w14:textId="77777777" w:rsidR="00AC0E7A" w:rsidRPr="00784DCF" w:rsidRDefault="00AC0E7A" w:rsidP="009F5E52"/>
        </w:tc>
        <w:tc>
          <w:tcPr>
            <w:tcW w:w="1800" w:type="dxa"/>
          </w:tcPr>
          <w:p w14:paraId="65A24BB5" w14:textId="77777777" w:rsidR="00AC0E7A" w:rsidRPr="00784DCF" w:rsidRDefault="00AC0E7A" w:rsidP="009F5E52">
            <w:r w:rsidRPr="00784DCF">
              <w:t>231</w:t>
            </w:r>
            <w:r w:rsidRPr="00784DCF">
              <w:rPr>
                <w:vertAlign w:val="superscript"/>
              </w:rPr>
              <w:t>2</w:t>
            </w:r>
            <w:r w:rsidRPr="00784DCF">
              <w:t>, [293], 430, [495]</w:t>
            </w:r>
            <w:r w:rsidRPr="00784DCF">
              <w:rPr>
                <w:vertAlign w:val="superscript"/>
              </w:rPr>
              <w:t>2</w:t>
            </w:r>
            <w:r w:rsidRPr="00784DCF">
              <w:t>, [570]</w:t>
            </w:r>
            <w:r w:rsidRPr="00784DCF">
              <w:rPr>
                <w:vertAlign w:val="superscript"/>
              </w:rPr>
              <w:t>2</w:t>
            </w:r>
            <w:r w:rsidRPr="00784DCF">
              <w:t>, [645]</w:t>
            </w:r>
          </w:p>
        </w:tc>
        <w:tc>
          <w:tcPr>
            <w:tcW w:w="1440" w:type="dxa"/>
          </w:tcPr>
          <w:p w14:paraId="1E3F457C" w14:textId="77777777" w:rsidR="00AC0E7A" w:rsidRPr="00784DCF" w:rsidRDefault="00AC0E7A" w:rsidP="009F5E52">
            <w:r w:rsidRPr="00784DCF">
              <w:t>SP</w:t>
            </w:r>
          </w:p>
        </w:tc>
        <w:tc>
          <w:tcPr>
            <w:tcW w:w="900" w:type="dxa"/>
          </w:tcPr>
          <w:p w14:paraId="7C595AA5" w14:textId="77777777" w:rsidR="00AC0E7A" w:rsidRPr="00784DCF" w:rsidRDefault="00AC0E7A" w:rsidP="009F5E52">
            <w:r w:rsidRPr="00784DCF">
              <w:t>II</w:t>
            </w:r>
          </w:p>
        </w:tc>
      </w:tr>
      <w:tr w:rsidR="00AC0E7A" w:rsidRPr="00784DCF" w14:paraId="657A826F" w14:textId="77777777" w:rsidTr="009F5E52">
        <w:trPr>
          <w:trHeight w:val="220"/>
        </w:trPr>
        <w:tc>
          <w:tcPr>
            <w:tcW w:w="2070" w:type="dxa"/>
          </w:tcPr>
          <w:p w14:paraId="4E2DF985" w14:textId="77777777" w:rsidR="00AC0E7A" w:rsidRPr="00784DCF" w:rsidRDefault="00AC0E7A" w:rsidP="009F5E52">
            <w:proofErr w:type="spellStart"/>
            <w:r w:rsidRPr="00784DCF">
              <w:rPr>
                <w:i/>
              </w:rPr>
              <w:t>Protosproangium</w:t>
            </w:r>
            <w:proofErr w:type="spellEnd"/>
            <w:r w:rsidRPr="00784DCF">
              <w:rPr>
                <w:i/>
              </w:rPr>
              <w:t xml:space="preserve"> articulatum</w:t>
            </w:r>
            <w:r w:rsidRPr="00784DCF">
              <w:t xml:space="preserve"> Paralog5 (TR2944c0_g1_i1)</w:t>
            </w:r>
          </w:p>
        </w:tc>
        <w:tc>
          <w:tcPr>
            <w:tcW w:w="630" w:type="dxa"/>
          </w:tcPr>
          <w:p w14:paraId="54CA3E21" w14:textId="77777777" w:rsidR="00AC0E7A" w:rsidRPr="00784DCF" w:rsidRDefault="00AC0E7A" w:rsidP="009F5E52">
            <w:r w:rsidRPr="00784DCF">
              <w:t>735</w:t>
            </w:r>
          </w:p>
        </w:tc>
        <w:tc>
          <w:tcPr>
            <w:tcW w:w="2188" w:type="dxa"/>
          </w:tcPr>
          <w:p w14:paraId="6DBE5785" w14:textId="77777777" w:rsidR="00AC0E7A" w:rsidRPr="00784DCF" w:rsidRDefault="00AC0E7A" w:rsidP="009F5E52">
            <w:r w:rsidRPr="00784DCF">
              <w:t>Extracellular (0.4086)</w:t>
            </w:r>
          </w:p>
          <w:p w14:paraId="3A3079DC" w14:textId="77777777" w:rsidR="00AC0E7A" w:rsidRPr="00784DCF" w:rsidRDefault="00AC0E7A" w:rsidP="009F5E52">
            <w:r w:rsidRPr="00784DCF">
              <w:t>Soluble (0.4867)</w:t>
            </w:r>
          </w:p>
          <w:p w14:paraId="70BFC02A" w14:textId="77777777" w:rsidR="00AC0E7A" w:rsidRPr="00784DCF" w:rsidRDefault="00AC0E7A" w:rsidP="009F5E52">
            <w:r w:rsidRPr="00784DCF">
              <w:t>Likelihood (0.572)</w:t>
            </w:r>
          </w:p>
        </w:tc>
        <w:tc>
          <w:tcPr>
            <w:tcW w:w="1952" w:type="dxa"/>
          </w:tcPr>
          <w:p w14:paraId="073C03E5" w14:textId="77777777" w:rsidR="00AC0E7A" w:rsidRPr="00784DCF" w:rsidRDefault="00AC0E7A" w:rsidP="009F5E52">
            <w:r w:rsidRPr="00784DCF">
              <w:t>none</w:t>
            </w:r>
          </w:p>
        </w:tc>
        <w:tc>
          <w:tcPr>
            <w:tcW w:w="1080" w:type="dxa"/>
          </w:tcPr>
          <w:p w14:paraId="246E2CC1" w14:textId="77777777" w:rsidR="00AC0E7A" w:rsidRPr="00784DCF" w:rsidRDefault="00AC0E7A" w:rsidP="009F5E52"/>
        </w:tc>
        <w:tc>
          <w:tcPr>
            <w:tcW w:w="1800" w:type="dxa"/>
          </w:tcPr>
          <w:p w14:paraId="31B7A34F" w14:textId="77777777" w:rsidR="00AC0E7A" w:rsidRPr="00784DCF" w:rsidRDefault="00AC0E7A" w:rsidP="009F5E52">
            <w:r w:rsidRPr="00784DCF">
              <w:t>[70], [137], [200], [268], [344], 407, 480</w:t>
            </w:r>
          </w:p>
        </w:tc>
        <w:tc>
          <w:tcPr>
            <w:tcW w:w="1440" w:type="dxa"/>
          </w:tcPr>
          <w:p w14:paraId="6D00D434" w14:textId="77777777" w:rsidR="00AC0E7A" w:rsidRPr="00784DCF" w:rsidRDefault="00AC0E7A" w:rsidP="009F5E52">
            <w:r w:rsidRPr="00784DCF">
              <w:t>SP</w:t>
            </w:r>
          </w:p>
        </w:tc>
        <w:tc>
          <w:tcPr>
            <w:tcW w:w="900" w:type="dxa"/>
          </w:tcPr>
          <w:p w14:paraId="53D9CC2B" w14:textId="77777777" w:rsidR="00AC0E7A" w:rsidRPr="00784DCF" w:rsidRDefault="00AC0E7A" w:rsidP="009F5E52">
            <w:r w:rsidRPr="00784DCF">
              <w:t>I</w:t>
            </w:r>
          </w:p>
        </w:tc>
      </w:tr>
      <w:tr w:rsidR="00AC0E7A" w:rsidRPr="00784DCF" w14:paraId="25FA7471" w14:textId="77777777" w:rsidTr="009F5E52">
        <w:trPr>
          <w:trHeight w:val="583"/>
        </w:trPr>
        <w:tc>
          <w:tcPr>
            <w:tcW w:w="2070" w:type="dxa"/>
          </w:tcPr>
          <w:p w14:paraId="27EABCFC" w14:textId="77777777" w:rsidR="00AC0E7A" w:rsidRPr="00784DCF" w:rsidRDefault="00AC0E7A" w:rsidP="009F5E52">
            <w:proofErr w:type="spellStart"/>
            <w:r w:rsidRPr="00784DCF">
              <w:rPr>
                <w:i/>
                <w:color w:val="000000"/>
              </w:rPr>
              <w:t>Protosproangium</w:t>
            </w:r>
            <w:proofErr w:type="spellEnd"/>
            <w:r w:rsidRPr="00784DCF">
              <w:rPr>
                <w:i/>
                <w:color w:val="000000"/>
              </w:rPr>
              <w:t xml:space="preserve"> articulatum</w:t>
            </w:r>
            <w:r w:rsidRPr="00784DCF">
              <w:rPr>
                <w:color w:val="000000"/>
              </w:rPr>
              <w:t xml:space="preserve"> Paralog1 </w:t>
            </w:r>
            <w:r w:rsidRPr="00784DCF">
              <w:t>(TR2074c0_g1_i2)</w:t>
            </w:r>
          </w:p>
        </w:tc>
        <w:tc>
          <w:tcPr>
            <w:tcW w:w="630" w:type="dxa"/>
          </w:tcPr>
          <w:p w14:paraId="7360CF28" w14:textId="77777777" w:rsidR="00AC0E7A" w:rsidRPr="00784DCF" w:rsidRDefault="00AC0E7A" w:rsidP="009F5E52">
            <w:r w:rsidRPr="00784DCF">
              <w:t>851</w:t>
            </w:r>
          </w:p>
        </w:tc>
        <w:tc>
          <w:tcPr>
            <w:tcW w:w="2188" w:type="dxa"/>
          </w:tcPr>
          <w:p w14:paraId="63F839E6" w14:textId="77777777" w:rsidR="00AC0E7A" w:rsidRPr="00784DCF" w:rsidRDefault="00AC0E7A" w:rsidP="009F5E52">
            <w:r w:rsidRPr="00784DCF">
              <w:t>Cell membrane Protein Likelihood (0.448)</w:t>
            </w:r>
          </w:p>
        </w:tc>
        <w:tc>
          <w:tcPr>
            <w:tcW w:w="1952" w:type="dxa"/>
          </w:tcPr>
          <w:p w14:paraId="44D21CDF" w14:textId="77777777" w:rsidR="00AC0E7A" w:rsidRPr="00784DCF" w:rsidRDefault="00AC0E7A" w:rsidP="009F5E52">
            <w:r w:rsidRPr="00784DCF">
              <w:t xml:space="preserve">protein kinase </w:t>
            </w:r>
          </w:p>
        </w:tc>
        <w:tc>
          <w:tcPr>
            <w:tcW w:w="1080" w:type="dxa"/>
          </w:tcPr>
          <w:p w14:paraId="4BAA7B91" w14:textId="77777777" w:rsidR="00AC0E7A" w:rsidRPr="00784DCF" w:rsidRDefault="00AC0E7A" w:rsidP="009F5E52">
            <w:r w:rsidRPr="00784DCF">
              <w:t>GIVFG</w:t>
            </w:r>
          </w:p>
        </w:tc>
        <w:tc>
          <w:tcPr>
            <w:tcW w:w="1800" w:type="dxa"/>
          </w:tcPr>
          <w:p w14:paraId="66533A5F" w14:textId="77777777" w:rsidR="00AC0E7A" w:rsidRPr="00784DCF" w:rsidRDefault="00AC0E7A" w:rsidP="009F5E52">
            <w:r w:rsidRPr="00784DCF">
              <w:t>57</w:t>
            </w:r>
            <w:r w:rsidRPr="00784DCF">
              <w:rPr>
                <w:vertAlign w:val="superscript"/>
              </w:rPr>
              <w:t>2</w:t>
            </w:r>
            <w:r w:rsidRPr="00784DCF">
              <w:t>, [131]</w:t>
            </w:r>
            <w:r w:rsidRPr="00784DCF">
              <w:rPr>
                <w:vertAlign w:val="superscript"/>
              </w:rPr>
              <w:t>2</w:t>
            </w:r>
            <w:r w:rsidRPr="00784DCF">
              <w:t>, [201], [275]</w:t>
            </w:r>
            <w:r w:rsidRPr="00784DCF">
              <w:rPr>
                <w:vertAlign w:val="superscript"/>
              </w:rPr>
              <w:t>2</w:t>
            </w:r>
            <w:r w:rsidRPr="00784DCF">
              <w:t>, [344], 418, 485</w:t>
            </w:r>
          </w:p>
        </w:tc>
        <w:tc>
          <w:tcPr>
            <w:tcW w:w="1440" w:type="dxa"/>
          </w:tcPr>
          <w:p w14:paraId="21F34068" w14:textId="77777777" w:rsidR="00AC0E7A" w:rsidRPr="00784DCF" w:rsidRDefault="00AC0E7A" w:rsidP="009F5E52">
            <w:r w:rsidRPr="00784DCF">
              <w:t>SP, 2TM</w:t>
            </w:r>
          </w:p>
        </w:tc>
        <w:tc>
          <w:tcPr>
            <w:tcW w:w="900" w:type="dxa"/>
          </w:tcPr>
          <w:p w14:paraId="0BFA8CDB" w14:textId="77777777" w:rsidR="00AC0E7A" w:rsidRPr="00784DCF" w:rsidRDefault="00AC0E7A" w:rsidP="009F5E52">
            <w:r w:rsidRPr="00784DCF">
              <w:t>II</w:t>
            </w:r>
          </w:p>
        </w:tc>
      </w:tr>
      <w:tr w:rsidR="00AC0E7A" w:rsidRPr="00784DCF" w14:paraId="2AC47BE3" w14:textId="77777777" w:rsidTr="009F5E52">
        <w:trPr>
          <w:trHeight w:val="583"/>
        </w:trPr>
        <w:tc>
          <w:tcPr>
            <w:tcW w:w="2070" w:type="dxa"/>
          </w:tcPr>
          <w:p w14:paraId="1451E673" w14:textId="77777777" w:rsidR="00AC0E7A" w:rsidRPr="00784DCF" w:rsidRDefault="00AC0E7A" w:rsidP="009F5E52">
            <w:proofErr w:type="spellStart"/>
            <w:r w:rsidRPr="00784DCF">
              <w:rPr>
                <w:i/>
                <w:shd w:val="clear" w:color="auto" w:fill="FFFFFF"/>
              </w:rPr>
              <w:t>Protosproangium</w:t>
            </w:r>
            <w:proofErr w:type="spellEnd"/>
            <w:r w:rsidRPr="00784DCF">
              <w:rPr>
                <w:i/>
                <w:shd w:val="clear" w:color="auto" w:fill="FFFFFF"/>
              </w:rPr>
              <w:t xml:space="preserve"> articulatum</w:t>
            </w:r>
            <w:r w:rsidRPr="00784DCF">
              <w:rPr>
                <w:shd w:val="clear" w:color="auto" w:fill="FFFFFF"/>
              </w:rPr>
              <w:t xml:space="preserve"> Paralog2 (</w:t>
            </w:r>
            <w:r w:rsidRPr="00784DCF">
              <w:rPr>
                <w:sz w:val="16"/>
                <w:szCs w:val="16"/>
                <w:shd w:val="clear" w:color="auto" w:fill="FFFFFF"/>
              </w:rPr>
              <w:t>TR2817c1_g1_i1_6465</w:t>
            </w:r>
            <w:r w:rsidRPr="00784DCF">
              <w:t>)</w:t>
            </w:r>
          </w:p>
        </w:tc>
        <w:tc>
          <w:tcPr>
            <w:tcW w:w="630" w:type="dxa"/>
          </w:tcPr>
          <w:p w14:paraId="250283A0" w14:textId="77777777" w:rsidR="00AC0E7A" w:rsidRPr="00784DCF" w:rsidRDefault="00AC0E7A" w:rsidP="009F5E52">
            <w:r w:rsidRPr="00784DCF">
              <w:t>685</w:t>
            </w:r>
          </w:p>
        </w:tc>
        <w:tc>
          <w:tcPr>
            <w:tcW w:w="2188" w:type="dxa"/>
          </w:tcPr>
          <w:p w14:paraId="6C804D4A" w14:textId="77777777" w:rsidR="00AC0E7A" w:rsidRPr="00784DCF" w:rsidRDefault="00AC0E7A" w:rsidP="009F5E52">
            <w:r w:rsidRPr="00784DCF">
              <w:t>Cell membrane Protein Likelihood (0.997)</w:t>
            </w:r>
          </w:p>
        </w:tc>
        <w:tc>
          <w:tcPr>
            <w:tcW w:w="1952" w:type="dxa"/>
          </w:tcPr>
          <w:p w14:paraId="11220A9E" w14:textId="77777777" w:rsidR="00AC0E7A" w:rsidRPr="00784DCF" w:rsidRDefault="00AC0E7A" w:rsidP="009F5E52">
            <w:pPr>
              <w:rPr>
                <w:b/>
                <w:color w:val="8D6BA9"/>
              </w:rPr>
            </w:pPr>
            <w:r w:rsidRPr="00784DCF">
              <w:t>None</w:t>
            </w:r>
          </w:p>
        </w:tc>
        <w:tc>
          <w:tcPr>
            <w:tcW w:w="1080" w:type="dxa"/>
          </w:tcPr>
          <w:p w14:paraId="61FE1741" w14:textId="77777777" w:rsidR="00AC0E7A" w:rsidRPr="00784DCF" w:rsidRDefault="00AC0E7A" w:rsidP="009F5E52">
            <w:r w:rsidRPr="00784DCF">
              <w:t>GVGLG</w:t>
            </w:r>
          </w:p>
        </w:tc>
        <w:tc>
          <w:tcPr>
            <w:tcW w:w="1800" w:type="dxa"/>
          </w:tcPr>
          <w:p w14:paraId="6BCEF9DE" w14:textId="77777777" w:rsidR="00AC0E7A" w:rsidRPr="00784DCF" w:rsidRDefault="00AC0E7A" w:rsidP="009F5E52">
            <w:r w:rsidRPr="00784DCF">
              <w:t>[105], 176, [240], 303, [378], 450, 512</w:t>
            </w:r>
          </w:p>
        </w:tc>
        <w:tc>
          <w:tcPr>
            <w:tcW w:w="1440" w:type="dxa"/>
          </w:tcPr>
          <w:p w14:paraId="7E54B101" w14:textId="77777777" w:rsidR="00AC0E7A" w:rsidRPr="00784DCF" w:rsidRDefault="00AC0E7A" w:rsidP="009F5E52">
            <w:r w:rsidRPr="00784DCF">
              <w:t>TM</w:t>
            </w:r>
          </w:p>
        </w:tc>
        <w:tc>
          <w:tcPr>
            <w:tcW w:w="900" w:type="dxa"/>
          </w:tcPr>
          <w:p w14:paraId="12178135" w14:textId="77777777" w:rsidR="00AC0E7A" w:rsidRPr="00784DCF" w:rsidRDefault="00AC0E7A" w:rsidP="009F5E52">
            <w:r w:rsidRPr="00784DCF">
              <w:t>I</w:t>
            </w:r>
          </w:p>
        </w:tc>
      </w:tr>
      <w:tr w:rsidR="00AC0E7A" w:rsidRPr="00784DCF" w14:paraId="526F27B8" w14:textId="77777777" w:rsidTr="009F5E52">
        <w:trPr>
          <w:trHeight w:val="220"/>
        </w:trPr>
        <w:tc>
          <w:tcPr>
            <w:tcW w:w="2070" w:type="dxa"/>
          </w:tcPr>
          <w:p w14:paraId="4ED17EB1" w14:textId="77777777" w:rsidR="00AC0E7A" w:rsidRPr="00784DCF" w:rsidRDefault="00AC0E7A" w:rsidP="009F5E52">
            <w:proofErr w:type="spellStart"/>
            <w:r w:rsidRPr="00784DCF">
              <w:rPr>
                <w:i/>
              </w:rPr>
              <w:t>Stenamoeba</w:t>
            </w:r>
            <w:proofErr w:type="spellEnd"/>
            <w:r w:rsidRPr="00784DCF">
              <w:rPr>
                <w:i/>
              </w:rPr>
              <w:t xml:space="preserve"> </w:t>
            </w:r>
            <w:proofErr w:type="spellStart"/>
            <w:r w:rsidRPr="00784DCF">
              <w:rPr>
                <w:i/>
              </w:rPr>
              <w:t>stenopodia</w:t>
            </w:r>
            <w:proofErr w:type="spellEnd"/>
            <w:r w:rsidRPr="00784DCF">
              <w:t xml:space="preserve"> (2782329)</w:t>
            </w:r>
          </w:p>
        </w:tc>
        <w:tc>
          <w:tcPr>
            <w:tcW w:w="630" w:type="dxa"/>
          </w:tcPr>
          <w:p w14:paraId="55F6343A" w14:textId="77777777" w:rsidR="00AC0E7A" w:rsidRPr="00784DCF" w:rsidRDefault="00AC0E7A" w:rsidP="009F5E52">
            <w:r w:rsidRPr="00784DCF">
              <w:t>662</w:t>
            </w:r>
          </w:p>
        </w:tc>
        <w:tc>
          <w:tcPr>
            <w:tcW w:w="2188" w:type="dxa"/>
          </w:tcPr>
          <w:p w14:paraId="613E6C6F" w14:textId="77777777" w:rsidR="00AC0E7A" w:rsidRPr="00784DCF" w:rsidRDefault="00AC0E7A" w:rsidP="009F5E52">
            <w:r w:rsidRPr="00784DCF">
              <w:t>Cell membrane Protein Likelihood (0.93)</w:t>
            </w:r>
          </w:p>
        </w:tc>
        <w:tc>
          <w:tcPr>
            <w:tcW w:w="1952" w:type="dxa"/>
          </w:tcPr>
          <w:p w14:paraId="32D2D696" w14:textId="77777777" w:rsidR="00AC0E7A" w:rsidRPr="00784DCF" w:rsidRDefault="00AC0E7A" w:rsidP="009F5E52">
            <w:r w:rsidRPr="00784DCF">
              <w:t>None</w:t>
            </w:r>
          </w:p>
        </w:tc>
        <w:tc>
          <w:tcPr>
            <w:tcW w:w="1080" w:type="dxa"/>
          </w:tcPr>
          <w:p w14:paraId="5D7F006C" w14:textId="77777777" w:rsidR="00AC0E7A" w:rsidRPr="00784DCF" w:rsidRDefault="00AC0E7A" w:rsidP="009F5E52"/>
        </w:tc>
        <w:tc>
          <w:tcPr>
            <w:tcW w:w="1800" w:type="dxa"/>
          </w:tcPr>
          <w:p w14:paraId="6C401775" w14:textId="77777777" w:rsidR="00AC0E7A" w:rsidRPr="00784DCF" w:rsidRDefault="00AC0E7A" w:rsidP="009F5E52">
            <w:r w:rsidRPr="00784DCF">
              <w:t>[168]</w:t>
            </w:r>
            <w:r w:rsidRPr="00784DCF">
              <w:rPr>
                <w:vertAlign w:val="superscript"/>
              </w:rPr>
              <w:t>2</w:t>
            </w:r>
            <w:r w:rsidRPr="00784DCF">
              <w:t>, 310</w:t>
            </w:r>
            <w:r w:rsidRPr="00784DCF">
              <w:rPr>
                <w:vertAlign w:val="superscript"/>
              </w:rPr>
              <w:t>2</w:t>
            </w:r>
            <w:r w:rsidRPr="00784DCF">
              <w:t>, 444</w:t>
            </w:r>
            <w:r w:rsidRPr="00784DCF">
              <w:rPr>
                <w:vertAlign w:val="superscript"/>
              </w:rPr>
              <w:t>2</w:t>
            </w:r>
            <w:r w:rsidRPr="00784DCF">
              <w:t>, 514</w:t>
            </w:r>
            <w:r w:rsidRPr="00784DCF">
              <w:rPr>
                <w:vertAlign w:val="superscript"/>
              </w:rPr>
              <w:t>2</w:t>
            </w:r>
          </w:p>
        </w:tc>
        <w:tc>
          <w:tcPr>
            <w:tcW w:w="1440" w:type="dxa"/>
          </w:tcPr>
          <w:p w14:paraId="71D0D6BE" w14:textId="77777777" w:rsidR="00AC0E7A" w:rsidRPr="00784DCF" w:rsidRDefault="00AC0E7A" w:rsidP="009F5E52">
            <w:r w:rsidRPr="00784DCF">
              <w:t>SP, TM</w:t>
            </w:r>
          </w:p>
        </w:tc>
        <w:tc>
          <w:tcPr>
            <w:tcW w:w="900" w:type="dxa"/>
          </w:tcPr>
          <w:p w14:paraId="73CB1EF2" w14:textId="77777777" w:rsidR="00AC0E7A" w:rsidRPr="00784DCF" w:rsidRDefault="00AC0E7A" w:rsidP="009F5E52">
            <w:r w:rsidRPr="00784DCF">
              <w:t>I</w:t>
            </w:r>
          </w:p>
        </w:tc>
      </w:tr>
      <w:tr w:rsidR="00AC0E7A" w:rsidRPr="00784DCF" w14:paraId="47CDB572" w14:textId="77777777" w:rsidTr="009F5E52">
        <w:trPr>
          <w:trHeight w:val="220"/>
        </w:trPr>
        <w:tc>
          <w:tcPr>
            <w:tcW w:w="2070" w:type="dxa"/>
          </w:tcPr>
          <w:p w14:paraId="0D5396C9" w14:textId="77777777" w:rsidR="00AC0E7A" w:rsidRPr="00784DCF" w:rsidRDefault="00AC0E7A" w:rsidP="009F5E52">
            <w:pPr>
              <w:rPr>
                <w:i/>
              </w:rPr>
            </w:pPr>
            <w:proofErr w:type="spellStart"/>
            <w:r w:rsidRPr="00784DCF">
              <w:rPr>
                <w:i/>
              </w:rPr>
              <w:t>Gocevia</w:t>
            </w:r>
            <w:proofErr w:type="spellEnd"/>
            <w:r w:rsidRPr="00784DCF">
              <w:rPr>
                <w:i/>
              </w:rPr>
              <w:t xml:space="preserve"> </w:t>
            </w:r>
            <w:proofErr w:type="spellStart"/>
            <w:r w:rsidRPr="00784DCF">
              <w:rPr>
                <w:i/>
              </w:rPr>
              <w:t>fonbrunei</w:t>
            </w:r>
            <w:proofErr w:type="spellEnd"/>
          </w:p>
          <w:p w14:paraId="5ACC67CC" w14:textId="77777777" w:rsidR="00AC0E7A" w:rsidRPr="00784DCF" w:rsidRDefault="00AC0E7A" w:rsidP="009F5E52">
            <w:r w:rsidRPr="00784DCF">
              <w:t>Paralog1 (</w:t>
            </w:r>
            <w:r w:rsidRPr="00784DCF">
              <w:rPr>
                <w:color w:val="000000"/>
                <w:sz w:val="16"/>
                <w:szCs w:val="16"/>
              </w:rPr>
              <w:t>DN14950_c7_g1_i2</w:t>
            </w:r>
            <w:r w:rsidRPr="00784DCF">
              <w:rPr>
                <w:color w:val="000000"/>
              </w:rPr>
              <w:t>)</w:t>
            </w:r>
          </w:p>
        </w:tc>
        <w:tc>
          <w:tcPr>
            <w:tcW w:w="630" w:type="dxa"/>
          </w:tcPr>
          <w:p w14:paraId="6EB6E196" w14:textId="77777777" w:rsidR="00AC0E7A" w:rsidRPr="00784DCF" w:rsidRDefault="00AC0E7A" w:rsidP="009F5E52">
            <w:r w:rsidRPr="00784DCF">
              <w:t>869</w:t>
            </w:r>
          </w:p>
        </w:tc>
        <w:tc>
          <w:tcPr>
            <w:tcW w:w="2188" w:type="dxa"/>
          </w:tcPr>
          <w:p w14:paraId="78F92795" w14:textId="77777777" w:rsidR="00AC0E7A" w:rsidRPr="00784DCF" w:rsidRDefault="00AC0E7A" w:rsidP="009F5E52">
            <w:r w:rsidRPr="00784DCF">
              <w:t>Cell membrane Protein Likelihood (0.999)</w:t>
            </w:r>
          </w:p>
        </w:tc>
        <w:tc>
          <w:tcPr>
            <w:tcW w:w="1952" w:type="dxa"/>
          </w:tcPr>
          <w:p w14:paraId="09707525" w14:textId="77777777" w:rsidR="00AC0E7A" w:rsidRPr="00784DCF" w:rsidRDefault="00AC0E7A" w:rsidP="009F5E52">
            <w:r w:rsidRPr="00784DCF">
              <w:t>Cadherin/</w:t>
            </w:r>
            <w:hyperlink r:id="rId115" w:history="1">
              <w:r w:rsidRPr="00784DCF">
                <w:t>Immunoglobulin-like fold</w:t>
              </w:r>
            </w:hyperlink>
            <w:r w:rsidRPr="00784DCF">
              <w:t xml:space="preserve"> (CTE) </w:t>
            </w:r>
          </w:p>
          <w:p w14:paraId="3A4AC337" w14:textId="77777777" w:rsidR="00AC0E7A" w:rsidRPr="00784DCF" w:rsidRDefault="00AC0E7A" w:rsidP="009F5E52">
            <w:pPr>
              <w:rPr>
                <w:color w:val="000000"/>
              </w:rPr>
            </w:pPr>
          </w:p>
        </w:tc>
        <w:tc>
          <w:tcPr>
            <w:tcW w:w="1080" w:type="dxa"/>
          </w:tcPr>
          <w:p w14:paraId="612FE65A" w14:textId="77777777" w:rsidR="00AC0E7A" w:rsidRPr="00784DCF" w:rsidRDefault="00AC0E7A" w:rsidP="009F5E52">
            <w:r w:rsidRPr="00784DCF">
              <w:t>GAIIG</w:t>
            </w:r>
          </w:p>
        </w:tc>
        <w:tc>
          <w:tcPr>
            <w:tcW w:w="1800" w:type="dxa"/>
          </w:tcPr>
          <w:p w14:paraId="05A4EE94" w14:textId="77777777" w:rsidR="00AC0E7A" w:rsidRPr="00784DCF" w:rsidRDefault="00AC0E7A" w:rsidP="009F5E52">
            <w:r w:rsidRPr="00784DCF">
              <w:t>[66]</w:t>
            </w:r>
            <w:r w:rsidRPr="00784DCF">
              <w:rPr>
                <w:vertAlign w:val="superscript"/>
              </w:rPr>
              <w:t>2</w:t>
            </w:r>
            <w:r w:rsidRPr="00784DCF">
              <w:t>, [207], 281, [348], 417, [488]</w:t>
            </w:r>
            <w:r w:rsidRPr="00784DCF">
              <w:rPr>
                <w:vertAlign w:val="superscript"/>
              </w:rPr>
              <w:t>2</w:t>
            </w:r>
            <w:r w:rsidRPr="00784DCF">
              <w:t>,</w:t>
            </w:r>
          </w:p>
        </w:tc>
        <w:tc>
          <w:tcPr>
            <w:tcW w:w="1440" w:type="dxa"/>
          </w:tcPr>
          <w:p w14:paraId="23615C1D" w14:textId="77777777" w:rsidR="00AC0E7A" w:rsidRPr="00784DCF" w:rsidRDefault="00AC0E7A" w:rsidP="009F5E52">
            <w:r w:rsidRPr="00784DCF">
              <w:t>TM</w:t>
            </w:r>
          </w:p>
        </w:tc>
        <w:tc>
          <w:tcPr>
            <w:tcW w:w="900" w:type="dxa"/>
          </w:tcPr>
          <w:p w14:paraId="69178EC9" w14:textId="77777777" w:rsidR="00AC0E7A" w:rsidRPr="00784DCF" w:rsidRDefault="00AC0E7A" w:rsidP="009F5E52">
            <w:r w:rsidRPr="00784DCF">
              <w:t>II</w:t>
            </w:r>
          </w:p>
        </w:tc>
      </w:tr>
      <w:tr w:rsidR="00AC0E7A" w:rsidRPr="00784DCF" w14:paraId="695FEB49" w14:textId="77777777" w:rsidTr="009F5E52">
        <w:trPr>
          <w:trHeight w:val="220"/>
        </w:trPr>
        <w:tc>
          <w:tcPr>
            <w:tcW w:w="2070" w:type="dxa"/>
          </w:tcPr>
          <w:p w14:paraId="39B6BCFE" w14:textId="77777777" w:rsidR="00AC0E7A" w:rsidRPr="00784DCF" w:rsidRDefault="00AC0E7A" w:rsidP="009F5E52">
            <w:pPr>
              <w:rPr>
                <w:i/>
              </w:rPr>
            </w:pPr>
            <w:proofErr w:type="spellStart"/>
            <w:r w:rsidRPr="00784DCF">
              <w:rPr>
                <w:i/>
              </w:rPr>
              <w:t>Gocevia</w:t>
            </w:r>
            <w:proofErr w:type="spellEnd"/>
            <w:r w:rsidRPr="00784DCF">
              <w:rPr>
                <w:i/>
              </w:rPr>
              <w:t xml:space="preserve"> </w:t>
            </w:r>
            <w:proofErr w:type="spellStart"/>
            <w:r w:rsidRPr="00784DCF">
              <w:rPr>
                <w:i/>
              </w:rPr>
              <w:t>fonbrunei</w:t>
            </w:r>
            <w:proofErr w:type="spellEnd"/>
          </w:p>
          <w:p w14:paraId="327D294D" w14:textId="77777777" w:rsidR="00AC0E7A" w:rsidRPr="00784DCF" w:rsidRDefault="00AC0E7A" w:rsidP="009F5E52">
            <w:r w:rsidRPr="00784DCF">
              <w:t>Paralog2 (DN13664_c1_g1_i1)</w:t>
            </w:r>
          </w:p>
        </w:tc>
        <w:tc>
          <w:tcPr>
            <w:tcW w:w="630" w:type="dxa"/>
          </w:tcPr>
          <w:p w14:paraId="06A63E53" w14:textId="77777777" w:rsidR="00AC0E7A" w:rsidRPr="00784DCF" w:rsidRDefault="00AC0E7A" w:rsidP="009F5E52">
            <w:r w:rsidRPr="00784DCF">
              <w:t>665</w:t>
            </w:r>
          </w:p>
        </w:tc>
        <w:tc>
          <w:tcPr>
            <w:tcW w:w="2188" w:type="dxa"/>
          </w:tcPr>
          <w:p w14:paraId="32B1B757" w14:textId="77777777" w:rsidR="00AC0E7A" w:rsidRPr="00784DCF" w:rsidRDefault="00AC0E7A" w:rsidP="009F5E52">
            <w:r w:rsidRPr="00784DCF">
              <w:t>Extracellular (0.5821)</w:t>
            </w:r>
          </w:p>
          <w:p w14:paraId="66D35F7E" w14:textId="77777777" w:rsidR="00AC0E7A" w:rsidRPr="00784DCF" w:rsidRDefault="00AC0E7A" w:rsidP="009F5E52">
            <w:r w:rsidRPr="00784DCF">
              <w:t>Soluble (0.9361)</w:t>
            </w:r>
          </w:p>
          <w:p w14:paraId="56034B46" w14:textId="77777777" w:rsidR="00AC0E7A" w:rsidRPr="00784DCF" w:rsidRDefault="00AC0E7A" w:rsidP="009F5E52">
            <w:r w:rsidRPr="00784DCF">
              <w:t>Likelihood (0.656)</w:t>
            </w:r>
          </w:p>
          <w:p w14:paraId="576BA8DA" w14:textId="77777777" w:rsidR="00AC0E7A" w:rsidRPr="00784DCF" w:rsidRDefault="00AC0E7A" w:rsidP="009F5E52"/>
        </w:tc>
        <w:tc>
          <w:tcPr>
            <w:tcW w:w="1952" w:type="dxa"/>
          </w:tcPr>
          <w:p w14:paraId="583986AA" w14:textId="77777777" w:rsidR="00AC0E7A" w:rsidRPr="00784DCF" w:rsidRDefault="00AC0E7A" w:rsidP="009F5E52">
            <w:r w:rsidRPr="00784DCF">
              <w:t>None</w:t>
            </w:r>
          </w:p>
        </w:tc>
        <w:tc>
          <w:tcPr>
            <w:tcW w:w="1080" w:type="dxa"/>
          </w:tcPr>
          <w:p w14:paraId="31F00EEF" w14:textId="77777777" w:rsidR="00AC0E7A" w:rsidRPr="00784DCF" w:rsidRDefault="00AC0E7A" w:rsidP="009F5E52"/>
        </w:tc>
        <w:tc>
          <w:tcPr>
            <w:tcW w:w="1800" w:type="dxa"/>
          </w:tcPr>
          <w:p w14:paraId="6179C53B" w14:textId="77777777" w:rsidR="00AC0E7A" w:rsidRPr="00784DCF" w:rsidRDefault="00AC0E7A" w:rsidP="009F5E52">
            <w:r w:rsidRPr="00784DCF">
              <w:t>52, [121], 194, 257, [318]</w:t>
            </w:r>
            <w:r w:rsidRPr="00784DCF">
              <w:rPr>
                <w:vertAlign w:val="superscript"/>
              </w:rPr>
              <w:t>2</w:t>
            </w:r>
            <w:r w:rsidRPr="00784DCF">
              <w:t>, [386]</w:t>
            </w:r>
            <w:r w:rsidRPr="00784DCF">
              <w:rPr>
                <w:vertAlign w:val="superscript"/>
              </w:rPr>
              <w:t>2</w:t>
            </w:r>
            <w:r w:rsidRPr="00784DCF">
              <w:t>*, 463</w:t>
            </w:r>
          </w:p>
        </w:tc>
        <w:tc>
          <w:tcPr>
            <w:tcW w:w="1440" w:type="dxa"/>
          </w:tcPr>
          <w:p w14:paraId="1790638B" w14:textId="77777777" w:rsidR="00AC0E7A" w:rsidRPr="00784DCF" w:rsidRDefault="00AC0E7A" w:rsidP="009F5E52">
            <w:r w:rsidRPr="00784DCF">
              <w:t>SP</w:t>
            </w:r>
          </w:p>
        </w:tc>
        <w:tc>
          <w:tcPr>
            <w:tcW w:w="900" w:type="dxa"/>
          </w:tcPr>
          <w:p w14:paraId="19478FAF" w14:textId="77777777" w:rsidR="00AC0E7A" w:rsidRPr="00784DCF" w:rsidRDefault="00AC0E7A" w:rsidP="009F5E52">
            <w:r w:rsidRPr="00784DCF">
              <w:t>I</w:t>
            </w:r>
          </w:p>
        </w:tc>
      </w:tr>
      <w:tr w:rsidR="00AC0E7A" w:rsidRPr="00784DCF" w14:paraId="6E8F021D" w14:textId="77777777" w:rsidTr="009F5E52">
        <w:trPr>
          <w:trHeight w:val="220"/>
        </w:trPr>
        <w:tc>
          <w:tcPr>
            <w:tcW w:w="2070" w:type="dxa"/>
          </w:tcPr>
          <w:p w14:paraId="1FD250FF" w14:textId="77777777" w:rsidR="00AC0E7A" w:rsidRPr="00784DCF" w:rsidRDefault="00AC0E7A" w:rsidP="009F5E52">
            <w:proofErr w:type="spellStart"/>
            <w:r w:rsidRPr="00784DCF">
              <w:rPr>
                <w:i/>
              </w:rPr>
              <w:t>Amphizonella</w:t>
            </w:r>
            <w:proofErr w:type="spellEnd"/>
            <w:r w:rsidRPr="00784DCF">
              <w:t xml:space="preserve"> sp. 10</w:t>
            </w:r>
          </w:p>
          <w:p w14:paraId="627A1BAE" w14:textId="77777777" w:rsidR="00AC0E7A" w:rsidRPr="00784DCF" w:rsidRDefault="00AC0E7A" w:rsidP="009F5E52">
            <w:r w:rsidRPr="00784DCF">
              <w:t xml:space="preserve">Paralog2 </w:t>
            </w:r>
            <w:r w:rsidRPr="00784DCF">
              <w:rPr>
                <w:color w:val="000000"/>
                <w:shd w:val="clear" w:color="auto" w:fill="FFFFFF"/>
              </w:rPr>
              <w:t>(TR11506c6_g2_i3</w:t>
            </w:r>
            <w:r w:rsidRPr="00784DCF">
              <w:t>)</w:t>
            </w:r>
          </w:p>
        </w:tc>
        <w:tc>
          <w:tcPr>
            <w:tcW w:w="630" w:type="dxa"/>
          </w:tcPr>
          <w:p w14:paraId="0184C246" w14:textId="77777777" w:rsidR="00AC0E7A" w:rsidRPr="00784DCF" w:rsidRDefault="00AC0E7A" w:rsidP="009F5E52">
            <w:r w:rsidRPr="00784DCF">
              <w:t>523</w:t>
            </w:r>
          </w:p>
        </w:tc>
        <w:tc>
          <w:tcPr>
            <w:tcW w:w="2188" w:type="dxa"/>
          </w:tcPr>
          <w:p w14:paraId="5D1DA5A9" w14:textId="77777777" w:rsidR="00AC0E7A" w:rsidRPr="00784DCF" w:rsidRDefault="00AC0E7A" w:rsidP="009F5E52">
            <w:r w:rsidRPr="00784DCF">
              <w:t>Extracellular (0.9162)</w:t>
            </w:r>
          </w:p>
          <w:p w14:paraId="55692102" w14:textId="77777777" w:rsidR="00AC0E7A" w:rsidRPr="00784DCF" w:rsidRDefault="00AC0E7A" w:rsidP="009F5E52">
            <w:r w:rsidRPr="00784DCF">
              <w:t>Soluble (0.9984)</w:t>
            </w:r>
          </w:p>
          <w:p w14:paraId="3D241C26" w14:textId="77777777" w:rsidR="00AC0E7A" w:rsidRPr="00784DCF" w:rsidRDefault="00AC0E7A" w:rsidP="009F5E52">
            <w:r w:rsidRPr="00784DCF">
              <w:t>Likelihood (0.929)</w:t>
            </w:r>
          </w:p>
        </w:tc>
        <w:tc>
          <w:tcPr>
            <w:tcW w:w="1952" w:type="dxa"/>
          </w:tcPr>
          <w:p w14:paraId="2D58B027" w14:textId="77777777" w:rsidR="00AC0E7A" w:rsidRPr="00784DCF" w:rsidRDefault="00AC0E7A" w:rsidP="009F5E52">
            <w:pPr>
              <w:rPr>
                <w:color w:val="000000"/>
              </w:rPr>
            </w:pPr>
            <w:r w:rsidRPr="00784DCF">
              <w:rPr>
                <w:color w:val="000000"/>
              </w:rPr>
              <w:t>None</w:t>
            </w:r>
          </w:p>
        </w:tc>
        <w:tc>
          <w:tcPr>
            <w:tcW w:w="1080" w:type="dxa"/>
          </w:tcPr>
          <w:p w14:paraId="3E6A938C" w14:textId="77777777" w:rsidR="00AC0E7A" w:rsidRPr="00784DCF" w:rsidRDefault="00AC0E7A" w:rsidP="009F5E52"/>
        </w:tc>
        <w:tc>
          <w:tcPr>
            <w:tcW w:w="1800" w:type="dxa"/>
          </w:tcPr>
          <w:p w14:paraId="19AB315C" w14:textId="77777777" w:rsidR="00AC0E7A" w:rsidRPr="00784DCF" w:rsidRDefault="00AC0E7A" w:rsidP="009F5E52">
            <w:r w:rsidRPr="00784DCF">
              <w:t>[56], [129]</w:t>
            </w:r>
            <w:r w:rsidRPr="00784DCF">
              <w:rPr>
                <w:vertAlign w:val="superscript"/>
              </w:rPr>
              <w:t>2</w:t>
            </w:r>
            <w:r w:rsidRPr="00784DCF">
              <w:t>, [201], [273]</w:t>
            </w:r>
            <w:r w:rsidRPr="00784DCF">
              <w:rPr>
                <w:vertAlign w:val="superscript"/>
              </w:rPr>
              <w:t>2</w:t>
            </w:r>
            <w:r w:rsidRPr="00784DCF">
              <w:t>, 340</w:t>
            </w:r>
            <w:r w:rsidRPr="00784DCF">
              <w:rPr>
                <w:vertAlign w:val="superscript"/>
              </w:rPr>
              <w:t>2</w:t>
            </w:r>
            <w:r w:rsidRPr="00784DCF">
              <w:t>, 397</w:t>
            </w:r>
            <w:r w:rsidRPr="00784DCF">
              <w:rPr>
                <w:vertAlign w:val="superscript"/>
              </w:rPr>
              <w:t>2</w:t>
            </w:r>
            <w:r w:rsidRPr="00784DCF">
              <w:t>, [468]</w:t>
            </w:r>
          </w:p>
        </w:tc>
        <w:tc>
          <w:tcPr>
            <w:tcW w:w="1440" w:type="dxa"/>
          </w:tcPr>
          <w:p w14:paraId="5791658C" w14:textId="77777777" w:rsidR="00AC0E7A" w:rsidRPr="00784DCF" w:rsidRDefault="00AC0E7A" w:rsidP="009F5E52">
            <w:r w:rsidRPr="00784DCF">
              <w:t>SP</w:t>
            </w:r>
          </w:p>
        </w:tc>
        <w:tc>
          <w:tcPr>
            <w:tcW w:w="900" w:type="dxa"/>
          </w:tcPr>
          <w:p w14:paraId="7FF17E80" w14:textId="77777777" w:rsidR="00AC0E7A" w:rsidRPr="00784DCF" w:rsidRDefault="00AC0E7A" w:rsidP="009F5E52">
            <w:r w:rsidRPr="00784DCF">
              <w:t>I</w:t>
            </w:r>
          </w:p>
        </w:tc>
      </w:tr>
      <w:tr w:rsidR="00AC0E7A" w:rsidRPr="00784DCF" w14:paraId="40C29114" w14:textId="77777777" w:rsidTr="009F5E52">
        <w:trPr>
          <w:trHeight w:val="220"/>
        </w:trPr>
        <w:tc>
          <w:tcPr>
            <w:tcW w:w="2070" w:type="dxa"/>
          </w:tcPr>
          <w:p w14:paraId="7F50F80F" w14:textId="77777777" w:rsidR="00AC0E7A" w:rsidRPr="00784DCF" w:rsidRDefault="00AC0E7A" w:rsidP="009F5E52">
            <w:pPr>
              <w:rPr>
                <w:i/>
              </w:rPr>
            </w:pPr>
            <w:proofErr w:type="spellStart"/>
            <w:r w:rsidRPr="00784DCF">
              <w:rPr>
                <w:i/>
              </w:rPr>
              <w:t>Ectocarpus</w:t>
            </w:r>
            <w:proofErr w:type="spellEnd"/>
            <w:r w:rsidRPr="00784DCF">
              <w:rPr>
                <w:i/>
              </w:rPr>
              <w:t xml:space="preserve"> </w:t>
            </w:r>
            <w:proofErr w:type="spellStart"/>
            <w:r w:rsidRPr="00784DCF">
              <w:rPr>
                <w:i/>
              </w:rPr>
              <w:t>siliculosus</w:t>
            </w:r>
            <w:proofErr w:type="spellEnd"/>
          </w:p>
        </w:tc>
        <w:tc>
          <w:tcPr>
            <w:tcW w:w="630" w:type="dxa"/>
          </w:tcPr>
          <w:p w14:paraId="60495C72" w14:textId="77777777" w:rsidR="00AC0E7A" w:rsidRPr="00784DCF" w:rsidRDefault="00AC0E7A" w:rsidP="009F5E52">
            <w:r w:rsidRPr="00784DCF">
              <w:t>1105</w:t>
            </w:r>
          </w:p>
        </w:tc>
        <w:tc>
          <w:tcPr>
            <w:tcW w:w="2188" w:type="dxa"/>
          </w:tcPr>
          <w:p w14:paraId="796C6B22" w14:textId="77777777" w:rsidR="00AC0E7A" w:rsidRPr="00784DCF" w:rsidRDefault="00AC0E7A" w:rsidP="009F5E52">
            <w:r w:rsidRPr="00784DCF">
              <w:t>Cell membrane Protein Likelihood (0.758)</w:t>
            </w:r>
          </w:p>
        </w:tc>
        <w:tc>
          <w:tcPr>
            <w:tcW w:w="1952" w:type="dxa"/>
          </w:tcPr>
          <w:p w14:paraId="4F5702DE" w14:textId="77777777" w:rsidR="00AC0E7A" w:rsidRPr="00784DCF" w:rsidRDefault="00AC0E7A" w:rsidP="009F5E52">
            <w:pPr>
              <w:rPr>
                <w:color w:val="000000"/>
              </w:rPr>
            </w:pPr>
            <w:r w:rsidRPr="00784DCF">
              <w:rPr>
                <w:color w:val="000000"/>
              </w:rPr>
              <w:t>PRICHEXTENSN(CTE)</w:t>
            </w:r>
          </w:p>
        </w:tc>
        <w:tc>
          <w:tcPr>
            <w:tcW w:w="1080" w:type="dxa"/>
          </w:tcPr>
          <w:p w14:paraId="5815E0E1" w14:textId="77777777" w:rsidR="00AC0E7A" w:rsidRPr="00784DCF" w:rsidRDefault="00AC0E7A" w:rsidP="009F5E52"/>
        </w:tc>
        <w:tc>
          <w:tcPr>
            <w:tcW w:w="1800" w:type="dxa"/>
          </w:tcPr>
          <w:p w14:paraId="5A60F699" w14:textId="77777777" w:rsidR="00AC0E7A" w:rsidRPr="00784DCF" w:rsidRDefault="00AC0E7A" w:rsidP="009F5E52">
            <w:r w:rsidRPr="00784DCF">
              <w:t>[56], [127], 195, 260, 326, [396], 464*</w:t>
            </w:r>
          </w:p>
        </w:tc>
        <w:tc>
          <w:tcPr>
            <w:tcW w:w="1440" w:type="dxa"/>
          </w:tcPr>
          <w:p w14:paraId="54E123C6" w14:textId="77777777" w:rsidR="00AC0E7A" w:rsidRPr="00784DCF" w:rsidRDefault="00AC0E7A" w:rsidP="009F5E52">
            <w:r w:rsidRPr="00784DCF">
              <w:t>SP, TM</w:t>
            </w:r>
          </w:p>
        </w:tc>
        <w:tc>
          <w:tcPr>
            <w:tcW w:w="900" w:type="dxa"/>
          </w:tcPr>
          <w:p w14:paraId="5C2634C0" w14:textId="77777777" w:rsidR="00AC0E7A" w:rsidRPr="00784DCF" w:rsidRDefault="00AC0E7A" w:rsidP="009F5E52">
            <w:r w:rsidRPr="00784DCF">
              <w:t>II</w:t>
            </w:r>
          </w:p>
        </w:tc>
      </w:tr>
      <w:tr w:rsidR="00AC0E7A" w:rsidRPr="00784DCF" w14:paraId="7DBA0A3E" w14:textId="77777777" w:rsidTr="009F5E52">
        <w:trPr>
          <w:trHeight w:val="220"/>
        </w:trPr>
        <w:tc>
          <w:tcPr>
            <w:tcW w:w="2070" w:type="dxa"/>
          </w:tcPr>
          <w:p w14:paraId="03447241" w14:textId="77777777" w:rsidR="00AC0E7A" w:rsidRPr="00784DCF" w:rsidRDefault="00AC0E7A" w:rsidP="009F5E52">
            <w:proofErr w:type="spellStart"/>
            <w:r w:rsidRPr="00784DCF">
              <w:rPr>
                <w:i/>
              </w:rPr>
              <w:t>Ministeria</w:t>
            </w:r>
            <w:proofErr w:type="spellEnd"/>
            <w:r w:rsidRPr="00784DCF">
              <w:rPr>
                <w:i/>
              </w:rPr>
              <w:t xml:space="preserve"> </w:t>
            </w:r>
            <w:proofErr w:type="spellStart"/>
            <w:r w:rsidRPr="00784DCF">
              <w:rPr>
                <w:i/>
              </w:rPr>
              <w:t>vibrans</w:t>
            </w:r>
            <w:proofErr w:type="spellEnd"/>
            <w:r w:rsidRPr="00784DCF">
              <w:t xml:space="preserve"> Paralog 3 (m.23418)</w:t>
            </w:r>
          </w:p>
        </w:tc>
        <w:tc>
          <w:tcPr>
            <w:tcW w:w="630" w:type="dxa"/>
          </w:tcPr>
          <w:p w14:paraId="73DFCDC0" w14:textId="77777777" w:rsidR="00AC0E7A" w:rsidRPr="00784DCF" w:rsidRDefault="00AC0E7A" w:rsidP="009F5E52">
            <w:r w:rsidRPr="00784DCF">
              <w:t>634</w:t>
            </w:r>
          </w:p>
        </w:tc>
        <w:tc>
          <w:tcPr>
            <w:tcW w:w="2188" w:type="dxa"/>
          </w:tcPr>
          <w:p w14:paraId="6BE52A0C" w14:textId="77777777" w:rsidR="00AC0E7A" w:rsidRPr="00784DCF" w:rsidRDefault="00AC0E7A" w:rsidP="009F5E52">
            <w:r w:rsidRPr="00784DCF">
              <w:t>Cell membrane Protein Likelihood (0.214)</w:t>
            </w:r>
          </w:p>
        </w:tc>
        <w:tc>
          <w:tcPr>
            <w:tcW w:w="1952" w:type="dxa"/>
          </w:tcPr>
          <w:p w14:paraId="518B0379" w14:textId="77777777" w:rsidR="00AC0E7A" w:rsidRPr="00784DCF" w:rsidRDefault="00AC0E7A" w:rsidP="009F5E52">
            <w:pPr>
              <w:rPr>
                <w:color w:val="000000"/>
              </w:rPr>
            </w:pPr>
            <w:r w:rsidRPr="00784DCF">
              <w:rPr>
                <w:color w:val="000000"/>
              </w:rPr>
              <w:t>None</w:t>
            </w:r>
          </w:p>
        </w:tc>
        <w:tc>
          <w:tcPr>
            <w:tcW w:w="1080" w:type="dxa"/>
          </w:tcPr>
          <w:p w14:paraId="5D110F33" w14:textId="77777777" w:rsidR="00AC0E7A" w:rsidRPr="00784DCF" w:rsidRDefault="00AC0E7A" w:rsidP="009F5E52">
            <w:pPr>
              <w:rPr>
                <w:bCs/>
              </w:rPr>
            </w:pPr>
            <w:r w:rsidRPr="00784DCF">
              <w:rPr>
                <w:bCs/>
              </w:rPr>
              <w:t>GFFKR</w:t>
            </w:r>
          </w:p>
          <w:p w14:paraId="7280F3FC" w14:textId="77777777" w:rsidR="00AC0E7A" w:rsidRPr="00784DCF" w:rsidRDefault="00AC0E7A" w:rsidP="009F5E52"/>
        </w:tc>
        <w:tc>
          <w:tcPr>
            <w:tcW w:w="1800" w:type="dxa"/>
          </w:tcPr>
          <w:p w14:paraId="581D104B" w14:textId="77777777" w:rsidR="00AC0E7A" w:rsidRPr="00784DCF" w:rsidRDefault="00AC0E7A" w:rsidP="009F5E52">
            <w:r w:rsidRPr="00784DCF">
              <w:t>[18]</w:t>
            </w:r>
            <w:r w:rsidRPr="00784DCF">
              <w:rPr>
                <w:vertAlign w:val="superscript"/>
              </w:rPr>
              <w:t>2</w:t>
            </w:r>
            <w:r w:rsidRPr="00784DCF">
              <w:t xml:space="preserve">*, 78 </w:t>
            </w:r>
          </w:p>
        </w:tc>
        <w:tc>
          <w:tcPr>
            <w:tcW w:w="1440" w:type="dxa"/>
          </w:tcPr>
          <w:p w14:paraId="6E06EFED" w14:textId="77777777" w:rsidR="00AC0E7A" w:rsidRPr="00784DCF" w:rsidRDefault="00AC0E7A" w:rsidP="009F5E52">
            <w:r w:rsidRPr="00784DCF">
              <w:t>TM</w:t>
            </w:r>
          </w:p>
        </w:tc>
        <w:tc>
          <w:tcPr>
            <w:tcW w:w="900" w:type="dxa"/>
          </w:tcPr>
          <w:p w14:paraId="1B2F3968" w14:textId="77777777" w:rsidR="00AC0E7A" w:rsidRPr="00784DCF" w:rsidRDefault="00AC0E7A" w:rsidP="009F5E52">
            <w:r w:rsidRPr="00784DCF">
              <w:t>I</w:t>
            </w:r>
          </w:p>
        </w:tc>
      </w:tr>
      <w:tr w:rsidR="00AC0E7A" w:rsidRPr="00784DCF" w14:paraId="2E8EAD1D" w14:textId="77777777" w:rsidTr="009F5E52">
        <w:trPr>
          <w:trHeight w:val="220"/>
        </w:trPr>
        <w:tc>
          <w:tcPr>
            <w:tcW w:w="2070" w:type="dxa"/>
          </w:tcPr>
          <w:p w14:paraId="6527E6F4" w14:textId="77777777" w:rsidR="00AC0E7A" w:rsidRPr="00784DCF" w:rsidRDefault="00AC0E7A" w:rsidP="009F5E52">
            <w:proofErr w:type="spellStart"/>
            <w:r w:rsidRPr="00784DCF">
              <w:rPr>
                <w:i/>
              </w:rPr>
              <w:t>Pygsuia</w:t>
            </w:r>
            <w:proofErr w:type="spellEnd"/>
            <w:r w:rsidRPr="00784DCF">
              <w:rPr>
                <w:i/>
              </w:rPr>
              <w:t xml:space="preserve"> biforma</w:t>
            </w:r>
            <w:r w:rsidRPr="00784DCF">
              <w:t xml:space="preserve"> (ITGA)</w:t>
            </w:r>
          </w:p>
        </w:tc>
        <w:tc>
          <w:tcPr>
            <w:tcW w:w="630" w:type="dxa"/>
          </w:tcPr>
          <w:p w14:paraId="46D4175A" w14:textId="77777777" w:rsidR="00AC0E7A" w:rsidRPr="00784DCF" w:rsidRDefault="00AC0E7A" w:rsidP="009F5E52">
            <w:r w:rsidRPr="00784DCF">
              <w:t>3312</w:t>
            </w:r>
          </w:p>
        </w:tc>
        <w:tc>
          <w:tcPr>
            <w:tcW w:w="2188" w:type="dxa"/>
          </w:tcPr>
          <w:p w14:paraId="5190A313" w14:textId="77777777" w:rsidR="00AC0E7A" w:rsidRPr="00784DCF" w:rsidRDefault="00AC0E7A" w:rsidP="009F5E52">
            <w:r w:rsidRPr="00784DCF">
              <w:t>Extracellular (0.9162)</w:t>
            </w:r>
          </w:p>
          <w:p w14:paraId="34CCDF67" w14:textId="77777777" w:rsidR="00AC0E7A" w:rsidRPr="00784DCF" w:rsidRDefault="00AC0E7A" w:rsidP="009F5E52">
            <w:r w:rsidRPr="00784DCF">
              <w:t>Soluble (0.9984)</w:t>
            </w:r>
          </w:p>
          <w:p w14:paraId="32A3418B" w14:textId="77777777" w:rsidR="00AC0E7A" w:rsidRPr="00784DCF" w:rsidRDefault="00AC0E7A" w:rsidP="009F5E52">
            <w:r w:rsidRPr="00784DCF">
              <w:t>Likelihood (0.93)</w:t>
            </w:r>
          </w:p>
        </w:tc>
        <w:tc>
          <w:tcPr>
            <w:tcW w:w="1952" w:type="dxa"/>
          </w:tcPr>
          <w:p w14:paraId="3C164424" w14:textId="77777777" w:rsidR="00AC0E7A" w:rsidRPr="00784DCF" w:rsidRDefault="00AC0E7A" w:rsidP="009F5E52">
            <w:pPr>
              <w:rPr>
                <w:color w:val="000000"/>
              </w:rPr>
            </w:pPr>
            <w:r w:rsidRPr="00784DCF">
              <w:rPr>
                <w:color w:val="000000"/>
              </w:rPr>
              <w:t>DUF11 4 repeats (CTE)</w:t>
            </w:r>
          </w:p>
        </w:tc>
        <w:tc>
          <w:tcPr>
            <w:tcW w:w="1080" w:type="dxa"/>
          </w:tcPr>
          <w:p w14:paraId="3D410054" w14:textId="77777777" w:rsidR="00AC0E7A" w:rsidRPr="00784DCF" w:rsidRDefault="00AC0E7A" w:rsidP="009F5E52">
            <w:pPr>
              <w:rPr>
                <w:bCs/>
              </w:rPr>
            </w:pPr>
            <w:r w:rsidRPr="00784DCF">
              <w:rPr>
                <w:bCs/>
              </w:rPr>
              <w:t>GFFKR</w:t>
            </w:r>
          </w:p>
          <w:p w14:paraId="01B67BE6" w14:textId="77777777" w:rsidR="00AC0E7A" w:rsidRPr="00784DCF" w:rsidRDefault="00AC0E7A" w:rsidP="009F5E52">
            <w:r w:rsidRPr="00784DCF">
              <w:t>GLAIG</w:t>
            </w:r>
          </w:p>
        </w:tc>
        <w:tc>
          <w:tcPr>
            <w:tcW w:w="1800" w:type="dxa"/>
          </w:tcPr>
          <w:p w14:paraId="50BBD0D0" w14:textId="77777777" w:rsidR="00AC0E7A" w:rsidRPr="00784DCF" w:rsidRDefault="00AC0E7A" w:rsidP="009F5E52">
            <w:r w:rsidRPr="00784DCF">
              <w:t>267, [685], [807]</w:t>
            </w:r>
          </w:p>
        </w:tc>
        <w:tc>
          <w:tcPr>
            <w:tcW w:w="1440" w:type="dxa"/>
          </w:tcPr>
          <w:p w14:paraId="5046A67D" w14:textId="77777777" w:rsidR="00AC0E7A" w:rsidRPr="00784DCF" w:rsidRDefault="00AC0E7A" w:rsidP="009F5E52">
            <w:r w:rsidRPr="00784DCF">
              <w:t>TM</w:t>
            </w:r>
          </w:p>
        </w:tc>
        <w:tc>
          <w:tcPr>
            <w:tcW w:w="900" w:type="dxa"/>
          </w:tcPr>
          <w:p w14:paraId="416DDB9B" w14:textId="77777777" w:rsidR="00AC0E7A" w:rsidRPr="00784DCF" w:rsidRDefault="00AC0E7A" w:rsidP="009F5E52">
            <w:r w:rsidRPr="00784DCF">
              <w:t>I</w:t>
            </w:r>
          </w:p>
        </w:tc>
      </w:tr>
      <w:tr w:rsidR="00AC0E7A" w:rsidRPr="00784DCF" w14:paraId="23E39924" w14:textId="77777777" w:rsidTr="009F5E52">
        <w:trPr>
          <w:trHeight w:val="220"/>
        </w:trPr>
        <w:tc>
          <w:tcPr>
            <w:tcW w:w="2070" w:type="dxa"/>
          </w:tcPr>
          <w:p w14:paraId="32940947" w14:textId="77777777" w:rsidR="00AC0E7A" w:rsidRPr="00784DCF" w:rsidRDefault="00AC0E7A" w:rsidP="009F5E52">
            <w:proofErr w:type="spellStart"/>
            <w:r w:rsidRPr="00784DCF">
              <w:rPr>
                <w:i/>
              </w:rPr>
              <w:t>Lenisia</w:t>
            </w:r>
            <w:proofErr w:type="spellEnd"/>
            <w:r w:rsidRPr="00784DCF">
              <w:rPr>
                <w:i/>
              </w:rPr>
              <w:t xml:space="preserve"> </w:t>
            </w:r>
            <w:proofErr w:type="spellStart"/>
            <w:r w:rsidRPr="00784DCF">
              <w:rPr>
                <w:i/>
              </w:rPr>
              <w:t>limosa</w:t>
            </w:r>
            <w:proofErr w:type="spellEnd"/>
            <w:r w:rsidRPr="00784DCF">
              <w:rPr>
                <w:i/>
              </w:rPr>
              <w:t xml:space="preserve"> </w:t>
            </w:r>
            <w:r w:rsidRPr="00784DCF">
              <w:t>(LenisMan47)</w:t>
            </w:r>
          </w:p>
        </w:tc>
        <w:tc>
          <w:tcPr>
            <w:tcW w:w="630" w:type="dxa"/>
          </w:tcPr>
          <w:p w14:paraId="7434B72A" w14:textId="77777777" w:rsidR="00AC0E7A" w:rsidRPr="00784DCF" w:rsidRDefault="00AC0E7A" w:rsidP="009F5E52">
            <w:r w:rsidRPr="00784DCF">
              <w:t>3346</w:t>
            </w:r>
          </w:p>
        </w:tc>
        <w:tc>
          <w:tcPr>
            <w:tcW w:w="2188" w:type="dxa"/>
          </w:tcPr>
          <w:p w14:paraId="2563C650" w14:textId="77777777" w:rsidR="00AC0E7A" w:rsidRPr="00784DCF" w:rsidRDefault="00AC0E7A" w:rsidP="009F5E52">
            <w:r w:rsidRPr="00784DCF">
              <w:t>Cytoplasm (0.5704)</w:t>
            </w:r>
          </w:p>
          <w:p w14:paraId="7FBBAEDE" w14:textId="77777777" w:rsidR="00AC0E7A" w:rsidRPr="00784DCF" w:rsidRDefault="00AC0E7A" w:rsidP="009F5E52">
            <w:r w:rsidRPr="00784DCF">
              <w:t>Soluble (0.9615)</w:t>
            </w:r>
          </w:p>
          <w:p w14:paraId="5E30899C" w14:textId="77777777" w:rsidR="00AC0E7A" w:rsidRPr="00784DCF" w:rsidRDefault="00AC0E7A" w:rsidP="009F5E52">
            <w:r w:rsidRPr="00784DCF">
              <w:t>Likelihood (0.632)</w:t>
            </w:r>
          </w:p>
        </w:tc>
        <w:tc>
          <w:tcPr>
            <w:tcW w:w="1952" w:type="dxa"/>
          </w:tcPr>
          <w:p w14:paraId="071C1565" w14:textId="77777777" w:rsidR="00AC0E7A" w:rsidRPr="00784DCF" w:rsidRDefault="00AC0E7A" w:rsidP="009F5E52">
            <w:pPr>
              <w:rPr>
                <w:color w:val="000000"/>
              </w:rPr>
            </w:pPr>
            <w:r w:rsidRPr="00784DCF">
              <w:rPr>
                <w:color w:val="000000"/>
              </w:rPr>
              <w:t>Ig fold like 11 repeats (CTE)</w:t>
            </w:r>
          </w:p>
        </w:tc>
        <w:tc>
          <w:tcPr>
            <w:tcW w:w="1080" w:type="dxa"/>
          </w:tcPr>
          <w:p w14:paraId="5B6D707F" w14:textId="77777777" w:rsidR="00AC0E7A" w:rsidRPr="00784DCF" w:rsidRDefault="00AC0E7A" w:rsidP="009F5E52">
            <w:pPr>
              <w:rPr>
                <w:bCs/>
              </w:rPr>
            </w:pPr>
            <w:r w:rsidRPr="00784DCF">
              <w:rPr>
                <w:bCs/>
              </w:rPr>
              <w:t>GFFKR</w:t>
            </w:r>
          </w:p>
          <w:p w14:paraId="1081A9CE" w14:textId="77777777" w:rsidR="00AC0E7A" w:rsidRPr="00784DCF" w:rsidRDefault="00AC0E7A" w:rsidP="009F5E52"/>
        </w:tc>
        <w:tc>
          <w:tcPr>
            <w:tcW w:w="1800" w:type="dxa"/>
          </w:tcPr>
          <w:p w14:paraId="595C0C5E" w14:textId="77777777" w:rsidR="00AC0E7A" w:rsidRPr="00784DCF" w:rsidRDefault="00AC0E7A" w:rsidP="009F5E52">
            <w:r w:rsidRPr="00784DCF">
              <w:t>310</w:t>
            </w:r>
            <w:r w:rsidRPr="00784DCF">
              <w:rPr>
                <w:vertAlign w:val="superscript"/>
              </w:rPr>
              <w:t>2</w:t>
            </w:r>
            <w:r w:rsidRPr="00784DCF">
              <w:t>, [701], [826]</w:t>
            </w:r>
            <w:r w:rsidRPr="00784DCF">
              <w:rPr>
                <w:vertAlign w:val="superscript"/>
              </w:rPr>
              <w:t>2</w:t>
            </w:r>
          </w:p>
        </w:tc>
        <w:tc>
          <w:tcPr>
            <w:tcW w:w="1440" w:type="dxa"/>
          </w:tcPr>
          <w:p w14:paraId="3B534565" w14:textId="77777777" w:rsidR="00AC0E7A" w:rsidRPr="00784DCF" w:rsidRDefault="00AC0E7A" w:rsidP="009F5E52"/>
        </w:tc>
        <w:tc>
          <w:tcPr>
            <w:tcW w:w="900" w:type="dxa"/>
          </w:tcPr>
          <w:p w14:paraId="049A05F7" w14:textId="77777777" w:rsidR="00AC0E7A" w:rsidRPr="00784DCF" w:rsidRDefault="00AC0E7A" w:rsidP="009F5E52">
            <w:r w:rsidRPr="00784DCF">
              <w:t>I</w:t>
            </w:r>
          </w:p>
        </w:tc>
      </w:tr>
      <w:tr w:rsidR="00AC0E7A" w:rsidRPr="00784DCF" w14:paraId="1E2A83BC" w14:textId="77777777" w:rsidTr="009F5E52">
        <w:trPr>
          <w:trHeight w:val="359"/>
        </w:trPr>
        <w:tc>
          <w:tcPr>
            <w:tcW w:w="2070" w:type="dxa"/>
          </w:tcPr>
          <w:p w14:paraId="6D76CDB2" w14:textId="77777777" w:rsidR="00AC0E7A" w:rsidRPr="00784DCF" w:rsidRDefault="00AC0E7A" w:rsidP="009F5E52">
            <w:pPr>
              <w:rPr>
                <w:i/>
              </w:rPr>
            </w:pPr>
            <w:proofErr w:type="spellStart"/>
            <w:r w:rsidRPr="00784DCF">
              <w:rPr>
                <w:i/>
              </w:rPr>
              <w:t>Thecamonas</w:t>
            </w:r>
            <w:proofErr w:type="spellEnd"/>
            <w:r w:rsidRPr="00784DCF">
              <w:rPr>
                <w:i/>
              </w:rPr>
              <w:t xml:space="preserve"> trahens</w:t>
            </w:r>
          </w:p>
        </w:tc>
        <w:tc>
          <w:tcPr>
            <w:tcW w:w="630" w:type="dxa"/>
          </w:tcPr>
          <w:p w14:paraId="01BE1AC8" w14:textId="77777777" w:rsidR="00AC0E7A" w:rsidRPr="00784DCF" w:rsidRDefault="00AC0E7A" w:rsidP="009F5E52">
            <w:r w:rsidRPr="00784DCF">
              <w:t>2114</w:t>
            </w:r>
          </w:p>
        </w:tc>
        <w:tc>
          <w:tcPr>
            <w:tcW w:w="2188" w:type="dxa"/>
          </w:tcPr>
          <w:p w14:paraId="75161A88" w14:textId="77777777" w:rsidR="00AC0E7A" w:rsidRPr="00784DCF" w:rsidRDefault="00AC0E7A" w:rsidP="009F5E52">
            <w:r w:rsidRPr="00784DCF">
              <w:t>Cell membrane Protein Likelihood (0.975)</w:t>
            </w:r>
          </w:p>
        </w:tc>
        <w:tc>
          <w:tcPr>
            <w:tcW w:w="1952" w:type="dxa"/>
          </w:tcPr>
          <w:p w14:paraId="6C04D63B" w14:textId="77777777" w:rsidR="00AC0E7A" w:rsidRPr="00784DCF" w:rsidRDefault="00AC0E7A" w:rsidP="009F5E52">
            <w:pPr>
              <w:rPr>
                <w:color w:val="000000"/>
              </w:rPr>
            </w:pPr>
            <w:r w:rsidRPr="00784DCF">
              <w:rPr>
                <w:color w:val="000000"/>
              </w:rPr>
              <w:t>Ig fold like 2 repeats (CTE)</w:t>
            </w:r>
          </w:p>
          <w:p w14:paraId="109B8BE6" w14:textId="77777777" w:rsidR="00AC0E7A" w:rsidRPr="00784DCF" w:rsidRDefault="00AC0E7A" w:rsidP="009F5E52">
            <w:r w:rsidRPr="00784DCF">
              <w:rPr>
                <w:shd w:val="clear" w:color="auto" w:fill="FFFFFF"/>
              </w:rPr>
              <w:t>Laminin_g3 (CTE)</w:t>
            </w:r>
          </w:p>
        </w:tc>
        <w:tc>
          <w:tcPr>
            <w:tcW w:w="1080" w:type="dxa"/>
          </w:tcPr>
          <w:p w14:paraId="3A52B0C6" w14:textId="77777777" w:rsidR="00AC0E7A" w:rsidRPr="00784DCF" w:rsidRDefault="00AC0E7A" w:rsidP="009F5E52">
            <w:pPr>
              <w:rPr>
                <w:bCs/>
              </w:rPr>
            </w:pPr>
            <w:r w:rsidRPr="00784DCF">
              <w:rPr>
                <w:bCs/>
              </w:rPr>
              <w:t>GFFKR</w:t>
            </w:r>
          </w:p>
          <w:p w14:paraId="11547AF1" w14:textId="77777777" w:rsidR="00AC0E7A" w:rsidRPr="00784DCF" w:rsidRDefault="00AC0E7A" w:rsidP="009F5E52">
            <w:pPr>
              <w:rPr>
                <w:bCs/>
              </w:rPr>
            </w:pPr>
          </w:p>
        </w:tc>
        <w:tc>
          <w:tcPr>
            <w:tcW w:w="1800" w:type="dxa"/>
          </w:tcPr>
          <w:p w14:paraId="70FD2F50" w14:textId="77777777" w:rsidR="00AC0E7A" w:rsidRPr="00784DCF" w:rsidRDefault="00AC0E7A" w:rsidP="009F5E52">
            <w:r w:rsidRPr="00784DCF">
              <w:t>349*, [894]</w:t>
            </w:r>
            <w:r w:rsidRPr="00784DCF">
              <w:rPr>
                <w:vertAlign w:val="superscript"/>
              </w:rPr>
              <w:t>2</w:t>
            </w:r>
            <w:r w:rsidRPr="00784DCF">
              <w:t>*, [956]</w:t>
            </w:r>
            <w:r w:rsidRPr="00784DCF">
              <w:rPr>
                <w:vertAlign w:val="superscript"/>
              </w:rPr>
              <w:t>2</w:t>
            </w:r>
            <w:r w:rsidRPr="00784DCF">
              <w:t xml:space="preserve">* </w:t>
            </w:r>
          </w:p>
        </w:tc>
        <w:tc>
          <w:tcPr>
            <w:tcW w:w="1440" w:type="dxa"/>
          </w:tcPr>
          <w:p w14:paraId="3C0D0002" w14:textId="77777777" w:rsidR="00AC0E7A" w:rsidRPr="00784DCF" w:rsidRDefault="00AC0E7A" w:rsidP="009F5E52">
            <w:r w:rsidRPr="00784DCF">
              <w:t>SP, TM</w:t>
            </w:r>
          </w:p>
        </w:tc>
        <w:tc>
          <w:tcPr>
            <w:tcW w:w="900" w:type="dxa"/>
          </w:tcPr>
          <w:p w14:paraId="59C60E96" w14:textId="77777777" w:rsidR="00AC0E7A" w:rsidRPr="00784DCF" w:rsidRDefault="00AC0E7A" w:rsidP="009F5E52">
            <w:r w:rsidRPr="00784DCF">
              <w:t>I</w:t>
            </w:r>
          </w:p>
        </w:tc>
      </w:tr>
    </w:tbl>
    <w:p w14:paraId="4998CE04" w14:textId="77777777" w:rsidR="00AC0E7A" w:rsidRPr="00784DCF" w:rsidRDefault="00AC0E7A" w:rsidP="00883889">
      <w:pPr>
        <w:rPr>
          <w:rFonts w:ascii="Times New Roman" w:hAnsi="Times New Roman" w:cs="Times New Roman"/>
        </w:rPr>
      </w:pPr>
    </w:p>
    <w:p w14:paraId="1652E8ED" w14:textId="0EBED25C" w:rsidR="00883889" w:rsidRPr="00784DCF" w:rsidRDefault="00883889" w:rsidP="00883889">
      <w:pPr>
        <w:rPr>
          <w:rFonts w:ascii="Times New Roman" w:hAnsi="Times New Roman" w:cs="Times New Roman"/>
        </w:rPr>
      </w:pPr>
      <w:r w:rsidRPr="00784DCF">
        <w:rPr>
          <w:rFonts w:ascii="Times New Roman" w:hAnsi="Times New Roman" w:cs="Times New Roman"/>
          <w:b/>
          <w:bCs/>
        </w:rPr>
        <w:lastRenderedPageBreak/>
        <w:t>Supplemental Table 2:</w:t>
      </w:r>
      <w:r w:rsidRPr="00784DCF">
        <w:rPr>
          <w:rFonts w:ascii="Times New Roman" w:hAnsi="Times New Roman" w:cs="Times New Roman"/>
        </w:rPr>
        <w:t xml:space="preserve"> The table shows ITGB motifs, subcellular localizations, signal peptide, transmembrane and extra domains attached to ITGB protein. The order of </w:t>
      </w:r>
      <w:proofErr w:type="spellStart"/>
      <w:r w:rsidRPr="00784DCF">
        <w:rPr>
          <w:rFonts w:ascii="Times New Roman" w:hAnsi="Times New Roman" w:cs="Times New Roman"/>
        </w:rPr>
        <w:t>taxons</w:t>
      </w:r>
      <w:proofErr w:type="spellEnd"/>
      <w:r w:rsidRPr="00784DCF">
        <w:rPr>
          <w:rFonts w:ascii="Times New Roman" w:hAnsi="Times New Roman" w:cs="Times New Roman"/>
        </w:rPr>
        <w:t xml:space="preserve"> are listed in accordance to the Figure 3. For ITGB motifs of MIDAS, AMIDAS and </w:t>
      </w:r>
      <w:proofErr w:type="spellStart"/>
      <w:r w:rsidRPr="00784DCF">
        <w:rPr>
          <w:rFonts w:ascii="Times New Roman" w:hAnsi="Times New Roman" w:cs="Times New Roman"/>
        </w:rPr>
        <w:t>SyMBS</w:t>
      </w:r>
      <w:proofErr w:type="spellEnd"/>
      <w:r w:rsidRPr="00784DCF">
        <w:rPr>
          <w:rFonts w:ascii="Times New Roman" w:hAnsi="Times New Roman" w:cs="Times New Roman"/>
        </w:rPr>
        <w:t xml:space="preserve">, any non-canonical amino acids were highlighted in red </w:t>
      </w:r>
      <w:proofErr w:type="spellStart"/>
      <w:r w:rsidRPr="00784DCF">
        <w:rPr>
          <w:rFonts w:ascii="Times New Roman" w:hAnsi="Times New Roman" w:cs="Times New Roman"/>
        </w:rPr>
        <w:t>colour</w:t>
      </w:r>
      <w:proofErr w:type="spellEnd"/>
      <w:r w:rsidRPr="00784DCF">
        <w:rPr>
          <w:rFonts w:ascii="Times New Roman" w:hAnsi="Times New Roman" w:cs="Times New Roman"/>
        </w:rPr>
        <w:t xml:space="preserve">, cysteine rich motifs are either shown as EGF or PSI domains. The presence of C-terminal motifs </w:t>
      </w:r>
      <w:proofErr w:type="gramStart"/>
      <w:r w:rsidRPr="00784DCF">
        <w:rPr>
          <w:rFonts w:ascii="Times New Roman" w:hAnsi="Times New Roman" w:cs="Times New Roman"/>
        </w:rPr>
        <w:t>are</w:t>
      </w:r>
      <w:proofErr w:type="gramEnd"/>
      <w:r w:rsidRPr="00784DCF">
        <w:rPr>
          <w:rFonts w:ascii="Times New Roman" w:hAnsi="Times New Roman" w:cs="Times New Roman"/>
        </w:rPr>
        <w:t xml:space="preserve"> shown in KLXXXD or NPXY/F and GXXXG. The parentheses indicate number of motifs present in ITGB.    </w:t>
      </w:r>
    </w:p>
    <w:tbl>
      <w:tblPr>
        <w:tblpPr w:leftFromText="180" w:rightFromText="180" w:vertAnchor="text" w:horzAnchor="page" w:tblpX="86" w:tblpY="-78"/>
        <w:tblW w:w="120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15"/>
        <w:gridCol w:w="910"/>
        <w:gridCol w:w="1250"/>
        <w:gridCol w:w="990"/>
        <w:gridCol w:w="1170"/>
        <w:gridCol w:w="1080"/>
        <w:gridCol w:w="1080"/>
        <w:gridCol w:w="1260"/>
        <w:gridCol w:w="540"/>
        <w:gridCol w:w="2160"/>
      </w:tblGrid>
      <w:tr w:rsidR="00AC0E7A" w:rsidRPr="00784DCF" w14:paraId="78FD47D1" w14:textId="77777777" w:rsidTr="009F5E52">
        <w:tc>
          <w:tcPr>
            <w:tcW w:w="1615" w:type="dxa"/>
          </w:tcPr>
          <w:p w14:paraId="101684E8" w14:textId="77777777" w:rsidR="00AC0E7A" w:rsidRPr="00784DCF" w:rsidRDefault="00AC0E7A" w:rsidP="009F5E52">
            <w:pPr>
              <w:spacing w:line="480" w:lineRule="auto"/>
              <w:jc w:val="both"/>
              <w:rPr>
                <w:rFonts w:ascii="Times New Roman" w:hAnsi="Times New Roman" w:cs="Times New Roman"/>
              </w:rPr>
            </w:pPr>
            <w:r w:rsidRPr="00784DCF">
              <w:rPr>
                <w:rFonts w:ascii="Times New Roman" w:hAnsi="Times New Roman" w:cs="Times New Roman"/>
              </w:rPr>
              <w:lastRenderedPageBreak/>
              <w:t>Species</w:t>
            </w:r>
          </w:p>
        </w:tc>
        <w:tc>
          <w:tcPr>
            <w:tcW w:w="910" w:type="dxa"/>
          </w:tcPr>
          <w:p w14:paraId="4AF583A9"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MIDAS</w:t>
            </w:r>
          </w:p>
        </w:tc>
        <w:tc>
          <w:tcPr>
            <w:tcW w:w="1250" w:type="dxa"/>
          </w:tcPr>
          <w:p w14:paraId="47C8B9E5"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AMIDAS</w:t>
            </w:r>
          </w:p>
        </w:tc>
        <w:tc>
          <w:tcPr>
            <w:tcW w:w="990" w:type="dxa"/>
          </w:tcPr>
          <w:p w14:paraId="7A905550" w14:textId="77777777" w:rsidR="00AC0E7A" w:rsidRPr="00784DCF" w:rsidRDefault="00AC0E7A" w:rsidP="009F5E52">
            <w:pPr>
              <w:jc w:val="both"/>
              <w:rPr>
                <w:rFonts w:ascii="Times New Roman" w:hAnsi="Times New Roman" w:cs="Times New Roman"/>
              </w:rPr>
            </w:pPr>
            <w:proofErr w:type="spellStart"/>
            <w:r w:rsidRPr="00784DCF">
              <w:rPr>
                <w:rFonts w:ascii="Times New Roman" w:hAnsi="Times New Roman" w:cs="Times New Roman"/>
              </w:rPr>
              <w:t>SyMBS</w:t>
            </w:r>
            <w:proofErr w:type="spellEnd"/>
          </w:p>
        </w:tc>
        <w:tc>
          <w:tcPr>
            <w:tcW w:w="1170" w:type="dxa"/>
          </w:tcPr>
          <w:p w14:paraId="0E25D713" w14:textId="77777777" w:rsidR="00AC0E7A" w:rsidRPr="00784DCF" w:rsidRDefault="00AC0E7A" w:rsidP="009F5E52">
            <w:pPr>
              <w:rPr>
                <w:rFonts w:ascii="Times New Roman" w:eastAsia="Batang" w:hAnsi="Times New Roman" w:cs="Times New Roman"/>
              </w:rPr>
            </w:pPr>
            <w:r w:rsidRPr="00784DCF">
              <w:rPr>
                <w:rFonts w:ascii="Times New Roman" w:hAnsi="Times New Roman" w:cs="Times New Roman"/>
              </w:rPr>
              <w:t>CRM</w:t>
            </w:r>
            <w:r w:rsidRPr="00784DCF">
              <w:rPr>
                <w:rFonts w:ascii="Times New Roman" w:eastAsia="Batang" w:hAnsi="Times New Roman" w:cs="Times New Roman"/>
              </w:rPr>
              <w:t xml:space="preserve"> </w:t>
            </w:r>
          </w:p>
          <w:p w14:paraId="5CB8B4DD"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Cysteine rich motifs</w:t>
            </w:r>
          </w:p>
        </w:tc>
        <w:tc>
          <w:tcPr>
            <w:tcW w:w="1080" w:type="dxa"/>
          </w:tcPr>
          <w:p w14:paraId="34FF6EA2" w14:textId="77777777" w:rsidR="00AC0E7A" w:rsidRPr="00784DCF" w:rsidRDefault="00AC0E7A" w:rsidP="009F5E52">
            <w:pPr>
              <w:spacing w:line="480" w:lineRule="auto"/>
              <w:jc w:val="both"/>
              <w:rPr>
                <w:rFonts w:ascii="Times New Roman" w:hAnsi="Times New Roman" w:cs="Times New Roman"/>
              </w:rPr>
            </w:pPr>
            <w:r w:rsidRPr="00784DCF">
              <w:rPr>
                <w:rFonts w:ascii="Times New Roman" w:hAnsi="Times New Roman" w:cs="Times New Roman"/>
              </w:rPr>
              <w:t>Size</w:t>
            </w:r>
          </w:p>
          <w:p w14:paraId="4644095A" w14:textId="77777777" w:rsidR="00AC0E7A" w:rsidRPr="00784DCF" w:rsidRDefault="00AC0E7A" w:rsidP="009F5E52">
            <w:pPr>
              <w:spacing w:line="480" w:lineRule="auto"/>
              <w:jc w:val="both"/>
              <w:rPr>
                <w:rFonts w:ascii="Times New Roman" w:hAnsi="Times New Roman" w:cs="Times New Roman"/>
              </w:rPr>
            </w:pPr>
            <w:r w:rsidRPr="00784DCF">
              <w:rPr>
                <w:rFonts w:ascii="Times New Roman" w:hAnsi="Times New Roman" w:cs="Times New Roman"/>
              </w:rPr>
              <w:t xml:space="preserve">aa </w:t>
            </w:r>
          </w:p>
        </w:tc>
        <w:tc>
          <w:tcPr>
            <w:tcW w:w="1080" w:type="dxa"/>
          </w:tcPr>
          <w:p w14:paraId="3B27ACFE" w14:textId="77777777" w:rsidR="00AC0E7A" w:rsidRPr="00784DCF" w:rsidRDefault="00AC0E7A" w:rsidP="009F5E52">
            <w:pPr>
              <w:spacing w:line="480" w:lineRule="auto"/>
              <w:jc w:val="both"/>
              <w:rPr>
                <w:rFonts w:ascii="Times New Roman" w:hAnsi="Times New Roman" w:cs="Times New Roman"/>
              </w:rPr>
            </w:pPr>
            <w:r w:rsidRPr="00784DCF">
              <w:rPr>
                <w:rFonts w:ascii="Times New Roman" w:hAnsi="Times New Roman" w:cs="Times New Roman"/>
              </w:rPr>
              <w:t>Signal Peptide and Transmembrane</w:t>
            </w:r>
          </w:p>
        </w:tc>
        <w:tc>
          <w:tcPr>
            <w:tcW w:w="1260" w:type="dxa"/>
          </w:tcPr>
          <w:p w14:paraId="7C246A4E" w14:textId="77777777" w:rsidR="00AC0E7A" w:rsidRPr="00784DCF" w:rsidRDefault="00AC0E7A" w:rsidP="009F5E52">
            <w:pPr>
              <w:spacing w:line="480" w:lineRule="auto"/>
              <w:jc w:val="both"/>
              <w:rPr>
                <w:rFonts w:ascii="Times New Roman" w:hAnsi="Times New Roman" w:cs="Times New Roman"/>
              </w:rPr>
            </w:pPr>
            <w:r w:rsidRPr="00784DCF">
              <w:rPr>
                <w:rFonts w:ascii="Times New Roman" w:hAnsi="Times New Roman" w:cs="Times New Roman"/>
              </w:rPr>
              <w:t xml:space="preserve">B-tail motifs </w:t>
            </w:r>
          </w:p>
          <w:p w14:paraId="1C0F30F8" w14:textId="77777777" w:rsidR="00AC0E7A" w:rsidRPr="00784DCF" w:rsidRDefault="00AC0E7A" w:rsidP="009F5E52">
            <w:pPr>
              <w:spacing w:line="480" w:lineRule="auto"/>
              <w:jc w:val="both"/>
              <w:rPr>
                <w:rFonts w:ascii="Times New Roman" w:hAnsi="Times New Roman" w:cs="Times New Roman"/>
              </w:rPr>
            </w:pPr>
          </w:p>
        </w:tc>
        <w:tc>
          <w:tcPr>
            <w:tcW w:w="540" w:type="dxa"/>
          </w:tcPr>
          <w:p w14:paraId="0DD64CAC" w14:textId="77777777" w:rsidR="00AC0E7A" w:rsidRPr="00784DCF" w:rsidRDefault="00AC0E7A" w:rsidP="009F5E52">
            <w:pPr>
              <w:spacing w:line="480" w:lineRule="auto"/>
              <w:jc w:val="both"/>
              <w:rPr>
                <w:rFonts w:ascii="Times New Roman" w:hAnsi="Times New Roman" w:cs="Times New Roman"/>
              </w:rPr>
            </w:pPr>
            <w:r w:rsidRPr="00784DCF">
              <w:rPr>
                <w:rFonts w:ascii="Times New Roman" w:hAnsi="Times New Roman" w:cs="Times New Roman"/>
              </w:rPr>
              <w:t xml:space="preserve">Type </w:t>
            </w:r>
          </w:p>
        </w:tc>
        <w:tc>
          <w:tcPr>
            <w:tcW w:w="2160" w:type="dxa"/>
          </w:tcPr>
          <w:p w14:paraId="71482D43" w14:textId="77777777" w:rsidR="00AC0E7A" w:rsidRPr="00784DCF" w:rsidRDefault="00AC0E7A" w:rsidP="009F5E52">
            <w:pPr>
              <w:spacing w:line="480" w:lineRule="auto"/>
              <w:jc w:val="both"/>
              <w:rPr>
                <w:rFonts w:ascii="Times New Roman" w:hAnsi="Times New Roman" w:cs="Times New Roman"/>
              </w:rPr>
            </w:pPr>
            <w:r w:rsidRPr="00784DCF">
              <w:rPr>
                <w:rFonts w:ascii="Times New Roman" w:hAnsi="Times New Roman" w:cs="Times New Roman"/>
              </w:rPr>
              <w:t>Subcellular localization (</w:t>
            </w:r>
            <w:proofErr w:type="spellStart"/>
            <w:r w:rsidRPr="00784DCF">
              <w:rPr>
                <w:rFonts w:ascii="Times New Roman" w:hAnsi="Times New Roman" w:cs="Times New Roman"/>
              </w:rPr>
              <w:t>Deeploc</w:t>
            </w:r>
            <w:proofErr w:type="spellEnd"/>
            <w:r w:rsidRPr="00784DCF">
              <w:rPr>
                <w:rFonts w:ascii="Times New Roman" w:hAnsi="Times New Roman" w:cs="Times New Roman"/>
              </w:rPr>
              <w:t>)</w:t>
            </w:r>
          </w:p>
        </w:tc>
      </w:tr>
      <w:tr w:rsidR="00AC0E7A" w:rsidRPr="00784DCF" w14:paraId="2A722E22" w14:textId="77777777" w:rsidTr="009F5E52">
        <w:tc>
          <w:tcPr>
            <w:tcW w:w="1615" w:type="dxa"/>
          </w:tcPr>
          <w:p w14:paraId="27B90D18" w14:textId="77777777" w:rsidR="00AC0E7A" w:rsidRPr="00784DCF" w:rsidRDefault="00AC0E7A" w:rsidP="009F5E52">
            <w:pPr>
              <w:jc w:val="both"/>
              <w:rPr>
                <w:rFonts w:ascii="Times New Roman" w:hAnsi="Times New Roman" w:cs="Times New Roman"/>
                <w:i/>
              </w:rPr>
            </w:pPr>
            <w:proofErr w:type="spellStart"/>
            <w:r w:rsidRPr="00784DCF">
              <w:rPr>
                <w:rFonts w:ascii="Times New Roman" w:hAnsi="Times New Roman" w:cs="Times New Roman"/>
                <w:i/>
                <w:color w:val="1A1718"/>
              </w:rPr>
              <w:t>Clastostelium</w:t>
            </w:r>
            <w:proofErr w:type="spellEnd"/>
            <w:r w:rsidRPr="00784DCF">
              <w:rPr>
                <w:rFonts w:ascii="Times New Roman" w:hAnsi="Times New Roman" w:cs="Times New Roman"/>
                <w:i/>
                <w:color w:val="1A1718"/>
              </w:rPr>
              <w:t xml:space="preserve"> recurvatum</w:t>
            </w:r>
          </w:p>
        </w:tc>
        <w:tc>
          <w:tcPr>
            <w:tcW w:w="910" w:type="dxa"/>
          </w:tcPr>
          <w:p w14:paraId="0138286A"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5D</w:t>
            </w:r>
          </w:p>
          <w:p w14:paraId="6273240D"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27T</w:t>
            </w:r>
          </w:p>
          <w:p w14:paraId="763AF3BE"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9S</w:t>
            </w:r>
          </w:p>
          <w:p w14:paraId="4EA5B057"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23E</w:t>
            </w:r>
          </w:p>
          <w:p w14:paraId="456ADE3C"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39R</w:t>
            </w:r>
          </w:p>
        </w:tc>
        <w:tc>
          <w:tcPr>
            <w:tcW w:w="1250" w:type="dxa"/>
          </w:tcPr>
          <w:p w14:paraId="2FDC7B77"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9S</w:t>
            </w:r>
          </w:p>
          <w:p w14:paraId="38794BA3"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32S</w:t>
            </w:r>
          </w:p>
          <w:p w14:paraId="20578A07"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33D</w:t>
            </w:r>
          </w:p>
          <w:p w14:paraId="5956F1E7"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02A</w:t>
            </w:r>
          </w:p>
          <w:p w14:paraId="778B1011"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60D</w:t>
            </w:r>
          </w:p>
        </w:tc>
        <w:tc>
          <w:tcPr>
            <w:tcW w:w="990" w:type="dxa"/>
          </w:tcPr>
          <w:p w14:paraId="2CF4649F"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81E</w:t>
            </w:r>
          </w:p>
          <w:p w14:paraId="36C4F8C3" w14:textId="77777777" w:rsidR="00AC0E7A" w:rsidRPr="00784DCF" w:rsidRDefault="00AC0E7A" w:rsidP="009F5E52">
            <w:pPr>
              <w:rPr>
                <w:rFonts w:ascii="Times New Roman" w:hAnsi="Times New Roman" w:cs="Times New Roman"/>
                <w:color w:val="FF0000"/>
              </w:rPr>
            </w:pPr>
            <w:r w:rsidRPr="00784DCF">
              <w:rPr>
                <w:rFonts w:ascii="Times New Roman" w:hAnsi="Times New Roman" w:cs="Times New Roman"/>
                <w:color w:val="FF0000"/>
              </w:rPr>
              <w:t>120R</w:t>
            </w:r>
          </w:p>
          <w:p w14:paraId="3D8811E1"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121P</w:t>
            </w:r>
          </w:p>
          <w:p w14:paraId="2822B1B1"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122D</w:t>
            </w:r>
          </w:p>
          <w:p w14:paraId="56079BAE"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123E</w:t>
            </w:r>
          </w:p>
        </w:tc>
        <w:tc>
          <w:tcPr>
            <w:tcW w:w="1170" w:type="dxa"/>
          </w:tcPr>
          <w:p w14:paraId="7CEC4DE1"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 xml:space="preserve">None </w:t>
            </w:r>
          </w:p>
        </w:tc>
        <w:tc>
          <w:tcPr>
            <w:tcW w:w="1080" w:type="dxa"/>
          </w:tcPr>
          <w:p w14:paraId="1074B19E"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405aa</w:t>
            </w:r>
          </w:p>
          <w:p w14:paraId="67CEBE0E" w14:textId="77777777" w:rsidR="00AC0E7A" w:rsidRPr="00784DCF" w:rsidRDefault="00AC0E7A" w:rsidP="009F5E52">
            <w:pPr>
              <w:jc w:val="both"/>
              <w:rPr>
                <w:rFonts w:ascii="Times New Roman" w:hAnsi="Times New Roman" w:cs="Times New Roman"/>
              </w:rPr>
            </w:pPr>
          </w:p>
        </w:tc>
        <w:tc>
          <w:tcPr>
            <w:tcW w:w="1080" w:type="dxa"/>
          </w:tcPr>
          <w:p w14:paraId="015E201E"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TM</w:t>
            </w:r>
          </w:p>
        </w:tc>
        <w:tc>
          <w:tcPr>
            <w:tcW w:w="1260" w:type="dxa"/>
          </w:tcPr>
          <w:p w14:paraId="1302CA23"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GAVVG</w:t>
            </w:r>
          </w:p>
        </w:tc>
        <w:tc>
          <w:tcPr>
            <w:tcW w:w="540" w:type="dxa"/>
          </w:tcPr>
          <w:p w14:paraId="6D114CC5"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II</w:t>
            </w:r>
          </w:p>
        </w:tc>
        <w:tc>
          <w:tcPr>
            <w:tcW w:w="2160" w:type="dxa"/>
          </w:tcPr>
          <w:p w14:paraId="4BBB25C7"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Extracellular </w:t>
            </w:r>
          </w:p>
          <w:p w14:paraId="65A51D6E"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Likelihood (0.3436)</w:t>
            </w:r>
          </w:p>
          <w:p w14:paraId="0A66F282"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soluble likelihood (0.731)</w:t>
            </w:r>
          </w:p>
        </w:tc>
      </w:tr>
      <w:tr w:rsidR="00AC0E7A" w:rsidRPr="00784DCF" w14:paraId="61BD822C" w14:textId="77777777" w:rsidTr="009F5E52">
        <w:tc>
          <w:tcPr>
            <w:tcW w:w="1615" w:type="dxa"/>
          </w:tcPr>
          <w:p w14:paraId="79609E12" w14:textId="77777777" w:rsidR="00AC0E7A" w:rsidRPr="00784DCF" w:rsidRDefault="00AC0E7A" w:rsidP="009F5E52">
            <w:pPr>
              <w:jc w:val="both"/>
              <w:rPr>
                <w:rFonts w:ascii="Times New Roman" w:hAnsi="Times New Roman" w:cs="Times New Roman"/>
                <w:i/>
                <w:color w:val="1A1718"/>
              </w:rPr>
            </w:pPr>
            <w:proofErr w:type="spellStart"/>
            <w:r w:rsidRPr="00784DCF">
              <w:rPr>
                <w:rFonts w:ascii="Times New Roman" w:hAnsi="Times New Roman" w:cs="Times New Roman"/>
                <w:i/>
                <w:color w:val="1A1718"/>
              </w:rPr>
              <w:t>Filamoeba</w:t>
            </w:r>
            <w:proofErr w:type="spellEnd"/>
            <w:r w:rsidRPr="00784DCF">
              <w:rPr>
                <w:rFonts w:ascii="Times New Roman" w:hAnsi="Times New Roman" w:cs="Times New Roman"/>
                <w:i/>
                <w:color w:val="1A1718"/>
              </w:rPr>
              <w:t xml:space="preserve"> </w:t>
            </w:r>
            <w:proofErr w:type="spellStart"/>
            <w:r w:rsidRPr="00784DCF">
              <w:rPr>
                <w:rFonts w:ascii="Times New Roman" w:hAnsi="Times New Roman" w:cs="Times New Roman"/>
                <w:i/>
                <w:color w:val="1A1718"/>
              </w:rPr>
              <w:t>nolandi</w:t>
            </w:r>
            <w:proofErr w:type="spellEnd"/>
          </w:p>
        </w:tc>
        <w:tc>
          <w:tcPr>
            <w:tcW w:w="910" w:type="dxa"/>
          </w:tcPr>
          <w:p w14:paraId="0A9D22EF"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893D</w:t>
            </w:r>
          </w:p>
          <w:p w14:paraId="4951F12F"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895Y</w:t>
            </w:r>
          </w:p>
          <w:p w14:paraId="679E610D"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897S</w:t>
            </w:r>
          </w:p>
          <w:p w14:paraId="41FE2CC7"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956E</w:t>
            </w:r>
          </w:p>
          <w:p w14:paraId="4F08AE33"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991D</w:t>
            </w:r>
          </w:p>
        </w:tc>
        <w:tc>
          <w:tcPr>
            <w:tcW w:w="1250" w:type="dxa"/>
          </w:tcPr>
          <w:p w14:paraId="1B0FC78D"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897S</w:t>
            </w:r>
          </w:p>
          <w:p w14:paraId="47672AB6"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899K</w:t>
            </w:r>
          </w:p>
          <w:p w14:paraId="5BDE74B0"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900A</w:t>
            </w:r>
          </w:p>
          <w:p w14:paraId="002F6559"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066A</w:t>
            </w:r>
          </w:p>
          <w:p w14:paraId="354FBFE7"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991D</w:t>
            </w:r>
          </w:p>
        </w:tc>
        <w:tc>
          <w:tcPr>
            <w:tcW w:w="990" w:type="dxa"/>
          </w:tcPr>
          <w:p w14:paraId="4F81E014"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906D</w:t>
            </w:r>
          </w:p>
          <w:p w14:paraId="447E3B5A" w14:textId="77777777" w:rsidR="00AC0E7A" w:rsidRPr="00784DCF" w:rsidRDefault="00AC0E7A" w:rsidP="009F5E52">
            <w:pPr>
              <w:rPr>
                <w:rFonts w:ascii="Times New Roman" w:hAnsi="Times New Roman" w:cs="Times New Roman"/>
                <w:color w:val="FF0000"/>
              </w:rPr>
            </w:pPr>
            <w:r w:rsidRPr="00784DCF">
              <w:rPr>
                <w:rFonts w:ascii="Times New Roman" w:hAnsi="Times New Roman" w:cs="Times New Roman"/>
                <w:color w:val="FF0000"/>
              </w:rPr>
              <w:t>949D</w:t>
            </w:r>
          </w:p>
          <w:p w14:paraId="39B7CE9A"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950E</w:t>
            </w:r>
          </w:p>
          <w:p w14:paraId="5B7DBACB"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951P</w:t>
            </w:r>
          </w:p>
          <w:p w14:paraId="0173D737"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952N</w:t>
            </w:r>
          </w:p>
        </w:tc>
        <w:tc>
          <w:tcPr>
            <w:tcW w:w="1170" w:type="dxa"/>
          </w:tcPr>
          <w:p w14:paraId="541407CF"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EGF, PSI (NTB)</w:t>
            </w:r>
          </w:p>
          <w:p w14:paraId="1F7C7E33" w14:textId="77777777" w:rsidR="00AC0E7A" w:rsidRPr="00784DCF" w:rsidRDefault="00AC0E7A" w:rsidP="009F5E52">
            <w:pPr>
              <w:rPr>
                <w:rFonts w:ascii="Times New Roman" w:hAnsi="Times New Roman" w:cs="Times New Roman"/>
              </w:rPr>
            </w:pPr>
          </w:p>
        </w:tc>
        <w:tc>
          <w:tcPr>
            <w:tcW w:w="1080" w:type="dxa"/>
          </w:tcPr>
          <w:p w14:paraId="06021BFC"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714aa</w:t>
            </w:r>
          </w:p>
          <w:p w14:paraId="19F84188" w14:textId="77777777" w:rsidR="00AC0E7A" w:rsidRPr="00784DCF" w:rsidRDefault="00AC0E7A" w:rsidP="009F5E52">
            <w:pPr>
              <w:jc w:val="both"/>
              <w:rPr>
                <w:rFonts w:ascii="Times New Roman" w:hAnsi="Times New Roman" w:cs="Times New Roman"/>
              </w:rPr>
            </w:pPr>
          </w:p>
        </w:tc>
        <w:tc>
          <w:tcPr>
            <w:tcW w:w="1080" w:type="dxa"/>
          </w:tcPr>
          <w:p w14:paraId="63F6AD9C"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SP, TM</w:t>
            </w:r>
          </w:p>
        </w:tc>
        <w:tc>
          <w:tcPr>
            <w:tcW w:w="1260" w:type="dxa"/>
          </w:tcPr>
          <w:p w14:paraId="096F2426"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GAFIG</w:t>
            </w:r>
          </w:p>
        </w:tc>
        <w:tc>
          <w:tcPr>
            <w:tcW w:w="540" w:type="dxa"/>
          </w:tcPr>
          <w:p w14:paraId="07CA7D8E"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II</w:t>
            </w:r>
          </w:p>
        </w:tc>
        <w:tc>
          <w:tcPr>
            <w:tcW w:w="2160" w:type="dxa"/>
          </w:tcPr>
          <w:p w14:paraId="7E3F6974"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Cell membrane Protein likelihood (0.5463)</w:t>
            </w:r>
          </w:p>
        </w:tc>
      </w:tr>
      <w:tr w:rsidR="00AC0E7A" w:rsidRPr="00784DCF" w14:paraId="36F3EEFC" w14:textId="77777777" w:rsidTr="009F5E52">
        <w:tc>
          <w:tcPr>
            <w:tcW w:w="1615" w:type="dxa"/>
          </w:tcPr>
          <w:p w14:paraId="3E37B5B7" w14:textId="77777777" w:rsidR="00AC0E7A" w:rsidRPr="00784DCF" w:rsidRDefault="00AC0E7A" w:rsidP="009F5E52">
            <w:pPr>
              <w:jc w:val="both"/>
              <w:rPr>
                <w:rFonts w:ascii="Times New Roman" w:hAnsi="Times New Roman" w:cs="Times New Roman"/>
                <w:i/>
                <w:color w:val="1A1718"/>
              </w:rPr>
            </w:pPr>
            <w:proofErr w:type="spellStart"/>
            <w:r w:rsidRPr="00784DCF">
              <w:rPr>
                <w:rFonts w:ascii="Times New Roman" w:hAnsi="Times New Roman" w:cs="Times New Roman"/>
                <w:i/>
                <w:color w:val="1A1718"/>
              </w:rPr>
              <w:t>Soliformovum</w:t>
            </w:r>
            <w:proofErr w:type="spellEnd"/>
            <w:r w:rsidRPr="00784DCF">
              <w:rPr>
                <w:rFonts w:ascii="Times New Roman" w:hAnsi="Times New Roman" w:cs="Times New Roman"/>
                <w:i/>
                <w:color w:val="1A1718"/>
              </w:rPr>
              <w:t xml:space="preserve"> </w:t>
            </w:r>
            <w:proofErr w:type="spellStart"/>
            <w:r w:rsidRPr="00784DCF">
              <w:rPr>
                <w:rFonts w:ascii="Times New Roman" w:hAnsi="Times New Roman" w:cs="Times New Roman"/>
                <w:i/>
                <w:color w:val="1A1718"/>
              </w:rPr>
              <w:t>irregularis</w:t>
            </w:r>
            <w:proofErr w:type="spellEnd"/>
          </w:p>
        </w:tc>
        <w:tc>
          <w:tcPr>
            <w:tcW w:w="910" w:type="dxa"/>
          </w:tcPr>
          <w:p w14:paraId="7A42FE40"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872D</w:t>
            </w:r>
          </w:p>
          <w:p w14:paraId="7720D61B"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874S</w:t>
            </w:r>
          </w:p>
          <w:p w14:paraId="41C2C990"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876N</w:t>
            </w:r>
          </w:p>
          <w:p w14:paraId="68BB679C"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958S</w:t>
            </w:r>
          </w:p>
          <w:p w14:paraId="7882C4C1"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color w:val="FF0000"/>
              </w:rPr>
              <w:t>975N</w:t>
            </w:r>
          </w:p>
        </w:tc>
        <w:tc>
          <w:tcPr>
            <w:tcW w:w="1250" w:type="dxa"/>
          </w:tcPr>
          <w:p w14:paraId="4BC30E55"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874N</w:t>
            </w:r>
          </w:p>
          <w:p w14:paraId="1509B437"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879Y</w:t>
            </w:r>
          </w:p>
          <w:p w14:paraId="30535396"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880N</w:t>
            </w:r>
          </w:p>
          <w:p w14:paraId="07BA5E6A"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071A</w:t>
            </w:r>
          </w:p>
          <w:p w14:paraId="7B8C79D0" w14:textId="3828B927" w:rsidR="00AC0E7A" w:rsidRPr="00784DCF" w:rsidRDefault="00AC0E7A" w:rsidP="009F5E52">
            <w:pPr>
              <w:jc w:val="both"/>
              <w:rPr>
                <w:rFonts w:ascii="Times New Roman" w:hAnsi="Times New Roman" w:cs="Times New Roman"/>
              </w:rPr>
            </w:pPr>
            <w:r w:rsidRPr="00784DCF">
              <w:rPr>
                <w:rFonts w:ascii="Times New Roman" w:hAnsi="Times New Roman" w:cs="Times New Roman"/>
                <w:color w:val="FF0000"/>
              </w:rPr>
              <w:t>975N</w:t>
            </w:r>
          </w:p>
        </w:tc>
        <w:tc>
          <w:tcPr>
            <w:tcW w:w="990" w:type="dxa"/>
          </w:tcPr>
          <w:p w14:paraId="572A1DFE"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924D</w:t>
            </w:r>
          </w:p>
          <w:p w14:paraId="05CD75D0" w14:textId="77777777" w:rsidR="00AC0E7A" w:rsidRPr="00784DCF" w:rsidRDefault="00AC0E7A" w:rsidP="009F5E52">
            <w:pPr>
              <w:rPr>
                <w:rFonts w:ascii="Times New Roman" w:hAnsi="Times New Roman" w:cs="Times New Roman"/>
                <w:color w:val="FF0000"/>
              </w:rPr>
            </w:pPr>
            <w:r w:rsidRPr="00784DCF">
              <w:rPr>
                <w:rFonts w:ascii="Times New Roman" w:hAnsi="Times New Roman" w:cs="Times New Roman"/>
                <w:color w:val="FF0000"/>
              </w:rPr>
              <w:t>1012D</w:t>
            </w:r>
          </w:p>
          <w:p w14:paraId="362D6C8D"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1013P</w:t>
            </w:r>
          </w:p>
          <w:p w14:paraId="07AA3BB6"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1014N</w:t>
            </w:r>
          </w:p>
          <w:p w14:paraId="28C16A78" w14:textId="77777777" w:rsidR="00AC0E7A" w:rsidRPr="00784DCF" w:rsidRDefault="00AC0E7A" w:rsidP="009F5E52">
            <w:pPr>
              <w:rPr>
                <w:rFonts w:ascii="Times New Roman" w:hAnsi="Times New Roman" w:cs="Times New Roman"/>
                <w:color w:val="CC0000"/>
              </w:rPr>
            </w:pPr>
            <w:r w:rsidRPr="00784DCF">
              <w:rPr>
                <w:rFonts w:ascii="Times New Roman" w:hAnsi="Times New Roman" w:cs="Times New Roman"/>
              </w:rPr>
              <w:t>1015E</w:t>
            </w:r>
          </w:p>
        </w:tc>
        <w:tc>
          <w:tcPr>
            <w:tcW w:w="1170" w:type="dxa"/>
          </w:tcPr>
          <w:p w14:paraId="1F1E3DA9"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PSI</w:t>
            </w:r>
          </w:p>
        </w:tc>
        <w:tc>
          <w:tcPr>
            <w:tcW w:w="1080" w:type="dxa"/>
          </w:tcPr>
          <w:p w14:paraId="66303B7B"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218aa</w:t>
            </w:r>
          </w:p>
        </w:tc>
        <w:tc>
          <w:tcPr>
            <w:tcW w:w="1080" w:type="dxa"/>
          </w:tcPr>
          <w:p w14:paraId="6366DBA3"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SP</w:t>
            </w:r>
          </w:p>
        </w:tc>
        <w:tc>
          <w:tcPr>
            <w:tcW w:w="1260" w:type="dxa"/>
          </w:tcPr>
          <w:p w14:paraId="7C04E303"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NPXY Present </w:t>
            </w:r>
          </w:p>
          <w:p w14:paraId="6285F262" w14:textId="77777777" w:rsidR="00AC0E7A" w:rsidRPr="00784DCF" w:rsidRDefault="00AC0E7A" w:rsidP="009F5E52">
            <w:pPr>
              <w:jc w:val="both"/>
              <w:rPr>
                <w:rFonts w:ascii="Times New Roman" w:hAnsi="Times New Roman" w:cs="Times New Roman"/>
              </w:rPr>
            </w:pPr>
          </w:p>
        </w:tc>
        <w:tc>
          <w:tcPr>
            <w:tcW w:w="540" w:type="dxa"/>
          </w:tcPr>
          <w:p w14:paraId="47B08307"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II</w:t>
            </w:r>
          </w:p>
        </w:tc>
        <w:tc>
          <w:tcPr>
            <w:tcW w:w="2160" w:type="dxa"/>
          </w:tcPr>
          <w:p w14:paraId="599F6CD2"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Extracellular</w:t>
            </w:r>
          </w:p>
          <w:p w14:paraId="541EA6DB"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likelihood (0.8972) soluble likelihood (0.9172)</w:t>
            </w:r>
          </w:p>
        </w:tc>
      </w:tr>
      <w:tr w:rsidR="00AC0E7A" w:rsidRPr="00784DCF" w14:paraId="33797F47" w14:textId="77777777" w:rsidTr="009F5E52">
        <w:tc>
          <w:tcPr>
            <w:tcW w:w="1615" w:type="dxa"/>
          </w:tcPr>
          <w:p w14:paraId="472401B4" w14:textId="77777777" w:rsidR="00AC0E7A" w:rsidRPr="00784DCF" w:rsidRDefault="00AC0E7A" w:rsidP="009F5E52">
            <w:pPr>
              <w:jc w:val="both"/>
              <w:rPr>
                <w:rFonts w:ascii="Times New Roman" w:hAnsi="Times New Roman" w:cs="Times New Roman"/>
                <w:i/>
                <w:color w:val="1A1718"/>
              </w:rPr>
            </w:pPr>
            <w:proofErr w:type="spellStart"/>
            <w:r w:rsidRPr="00784DCF">
              <w:rPr>
                <w:rFonts w:ascii="Times New Roman" w:hAnsi="Times New Roman" w:cs="Times New Roman"/>
                <w:i/>
              </w:rPr>
              <w:t>Schizoplasmodiopsis</w:t>
            </w:r>
            <w:proofErr w:type="spellEnd"/>
            <w:r w:rsidRPr="00784DCF">
              <w:rPr>
                <w:rFonts w:ascii="Times New Roman" w:hAnsi="Times New Roman" w:cs="Times New Roman"/>
                <w:i/>
              </w:rPr>
              <w:t xml:space="preserve"> vulgaris</w:t>
            </w:r>
          </w:p>
        </w:tc>
        <w:tc>
          <w:tcPr>
            <w:tcW w:w="910" w:type="dxa"/>
          </w:tcPr>
          <w:p w14:paraId="4B622D28" w14:textId="77777777" w:rsidR="00AC0E7A" w:rsidRPr="00784DCF" w:rsidRDefault="00AC0E7A" w:rsidP="009F5E52">
            <w:pPr>
              <w:rPr>
                <w:rStyle w:val="apple-converted-space"/>
                <w:rFonts w:ascii="Times New Roman" w:hAnsi="Times New Roman" w:cs="Times New Roman"/>
                <w:bCs/>
                <w:color w:val="393939"/>
              </w:rPr>
            </w:pPr>
            <w:r w:rsidRPr="00784DCF">
              <w:rPr>
                <w:rFonts w:ascii="Times New Roman" w:hAnsi="Times New Roman" w:cs="Times New Roman"/>
                <w:bCs/>
                <w:color w:val="393939"/>
              </w:rPr>
              <w:t>839D,</w:t>
            </w:r>
            <w:r w:rsidRPr="00784DCF">
              <w:rPr>
                <w:rStyle w:val="apple-converted-space"/>
                <w:rFonts w:ascii="Times New Roman" w:hAnsi="Times New Roman" w:cs="Times New Roman"/>
                <w:bCs/>
                <w:color w:val="393939"/>
              </w:rPr>
              <w:t> </w:t>
            </w:r>
          </w:p>
          <w:p w14:paraId="106B3E69" w14:textId="77777777" w:rsidR="00AC0E7A" w:rsidRPr="00784DCF" w:rsidRDefault="00AC0E7A" w:rsidP="009F5E52">
            <w:pPr>
              <w:rPr>
                <w:rStyle w:val="apple-converted-space"/>
                <w:rFonts w:ascii="Times New Roman" w:hAnsi="Times New Roman" w:cs="Times New Roman"/>
                <w:bCs/>
                <w:color w:val="FF0000"/>
              </w:rPr>
            </w:pPr>
            <w:r w:rsidRPr="00784DCF">
              <w:rPr>
                <w:rStyle w:val="apple-converted-space"/>
                <w:rFonts w:ascii="Times New Roman" w:hAnsi="Times New Roman" w:cs="Times New Roman"/>
                <w:bCs/>
                <w:color w:val="FF0000"/>
              </w:rPr>
              <w:t>841T</w:t>
            </w:r>
          </w:p>
          <w:p w14:paraId="7D4604AD" w14:textId="77777777" w:rsidR="00AC0E7A" w:rsidRPr="00784DCF" w:rsidRDefault="00AC0E7A" w:rsidP="009F5E52">
            <w:pPr>
              <w:rPr>
                <w:rStyle w:val="apple-converted-space"/>
                <w:rFonts w:ascii="Times New Roman" w:hAnsi="Times New Roman" w:cs="Times New Roman"/>
                <w:bCs/>
              </w:rPr>
            </w:pPr>
            <w:r w:rsidRPr="00784DCF">
              <w:rPr>
                <w:rStyle w:val="apple-converted-space"/>
                <w:rFonts w:ascii="Times New Roman" w:hAnsi="Times New Roman" w:cs="Times New Roman"/>
                <w:bCs/>
              </w:rPr>
              <w:t>845S</w:t>
            </w:r>
          </w:p>
          <w:p w14:paraId="022E6C71" w14:textId="77777777" w:rsidR="00AC0E7A" w:rsidRPr="00784DCF" w:rsidRDefault="00AC0E7A" w:rsidP="009F5E52">
            <w:pPr>
              <w:rPr>
                <w:rStyle w:val="apple-converted-space"/>
                <w:rFonts w:ascii="Times New Roman" w:hAnsi="Times New Roman" w:cs="Times New Roman"/>
                <w:shd w:val="clear" w:color="auto" w:fill="FFFFFF"/>
              </w:rPr>
            </w:pPr>
            <w:r w:rsidRPr="00784DCF">
              <w:rPr>
                <w:rFonts w:ascii="Times New Roman" w:hAnsi="Times New Roman" w:cs="Times New Roman"/>
                <w:shd w:val="clear" w:color="auto" w:fill="FFFFFF"/>
              </w:rPr>
              <w:t>928E</w:t>
            </w:r>
          </w:p>
          <w:p w14:paraId="4A02EDD0" w14:textId="77777777" w:rsidR="00AC0E7A" w:rsidRPr="00784DCF" w:rsidRDefault="00AC0E7A" w:rsidP="009F5E52">
            <w:pPr>
              <w:rPr>
                <w:rFonts w:ascii="Times New Roman" w:hAnsi="Times New Roman" w:cs="Times New Roman"/>
              </w:rPr>
            </w:pPr>
            <w:r w:rsidRPr="00784DCF">
              <w:rPr>
                <w:rStyle w:val="apple-converted-space"/>
                <w:rFonts w:ascii="Times New Roman" w:hAnsi="Times New Roman" w:cs="Times New Roman"/>
                <w:shd w:val="clear" w:color="auto" w:fill="FFFFFF"/>
              </w:rPr>
              <w:t>944D</w:t>
            </w:r>
          </w:p>
        </w:tc>
        <w:tc>
          <w:tcPr>
            <w:tcW w:w="1250" w:type="dxa"/>
          </w:tcPr>
          <w:p w14:paraId="6D6A1855"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845S</w:t>
            </w:r>
          </w:p>
          <w:p w14:paraId="1A346892"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846Y</w:t>
            </w:r>
          </w:p>
          <w:p w14:paraId="679C6DE5"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857E</w:t>
            </w:r>
          </w:p>
          <w:p w14:paraId="7730E79E"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045A</w:t>
            </w:r>
          </w:p>
          <w:p w14:paraId="2A329B26"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944D</w:t>
            </w:r>
          </w:p>
        </w:tc>
        <w:tc>
          <w:tcPr>
            <w:tcW w:w="990" w:type="dxa"/>
          </w:tcPr>
          <w:p w14:paraId="7276D94B" w14:textId="77777777" w:rsidR="00AC0E7A" w:rsidRPr="00784DCF" w:rsidRDefault="00AC0E7A" w:rsidP="009F5E52">
            <w:pPr>
              <w:rPr>
                <w:rFonts w:ascii="Times New Roman" w:hAnsi="Times New Roman" w:cs="Times New Roman"/>
                <w:color w:val="000000" w:themeColor="text1"/>
              </w:rPr>
            </w:pPr>
            <w:r w:rsidRPr="00784DCF">
              <w:rPr>
                <w:rFonts w:ascii="Times New Roman" w:hAnsi="Times New Roman" w:cs="Times New Roman"/>
                <w:color w:val="000000" w:themeColor="text1"/>
              </w:rPr>
              <w:t>889D</w:t>
            </w:r>
          </w:p>
          <w:p w14:paraId="547AFFF1"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923N</w:t>
            </w:r>
          </w:p>
          <w:p w14:paraId="0DB99765" w14:textId="77777777" w:rsidR="00AC0E7A" w:rsidRPr="00784DCF" w:rsidRDefault="00AC0E7A" w:rsidP="009F5E52">
            <w:pPr>
              <w:rPr>
                <w:rFonts w:ascii="Times New Roman" w:hAnsi="Times New Roman" w:cs="Times New Roman"/>
                <w:color w:val="FF0000"/>
              </w:rPr>
            </w:pPr>
            <w:r w:rsidRPr="00784DCF">
              <w:rPr>
                <w:rFonts w:ascii="Times New Roman" w:hAnsi="Times New Roman" w:cs="Times New Roman"/>
                <w:color w:val="FF0000"/>
              </w:rPr>
              <w:t>925Q</w:t>
            </w:r>
          </w:p>
          <w:p w14:paraId="23F1C52D" w14:textId="77777777" w:rsidR="00AC0E7A" w:rsidRPr="00784DCF" w:rsidRDefault="00AC0E7A" w:rsidP="009F5E52">
            <w:pPr>
              <w:rPr>
                <w:rFonts w:ascii="Times New Roman" w:hAnsi="Times New Roman" w:cs="Times New Roman"/>
                <w:color w:val="FF0000"/>
              </w:rPr>
            </w:pPr>
            <w:r w:rsidRPr="00784DCF">
              <w:rPr>
                <w:rFonts w:ascii="Times New Roman" w:hAnsi="Times New Roman" w:cs="Times New Roman"/>
                <w:color w:val="FF0000"/>
              </w:rPr>
              <w:t>927L</w:t>
            </w:r>
          </w:p>
          <w:p w14:paraId="0D260DC4"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928E</w:t>
            </w:r>
          </w:p>
        </w:tc>
        <w:tc>
          <w:tcPr>
            <w:tcW w:w="1170" w:type="dxa"/>
          </w:tcPr>
          <w:p w14:paraId="07EAD772"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 xml:space="preserve">PSI  </w:t>
            </w:r>
          </w:p>
        </w:tc>
        <w:tc>
          <w:tcPr>
            <w:tcW w:w="1080" w:type="dxa"/>
          </w:tcPr>
          <w:p w14:paraId="5757EF94"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3641aa</w:t>
            </w:r>
          </w:p>
        </w:tc>
        <w:tc>
          <w:tcPr>
            <w:tcW w:w="1080" w:type="dxa"/>
          </w:tcPr>
          <w:p w14:paraId="638EDF53"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SP, TM</w:t>
            </w:r>
          </w:p>
        </w:tc>
        <w:tc>
          <w:tcPr>
            <w:tcW w:w="1260" w:type="dxa"/>
          </w:tcPr>
          <w:p w14:paraId="7B1A55D4"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NPXY present</w:t>
            </w:r>
          </w:p>
          <w:p w14:paraId="3C5BAEAF"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GAAG</w:t>
            </w:r>
          </w:p>
          <w:p w14:paraId="24495567" w14:textId="77777777" w:rsidR="00AC0E7A" w:rsidRPr="00784DCF" w:rsidRDefault="00AC0E7A" w:rsidP="009F5E52">
            <w:pPr>
              <w:jc w:val="both"/>
              <w:rPr>
                <w:rFonts w:ascii="Times New Roman" w:hAnsi="Times New Roman" w:cs="Times New Roman"/>
              </w:rPr>
            </w:pPr>
          </w:p>
        </w:tc>
        <w:tc>
          <w:tcPr>
            <w:tcW w:w="540" w:type="dxa"/>
          </w:tcPr>
          <w:p w14:paraId="2C5E247D"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II</w:t>
            </w:r>
          </w:p>
        </w:tc>
        <w:tc>
          <w:tcPr>
            <w:tcW w:w="2160" w:type="dxa"/>
          </w:tcPr>
          <w:p w14:paraId="32AAA19C"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Extracellular</w:t>
            </w:r>
          </w:p>
          <w:p w14:paraId="57069B1D"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likelihood (0.5465) soluble likelihood (0.6244)</w:t>
            </w:r>
          </w:p>
        </w:tc>
      </w:tr>
      <w:tr w:rsidR="00AC0E7A" w:rsidRPr="00784DCF" w14:paraId="683C1BC6" w14:textId="77777777" w:rsidTr="009F5E52">
        <w:tc>
          <w:tcPr>
            <w:tcW w:w="1615" w:type="dxa"/>
          </w:tcPr>
          <w:p w14:paraId="5714952B" w14:textId="77777777" w:rsidR="00AC0E7A" w:rsidRPr="00784DCF" w:rsidRDefault="00AC0E7A" w:rsidP="009F5E52">
            <w:pPr>
              <w:jc w:val="both"/>
              <w:rPr>
                <w:rFonts w:ascii="Times New Roman" w:hAnsi="Times New Roman" w:cs="Times New Roman"/>
                <w:i/>
                <w:color w:val="1A1718"/>
              </w:rPr>
            </w:pPr>
            <w:proofErr w:type="spellStart"/>
            <w:r w:rsidRPr="00784DCF">
              <w:rPr>
                <w:rFonts w:ascii="Times New Roman" w:hAnsi="Times New Roman" w:cs="Times New Roman"/>
                <w:i/>
              </w:rPr>
              <w:t>Cavostelium</w:t>
            </w:r>
            <w:proofErr w:type="spellEnd"/>
            <w:r w:rsidRPr="00784DCF">
              <w:rPr>
                <w:rFonts w:ascii="Times New Roman" w:hAnsi="Times New Roman" w:cs="Times New Roman"/>
                <w:i/>
              </w:rPr>
              <w:t xml:space="preserve"> </w:t>
            </w:r>
            <w:proofErr w:type="spellStart"/>
            <w:r w:rsidRPr="00784DCF">
              <w:rPr>
                <w:rFonts w:ascii="Times New Roman" w:hAnsi="Times New Roman" w:cs="Times New Roman"/>
                <w:i/>
              </w:rPr>
              <w:t>apophysatum</w:t>
            </w:r>
            <w:proofErr w:type="spellEnd"/>
          </w:p>
        </w:tc>
        <w:tc>
          <w:tcPr>
            <w:tcW w:w="910" w:type="dxa"/>
          </w:tcPr>
          <w:p w14:paraId="4BAB6C4F"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507D</w:t>
            </w:r>
          </w:p>
          <w:p w14:paraId="0A66FCCD"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509T</w:t>
            </w:r>
          </w:p>
          <w:p w14:paraId="2BFCFFBE"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511S</w:t>
            </w:r>
          </w:p>
          <w:p w14:paraId="23EBE980"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592N</w:t>
            </w:r>
          </w:p>
          <w:p w14:paraId="2C69A64C"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642D</w:t>
            </w:r>
          </w:p>
        </w:tc>
        <w:tc>
          <w:tcPr>
            <w:tcW w:w="1250" w:type="dxa"/>
          </w:tcPr>
          <w:p w14:paraId="6C1D806E"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511S</w:t>
            </w:r>
          </w:p>
          <w:p w14:paraId="42D4FF76"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514S</w:t>
            </w:r>
          </w:p>
          <w:p w14:paraId="00592352"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515D</w:t>
            </w:r>
          </w:p>
          <w:p w14:paraId="76AC9EE8"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708A</w:t>
            </w:r>
          </w:p>
          <w:p w14:paraId="57592B3C"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642D</w:t>
            </w:r>
          </w:p>
        </w:tc>
        <w:tc>
          <w:tcPr>
            <w:tcW w:w="990" w:type="dxa"/>
          </w:tcPr>
          <w:p w14:paraId="12DC75E4" w14:textId="77777777" w:rsidR="00AC0E7A" w:rsidRPr="00784DCF" w:rsidRDefault="00AC0E7A" w:rsidP="009F5E52">
            <w:pPr>
              <w:rPr>
                <w:rFonts w:ascii="Times New Roman" w:hAnsi="Times New Roman" w:cs="Times New Roman"/>
                <w:color w:val="000000" w:themeColor="text1"/>
              </w:rPr>
            </w:pPr>
            <w:r w:rsidRPr="00784DCF">
              <w:rPr>
                <w:rFonts w:ascii="Times New Roman" w:hAnsi="Times New Roman" w:cs="Times New Roman"/>
                <w:color w:val="000000" w:themeColor="text1"/>
              </w:rPr>
              <w:t>546D</w:t>
            </w:r>
          </w:p>
          <w:p w14:paraId="2EA35E2E" w14:textId="77777777" w:rsidR="00AC0E7A" w:rsidRPr="00784DCF" w:rsidRDefault="00AC0E7A" w:rsidP="009F5E52">
            <w:pPr>
              <w:rPr>
                <w:rFonts w:ascii="Times New Roman" w:hAnsi="Times New Roman" w:cs="Times New Roman"/>
                <w:color w:val="000000" w:themeColor="text1"/>
              </w:rPr>
            </w:pPr>
            <w:r w:rsidRPr="00784DCF">
              <w:rPr>
                <w:rFonts w:ascii="Times New Roman" w:hAnsi="Times New Roman" w:cs="Times New Roman"/>
                <w:color w:val="000000" w:themeColor="text1"/>
              </w:rPr>
              <w:t>656N</w:t>
            </w:r>
          </w:p>
          <w:p w14:paraId="4C60E6F2" w14:textId="77777777" w:rsidR="00AC0E7A" w:rsidRPr="00784DCF" w:rsidRDefault="00AC0E7A" w:rsidP="009F5E52">
            <w:pPr>
              <w:rPr>
                <w:rFonts w:ascii="Times New Roman" w:hAnsi="Times New Roman" w:cs="Times New Roman"/>
                <w:color w:val="000000" w:themeColor="text1"/>
              </w:rPr>
            </w:pPr>
            <w:r w:rsidRPr="00784DCF">
              <w:rPr>
                <w:rFonts w:ascii="Times New Roman" w:hAnsi="Times New Roman" w:cs="Times New Roman"/>
                <w:color w:val="000000" w:themeColor="text1"/>
              </w:rPr>
              <w:t>658D</w:t>
            </w:r>
          </w:p>
          <w:p w14:paraId="3C88C2C2" w14:textId="77777777" w:rsidR="00AC0E7A" w:rsidRPr="00784DCF" w:rsidRDefault="00AC0E7A" w:rsidP="009F5E52">
            <w:pPr>
              <w:rPr>
                <w:rFonts w:ascii="Times New Roman" w:hAnsi="Times New Roman" w:cs="Times New Roman"/>
                <w:color w:val="CC0000"/>
              </w:rPr>
            </w:pPr>
            <w:r w:rsidRPr="00784DCF">
              <w:rPr>
                <w:rFonts w:ascii="Times New Roman" w:hAnsi="Times New Roman" w:cs="Times New Roman"/>
                <w:color w:val="CC0000"/>
              </w:rPr>
              <w:t>659E</w:t>
            </w:r>
          </w:p>
          <w:p w14:paraId="65A45515" w14:textId="77777777" w:rsidR="00AC0E7A" w:rsidRPr="00784DCF" w:rsidRDefault="00AC0E7A" w:rsidP="009F5E52">
            <w:pPr>
              <w:rPr>
                <w:rFonts w:ascii="Times New Roman" w:hAnsi="Times New Roman" w:cs="Times New Roman"/>
                <w:color w:val="CC0000"/>
              </w:rPr>
            </w:pPr>
            <w:r w:rsidRPr="00784DCF">
              <w:rPr>
                <w:rFonts w:ascii="Times New Roman" w:hAnsi="Times New Roman" w:cs="Times New Roman"/>
                <w:color w:val="000000" w:themeColor="text1"/>
              </w:rPr>
              <w:t>660D</w:t>
            </w:r>
          </w:p>
        </w:tc>
        <w:tc>
          <w:tcPr>
            <w:tcW w:w="1170" w:type="dxa"/>
          </w:tcPr>
          <w:p w14:paraId="6C60E0D7"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PSI</w:t>
            </w:r>
          </w:p>
        </w:tc>
        <w:tc>
          <w:tcPr>
            <w:tcW w:w="1080" w:type="dxa"/>
          </w:tcPr>
          <w:p w14:paraId="5B9E8C9E"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3296aa</w:t>
            </w:r>
          </w:p>
          <w:p w14:paraId="6C85749E" w14:textId="77777777" w:rsidR="00AC0E7A" w:rsidRPr="00784DCF" w:rsidRDefault="00AC0E7A" w:rsidP="009F5E52">
            <w:pPr>
              <w:jc w:val="both"/>
              <w:rPr>
                <w:rFonts w:ascii="Times New Roman" w:hAnsi="Times New Roman" w:cs="Times New Roman"/>
              </w:rPr>
            </w:pPr>
          </w:p>
        </w:tc>
        <w:tc>
          <w:tcPr>
            <w:tcW w:w="1080" w:type="dxa"/>
          </w:tcPr>
          <w:p w14:paraId="56D7CED4"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TM</w:t>
            </w:r>
          </w:p>
        </w:tc>
        <w:tc>
          <w:tcPr>
            <w:tcW w:w="1260" w:type="dxa"/>
          </w:tcPr>
          <w:p w14:paraId="3026778E"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NPXY present</w:t>
            </w:r>
          </w:p>
          <w:p w14:paraId="4EC54293"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GAASG</w:t>
            </w:r>
          </w:p>
        </w:tc>
        <w:tc>
          <w:tcPr>
            <w:tcW w:w="540" w:type="dxa"/>
          </w:tcPr>
          <w:p w14:paraId="0097DFE4"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II</w:t>
            </w:r>
          </w:p>
        </w:tc>
        <w:tc>
          <w:tcPr>
            <w:tcW w:w="2160" w:type="dxa"/>
          </w:tcPr>
          <w:p w14:paraId="5D74E32D"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Cell membrane protein likelihood (0.7274)</w:t>
            </w:r>
          </w:p>
        </w:tc>
      </w:tr>
      <w:tr w:rsidR="00AC0E7A" w:rsidRPr="00784DCF" w14:paraId="4FCFB77D" w14:textId="77777777" w:rsidTr="009F5E52">
        <w:tc>
          <w:tcPr>
            <w:tcW w:w="1615" w:type="dxa"/>
          </w:tcPr>
          <w:p w14:paraId="65026BD8" w14:textId="77777777" w:rsidR="00AC0E7A" w:rsidRPr="00784DCF" w:rsidRDefault="00AC0E7A" w:rsidP="009F5E52">
            <w:pPr>
              <w:jc w:val="both"/>
              <w:rPr>
                <w:rFonts w:ascii="Times New Roman" w:hAnsi="Times New Roman" w:cs="Times New Roman"/>
                <w:i/>
              </w:rPr>
            </w:pPr>
            <w:proofErr w:type="spellStart"/>
            <w:r w:rsidRPr="00784DCF">
              <w:rPr>
                <w:rFonts w:ascii="Times New Roman" w:hAnsi="Times New Roman" w:cs="Times New Roman"/>
                <w:i/>
              </w:rPr>
              <w:t>Mycamoeba</w:t>
            </w:r>
            <w:proofErr w:type="spellEnd"/>
          </w:p>
          <w:p w14:paraId="28F03368" w14:textId="77777777" w:rsidR="00AC0E7A" w:rsidRPr="00784DCF" w:rsidRDefault="00AC0E7A" w:rsidP="009F5E52">
            <w:pPr>
              <w:jc w:val="both"/>
              <w:rPr>
                <w:rFonts w:ascii="Times New Roman" w:hAnsi="Times New Roman" w:cs="Times New Roman"/>
                <w:i/>
              </w:rPr>
            </w:pPr>
            <w:proofErr w:type="spellStart"/>
            <w:r w:rsidRPr="00784DCF">
              <w:rPr>
                <w:rFonts w:ascii="Times New Roman" w:hAnsi="Times New Roman" w:cs="Times New Roman"/>
                <w:i/>
              </w:rPr>
              <w:t>gemmipara</w:t>
            </w:r>
            <w:proofErr w:type="spellEnd"/>
          </w:p>
        </w:tc>
        <w:tc>
          <w:tcPr>
            <w:tcW w:w="910" w:type="dxa"/>
          </w:tcPr>
          <w:p w14:paraId="21F0F2E0" w14:textId="77777777" w:rsidR="00AC0E7A" w:rsidRPr="00784DCF" w:rsidRDefault="00AC0E7A" w:rsidP="009F5E52">
            <w:pPr>
              <w:rPr>
                <w:rFonts w:ascii="Times New Roman" w:hAnsi="Times New Roman" w:cs="Times New Roman"/>
                <w:bCs/>
                <w:color w:val="393939"/>
              </w:rPr>
            </w:pPr>
            <w:r w:rsidRPr="00784DCF">
              <w:rPr>
                <w:rFonts w:ascii="Times New Roman" w:hAnsi="Times New Roman" w:cs="Times New Roman"/>
                <w:bCs/>
                <w:color w:val="393939"/>
              </w:rPr>
              <w:t>277D</w:t>
            </w:r>
          </w:p>
          <w:p w14:paraId="33A249E7" w14:textId="77777777" w:rsidR="00AC0E7A" w:rsidRPr="00784DCF" w:rsidRDefault="00AC0E7A" w:rsidP="009F5E52">
            <w:pPr>
              <w:rPr>
                <w:rFonts w:ascii="Times New Roman" w:hAnsi="Times New Roman" w:cs="Times New Roman"/>
                <w:bCs/>
                <w:color w:val="FF0000"/>
              </w:rPr>
            </w:pPr>
            <w:r w:rsidRPr="00784DCF">
              <w:rPr>
                <w:rFonts w:ascii="Times New Roman" w:hAnsi="Times New Roman" w:cs="Times New Roman"/>
                <w:bCs/>
                <w:color w:val="FF0000"/>
              </w:rPr>
              <w:t>279T</w:t>
            </w:r>
          </w:p>
          <w:p w14:paraId="73F9E42D" w14:textId="77777777" w:rsidR="00AC0E7A" w:rsidRPr="00784DCF" w:rsidRDefault="00AC0E7A" w:rsidP="009F5E52">
            <w:pPr>
              <w:rPr>
                <w:rFonts w:ascii="Times New Roman" w:hAnsi="Times New Roman" w:cs="Times New Roman"/>
                <w:bCs/>
                <w:color w:val="393939"/>
              </w:rPr>
            </w:pPr>
            <w:r w:rsidRPr="00784DCF">
              <w:rPr>
                <w:rFonts w:ascii="Times New Roman" w:hAnsi="Times New Roman" w:cs="Times New Roman"/>
                <w:bCs/>
                <w:color w:val="393939"/>
              </w:rPr>
              <w:t>281S</w:t>
            </w:r>
          </w:p>
          <w:p w14:paraId="54B39A91" w14:textId="77777777" w:rsidR="00AC0E7A" w:rsidRPr="00784DCF" w:rsidRDefault="00AC0E7A" w:rsidP="009F5E52">
            <w:pPr>
              <w:rPr>
                <w:rFonts w:ascii="Times New Roman" w:hAnsi="Times New Roman" w:cs="Times New Roman"/>
                <w:bCs/>
                <w:color w:val="393939"/>
              </w:rPr>
            </w:pPr>
            <w:r w:rsidRPr="00784DCF">
              <w:rPr>
                <w:rFonts w:ascii="Times New Roman" w:hAnsi="Times New Roman" w:cs="Times New Roman"/>
                <w:bCs/>
                <w:color w:val="393939"/>
              </w:rPr>
              <w:t>375E</w:t>
            </w:r>
          </w:p>
          <w:p w14:paraId="093D8F36" w14:textId="77777777" w:rsidR="00AC0E7A" w:rsidRPr="00784DCF" w:rsidRDefault="00AC0E7A" w:rsidP="009F5E52">
            <w:pPr>
              <w:rPr>
                <w:rFonts w:ascii="Times New Roman" w:hAnsi="Times New Roman" w:cs="Times New Roman"/>
                <w:bCs/>
                <w:color w:val="393939"/>
              </w:rPr>
            </w:pPr>
            <w:r w:rsidRPr="00784DCF">
              <w:rPr>
                <w:rFonts w:ascii="Times New Roman" w:hAnsi="Times New Roman" w:cs="Times New Roman"/>
                <w:bCs/>
                <w:color w:val="393939"/>
              </w:rPr>
              <w:t>416E</w:t>
            </w:r>
          </w:p>
        </w:tc>
        <w:tc>
          <w:tcPr>
            <w:tcW w:w="1250" w:type="dxa"/>
          </w:tcPr>
          <w:p w14:paraId="19ABB8A0"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81S</w:t>
            </w:r>
          </w:p>
          <w:p w14:paraId="6BD699D4"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85N</w:t>
            </w:r>
          </w:p>
          <w:p w14:paraId="22D853B4"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86D</w:t>
            </w:r>
          </w:p>
          <w:p w14:paraId="600FD344"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530A</w:t>
            </w:r>
          </w:p>
          <w:p w14:paraId="5A28BE5B"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390D</w:t>
            </w:r>
          </w:p>
        </w:tc>
        <w:tc>
          <w:tcPr>
            <w:tcW w:w="990" w:type="dxa"/>
          </w:tcPr>
          <w:p w14:paraId="681B7D0D" w14:textId="77777777" w:rsidR="00AC0E7A" w:rsidRPr="00784DCF" w:rsidRDefault="00AC0E7A" w:rsidP="009F5E52">
            <w:pPr>
              <w:rPr>
                <w:rFonts w:ascii="Times New Roman" w:hAnsi="Times New Roman" w:cs="Times New Roman"/>
                <w:color w:val="000000" w:themeColor="text1"/>
              </w:rPr>
            </w:pPr>
            <w:r w:rsidRPr="00784DCF">
              <w:rPr>
                <w:rFonts w:ascii="Times New Roman" w:hAnsi="Times New Roman" w:cs="Times New Roman"/>
                <w:color w:val="000000" w:themeColor="text1"/>
              </w:rPr>
              <w:t>328E</w:t>
            </w:r>
          </w:p>
          <w:p w14:paraId="01994D51" w14:textId="77777777" w:rsidR="00AC0E7A" w:rsidRPr="00784DCF" w:rsidRDefault="00AC0E7A" w:rsidP="009F5E52">
            <w:pPr>
              <w:rPr>
                <w:rFonts w:ascii="Times New Roman" w:hAnsi="Times New Roman" w:cs="Times New Roman"/>
                <w:color w:val="000000" w:themeColor="text1"/>
              </w:rPr>
            </w:pPr>
            <w:r w:rsidRPr="00784DCF">
              <w:rPr>
                <w:rFonts w:ascii="Times New Roman" w:hAnsi="Times New Roman" w:cs="Times New Roman"/>
                <w:color w:val="000000" w:themeColor="text1"/>
              </w:rPr>
              <w:t>403N</w:t>
            </w:r>
          </w:p>
          <w:p w14:paraId="7137DDFC" w14:textId="77777777" w:rsidR="00AC0E7A" w:rsidRPr="00784DCF" w:rsidRDefault="00AC0E7A" w:rsidP="009F5E52">
            <w:pPr>
              <w:rPr>
                <w:rFonts w:ascii="Times New Roman" w:hAnsi="Times New Roman" w:cs="Times New Roman"/>
                <w:color w:val="000000" w:themeColor="text1"/>
              </w:rPr>
            </w:pPr>
            <w:r w:rsidRPr="00784DCF">
              <w:rPr>
                <w:rFonts w:ascii="Times New Roman" w:hAnsi="Times New Roman" w:cs="Times New Roman"/>
                <w:color w:val="000000" w:themeColor="text1"/>
              </w:rPr>
              <w:t>411D</w:t>
            </w:r>
          </w:p>
          <w:p w14:paraId="074C0A48" w14:textId="77777777" w:rsidR="00AC0E7A" w:rsidRPr="00784DCF" w:rsidRDefault="00AC0E7A" w:rsidP="009F5E52">
            <w:pPr>
              <w:rPr>
                <w:rFonts w:ascii="Times New Roman" w:hAnsi="Times New Roman" w:cs="Times New Roman"/>
                <w:color w:val="000000" w:themeColor="text1"/>
              </w:rPr>
            </w:pPr>
            <w:r w:rsidRPr="00784DCF">
              <w:rPr>
                <w:rFonts w:ascii="Times New Roman" w:hAnsi="Times New Roman" w:cs="Times New Roman"/>
                <w:color w:val="000000" w:themeColor="text1"/>
              </w:rPr>
              <w:t>414P</w:t>
            </w:r>
          </w:p>
          <w:p w14:paraId="0B33233B" w14:textId="77777777" w:rsidR="00AC0E7A" w:rsidRPr="00784DCF" w:rsidRDefault="00AC0E7A" w:rsidP="009F5E52">
            <w:pPr>
              <w:rPr>
                <w:rFonts w:ascii="Times New Roman" w:hAnsi="Times New Roman" w:cs="Times New Roman"/>
                <w:color w:val="000000" w:themeColor="text1"/>
              </w:rPr>
            </w:pPr>
            <w:r w:rsidRPr="00784DCF">
              <w:rPr>
                <w:rFonts w:ascii="Times New Roman" w:hAnsi="Times New Roman" w:cs="Times New Roman"/>
                <w:color w:val="000000" w:themeColor="text1"/>
              </w:rPr>
              <w:t>416E</w:t>
            </w:r>
          </w:p>
        </w:tc>
        <w:tc>
          <w:tcPr>
            <w:tcW w:w="1170" w:type="dxa"/>
          </w:tcPr>
          <w:p w14:paraId="43DB5551"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Unique cysteine rich region pattern downstream from 500AA-860AA</w:t>
            </w:r>
          </w:p>
        </w:tc>
        <w:tc>
          <w:tcPr>
            <w:tcW w:w="1080" w:type="dxa"/>
          </w:tcPr>
          <w:p w14:paraId="5064D7D2"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927aa</w:t>
            </w:r>
          </w:p>
          <w:p w14:paraId="47B8737F" w14:textId="77777777" w:rsidR="00AC0E7A" w:rsidRPr="00784DCF" w:rsidRDefault="00AC0E7A" w:rsidP="009F5E52">
            <w:pPr>
              <w:jc w:val="both"/>
              <w:rPr>
                <w:rFonts w:ascii="Times New Roman" w:hAnsi="Times New Roman" w:cs="Times New Roman"/>
              </w:rPr>
            </w:pPr>
          </w:p>
        </w:tc>
        <w:tc>
          <w:tcPr>
            <w:tcW w:w="1080" w:type="dxa"/>
          </w:tcPr>
          <w:p w14:paraId="0A33B1AC"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TM</w:t>
            </w:r>
          </w:p>
        </w:tc>
        <w:tc>
          <w:tcPr>
            <w:tcW w:w="1260" w:type="dxa"/>
          </w:tcPr>
          <w:p w14:paraId="7C33C17D"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NPXY present </w:t>
            </w:r>
          </w:p>
          <w:p w14:paraId="6892C67A"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GVIAG</w:t>
            </w:r>
          </w:p>
        </w:tc>
        <w:tc>
          <w:tcPr>
            <w:tcW w:w="540" w:type="dxa"/>
          </w:tcPr>
          <w:p w14:paraId="61D53014"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I</w:t>
            </w:r>
          </w:p>
        </w:tc>
        <w:tc>
          <w:tcPr>
            <w:tcW w:w="2160" w:type="dxa"/>
          </w:tcPr>
          <w:p w14:paraId="4AA24F79"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Cell membrane protein likelihood (0.998)</w:t>
            </w:r>
          </w:p>
        </w:tc>
      </w:tr>
      <w:tr w:rsidR="00AC0E7A" w:rsidRPr="00784DCF" w14:paraId="6A4D8A02" w14:textId="77777777" w:rsidTr="009F5E52">
        <w:tc>
          <w:tcPr>
            <w:tcW w:w="1615" w:type="dxa"/>
          </w:tcPr>
          <w:p w14:paraId="6EBF0AC7" w14:textId="77777777" w:rsidR="00AC0E7A" w:rsidRPr="00784DCF" w:rsidRDefault="00AC0E7A" w:rsidP="009F5E52">
            <w:pPr>
              <w:jc w:val="both"/>
              <w:rPr>
                <w:rFonts w:ascii="Times New Roman" w:hAnsi="Times New Roman" w:cs="Times New Roman"/>
                <w:i/>
              </w:rPr>
            </w:pPr>
            <w:r w:rsidRPr="00784DCF">
              <w:rPr>
                <w:rFonts w:ascii="Times New Roman" w:hAnsi="Times New Roman" w:cs="Times New Roman"/>
                <w:i/>
              </w:rPr>
              <w:lastRenderedPageBreak/>
              <w:t>Mastigamoeba balamuthi</w:t>
            </w:r>
          </w:p>
        </w:tc>
        <w:tc>
          <w:tcPr>
            <w:tcW w:w="910" w:type="dxa"/>
          </w:tcPr>
          <w:p w14:paraId="320D625D"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159D, </w:t>
            </w:r>
            <w:r w:rsidRPr="00784DCF">
              <w:rPr>
                <w:rFonts w:ascii="Times New Roman" w:hAnsi="Times New Roman" w:cs="Times New Roman"/>
                <w:color w:val="FF0000"/>
              </w:rPr>
              <w:t xml:space="preserve">161T, </w:t>
            </w:r>
            <w:r w:rsidRPr="00784DCF">
              <w:rPr>
                <w:rFonts w:ascii="Times New Roman" w:hAnsi="Times New Roman" w:cs="Times New Roman"/>
              </w:rPr>
              <w:t xml:space="preserve">163S   242E </w:t>
            </w:r>
          </w:p>
          <w:p w14:paraId="46835D2E"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71D</w:t>
            </w:r>
          </w:p>
        </w:tc>
        <w:tc>
          <w:tcPr>
            <w:tcW w:w="1250" w:type="dxa"/>
          </w:tcPr>
          <w:p w14:paraId="389A8DEB"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163S, </w:t>
            </w:r>
          </w:p>
          <w:p w14:paraId="1C4352E8"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 xml:space="preserve">170P, </w:t>
            </w:r>
          </w:p>
          <w:p w14:paraId="5DD03C49"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 xml:space="preserve">171N </w:t>
            </w:r>
          </w:p>
          <w:p w14:paraId="18A5AA98"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 xml:space="preserve">371S, </w:t>
            </w:r>
          </w:p>
          <w:p w14:paraId="268E362D"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271D </w:t>
            </w:r>
          </w:p>
        </w:tc>
        <w:tc>
          <w:tcPr>
            <w:tcW w:w="990" w:type="dxa"/>
          </w:tcPr>
          <w:p w14:paraId="38C13597" w14:textId="77777777" w:rsidR="00AC0E7A" w:rsidRPr="00784DCF" w:rsidRDefault="00AC0E7A" w:rsidP="009F5E52">
            <w:pPr>
              <w:rPr>
                <w:rFonts w:ascii="Times New Roman" w:hAnsi="Times New Roman" w:cs="Times New Roman"/>
                <w:sz w:val="20"/>
                <w:szCs w:val="20"/>
              </w:rPr>
            </w:pPr>
            <w:r w:rsidRPr="00784DCF">
              <w:rPr>
                <w:rFonts w:ascii="Times New Roman" w:hAnsi="Times New Roman" w:cs="Times New Roman"/>
              </w:rPr>
              <w:t>198E</w:t>
            </w:r>
            <w:r w:rsidRPr="00784DCF">
              <w:rPr>
                <w:rFonts w:ascii="Times New Roman" w:hAnsi="Times New Roman" w:cs="Times New Roman"/>
                <w:sz w:val="20"/>
                <w:szCs w:val="20"/>
              </w:rPr>
              <w:t xml:space="preserve">, </w:t>
            </w:r>
          </w:p>
          <w:p w14:paraId="6731A224" w14:textId="77777777" w:rsidR="00AC0E7A" w:rsidRPr="00784DCF" w:rsidRDefault="00AC0E7A" w:rsidP="009F5E52">
            <w:pPr>
              <w:rPr>
                <w:rFonts w:ascii="Times New Roman" w:hAnsi="Times New Roman" w:cs="Times New Roman"/>
                <w:color w:val="FF0000"/>
              </w:rPr>
            </w:pPr>
            <w:r w:rsidRPr="00784DCF">
              <w:rPr>
                <w:rFonts w:ascii="Times New Roman" w:hAnsi="Times New Roman" w:cs="Times New Roman"/>
                <w:color w:val="FF0000"/>
                <w:sz w:val="20"/>
                <w:szCs w:val="20"/>
              </w:rPr>
              <w:t xml:space="preserve">238S, </w:t>
            </w:r>
          </w:p>
          <w:p w14:paraId="7626396F" w14:textId="77777777" w:rsidR="00AC0E7A" w:rsidRPr="00784DCF" w:rsidRDefault="00AC0E7A" w:rsidP="009F5E52">
            <w:pPr>
              <w:rPr>
                <w:rFonts w:ascii="Times New Roman" w:hAnsi="Times New Roman" w:cs="Times New Roman"/>
                <w:sz w:val="20"/>
                <w:szCs w:val="20"/>
              </w:rPr>
            </w:pPr>
            <w:r w:rsidRPr="00784DCF">
              <w:rPr>
                <w:rFonts w:ascii="Times New Roman" w:hAnsi="Times New Roman" w:cs="Times New Roman"/>
                <w:sz w:val="20"/>
                <w:szCs w:val="20"/>
              </w:rPr>
              <w:t>239D,</w:t>
            </w:r>
          </w:p>
          <w:p w14:paraId="337648EB" w14:textId="77777777" w:rsidR="00AC0E7A" w:rsidRPr="00784DCF" w:rsidRDefault="00AC0E7A" w:rsidP="009F5E52">
            <w:pPr>
              <w:rPr>
                <w:rFonts w:ascii="Times New Roman" w:hAnsi="Times New Roman" w:cs="Times New Roman"/>
              </w:rPr>
            </w:pPr>
            <w:r w:rsidRPr="00784DCF">
              <w:rPr>
                <w:rFonts w:ascii="Times New Roman" w:hAnsi="Times New Roman" w:cs="Times New Roman"/>
                <w:sz w:val="20"/>
                <w:szCs w:val="20"/>
              </w:rPr>
              <w:t xml:space="preserve">241P, </w:t>
            </w:r>
          </w:p>
          <w:p w14:paraId="5BD820EF" w14:textId="77777777" w:rsidR="00AC0E7A" w:rsidRPr="00784DCF" w:rsidRDefault="00AC0E7A" w:rsidP="009F5E52">
            <w:pPr>
              <w:rPr>
                <w:rFonts w:ascii="Times New Roman" w:hAnsi="Times New Roman" w:cs="Times New Roman"/>
                <w:color w:val="CC0000"/>
                <w:sz w:val="20"/>
                <w:szCs w:val="20"/>
              </w:rPr>
            </w:pPr>
            <w:r w:rsidRPr="00784DCF">
              <w:rPr>
                <w:rFonts w:ascii="Times New Roman" w:hAnsi="Times New Roman" w:cs="Times New Roman"/>
                <w:sz w:val="20"/>
                <w:szCs w:val="20"/>
              </w:rPr>
              <w:t xml:space="preserve">242E </w:t>
            </w:r>
          </w:p>
        </w:tc>
        <w:tc>
          <w:tcPr>
            <w:tcW w:w="1170" w:type="dxa"/>
          </w:tcPr>
          <w:p w14:paraId="0D744832"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PSI,</w:t>
            </w:r>
            <w:r w:rsidRPr="00784DCF">
              <w:rPr>
                <w:rFonts w:ascii="Times New Roman" w:hAnsi="Times New Roman" w:cs="Times New Roman"/>
                <w:sz w:val="20"/>
                <w:szCs w:val="20"/>
              </w:rPr>
              <w:t xml:space="preserve"> </w:t>
            </w:r>
            <w:r w:rsidRPr="00784DCF">
              <w:rPr>
                <w:rFonts w:ascii="Times New Roman" w:hAnsi="Times New Roman" w:cs="Times New Roman"/>
              </w:rPr>
              <w:t>EGF-like present 5 times</w:t>
            </w:r>
          </w:p>
        </w:tc>
        <w:tc>
          <w:tcPr>
            <w:tcW w:w="1080" w:type="dxa"/>
          </w:tcPr>
          <w:p w14:paraId="410251B3"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315 aa</w:t>
            </w:r>
          </w:p>
          <w:p w14:paraId="110507F6" w14:textId="77777777" w:rsidR="00AC0E7A" w:rsidRPr="00784DCF" w:rsidRDefault="00AC0E7A" w:rsidP="009F5E52">
            <w:pPr>
              <w:jc w:val="both"/>
              <w:rPr>
                <w:rFonts w:ascii="Times New Roman" w:hAnsi="Times New Roman" w:cs="Times New Roman"/>
              </w:rPr>
            </w:pPr>
          </w:p>
        </w:tc>
        <w:tc>
          <w:tcPr>
            <w:tcW w:w="1080" w:type="dxa"/>
          </w:tcPr>
          <w:p w14:paraId="090F2A3C"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SP, TM</w:t>
            </w:r>
          </w:p>
        </w:tc>
        <w:tc>
          <w:tcPr>
            <w:tcW w:w="1260" w:type="dxa"/>
          </w:tcPr>
          <w:p w14:paraId="25D3E650"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NPXA present</w:t>
            </w:r>
          </w:p>
          <w:p w14:paraId="4D374C79"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GAASG</w:t>
            </w:r>
          </w:p>
        </w:tc>
        <w:tc>
          <w:tcPr>
            <w:tcW w:w="540" w:type="dxa"/>
          </w:tcPr>
          <w:p w14:paraId="5D7DADC0"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I</w:t>
            </w:r>
          </w:p>
        </w:tc>
        <w:tc>
          <w:tcPr>
            <w:tcW w:w="2160" w:type="dxa"/>
          </w:tcPr>
          <w:p w14:paraId="397F78E4"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Cell membrane Protein likelihood (0.561)</w:t>
            </w:r>
          </w:p>
        </w:tc>
      </w:tr>
      <w:tr w:rsidR="00AC0E7A" w:rsidRPr="00784DCF" w14:paraId="16E17096" w14:textId="77777777" w:rsidTr="009F5E52">
        <w:tc>
          <w:tcPr>
            <w:tcW w:w="1615" w:type="dxa"/>
          </w:tcPr>
          <w:p w14:paraId="3BB45DFF" w14:textId="77777777" w:rsidR="00AC0E7A" w:rsidRPr="00784DCF" w:rsidRDefault="00AC0E7A" w:rsidP="009F5E52">
            <w:pPr>
              <w:jc w:val="both"/>
              <w:rPr>
                <w:rFonts w:ascii="Times New Roman" w:hAnsi="Times New Roman" w:cs="Times New Roman"/>
                <w:i/>
              </w:rPr>
            </w:pPr>
            <w:proofErr w:type="spellStart"/>
            <w:r w:rsidRPr="00784DCF">
              <w:rPr>
                <w:rFonts w:ascii="Times New Roman" w:hAnsi="Times New Roman" w:cs="Times New Roman"/>
                <w:i/>
                <w:color w:val="000000"/>
              </w:rPr>
              <w:t>Mastigella</w:t>
            </w:r>
            <w:proofErr w:type="spellEnd"/>
            <w:r w:rsidRPr="00784DCF">
              <w:rPr>
                <w:rFonts w:ascii="Times New Roman" w:hAnsi="Times New Roman" w:cs="Times New Roman"/>
                <w:i/>
                <w:color w:val="000000"/>
              </w:rPr>
              <w:t xml:space="preserve"> </w:t>
            </w:r>
            <w:proofErr w:type="spellStart"/>
            <w:r w:rsidRPr="00784DCF">
              <w:rPr>
                <w:rFonts w:ascii="Times New Roman" w:hAnsi="Times New Roman" w:cs="Times New Roman"/>
                <w:i/>
                <w:color w:val="000000"/>
              </w:rPr>
              <w:t>eilhardi</w:t>
            </w:r>
            <w:proofErr w:type="spellEnd"/>
          </w:p>
        </w:tc>
        <w:tc>
          <w:tcPr>
            <w:tcW w:w="910" w:type="dxa"/>
          </w:tcPr>
          <w:p w14:paraId="1186CF5D"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27D, 129S,</w:t>
            </w:r>
            <w:r w:rsidRPr="00784DCF">
              <w:rPr>
                <w:rFonts w:ascii="Times New Roman" w:hAnsi="Times New Roman" w:cs="Times New Roman"/>
                <w:color w:val="FF0000"/>
              </w:rPr>
              <w:t xml:space="preserve"> </w:t>
            </w:r>
            <w:r w:rsidRPr="00784DCF">
              <w:rPr>
                <w:rFonts w:ascii="Times New Roman" w:hAnsi="Times New Roman" w:cs="Times New Roman"/>
              </w:rPr>
              <w:t xml:space="preserve">131S   212E </w:t>
            </w:r>
          </w:p>
          <w:p w14:paraId="7BCDE073"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30D</w:t>
            </w:r>
          </w:p>
        </w:tc>
        <w:tc>
          <w:tcPr>
            <w:tcW w:w="1250" w:type="dxa"/>
          </w:tcPr>
          <w:p w14:paraId="2428886D"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31S</w:t>
            </w:r>
          </w:p>
          <w:p w14:paraId="42067FC2"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34D</w:t>
            </w:r>
          </w:p>
          <w:p w14:paraId="0E601E3B"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35D</w:t>
            </w:r>
          </w:p>
          <w:p w14:paraId="18746E5D"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rPr>
              <w:t>339A</w:t>
            </w:r>
            <w:r w:rsidRPr="00784DCF">
              <w:rPr>
                <w:rFonts w:ascii="Times New Roman" w:hAnsi="Times New Roman" w:cs="Times New Roman"/>
                <w:color w:val="FF0000"/>
              </w:rPr>
              <w:t xml:space="preserve"> </w:t>
            </w:r>
          </w:p>
          <w:p w14:paraId="45BAB0B7"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230D </w:t>
            </w:r>
          </w:p>
        </w:tc>
        <w:tc>
          <w:tcPr>
            <w:tcW w:w="990" w:type="dxa"/>
          </w:tcPr>
          <w:p w14:paraId="261A2889" w14:textId="77777777" w:rsidR="00AC0E7A" w:rsidRPr="00784DCF" w:rsidRDefault="00AC0E7A" w:rsidP="009F5E52">
            <w:pPr>
              <w:rPr>
                <w:rFonts w:ascii="Times New Roman" w:hAnsi="Times New Roman" w:cs="Times New Roman"/>
                <w:sz w:val="20"/>
                <w:szCs w:val="20"/>
              </w:rPr>
            </w:pPr>
            <w:r w:rsidRPr="00784DCF">
              <w:rPr>
                <w:rFonts w:ascii="Times New Roman" w:hAnsi="Times New Roman" w:cs="Times New Roman"/>
              </w:rPr>
              <w:t>198E</w:t>
            </w:r>
            <w:r w:rsidRPr="00784DCF">
              <w:rPr>
                <w:rFonts w:ascii="Times New Roman" w:hAnsi="Times New Roman" w:cs="Times New Roman"/>
                <w:sz w:val="20"/>
                <w:szCs w:val="20"/>
              </w:rPr>
              <w:t xml:space="preserve">, </w:t>
            </w:r>
          </w:p>
          <w:p w14:paraId="5491D142" w14:textId="77777777" w:rsidR="00AC0E7A" w:rsidRPr="00784DCF" w:rsidRDefault="00AC0E7A" w:rsidP="009F5E52">
            <w:pPr>
              <w:rPr>
                <w:rFonts w:ascii="Times New Roman" w:hAnsi="Times New Roman" w:cs="Times New Roman"/>
                <w:color w:val="FF0000"/>
              </w:rPr>
            </w:pPr>
            <w:r w:rsidRPr="00784DCF">
              <w:rPr>
                <w:rFonts w:ascii="Times New Roman" w:hAnsi="Times New Roman" w:cs="Times New Roman"/>
              </w:rPr>
              <w:t>207N</w:t>
            </w:r>
            <w:r w:rsidRPr="00784DCF">
              <w:rPr>
                <w:rFonts w:ascii="Times New Roman" w:hAnsi="Times New Roman" w:cs="Times New Roman"/>
                <w:sz w:val="20"/>
                <w:szCs w:val="20"/>
              </w:rPr>
              <w:t>,</w:t>
            </w:r>
            <w:r w:rsidRPr="00784DCF">
              <w:rPr>
                <w:rFonts w:ascii="Times New Roman" w:hAnsi="Times New Roman" w:cs="Times New Roman"/>
                <w:color w:val="FF0000"/>
                <w:sz w:val="20"/>
                <w:szCs w:val="20"/>
              </w:rPr>
              <w:t xml:space="preserve"> </w:t>
            </w:r>
          </w:p>
          <w:p w14:paraId="7915A15F" w14:textId="77777777" w:rsidR="00AC0E7A" w:rsidRPr="00784DCF" w:rsidRDefault="00AC0E7A" w:rsidP="009F5E52">
            <w:pPr>
              <w:rPr>
                <w:rFonts w:ascii="Times New Roman" w:hAnsi="Times New Roman" w:cs="Times New Roman"/>
                <w:sz w:val="20"/>
                <w:szCs w:val="20"/>
              </w:rPr>
            </w:pPr>
            <w:r w:rsidRPr="00784DCF">
              <w:rPr>
                <w:rFonts w:ascii="Times New Roman" w:hAnsi="Times New Roman" w:cs="Times New Roman"/>
                <w:sz w:val="20"/>
                <w:szCs w:val="20"/>
              </w:rPr>
              <w:t>2</w:t>
            </w:r>
            <w:r w:rsidRPr="00784DCF">
              <w:rPr>
                <w:rFonts w:ascii="Times New Roman" w:hAnsi="Times New Roman" w:cs="Times New Roman"/>
              </w:rPr>
              <w:t>0</w:t>
            </w:r>
            <w:r w:rsidRPr="00784DCF">
              <w:rPr>
                <w:rFonts w:ascii="Times New Roman" w:hAnsi="Times New Roman" w:cs="Times New Roman"/>
                <w:sz w:val="20"/>
                <w:szCs w:val="20"/>
              </w:rPr>
              <w:t>9D,</w:t>
            </w:r>
          </w:p>
          <w:p w14:paraId="4DDCB5E4" w14:textId="77777777" w:rsidR="00AC0E7A" w:rsidRPr="00784DCF" w:rsidRDefault="00AC0E7A" w:rsidP="009F5E52">
            <w:pPr>
              <w:rPr>
                <w:rFonts w:ascii="Times New Roman" w:hAnsi="Times New Roman" w:cs="Times New Roman"/>
              </w:rPr>
            </w:pPr>
            <w:r w:rsidRPr="00784DCF">
              <w:rPr>
                <w:rFonts w:ascii="Times New Roman" w:hAnsi="Times New Roman" w:cs="Times New Roman"/>
                <w:sz w:val="20"/>
                <w:szCs w:val="20"/>
              </w:rPr>
              <w:t>21</w:t>
            </w:r>
            <w:r w:rsidRPr="00784DCF">
              <w:rPr>
                <w:rFonts w:ascii="Times New Roman" w:hAnsi="Times New Roman" w:cs="Times New Roman"/>
              </w:rPr>
              <w:t>1</w:t>
            </w:r>
            <w:r w:rsidRPr="00784DCF">
              <w:rPr>
                <w:rFonts w:ascii="Times New Roman" w:hAnsi="Times New Roman" w:cs="Times New Roman"/>
                <w:sz w:val="20"/>
                <w:szCs w:val="20"/>
              </w:rPr>
              <w:t xml:space="preserve">P, </w:t>
            </w:r>
          </w:p>
          <w:p w14:paraId="273AD9C0" w14:textId="77777777" w:rsidR="00AC0E7A" w:rsidRPr="00784DCF" w:rsidRDefault="00AC0E7A" w:rsidP="009F5E52">
            <w:pPr>
              <w:rPr>
                <w:rFonts w:ascii="Times New Roman" w:hAnsi="Times New Roman" w:cs="Times New Roman"/>
                <w:color w:val="CC0000"/>
                <w:sz w:val="20"/>
                <w:szCs w:val="20"/>
              </w:rPr>
            </w:pPr>
            <w:r w:rsidRPr="00784DCF">
              <w:rPr>
                <w:rFonts w:ascii="Times New Roman" w:hAnsi="Times New Roman" w:cs="Times New Roman"/>
              </w:rPr>
              <w:t>212E</w:t>
            </w:r>
            <w:r w:rsidRPr="00784DCF">
              <w:rPr>
                <w:rFonts w:ascii="Times New Roman" w:hAnsi="Times New Roman" w:cs="Times New Roman"/>
                <w:sz w:val="20"/>
                <w:szCs w:val="20"/>
              </w:rPr>
              <w:t xml:space="preserve"> </w:t>
            </w:r>
          </w:p>
        </w:tc>
        <w:tc>
          <w:tcPr>
            <w:tcW w:w="1170" w:type="dxa"/>
          </w:tcPr>
          <w:p w14:paraId="17C06023"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PSI,</w:t>
            </w:r>
            <w:r w:rsidRPr="00784DCF">
              <w:rPr>
                <w:rFonts w:ascii="Times New Roman" w:hAnsi="Times New Roman" w:cs="Times New Roman"/>
                <w:sz w:val="20"/>
                <w:szCs w:val="20"/>
              </w:rPr>
              <w:t xml:space="preserve"> </w:t>
            </w:r>
            <w:r w:rsidRPr="00784DCF">
              <w:rPr>
                <w:rFonts w:ascii="Times New Roman" w:hAnsi="Times New Roman" w:cs="Times New Roman"/>
              </w:rPr>
              <w:t>EGF-like present 5 times</w:t>
            </w:r>
          </w:p>
        </w:tc>
        <w:tc>
          <w:tcPr>
            <w:tcW w:w="1080" w:type="dxa"/>
          </w:tcPr>
          <w:p w14:paraId="4A34D9D5"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292 aa</w:t>
            </w:r>
          </w:p>
          <w:p w14:paraId="6895A647" w14:textId="77777777" w:rsidR="00AC0E7A" w:rsidRPr="00784DCF" w:rsidRDefault="00AC0E7A" w:rsidP="009F5E52">
            <w:pPr>
              <w:jc w:val="both"/>
              <w:rPr>
                <w:rFonts w:ascii="Times New Roman" w:hAnsi="Times New Roman" w:cs="Times New Roman"/>
              </w:rPr>
            </w:pPr>
          </w:p>
        </w:tc>
        <w:tc>
          <w:tcPr>
            <w:tcW w:w="1080" w:type="dxa"/>
          </w:tcPr>
          <w:p w14:paraId="5018F332"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SP, TM</w:t>
            </w:r>
          </w:p>
        </w:tc>
        <w:tc>
          <w:tcPr>
            <w:tcW w:w="1260" w:type="dxa"/>
          </w:tcPr>
          <w:p w14:paraId="6836933D"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NPXA present</w:t>
            </w:r>
          </w:p>
          <w:p w14:paraId="10BB6F58"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GAASG</w:t>
            </w:r>
          </w:p>
        </w:tc>
        <w:tc>
          <w:tcPr>
            <w:tcW w:w="540" w:type="dxa"/>
          </w:tcPr>
          <w:p w14:paraId="01AB30D4"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I</w:t>
            </w:r>
          </w:p>
        </w:tc>
        <w:tc>
          <w:tcPr>
            <w:tcW w:w="2160" w:type="dxa"/>
          </w:tcPr>
          <w:p w14:paraId="1F7CEECA"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Cell membrane Protein likelihood (0.7939)</w:t>
            </w:r>
          </w:p>
        </w:tc>
      </w:tr>
      <w:tr w:rsidR="00AC0E7A" w:rsidRPr="00784DCF" w14:paraId="3B174F1C" w14:textId="77777777" w:rsidTr="009F5E52">
        <w:tc>
          <w:tcPr>
            <w:tcW w:w="1615" w:type="dxa"/>
          </w:tcPr>
          <w:p w14:paraId="61A8F39F" w14:textId="77777777" w:rsidR="00AC0E7A" w:rsidRPr="00784DCF" w:rsidRDefault="00AC0E7A" w:rsidP="009F5E52">
            <w:pPr>
              <w:jc w:val="both"/>
              <w:rPr>
                <w:rFonts w:ascii="Times New Roman" w:hAnsi="Times New Roman" w:cs="Times New Roman"/>
                <w:i/>
              </w:rPr>
            </w:pPr>
            <w:proofErr w:type="spellStart"/>
            <w:r w:rsidRPr="00784DCF">
              <w:rPr>
                <w:rFonts w:ascii="Times New Roman" w:hAnsi="Times New Roman" w:cs="Times New Roman"/>
                <w:i/>
              </w:rPr>
              <w:t>Rigifila</w:t>
            </w:r>
            <w:proofErr w:type="spellEnd"/>
            <w:r w:rsidRPr="00784DCF">
              <w:rPr>
                <w:rFonts w:ascii="Times New Roman" w:hAnsi="Times New Roman" w:cs="Times New Roman"/>
                <w:i/>
              </w:rPr>
              <w:t xml:space="preserve"> </w:t>
            </w:r>
            <w:proofErr w:type="spellStart"/>
            <w:r w:rsidRPr="00784DCF">
              <w:rPr>
                <w:rFonts w:ascii="Times New Roman" w:hAnsi="Times New Roman" w:cs="Times New Roman"/>
                <w:i/>
              </w:rPr>
              <w:t>limosa</w:t>
            </w:r>
            <w:proofErr w:type="spellEnd"/>
          </w:p>
        </w:tc>
        <w:tc>
          <w:tcPr>
            <w:tcW w:w="910" w:type="dxa"/>
          </w:tcPr>
          <w:p w14:paraId="2996FF64"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24D</w:t>
            </w:r>
          </w:p>
          <w:p w14:paraId="20D076FF"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26S</w:t>
            </w:r>
          </w:p>
          <w:p w14:paraId="7871DC0A"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28S</w:t>
            </w:r>
          </w:p>
          <w:p w14:paraId="43136FCE"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06E</w:t>
            </w:r>
          </w:p>
          <w:p w14:paraId="5BB51B8F"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37D</w:t>
            </w:r>
          </w:p>
        </w:tc>
        <w:tc>
          <w:tcPr>
            <w:tcW w:w="1250" w:type="dxa"/>
          </w:tcPr>
          <w:p w14:paraId="4DEF221A"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28S</w:t>
            </w:r>
          </w:p>
          <w:p w14:paraId="69FC2186"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31D</w:t>
            </w:r>
          </w:p>
          <w:p w14:paraId="089F08F8"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33D</w:t>
            </w:r>
          </w:p>
          <w:p w14:paraId="5827CC29"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391A</w:t>
            </w:r>
          </w:p>
          <w:p w14:paraId="09D03855"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37D</w:t>
            </w:r>
          </w:p>
        </w:tc>
        <w:tc>
          <w:tcPr>
            <w:tcW w:w="990" w:type="dxa"/>
          </w:tcPr>
          <w:p w14:paraId="140DDCE3"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164D</w:t>
            </w:r>
          </w:p>
          <w:p w14:paraId="72DFB94B"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201N</w:t>
            </w:r>
          </w:p>
          <w:p w14:paraId="0BD4615E"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203D</w:t>
            </w:r>
          </w:p>
          <w:p w14:paraId="6DA81502"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205P</w:t>
            </w:r>
          </w:p>
          <w:p w14:paraId="643AE0F7" w14:textId="77777777" w:rsidR="00AC0E7A" w:rsidRPr="00784DCF" w:rsidRDefault="00AC0E7A" w:rsidP="009F5E52">
            <w:pPr>
              <w:rPr>
                <w:rFonts w:ascii="Times New Roman" w:hAnsi="Times New Roman" w:cs="Times New Roman"/>
                <w:color w:val="CC0000"/>
              </w:rPr>
            </w:pPr>
            <w:r w:rsidRPr="00784DCF">
              <w:rPr>
                <w:rFonts w:ascii="Times New Roman" w:hAnsi="Times New Roman" w:cs="Times New Roman"/>
              </w:rPr>
              <w:t>206E</w:t>
            </w:r>
          </w:p>
        </w:tc>
        <w:tc>
          <w:tcPr>
            <w:tcW w:w="1170" w:type="dxa"/>
          </w:tcPr>
          <w:p w14:paraId="41D54BA8"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PSI, EGF-like present 13 times</w:t>
            </w:r>
          </w:p>
        </w:tc>
        <w:tc>
          <w:tcPr>
            <w:tcW w:w="1080" w:type="dxa"/>
          </w:tcPr>
          <w:p w14:paraId="2EC44366"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932 aa</w:t>
            </w:r>
          </w:p>
        </w:tc>
        <w:tc>
          <w:tcPr>
            <w:tcW w:w="1080" w:type="dxa"/>
          </w:tcPr>
          <w:p w14:paraId="3A5A71F4"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SP, TM</w:t>
            </w:r>
          </w:p>
        </w:tc>
        <w:tc>
          <w:tcPr>
            <w:tcW w:w="1260" w:type="dxa"/>
          </w:tcPr>
          <w:p w14:paraId="3AD26593"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NPXY present</w:t>
            </w:r>
          </w:p>
          <w:p w14:paraId="348F7A44"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GTATG</w:t>
            </w:r>
          </w:p>
          <w:p w14:paraId="7F524F93" w14:textId="77777777" w:rsidR="00AC0E7A" w:rsidRPr="00784DCF" w:rsidRDefault="00AC0E7A" w:rsidP="009F5E52">
            <w:pPr>
              <w:jc w:val="both"/>
              <w:rPr>
                <w:rFonts w:ascii="Times New Roman" w:hAnsi="Times New Roman" w:cs="Times New Roman"/>
              </w:rPr>
            </w:pPr>
          </w:p>
        </w:tc>
        <w:tc>
          <w:tcPr>
            <w:tcW w:w="540" w:type="dxa"/>
          </w:tcPr>
          <w:p w14:paraId="13C3C88B"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I</w:t>
            </w:r>
          </w:p>
        </w:tc>
        <w:tc>
          <w:tcPr>
            <w:tcW w:w="2160" w:type="dxa"/>
          </w:tcPr>
          <w:p w14:paraId="58F14600"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Extracellular soluble likelihood (0.681)</w:t>
            </w:r>
          </w:p>
        </w:tc>
      </w:tr>
      <w:tr w:rsidR="00AC0E7A" w:rsidRPr="00784DCF" w14:paraId="0A2D3C4F" w14:textId="77777777" w:rsidTr="009F5E52">
        <w:tc>
          <w:tcPr>
            <w:tcW w:w="1615" w:type="dxa"/>
          </w:tcPr>
          <w:p w14:paraId="0842A83D" w14:textId="77777777" w:rsidR="00AC0E7A" w:rsidRPr="00784DCF" w:rsidRDefault="00AC0E7A" w:rsidP="009F5E52">
            <w:pPr>
              <w:jc w:val="both"/>
              <w:rPr>
                <w:rFonts w:ascii="Times New Roman" w:hAnsi="Times New Roman" w:cs="Times New Roman"/>
                <w:i/>
              </w:rPr>
            </w:pPr>
            <w:proofErr w:type="spellStart"/>
            <w:r w:rsidRPr="00784DCF">
              <w:rPr>
                <w:rFonts w:ascii="Times New Roman" w:hAnsi="Times New Roman" w:cs="Times New Roman"/>
                <w:i/>
              </w:rPr>
              <w:t>Echinamoeba</w:t>
            </w:r>
            <w:proofErr w:type="spellEnd"/>
            <w:r w:rsidRPr="00784DCF">
              <w:rPr>
                <w:rFonts w:ascii="Times New Roman" w:hAnsi="Times New Roman" w:cs="Times New Roman"/>
                <w:i/>
              </w:rPr>
              <w:t xml:space="preserve"> </w:t>
            </w:r>
            <w:proofErr w:type="spellStart"/>
            <w:r w:rsidRPr="00784DCF">
              <w:rPr>
                <w:rFonts w:ascii="Times New Roman" w:hAnsi="Times New Roman" w:cs="Times New Roman"/>
                <w:i/>
              </w:rPr>
              <w:t>exudans</w:t>
            </w:r>
            <w:proofErr w:type="spellEnd"/>
          </w:p>
        </w:tc>
        <w:tc>
          <w:tcPr>
            <w:tcW w:w="910" w:type="dxa"/>
          </w:tcPr>
          <w:p w14:paraId="003CCF15"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123D, 125S, 127S, 209E, </w:t>
            </w:r>
          </w:p>
          <w:p w14:paraId="37E0FE78"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239D </w:t>
            </w:r>
          </w:p>
        </w:tc>
        <w:tc>
          <w:tcPr>
            <w:tcW w:w="1250" w:type="dxa"/>
          </w:tcPr>
          <w:p w14:paraId="4D8F1105"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127S, </w:t>
            </w:r>
          </w:p>
          <w:p w14:paraId="048CC35D"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140G</w:t>
            </w:r>
          </w:p>
          <w:p w14:paraId="272F7265"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141E </w:t>
            </w:r>
          </w:p>
          <w:p w14:paraId="62445B97"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338A </w:t>
            </w:r>
          </w:p>
          <w:p w14:paraId="737A93F5"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39 D</w:t>
            </w:r>
          </w:p>
        </w:tc>
        <w:tc>
          <w:tcPr>
            <w:tcW w:w="990" w:type="dxa"/>
          </w:tcPr>
          <w:p w14:paraId="408B119E"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74E</w:t>
            </w:r>
          </w:p>
          <w:p w14:paraId="322FBEBB"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204N, </w:t>
            </w:r>
          </w:p>
          <w:p w14:paraId="6CB4C7B9"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206E, </w:t>
            </w:r>
          </w:p>
          <w:p w14:paraId="6E5F0275"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208P, </w:t>
            </w:r>
          </w:p>
          <w:p w14:paraId="4DEE4541"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209E </w:t>
            </w:r>
          </w:p>
        </w:tc>
        <w:tc>
          <w:tcPr>
            <w:tcW w:w="1170" w:type="dxa"/>
          </w:tcPr>
          <w:p w14:paraId="48E3A71A"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PSI, EGF-like present 3 times</w:t>
            </w:r>
          </w:p>
        </w:tc>
        <w:tc>
          <w:tcPr>
            <w:tcW w:w="1080" w:type="dxa"/>
          </w:tcPr>
          <w:p w14:paraId="608E7E23"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593 aa</w:t>
            </w:r>
          </w:p>
        </w:tc>
        <w:tc>
          <w:tcPr>
            <w:tcW w:w="1080" w:type="dxa"/>
          </w:tcPr>
          <w:p w14:paraId="558A01EB"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SP, TM</w:t>
            </w:r>
          </w:p>
          <w:p w14:paraId="2A788238" w14:textId="77777777" w:rsidR="00AC0E7A" w:rsidRPr="00784DCF" w:rsidRDefault="00AC0E7A" w:rsidP="009F5E52">
            <w:pPr>
              <w:rPr>
                <w:rFonts w:ascii="Times New Roman" w:hAnsi="Times New Roman" w:cs="Times New Roman"/>
              </w:rPr>
            </w:pPr>
          </w:p>
        </w:tc>
        <w:tc>
          <w:tcPr>
            <w:tcW w:w="1260" w:type="dxa"/>
          </w:tcPr>
          <w:p w14:paraId="6C285CC2"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NPXY present (2)</w:t>
            </w:r>
          </w:p>
          <w:p w14:paraId="637B6414"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KMAAAD</w:t>
            </w:r>
          </w:p>
          <w:p w14:paraId="0FBB38CC"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GAVIG</w:t>
            </w:r>
          </w:p>
          <w:p w14:paraId="1C7EA24F" w14:textId="77777777" w:rsidR="00AC0E7A" w:rsidRPr="00784DCF" w:rsidRDefault="00AC0E7A" w:rsidP="009F5E52">
            <w:pPr>
              <w:jc w:val="both"/>
              <w:rPr>
                <w:rFonts w:ascii="Times New Roman" w:hAnsi="Times New Roman" w:cs="Times New Roman"/>
              </w:rPr>
            </w:pPr>
          </w:p>
        </w:tc>
        <w:tc>
          <w:tcPr>
            <w:tcW w:w="540" w:type="dxa"/>
          </w:tcPr>
          <w:p w14:paraId="41256D04"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I</w:t>
            </w:r>
          </w:p>
        </w:tc>
        <w:tc>
          <w:tcPr>
            <w:tcW w:w="2160" w:type="dxa"/>
          </w:tcPr>
          <w:p w14:paraId="53D414C2"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 xml:space="preserve">Cell membrane </w:t>
            </w:r>
            <w:proofErr w:type="gramStart"/>
            <w:r w:rsidRPr="00784DCF">
              <w:rPr>
                <w:rFonts w:ascii="Times New Roman" w:hAnsi="Times New Roman" w:cs="Times New Roman"/>
              </w:rPr>
              <w:t>protein  likelihood</w:t>
            </w:r>
            <w:proofErr w:type="gramEnd"/>
            <w:r w:rsidRPr="00784DCF">
              <w:rPr>
                <w:rFonts w:ascii="Times New Roman" w:hAnsi="Times New Roman" w:cs="Times New Roman"/>
              </w:rPr>
              <w:t xml:space="preserve"> (0.5596)</w:t>
            </w:r>
          </w:p>
        </w:tc>
      </w:tr>
      <w:tr w:rsidR="00AC0E7A" w:rsidRPr="00784DCF" w14:paraId="01296316" w14:textId="77777777" w:rsidTr="009F5E52">
        <w:tc>
          <w:tcPr>
            <w:tcW w:w="1615" w:type="dxa"/>
          </w:tcPr>
          <w:p w14:paraId="046F5069" w14:textId="77777777" w:rsidR="00AC0E7A" w:rsidRPr="00784DCF" w:rsidRDefault="00AC0E7A" w:rsidP="009F5E52">
            <w:pPr>
              <w:jc w:val="both"/>
              <w:rPr>
                <w:rFonts w:ascii="Times New Roman" w:hAnsi="Times New Roman" w:cs="Times New Roman"/>
              </w:rPr>
            </w:pPr>
            <w:proofErr w:type="spellStart"/>
            <w:r w:rsidRPr="00784DCF">
              <w:rPr>
                <w:rFonts w:ascii="Times New Roman" w:hAnsi="Times New Roman" w:cs="Times New Roman"/>
                <w:i/>
              </w:rPr>
              <w:t>Difflugia</w:t>
            </w:r>
            <w:proofErr w:type="spellEnd"/>
            <w:r w:rsidRPr="00784DCF">
              <w:rPr>
                <w:rFonts w:ascii="Times New Roman" w:hAnsi="Times New Roman" w:cs="Times New Roman"/>
              </w:rPr>
              <w:t xml:space="preserve"> sp. D2 </w:t>
            </w:r>
          </w:p>
        </w:tc>
        <w:tc>
          <w:tcPr>
            <w:tcW w:w="910" w:type="dxa"/>
          </w:tcPr>
          <w:p w14:paraId="3D6C77FA"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15D, 117S, 119S,</w:t>
            </w:r>
          </w:p>
          <w:p w14:paraId="054395A1"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13E,</w:t>
            </w:r>
          </w:p>
          <w:p w14:paraId="0CCFF2DF"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49D</w:t>
            </w:r>
          </w:p>
        </w:tc>
        <w:tc>
          <w:tcPr>
            <w:tcW w:w="1250" w:type="dxa"/>
          </w:tcPr>
          <w:p w14:paraId="20A4FD07"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19S</w:t>
            </w:r>
          </w:p>
          <w:p w14:paraId="748BA8DE"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36D</w:t>
            </w:r>
          </w:p>
          <w:p w14:paraId="2CDA36C0"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37E</w:t>
            </w:r>
          </w:p>
          <w:p w14:paraId="4A731F05"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295I</w:t>
            </w:r>
          </w:p>
          <w:p w14:paraId="3D79D04B"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49D</w:t>
            </w:r>
          </w:p>
        </w:tc>
        <w:tc>
          <w:tcPr>
            <w:tcW w:w="990" w:type="dxa"/>
          </w:tcPr>
          <w:p w14:paraId="0538A00C"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177E, </w:t>
            </w:r>
          </w:p>
          <w:p w14:paraId="686094D2"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208N, </w:t>
            </w:r>
          </w:p>
          <w:p w14:paraId="5C3A196C"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210E, </w:t>
            </w:r>
          </w:p>
          <w:p w14:paraId="3BEE3BF8"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212P, </w:t>
            </w:r>
          </w:p>
          <w:p w14:paraId="3D7F7CF9"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13E</w:t>
            </w:r>
          </w:p>
        </w:tc>
        <w:tc>
          <w:tcPr>
            <w:tcW w:w="1170" w:type="dxa"/>
          </w:tcPr>
          <w:p w14:paraId="5EEA3B2A" w14:textId="77777777" w:rsidR="00AC0E7A" w:rsidRPr="00784DCF" w:rsidRDefault="00AC0E7A" w:rsidP="009F5E52">
            <w:pPr>
              <w:rPr>
                <w:rFonts w:ascii="Times New Roman" w:eastAsia="Malgun Gothic" w:hAnsi="Times New Roman" w:cs="Times New Roman"/>
                <w:color w:val="FF00FF"/>
                <w:sz w:val="20"/>
                <w:szCs w:val="20"/>
              </w:rPr>
            </w:pPr>
            <w:r w:rsidRPr="00784DCF">
              <w:rPr>
                <w:rFonts w:ascii="Times New Roman" w:hAnsi="Times New Roman" w:cs="Times New Roman"/>
                <w:sz w:val="20"/>
                <w:szCs w:val="20"/>
              </w:rPr>
              <w:t>PSI</w:t>
            </w:r>
            <w:r w:rsidRPr="00784DCF">
              <w:rPr>
                <w:rFonts w:ascii="Times New Roman" w:hAnsi="Times New Roman" w:cs="Times New Roman"/>
              </w:rPr>
              <w:t>, EGF present 3 times</w:t>
            </w:r>
          </w:p>
        </w:tc>
        <w:tc>
          <w:tcPr>
            <w:tcW w:w="1080" w:type="dxa"/>
          </w:tcPr>
          <w:p w14:paraId="5AECAAE0" w14:textId="77777777" w:rsidR="00AC0E7A" w:rsidRPr="00784DCF" w:rsidRDefault="00AC0E7A" w:rsidP="009F5E52">
            <w:pPr>
              <w:rPr>
                <w:rFonts w:ascii="Times New Roman" w:eastAsia="Malgun Gothic" w:hAnsi="Times New Roman" w:cs="Times New Roman"/>
              </w:rPr>
            </w:pPr>
            <w:r w:rsidRPr="00784DCF">
              <w:rPr>
                <w:rFonts w:ascii="Times New Roman" w:eastAsia="Malgun Gothic" w:hAnsi="Times New Roman" w:cs="Times New Roman"/>
              </w:rPr>
              <w:t>605 aa</w:t>
            </w:r>
          </w:p>
          <w:p w14:paraId="44642D70" w14:textId="77777777" w:rsidR="00AC0E7A" w:rsidRPr="00784DCF" w:rsidRDefault="00AC0E7A" w:rsidP="009F5E52">
            <w:pPr>
              <w:jc w:val="both"/>
              <w:rPr>
                <w:rFonts w:ascii="Times New Roman" w:hAnsi="Times New Roman" w:cs="Times New Roman"/>
              </w:rPr>
            </w:pPr>
          </w:p>
        </w:tc>
        <w:tc>
          <w:tcPr>
            <w:tcW w:w="1080" w:type="dxa"/>
          </w:tcPr>
          <w:p w14:paraId="52300843"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TM</w:t>
            </w:r>
          </w:p>
        </w:tc>
        <w:tc>
          <w:tcPr>
            <w:tcW w:w="1260" w:type="dxa"/>
          </w:tcPr>
          <w:p w14:paraId="17B9E5BB"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NPXY present (2)</w:t>
            </w:r>
          </w:p>
          <w:p w14:paraId="51AF0648" w14:textId="77777777" w:rsidR="00AC0E7A" w:rsidRPr="00784DCF" w:rsidRDefault="00AC0E7A" w:rsidP="009F5E52">
            <w:pPr>
              <w:rPr>
                <w:rFonts w:ascii="Times New Roman" w:eastAsia="Malgun Gothic" w:hAnsi="Times New Roman" w:cs="Times New Roman"/>
                <w:sz w:val="20"/>
                <w:szCs w:val="20"/>
              </w:rPr>
            </w:pPr>
          </w:p>
        </w:tc>
        <w:tc>
          <w:tcPr>
            <w:tcW w:w="540" w:type="dxa"/>
          </w:tcPr>
          <w:p w14:paraId="4290DFB5"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I</w:t>
            </w:r>
          </w:p>
        </w:tc>
        <w:tc>
          <w:tcPr>
            <w:tcW w:w="2160" w:type="dxa"/>
          </w:tcPr>
          <w:p w14:paraId="4AE2FDA4"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 xml:space="preserve">Cell membrane </w:t>
            </w:r>
            <w:proofErr w:type="gramStart"/>
            <w:r w:rsidRPr="00784DCF">
              <w:rPr>
                <w:rFonts w:ascii="Times New Roman" w:hAnsi="Times New Roman" w:cs="Times New Roman"/>
              </w:rPr>
              <w:t>protein  likelihood</w:t>
            </w:r>
            <w:proofErr w:type="gramEnd"/>
            <w:r w:rsidRPr="00784DCF">
              <w:rPr>
                <w:rFonts w:ascii="Times New Roman" w:hAnsi="Times New Roman" w:cs="Times New Roman"/>
              </w:rPr>
              <w:t xml:space="preserve"> (0.8598)</w:t>
            </w:r>
          </w:p>
        </w:tc>
      </w:tr>
      <w:tr w:rsidR="00AC0E7A" w:rsidRPr="00784DCF" w14:paraId="1A02073F" w14:textId="77777777" w:rsidTr="009F5E52">
        <w:tc>
          <w:tcPr>
            <w:tcW w:w="1615" w:type="dxa"/>
          </w:tcPr>
          <w:p w14:paraId="2BCAE2B0"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i/>
              </w:rPr>
              <w:t>Nebula</w:t>
            </w:r>
            <w:r w:rsidRPr="00784DCF">
              <w:rPr>
                <w:rFonts w:ascii="Times New Roman" w:hAnsi="Times New Roman" w:cs="Times New Roman"/>
              </w:rPr>
              <w:t xml:space="preserve"> sp.</w:t>
            </w:r>
          </w:p>
        </w:tc>
        <w:tc>
          <w:tcPr>
            <w:tcW w:w="910" w:type="dxa"/>
          </w:tcPr>
          <w:p w14:paraId="21674D69"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31D,</w:t>
            </w:r>
          </w:p>
          <w:p w14:paraId="13118176"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33S, 135S,</w:t>
            </w:r>
          </w:p>
          <w:p w14:paraId="21A05290"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25E,</w:t>
            </w:r>
          </w:p>
          <w:p w14:paraId="1E8C3379"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264D </w:t>
            </w:r>
          </w:p>
        </w:tc>
        <w:tc>
          <w:tcPr>
            <w:tcW w:w="1250" w:type="dxa"/>
          </w:tcPr>
          <w:p w14:paraId="039F59ED"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35S</w:t>
            </w:r>
          </w:p>
          <w:p w14:paraId="13499455"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138P</w:t>
            </w:r>
          </w:p>
          <w:p w14:paraId="08CC37B1"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139Y</w:t>
            </w:r>
          </w:p>
          <w:p w14:paraId="1D8142FA"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361A,</w:t>
            </w:r>
          </w:p>
          <w:p w14:paraId="02F33F76"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64D</w:t>
            </w:r>
          </w:p>
        </w:tc>
        <w:tc>
          <w:tcPr>
            <w:tcW w:w="990" w:type="dxa"/>
          </w:tcPr>
          <w:p w14:paraId="48D64A66"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192E, </w:t>
            </w:r>
          </w:p>
          <w:p w14:paraId="5FF119E9"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223N, </w:t>
            </w:r>
          </w:p>
          <w:p w14:paraId="3F7BF98E"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225E, </w:t>
            </w:r>
          </w:p>
          <w:p w14:paraId="1221845F"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227P, </w:t>
            </w:r>
          </w:p>
          <w:p w14:paraId="2ADFE470"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228E </w:t>
            </w:r>
          </w:p>
        </w:tc>
        <w:tc>
          <w:tcPr>
            <w:tcW w:w="1170" w:type="dxa"/>
          </w:tcPr>
          <w:p w14:paraId="6A4B71CE" w14:textId="77777777" w:rsidR="00AC0E7A" w:rsidRPr="00784DCF" w:rsidRDefault="00AC0E7A" w:rsidP="009F5E52">
            <w:pPr>
              <w:rPr>
                <w:rFonts w:ascii="Times New Roman" w:hAnsi="Times New Roman" w:cs="Times New Roman"/>
                <w:sz w:val="20"/>
                <w:szCs w:val="20"/>
              </w:rPr>
            </w:pPr>
            <w:r w:rsidRPr="00784DCF">
              <w:rPr>
                <w:rFonts w:ascii="Times New Roman" w:hAnsi="Times New Roman" w:cs="Times New Roman"/>
                <w:sz w:val="20"/>
                <w:szCs w:val="20"/>
              </w:rPr>
              <w:t>PSI</w:t>
            </w:r>
            <w:r w:rsidRPr="00784DCF">
              <w:rPr>
                <w:rFonts w:ascii="Times New Roman" w:hAnsi="Times New Roman" w:cs="Times New Roman"/>
              </w:rPr>
              <w:t xml:space="preserve">, EGF present 3 times </w:t>
            </w:r>
          </w:p>
          <w:p w14:paraId="6B59D2DC" w14:textId="77777777" w:rsidR="00AC0E7A" w:rsidRPr="00784DCF" w:rsidRDefault="00AC0E7A" w:rsidP="009F5E52">
            <w:pPr>
              <w:rPr>
                <w:rFonts w:ascii="Times New Roman" w:hAnsi="Times New Roman" w:cs="Times New Roman"/>
                <w:color w:val="0000CC"/>
                <w:sz w:val="20"/>
                <w:szCs w:val="20"/>
              </w:rPr>
            </w:pPr>
          </w:p>
        </w:tc>
        <w:tc>
          <w:tcPr>
            <w:tcW w:w="1080" w:type="dxa"/>
          </w:tcPr>
          <w:p w14:paraId="6FFB38C1" w14:textId="77777777" w:rsidR="00AC0E7A" w:rsidRPr="00784DCF" w:rsidRDefault="00AC0E7A" w:rsidP="009F5E52">
            <w:pPr>
              <w:jc w:val="both"/>
              <w:rPr>
                <w:rFonts w:ascii="Times New Roman" w:hAnsi="Times New Roman" w:cs="Times New Roman"/>
              </w:rPr>
            </w:pPr>
            <w:r w:rsidRPr="00784DCF">
              <w:rPr>
                <w:rFonts w:ascii="Times New Roman" w:eastAsia="Malgun Gothic" w:hAnsi="Times New Roman" w:cs="Times New Roman"/>
              </w:rPr>
              <w:t>630 aa</w:t>
            </w:r>
          </w:p>
        </w:tc>
        <w:tc>
          <w:tcPr>
            <w:tcW w:w="1080" w:type="dxa"/>
          </w:tcPr>
          <w:p w14:paraId="13BD479E"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SP, TM</w:t>
            </w:r>
          </w:p>
        </w:tc>
        <w:tc>
          <w:tcPr>
            <w:tcW w:w="1260" w:type="dxa"/>
          </w:tcPr>
          <w:p w14:paraId="5F71237B"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NPXY present (2)</w:t>
            </w:r>
          </w:p>
          <w:p w14:paraId="126B1089" w14:textId="77777777" w:rsidR="00AC0E7A" w:rsidRPr="00784DCF" w:rsidRDefault="00AC0E7A" w:rsidP="009F5E52">
            <w:pPr>
              <w:rPr>
                <w:rFonts w:ascii="Times New Roman" w:hAnsi="Times New Roman" w:cs="Times New Roman"/>
                <w:sz w:val="20"/>
                <w:szCs w:val="20"/>
              </w:rPr>
            </w:pPr>
          </w:p>
        </w:tc>
        <w:tc>
          <w:tcPr>
            <w:tcW w:w="540" w:type="dxa"/>
          </w:tcPr>
          <w:p w14:paraId="30660BFF"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I</w:t>
            </w:r>
          </w:p>
        </w:tc>
        <w:tc>
          <w:tcPr>
            <w:tcW w:w="2160" w:type="dxa"/>
          </w:tcPr>
          <w:p w14:paraId="55E70044"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 xml:space="preserve">Cell membrane </w:t>
            </w:r>
            <w:proofErr w:type="gramStart"/>
            <w:r w:rsidRPr="00784DCF">
              <w:rPr>
                <w:rFonts w:ascii="Times New Roman" w:hAnsi="Times New Roman" w:cs="Times New Roman"/>
              </w:rPr>
              <w:t>protein  likelihood</w:t>
            </w:r>
            <w:proofErr w:type="gramEnd"/>
            <w:r w:rsidRPr="00784DCF">
              <w:rPr>
                <w:rFonts w:ascii="Times New Roman" w:hAnsi="Times New Roman" w:cs="Times New Roman"/>
              </w:rPr>
              <w:t xml:space="preserve"> (0.7413)</w:t>
            </w:r>
          </w:p>
        </w:tc>
      </w:tr>
      <w:tr w:rsidR="00AC0E7A" w:rsidRPr="00784DCF" w14:paraId="26677D4E" w14:textId="77777777" w:rsidTr="009F5E52">
        <w:tc>
          <w:tcPr>
            <w:tcW w:w="1615" w:type="dxa"/>
          </w:tcPr>
          <w:p w14:paraId="5ADCCDDB" w14:textId="77777777" w:rsidR="00AC0E7A" w:rsidRPr="00784DCF" w:rsidRDefault="00AC0E7A" w:rsidP="009F5E52">
            <w:pPr>
              <w:jc w:val="both"/>
              <w:rPr>
                <w:rFonts w:ascii="Times New Roman" w:hAnsi="Times New Roman" w:cs="Times New Roman"/>
                <w:i/>
              </w:rPr>
            </w:pPr>
            <w:proofErr w:type="spellStart"/>
            <w:r w:rsidRPr="00784DCF">
              <w:rPr>
                <w:rFonts w:ascii="Times New Roman" w:hAnsi="Times New Roman" w:cs="Times New Roman"/>
                <w:i/>
              </w:rPr>
              <w:t>Heleopera</w:t>
            </w:r>
            <w:proofErr w:type="spellEnd"/>
            <w:r w:rsidRPr="00784DCF">
              <w:rPr>
                <w:rFonts w:ascii="Times New Roman" w:hAnsi="Times New Roman" w:cs="Times New Roman"/>
                <w:i/>
              </w:rPr>
              <w:t xml:space="preserve"> </w:t>
            </w:r>
            <w:proofErr w:type="spellStart"/>
            <w:r w:rsidRPr="00784DCF">
              <w:rPr>
                <w:rFonts w:ascii="Times New Roman" w:hAnsi="Times New Roman" w:cs="Times New Roman"/>
                <w:i/>
              </w:rPr>
              <w:t>sphagni</w:t>
            </w:r>
            <w:proofErr w:type="spellEnd"/>
          </w:p>
        </w:tc>
        <w:tc>
          <w:tcPr>
            <w:tcW w:w="910" w:type="dxa"/>
          </w:tcPr>
          <w:p w14:paraId="63D23FD2"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27D</w:t>
            </w:r>
          </w:p>
          <w:p w14:paraId="13E73F65"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29S</w:t>
            </w:r>
          </w:p>
          <w:p w14:paraId="2977D2F2"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31S</w:t>
            </w:r>
          </w:p>
          <w:p w14:paraId="74E44BCD"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21E</w:t>
            </w:r>
          </w:p>
          <w:p w14:paraId="753CF905"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66D</w:t>
            </w:r>
          </w:p>
        </w:tc>
        <w:tc>
          <w:tcPr>
            <w:tcW w:w="1250" w:type="dxa"/>
          </w:tcPr>
          <w:p w14:paraId="3F2A3744"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31S</w:t>
            </w:r>
          </w:p>
          <w:p w14:paraId="51970EAF"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 xml:space="preserve">134P </w:t>
            </w:r>
          </w:p>
          <w:p w14:paraId="2B1B2764"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 xml:space="preserve">135H </w:t>
            </w:r>
          </w:p>
          <w:p w14:paraId="4BC2FCAC"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352A</w:t>
            </w:r>
          </w:p>
          <w:p w14:paraId="1264280E"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66D</w:t>
            </w:r>
          </w:p>
        </w:tc>
        <w:tc>
          <w:tcPr>
            <w:tcW w:w="990" w:type="dxa"/>
          </w:tcPr>
          <w:p w14:paraId="27616533"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74E</w:t>
            </w:r>
          </w:p>
          <w:p w14:paraId="5E740D46"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16N</w:t>
            </w:r>
          </w:p>
          <w:p w14:paraId="252E15AA"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18E</w:t>
            </w:r>
          </w:p>
          <w:p w14:paraId="7401EF6D"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20P</w:t>
            </w:r>
          </w:p>
          <w:p w14:paraId="094B0C2E"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21E</w:t>
            </w:r>
          </w:p>
        </w:tc>
        <w:tc>
          <w:tcPr>
            <w:tcW w:w="1170" w:type="dxa"/>
          </w:tcPr>
          <w:p w14:paraId="1F1F03A0" w14:textId="77777777" w:rsidR="00AC0E7A" w:rsidRPr="00784DCF" w:rsidRDefault="00AC0E7A" w:rsidP="009F5E52">
            <w:pPr>
              <w:rPr>
                <w:rFonts w:ascii="Times New Roman" w:hAnsi="Times New Roman" w:cs="Times New Roman"/>
                <w:sz w:val="20"/>
                <w:szCs w:val="20"/>
              </w:rPr>
            </w:pPr>
            <w:r w:rsidRPr="00784DCF">
              <w:rPr>
                <w:rFonts w:ascii="Times New Roman" w:hAnsi="Times New Roman" w:cs="Times New Roman"/>
                <w:sz w:val="20"/>
                <w:szCs w:val="20"/>
              </w:rPr>
              <w:t>PSI</w:t>
            </w:r>
            <w:r w:rsidRPr="00784DCF">
              <w:rPr>
                <w:rFonts w:ascii="Times New Roman" w:hAnsi="Times New Roman" w:cs="Times New Roman"/>
              </w:rPr>
              <w:t xml:space="preserve">, EGF present 3 times </w:t>
            </w:r>
          </w:p>
          <w:p w14:paraId="03DACC79" w14:textId="77777777" w:rsidR="00AC0E7A" w:rsidRPr="00784DCF" w:rsidRDefault="00AC0E7A" w:rsidP="009F5E52">
            <w:pPr>
              <w:rPr>
                <w:rStyle w:val="joiner"/>
                <w:rFonts w:ascii="Times New Roman" w:hAnsi="Times New Roman" w:cs="Times New Roman"/>
              </w:rPr>
            </w:pPr>
          </w:p>
        </w:tc>
        <w:tc>
          <w:tcPr>
            <w:tcW w:w="1080" w:type="dxa"/>
          </w:tcPr>
          <w:p w14:paraId="7BE2EC09"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622 aa</w:t>
            </w:r>
          </w:p>
        </w:tc>
        <w:tc>
          <w:tcPr>
            <w:tcW w:w="1080" w:type="dxa"/>
          </w:tcPr>
          <w:p w14:paraId="4B860A4F"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SP, TM</w:t>
            </w:r>
          </w:p>
          <w:p w14:paraId="7046480C" w14:textId="77777777" w:rsidR="00AC0E7A" w:rsidRPr="00784DCF" w:rsidRDefault="00AC0E7A" w:rsidP="009F5E52">
            <w:pPr>
              <w:jc w:val="both"/>
              <w:rPr>
                <w:rFonts w:ascii="Times New Roman" w:hAnsi="Times New Roman" w:cs="Times New Roman"/>
              </w:rPr>
            </w:pPr>
          </w:p>
        </w:tc>
        <w:tc>
          <w:tcPr>
            <w:tcW w:w="1260" w:type="dxa"/>
          </w:tcPr>
          <w:p w14:paraId="5346DBE9"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 xml:space="preserve">NPXY present (2) </w:t>
            </w:r>
          </w:p>
          <w:p w14:paraId="606F54AE" w14:textId="77777777" w:rsidR="00AC0E7A" w:rsidRPr="00784DCF" w:rsidRDefault="00AC0E7A" w:rsidP="009F5E52">
            <w:pPr>
              <w:rPr>
                <w:rFonts w:ascii="Times New Roman" w:hAnsi="Times New Roman" w:cs="Times New Roman"/>
              </w:rPr>
            </w:pPr>
            <w:proofErr w:type="gramStart"/>
            <w:r w:rsidRPr="00784DCF">
              <w:rPr>
                <w:rFonts w:ascii="Times New Roman" w:hAnsi="Times New Roman" w:cs="Times New Roman"/>
              </w:rPr>
              <w:t>KADX(</w:t>
            </w:r>
            <w:proofErr w:type="gramEnd"/>
            <w:r w:rsidRPr="00784DCF">
              <w:rPr>
                <w:rFonts w:ascii="Times New Roman" w:hAnsi="Times New Roman" w:cs="Times New Roman"/>
              </w:rPr>
              <w:t xml:space="preserve">4)E </w:t>
            </w:r>
          </w:p>
          <w:p w14:paraId="2A108BA7" w14:textId="77777777" w:rsidR="00AC0E7A" w:rsidRPr="00784DCF" w:rsidRDefault="00AC0E7A" w:rsidP="009F5E52">
            <w:pPr>
              <w:rPr>
                <w:rFonts w:ascii="Times New Roman" w:hAnsi="Times New Roman" w:cs="Times New Roman"/>
              </w:rPr>
            </w:pPr>
          </w:p>
          <w:p w14:paraId="57CA437C" w14:textId="77777777" w:rsidR="00AC0E7A" w:rsidRPr="00784DCF" w:rsidRDefault="00AC0E7A" w:rsidP="009F5E52">
            <w:pPr>
              <w:rPr>
                <w:rFonts w:ascii="Times New Roman" w:hAnsi="Times New Roman" w:cs="Times New Roman"/>
              </w:rPr>
            </w:pPr>
          </w:p>
        </w:tc>
        <w:tc>
          <w:tcPr>
            <w:tcW w:w="540" w:type="dxa"/>
          </w:tcPr>
          <w:p w14:paraId="058BC045"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I</w:t>
            </w:r>
          </w:p>
        </w:tc>
        <w:tc>
          <w:tcPr>
            <w:tcW w:w="2160" w:type="dxa"/>
          </w:tcPr>
          <w:p w14:paraId="5D5BD0D6"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Cell membrane protein likelihood (0.9332)</w:t>
            </w:r>
          </w:p>
        </w:tc>
      </w:tr>
      <w:tr w:rsidR="00AC0E7A" w:rsidRPr="00784DCF" w14:paraId="63721F25" w14:textId="77777777" w:rsidTr="009F5E52">
        <w:tc>
          <w:tcPr>
            <w:tcW w:w="1615" w:type="dxa"/>
          </w:tcPr>
          <w:p w14:paraId="6B3EF1D3" w14:textId="77777777" w:rsidR="00AC0E7A" w:rsidRPr="00784DCF" w:rsidRDefault="00AC0E7A" w:rsidP="009F5E52">
            <w:pPr>
              <w:jc w:val="both"/>
              <w:rPr>
                <w:rFonts w:ascii="Times New Roman" w:hAnsi="Times New Roman" w:cs="Times New Roman"/>
              </w:rPr>
            </w:pPr>
            <w:proofErr w:type="spellStart"/>
            <w:r w:rsidRPr="00784DCF">
              <w:rPr>
                <w:rFonts w:ascii="Times New Roman" w:hAnsi="Times New Roman" w:cs="Times New Roman"/>
                <w:i/>
              </w:rPr>
              <w:t>Difflugia</w:t>
            </w:r>
            <w:proofErr w:type="spellEnd"/>
            <w:r w:rsidRPr="00784DCF">
              <w:rPr>
                <w:rFonts w:ascii="Times New Roman" w:hAnsi="Times New Roman" w:cs="Times New Roman"/>
              </w:rPr>
              <w:t xml:space="preserve"> sp. USP</w:t>
            </w:r>
          </w:p>
        </w:tc>
        <w:tc>
          <w:tcPr>
            <w:tcW w:w="910" w:type="dxa"/>
          </w:tcPr>
          <w:p w14:paraId="68D01958"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46D,</w:t>
            </w:r>
          </w:p>
          <w:p w14:paraId="1269422D"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48S,</w:t>
            </w:r>
          </w:p>
          <w:p w14:paraId="6B1C7FD4"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50S,</w:t>
            </w:r>
          </w:p>
          <w:p w14:paraId="3F60CCCB"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45E</w:t>
            </w:r>
          </w:p>
          <w:p w14:paraId="7F9D6D6C"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80D</w:t>
            </w:r>
          </w:p>
        </w:tc>
        <w:tc>
          <w:tcPr>
            <w:tcW w:w="1250" w:type="dxa"/>
          </w:tcPr>
          <w:p w14:paraId="557BB4BB"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50S</w:t>
            </w:r>
          </w:p>
          <w:p w14:paraId="05D14460"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153P</w:t>
            </w:r>
          </w:p>
          <w:p w14:paraId="4838D391"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154Y</w:t>
            </w:r>
          </w:p>
          <w:p w14:paraId="47194076"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370A</w:t>
            </w:r>
          </w:p>
          <w:p w14:paraId="2ECAC017"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80D</w:t>
            </w:r>
          </w:p>
        </w:tc>
        <w:tc>
          <w:tcPr>
            <w:tcW w:w="990" w:type="dxa"/>
          </w:tcPr>
          <w:p w14:paraId="3338084D"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97E</w:t>
            </w:r>
          </w:p>
          <w:p w14:paraId="07A33291"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39N</w:t>
            </w:r>
          </w:p>
          <w:p w14:paraId="1AD787D2"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41E</w:t>
            </w:r>
          </w:p>
          <w:p w14:paraId="59823E08"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43P</w:t>
            </w:r>
          </w:p>
          <w:p w14:paraId="7492A254"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45E</w:t>
            </w:r>
          </w:p>
        </w:tc>
        <w:tc>
          <w:tcPr>
            <w:tcW w:w="1170" w:type="dxa"/>
          </w:tcPr>
          <w:p w14:paraId="386A6029" w14:textId="77777777" w:rsidR="00AC0E7A" w:rsidRPr="00784DCF" w:rsidRDefault="00AC0E7A" w:rsidP="009F5E52">
            <w:pPr>
              <w:rPr>
                <w:rFonts w:ascii="Times New Roman" w:hAnsi="Times New Roman" w:cs="Times New Roman"/>
                <w:sz w:val="20"/>
                <w:szCs w:val="20"/>
              </w:rPr>
            </w:pPr>
            <w:r w:rsidRPr="00784DCF">
              <w:rPr>
                <w:rFonts w:ascii="Times New Roman" w:hAnsi="Times New Roman" w:cs="Times New Roman"/>
                <w:sz w:val="20"/>
                <w:szCs w:val="20"/>
              </w:rPr>
              <w:t>PSI</w:t>
            </w:r>
            <w:r w:rsidRPr="00784DCF">
              <w:rPr>
                <w:rFonts w:ascii="Times New Roman" w:hAnsi="Times New Roman" w:cs="Times New Roman"/>
              </w:rPr>
              <w:t xml:space="preserve">, EGF present 3 times </w:t>
            </w:r>
          </w:p>
          <w:p w14:paraId="63F7D13F" w14:textId="77777777" w:rsidR="00AC0E7A" w:rsidRPr="00784DCF" w:rsidRDefault="00AC0E7A" w:rsidP="009F5E52">
            <w:pPr>
              <w:rPr>
                <w:rFonts w:ascii="Times New Roman" w:hAnsi="Times New Roman" w:cs="Times New Roman"/>
              </w:rPr>
            </w:pPr>
          </w:p>
        </w:tc>
        <w:tc>
          <w:tcPr>
            <w:tcW w:w="1080" w:type="dxa"/>
          </w:tcPr>
          <w:p w14:paraId="35233B40" w14:textId="77777777" w:rsidR="00AC0E7A" w:rsidRPr="00784DCF" w:rsidRDefault="00AC0E7A" w:rsidP="009F5E52">
            <w:pPr>
              <w:jc w:val="both"/>
              <w:rPr>
                <w:rFonts w:ascii="Times New Roman" w:hAnsi="Times New Roman" w:cs="Times New Roman"/>
              </w:rPr>
            </w:pPr>
            <w:r w:rsidRPr="00784DCF">
              <w:rPr>
                <w:rFonts w:ascii="Times New Roman" w:eastAsia="Malgun Gothic" w:hAnsi="Times New Roman" w:cs="Times New Roman"/>
              </w:rPr>
              <w:t>630 aa</w:t>
            </w:r>
          </w:p>
        </w:tc>
        <w:tc>
          <w:tcPr>
            <w:tcW w:w="1080" w:type="dxa"/>
          </w:tcPr>
          <w:p w14:paraId="23A4C62A"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SP, TM</w:t>
            </w:r>
          </w:p>
          <w:p w14:paraId="035310C7" w14:textId="77777777" w:rsidR="00AC0E7A" w:rsidRPr="00784DCF" w:rsidRDefault="00AC0E7A" w:rsidP="009F5E52">
            <w:pPr>
              <w:jc w:val="both"/>
              <w:rPr>
                <w:rFonts w:ascii="Times New Roman" w:hAnsi="Times New Roman" w:cs="Times New Roman"/>
              </w:rPr>
            </w:pPr>
          </w:p>
        </w:tc>
        <w:tc>
          <w:tcPr>
            <w:tcW w:w="1260" w:type="dxa"/>
          </w:tcPr>
          <w:p w14:paraId="24B75BC4" w14:textId="77777777" w:rsidR="00AC0E7A" w:rsidRPr="00784DCF" w:rsidRDefault="00AC0E7A" w:rsidP="009F5E52">
            <w:pPr>
              <w:rPr>
                <w:rFonts w:ascii="Times New Roman" w:eastAsia="Malgun Gothic" w:hAnsi="Times New Roman" w:cs="Times New Roman"/>
              </w:rPr>
            </w:pPr>
            <w:r w:rsidRPr="00784DCF">
              <w:rPr>
                <w:rFonts w:ascii="Times New Roman" w:hAnsi="Times New Roman" w:cs="Times New Roman"/>
              </w:rPr>
              <w:t>NPXY present (2)</w:t>
            </w:r>
          </w:p>
          <w:p w14:paraId="29482DE5" w14:textId="77777777" w:rsidR="00AC0E7A" w:rsidRPr="00784DCF" w:rsidRDefault="00AC0E7A" w:rsidP="009F5E52">
            <w:pPr>
              <w:rPr>
                <w:rFonts w:ascii="Times New Roman" w:hAnsi="Times New Roman" w:cs="Times New Roman"/>
              </w:rPr>
            </w:pPr>
          </w:p>
        </w:tc>
        <w:tc>
          <w:tcPr>
            <w:tcW w:w="540" w:type="dxa"/>
          </w:tcPr>
          <w:p w14:paraId="511583CE"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I</w:t>
            </w:r>
          </w:p>
        </w:tc>
        <w:tc>
          <w:tcPr>
            <w:tcW w:w="2160" w:type="dxa"/>
          </w:tcPr>
          <w:p w14:paraId="416E58F7"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Cell membrane protein</w:t>
            </w:r>
          </w:p>
          <w:p w14:paraId="4157E17C"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likelihood (0.9847)</w:t>
            </w:r>
          </w:p>
        </w:tc>
      </w:tr>
      <w:tr w:rsidR="00AC0E7A" w:rsidRPr="00784DCF" w14:paraId="498E7571" w14:textId="77777777" w:rsidTr="009F5E52">
        <w:tc>
          <w:tcPr>
            <w:tcW w:w="1615" w:type="dxa"/>
          </w:tcPr>
          <w:p w14:paraId="2C21CB20" w14:textId="77777777" w:rsidR="00AC0E7A" w:rsidRPr="00784DCF" w:rsidRDefault="00AC0E7A" w:rsidP="009F5E52">
            <w:pPr>
              <w:jc w:val="both"/>
              <w:rPr>
                <w:rFonts w:ascii="Times New Roman" w:hAnsi="Times New Roman" w:cs="Times New Roman"/>
                <w:i/>
              </w:rPr>
            </w:pPr>
            <w:proofErr w:type="spellStart"/>
            <w:r w:rsidRPr="00784DCF">
              <w:rPr>
                <w:rFonts w:ascii="Times New Roman" w:hAnsi="Times New Roman" w:cs="Times New Roman"/>
                <w:i/>
              </w:rPr>
              <w:t>Hyalosphenia</w:t>
            </w:r>
            <w:proofErr w:type="spellEnd"/>
            <w:r w:rsidRPr="00784DCF">
              <w:rPr>
                <w:rFonts w:ascii="Times New Roman" w:hAnsi="Times New Roman" w:cs="Times New Roman"/>
                <w:i/>
              </w:rPr>
              <w:t xml:space="preserve"> </w:t>
            </w:r>
            <w:proofErr w:type="spellStart"/>
            <w:r w:rsidRPr="00784DCF">
              <w:rPr>
                <w:rFonts w:ascii="Times New Roman" w:hAnsi="Times New Roman" w:cs="Times New Roman"/>
                <w:i/>
              </w:rPr>
              <w:t>papilio</w:t>
            </w:r>
            <w:proofErr w:type="spellEnd"/>
          </w:p>
        </w:tc>
        <w:tc>
          <w:tcPr>
            <w:tcW w:w="910" w:type="dxa"/>
          </w:tcPr>
          <w:p w14:paraId="277A47B2"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35D</w:t>
            </w:r>
          </w:p>
          <w:p w14:paraId="191D2C91"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37S</w:t>
            </w:r>
          </w:p>
          <w:p w14:paraId="0F43734C"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39S</w:t>
            </w:r>
          </w:p>
          <w:p w14:paraId="29AADC10"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32E</w:t>
            </w:r>
          </w:p>
          <w:p w14:paraId="1AC92729"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lastRenderedPageBreak/>
              <w:t>172D</w:t>
            </w:r>
          </w:p>
        </w:tc>
        <w:tc>
          <w:tcPr>
            <w:tcW w:w="1250" w:type="dxa"/>
          </w:tcPr>
          <w:p w14:paraId="31EFFF1A"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lastRenderedPageBreak/>
              <w:t>39S</w:t>
            </w:r>
          </w:p>
          <w:p w14:paraId="5F1A4C8E"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42P</w:t>
            </w:r>
          </w:p>
          <w:p w14:paraId="0EF7C1B3"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43Y</w:t>
            </w:r>
          </w:p>
          <w:p w14:paraId="51CEA8E6"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270D</w:t>
            </w:r>
          </w:p>
          <w:p w14:paraId="0032543A"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lastRenderedPageBreak/>
              <w:t>172D</w:t>
            </w:r>
          </w:p>
        </w:tc>
        <w:tc>
          <w:tcPr>
            <w:tcW w:w="990" w:type="dxa"/>
          </w:tcPr>
          <w:p w14:paraId="25D5F24A"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lastRenderedPageBreak/>
              <w:t>85D</w:t>
            </w:r>
          </w:p>
          <w:p w14:paraId="1BBCC3B9"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27N</w:t>
            </w:r>
          </w:p>
          <w:p w14:paraId="33AD52F8"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29E</w:t>
            </w:r>
          </w:p>
          <w:p w14:paraId="1B54C7DE"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31P</w:t>
            </w:r>
          </w:p>
          <w:p w14:paraId="1E8445F9"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lastRenderedPageBreak/>
              <w:t>132E</w:t>
            </w:r>
          </w:p>
        </w:tc>
        <w:tc>
          <w:tcPr>
            <w:tcW w:w="1170" w:type="dxa"/>
          </w:tcPr>
          <w:p w14:paraId="537D2F62"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lastRenderedPageBreak/>
              <w:t>EGF present 3 times</w:t>
            </w:r>
          </w:p>
        </w:tc>
        <w:tc>
          <w:tcPr>
            <w:tcW w:w="1080" w:type="dxa"/>
          </w:tcPr>
          <w:p w14:paraId="048F98D9"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531 aa</w:t>
            </w:r>
          </w:p>
        </w:tc>
        <w:tc>
          <w:tcPr>
            <w:tcW w:w="1080" w:type="dxa"/>
          </w:tcPr>
          <w:p w14:paraId="13E772EF"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TM</w:t>
            </w:r>
          </w:p>
        </w:tc>
        <w:tc>
          <w:tcPr>
            <w:tcW w:w="1260" w:type="dxa"/>
          </w:tcPr>
          <w:p w14:paraId="3130F3D9"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NPXY present (2)</w:t>
            </w:r>
          </w:p>
          <w:p w14:paraId="3E078813" w14:textId="77777777" w:rsidR="00AC0E7A" w:rsidRPr="00784DCF" w:rsidRDefault="00AC0E7A" w:rsidP="009F5E52">
            <w:pPr>
              <w:rPr>
                <w:rFonts w:ascii="Times New Roman" w:hAnsi="Times New Roman" w:cs="Times New Roman"/>
              </w:rPr>
            </w:pPr>
            <w:proofErr w:type="gramStart"/>
            <w:r w:rsidRPr="00784DCF">
              <w:rPr>
                <w:rFonts w:ascii="Times New Roman" w:hAnsi="Times New Roman" w:cs="Times New Roman"/>
              </w:rPr>
              <w:t>KADX(</w:t>
            </w:r>
            <w:proofErr w:type="gramEnd"/>
            <w:r w:rsidRPr="00784DCF">
              <w:rPr>
                <w:rFonts w:ascii="Times New Roman" w:hAnsi="Times New Roman" w:cs="Times New Roman"/>
              </w:rPr>
              <w:t xml:space="preserve">4)D </w:t>
            </w:r>
          </w:p>
          <w:p w14:paraId="41FC1C3D" w14:textId="77777777" w:rsidR="00AC0E7A" w:rsidRPr="00784DCF" w:rsidRDefault="00AC0E7A" w:rsidP="009F5E52">
            <w:pPr>
              <w:rPr>
                <w:rFonts w:ascii="Times New Roman" w:hAnsi="Times New Roman" w:cs="Times New Roman"/>
              </w:rPr>
            </w:pPr>
          </w:p>
        </w:tc>
        <w:tc>
          <w:tcPr>
            <w:tcW w:w="540" w:type="dxa"/>
          </w:tcPr>
          <w:p w14:paraId="7FD43A1B"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lastRenderedPageBreak/>
              <w:t>I</w:t>
            </w:r>
          </w:p>
        </w:tc>
        <w:tc>
          <w:tcPr>
            <w:tcW w:w="2160" w:type="dxa"/>
          </w:tcPr>
          <w:p w14:paraId="0BC617DF"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Cell membrane protein likelihood (0.8186)</w:t>
            </w:r>
          </w:p>
        </w:tc>
      </w:tr>
      <w:tr w:rsidR="00AC0E7A" w:rsidRPr="00784DCF" w14:paraId="4AB9BF0A" w14:textId="77777777" w:rsidTr="009F5E52">
        <w:tc>
          <w:tcPr>
            <w:tcW w:w="1615" w:type="dxa"/>
          </w:tcPr>
          <w:p w14:paraId="793C4910" w14:textId="77777777" w:rsidR="00AC0E7A" w:rsidRPr="00784DCF" w:rsidRDefault="00AC0E7A" w:rsidP="009F5E52">
            <w:pPr>
              <w:pStyle w:val="Heading2"/>
              <w:spacing w:before="135" w:beforeAutospacing="0" w:after="135" w:afterAutospacing="0"/>
              <w:rPr>
                <w:b w:val="0"/>
                <w:bCs w:val="0"/>
                <w:color w:val="8C4DC2"/>
                <w:sz w:val="35"/>
                <w:szCs w:val="35"/>
              </w:rPr>
            </w:pPr>
            <w:proofErr w:type="spellStart"/>
            <w:r w:rsidRPr="00784DCF">
              <w:rPr>
                <w:b w:val="0"/>
                <w:i/>
                <w:sz w:val="20"/>
                <w:szCs w:val="20"/>
              </w:rPr>
              <w:t>Rhizamoeba</w:t>
            </w:r>
            <w:proofErr w:type="spellEnd"/>
            <w:r w:rsidRPr="00784DCF">
              <w:rPr>
                <w:b w:val="0"/>
                <w:i/>
                <w:sz w:val="20"/>
                <w:szCs w:val="20"/>
              </w:rPr>
              <w:t xml:space="preserve"> </w:t>
            </w:r>
            <w:proofErr w:type="spellStart"/>
            <w:r w:rsidRPr="00784DCF">
              <w:rPr>
                <w:b w:val="0"/>
                <w:i/>
                <w:sz w:val="20"/>
                <w:szCs w:val="20"/>
              </w:rPr>
              <w:t>saxonica</w:t>
            </w:r>
            <w:proofErr w:type="spellEnd"/>
            <w:r w:rsidRPr="00784DCF">
              <w:rPr>
                <w:b w:val="0"/>
                <w:sz w:val="20"/>
                <w:szCs w:val="20"/>
              </w:rPr>
              <w:t xml:space="preserve"> (paralog 1)</w:t>
            </w:r>
            <w:r w:rsidRPr="00784DCF">
              <w:rPr>
                <w:sz w:val="20"/>
                <w:szCs w:val="20"/>
              </w:rPr>
              <w:t xml:space="preserve">   </w:t>
            </w:r>
            <w:r w:rsidRPr="00784DCF">
              <w:rPr>
                <w:color w:val="000000"/>
                <w:sz w:val="20"/>
                <w:szCs w:val="20"/>
                <w:shd w:val="clear" w:color="auto" w:fill="FFFFFF"/>
              </w:rPr>
              <w:t xml:space="preserve"> </w:t>
            </w:r>
            <w:r w:rsidRPr="00784DCF">
              <w:rPr>
                <w:b w:val="0"/>
                <w:bCs w:val="0"/>
                <w:color w:val="8C4DC2"/>
                <w:sz w:val="35"/>
                <w:szCs w:val="35"/>
              </w:rPr>
              <w:t xml:space="preserve"> </w:t>
            </w:r>
            <w:r w:rsidRPr="00784DCF">
              <w:rPr>
                <w:b w:val="0"/>
                <w:bCs w:val="0"/>
                <w:color w:val="000000" w:themeColor="text1"/>
                <w:sz w:val="16"/>
                <w:szCs w:val="16"/>
              </w:rPr>
              <w:t>TR11158c0_g1_i1</w:t>
            </w:r>
          </w:p>
        </w:tc>
        <w:tc>
          <w:tcPr>
            <w:tcW w:w="910" w:type="dxa"/>
          </w:tcPr>
          <w:p w14:paraId="18CBE2ED"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43D</w:t>
            </w:r>
          </w:p>
          <w:p w14:paraId="60CD582A"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145S </w:t>
            </w:r>
          </w:p>
          <w:p w14:paraId="40BC3AB2"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47S</w:t>
            </w:r>
          </w:p>
          <w:p w14:paraId="102486AC"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28E</w:t>
            </w:r>
          </w:p>
          <w:p w14:paraId="644F3D50"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59D</w:t>
            </w:r>
          </w:p>
        </w:tc>
        <w:tc>
          <w:tcPr>
            <w:tcW w:w="1250" w:type="dxa"/>
          </w:tcPr>
          <w:p w14:paraId="4EF0152E"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47S</w:t>
            </w:r>
          </w:p>
          <w:p w14:paraId="6B696DDC"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150Q</w:t>
            </w:r>
          </w:p>
          <w:p w14:paraId="46A87D31"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51E</w:t>
            </w:r>
          </w:p>
          <w:p w14:paraId="48D7ACC6"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383A</w:t>
            </w:r>
          </w:p>
          <w:p w14:paraId="150BF7F5"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59D</w:t>
            </w:r>
          </w:p>
        </w:tc>
        <w:tc>
          <w:tcPr>
            <w:tcW w:w="990" w:type="dxa"/>
          </w:tcPr>
          <w:p w14:paraId="0734252F" w14:textId="77777777" w:rsidR="00AC0E7A" w:rsidRPr="00784DCF" w:rsidRDefault="00AC0E7A" w:rsidP="00784DCF">
            <w:pPr>
              <w:rPr>
                <w:rFonts w:ascii="Times New Roman" w:hAnsi="Times New Roman" w:cs="Times New Roman"/>
              </w:rPr>
            </w:pPr>
            <w:r w:rsidRPr="00784DCF">
              <w:rPr>
                <w:rFonts w:ascii="Times New Roman" w:hAnsi="Times New Roman" w:cs="Times New Roman"/>
              </w:rPr>
              <w:t>182E</w:t>
            </w:r>
          </w:p>
          <w:p w14:paraId="768331DF"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 xml:space="preserve">223N, </w:t>
            </w:r>
          </w:p>
          <w:p w14:paraId="221D21E3"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 xml:space="preserve">225D, </w:t>
            </w:r>
          </w:p>
          <w:p w14:paraId="52A9CE44"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 xml:space="preserve">227P, </w:t>
            </w:r>
          </w:p>
          <w:p w14:paraId="575AE782"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228E</w:t>
            </w:r>
          </w:p>
        </w:tc>
        <w:tc>
          <w:tcPr>
            <w:tcW w:w="1170" w:type="dxa"/>
          </w:tcPr>
          <w:p w14:paraId="55705A24" w14:textId="77777777" w:rsidR="00AC0E7A" w:rsidRPr="00784DCF" w:rsidRDefault="00AC0E7A" w:rsidP="009F5E52">
            <w:pPr>
              <w:rPr>
                <w:rFonts w:ascii="Times New Roman" w:hAnsi="Times New Roman" w:cs="Times New Roman"/>
              </w:rPr>
            </w:pPr>
            <w:r w:rsidRPr="00784DCF">
              <w:rPr>
                <w:rFonts w:ascii="Times New Roman" w:hAnsi="Times New Roman" w:cs="Times New Roman"/>
                <w:sz w:val="20"/>
                <w:szCs w:val="20"/>
              </w:rPr>
              <w:t>PSI</w:t>
            </w:r>
            <w:r w:rsidRPr="00784DCF">
              <w:rPr>
                <w:rFonts w:ascii="Times New Roman" w:hAnsi="Times New Roman" w:cs="Times New Roman"/>
              </w:rPr>
              <w:t xml:space="preserve">, EGF present 7 times </w:t>
            </w:r>
          </w:p>
        </w:tc>
        <w:tc>
          <w:tcPr>
            <w:tcW w:w="1080" w:type="dxa"/>
          </w:tcPr>
          <w:p w14:paraId="523EF0D7"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951 aa</w:t>
            </w:r>
          </w:p>
        </w:tc>
        <w:tc>
          <w:tcPr>
            <w:tcW w:w="1080" w:type="dxa"/>
          </w:tcPr>
          <w:p w14:paraId="53AA592C"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SP, TM</w:t>
            </w:r>
          </w:p>
        </w:tc>
        <w:tc>
          <w:tcPr>
            <w:tcW w:w="1260" w:type="dxa"/>
          </w:tcPr>
          <w:p w14:paraId="492BCA7F"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NPXY present (2)</w:t>
            </w:r>
          </w:p>
          <w:p w14:paraId="300437FD" w14:textId="77777777" w:rsidR="00AC0E7A" w:rsidRPr="00784DCF" w:rsidRDefault="00AC0E7A" w:rsidP="009F5E52">
            <w:pPr>
              <w:rPr>
                <w:rFonts w:ascii="Times New Roman" w:hAnsi="Times New Roman" w:cs="Times New Roman"/>
              </w:rPr>
            </w:pPr>
          </w:p>
        </w:tc>
        <w:tc>
          <w:tcPr>
            <w:tcW w:w="540" w:type="dxa"/>
          </w:tcPr>
          <w:p w14:paraId="2CE4B430"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I</w:t>
            </w:r>
          </w:p>
        </w:tc>
        <w:tc>
          <w:tcPr>
            <w:tcW w:w="2160" w:type="dxa"/>
          </w:tcPr>
          <w:p w14:paraId="5CE14FA8"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Cell membrane protein likelihood (0.7754)</w:t>
            </w:r>
          </w:p>
        </w:tc>
      </w:tr>
      <w:tr w:rsidR="00AC0E7A" w:rsidRPr="00784DCF" w14:paraId="3537DD22" w14:textId="77777777" w:rsidTr="009F5E52">
        <w:tc>
          <w:tcPr>
            <w:tcW w:w="1615" w:type="dxa"/>
          </w:tcPr>
          <w:p w14:paraId="52E2C8C2" w14:textId="77777777" w:rsidR="00AC0E7A" w:rsidRPr="00784DCF" w:rsidRDefault="00AC0E7A" w:rsidP="009F5E52">
            <w:pPr>
              <w:jc w:val="both"/>
              <w:rPr>
                <w:rFonts w:ascii="Times New Roman" w:hAnsi="Times New Roman" w:cs="Times New Roman"/>
                <w:i/>
              </w:rPr>
            </w:pPr>
            <w:proofErr w:type="spellStart"/>
            <w:r w:rsidRPr="00784DCF">
              <w:rPr>
                <w:rFonts w:ascii="Times New Roman" w:hAnsi="Times New Roman" w:cs="Times New Roman"/>
                <w:i/>
              </w:rPr>
              <w:t>Cryptodifflugia</w:t>
            </w:r>
            <w:proofErr w:type="spellEnd"/>
            <w:r w:rsidRPr="00784DCF">
              <w:rPr>
                <w:rFonts w:ascii="Times New Roman" w:hAnsi="Times New Roman" w:cs="Times New Roman"/>
                <w:i/>
              </w:rPr>
              <w:t xml:space="preserve"> operculum</w:t>
            </w:r>
          </w:p>
        </w:tc>
        <w:tc>
          <w:tcPr>
            <w:tcW w:w="910" w:type="dxa"/>
          </w:tcPr>
          <w:p w14:paraId="613CAA6B"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44D</w:t>
            </w:r>
          </w:p>
          <w:p w14:paraId="6F62B2F2"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46S</w:t>
            </w:r>
          </w:p>
          <w:p w14:paraId="3877D338"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48S</w:t>
            </w:r>
          </w:p>
          <w:p w14:paraId="67EED4FF"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41E</w:t>
            </w:r>
          </w:p>
          <w:p w14:paraId="506E29AE"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78D</w:t>
            </w:r>
          </w:p>
        </w:tc>
        <w:tc>
          <w:tcPr>
            <w:tcW w:w="1250" w:type="dxa"/>
          </w:tcPr>
          <w:p w14:paraId="2D41D965"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48S</w:t>
            </w:r>
          </w:p>
          <w:p w14:paraId="523DC1B8"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 xml:space="preserve">151P </w:t>
            </w:r>
          </w:p>
          <w:p w14:paraId="263D9B5E"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 xml:space="preserve">152L </w:t>
            </w:r>
          </w:p>
          <w:p w14:paraId="247E31BA"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370G</w:t>
            </w:r>
          </w:p>
          <w:p w14:paraId="1846787A"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78D</w:t>
            </w:r>
          </w:p>
        </w:tc>
        <w:tc>
          <w:tcPr>
            <w:tcW w:w="990" w:type="dxa"/>
          </w:tcPr>
          <w:p w14:paraId="628893DF"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194E</w:t>
            </w:r>
          </w:p>
          <w:p w14:paraId="2C9DAAA7"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236N</w:t>
            </w:r>
          </w:p>
          <w:p w14:paraId="37A89DF0"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238E</w:t>
            </w:r>
          </w:p>
          <w:p w14:paraId="5ABFCEC9"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240P</w:t>
            </w:r>
          </w:p>
          <w:p w14:paraId="0B6CE39E"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241E</w:t>
            </w:r>
          </w:p>
        </w:tc>
        <w:tc>
          <w:tcPr>
            <w:tcW w:w="1170" w:type="dxa"/>
          </w:tcPr>
          <w:p w14:paraId="6B64DBC5" w14:textId="77777777" w:rsidR="00AC0E7A" w:rsidRPr="00784DCF" w:rsidRDefault="00AC0E7A" w:rsidP="009F5E52">
            <w:pPr>
              <w:rPr>
                <w:rFonts w:ascii="Times New Roman" w:hAnsi="Times New Roman" w:cs="Times New Roman"/>
                <w:sz w:val="20"/>
                <w:szCs w:val="20"/>
              </w:rPr>
            </w:pPr>
            <w:r w:rsidRPr="00784DCF">
              <w:rPr>
                <w:rFonts w:ascii="Times New Roman" w:hAnsi="Times New Roman" w:cs="Times New Roman"/>
                <w:sz w:val="20"/>
                <w:szCs w:val="20"/>
              </w:rPr>
              <w:t>PSI</w:t>
            </w:r>
            <w:r w:rsidRPr="00784DCF">
              <w:rPr>
                <w:rFonts w:ascii="Times New Roman" w:hAnsi="Times New Roman" w:cs="Times New Roman"/>
              </w:rPr>
              <w:t xml:space="preserve">, EGF present 3 times </w:t>
            </w:r>
          </w:p>
          <w:p w14:paraId="174FF753" w14:textId="77777777" w:rsidR="00AC0E7A" w:rsidRPr="00784DCF" w:rsidRDefault="00AC0E7A" w:rsidP="009F5E52">
            <w:pPr>
              <w:rPr>
                <w:rFonts w:ascii="Times New Roman" w:hAnsi="Times New Roman" w:cs="Times New Roman"/>
              </w:rPr>
            </w:pPr>
          </w:p>
        </w:tc>
        <w:tc>
          <w:tcPr>
            <w:tcW w:w="1080" w:type="dxa"/>
          </w:tcPr>
          <w:p w14:paraId="71CFEE36"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633aa</w:t>
            </w:r>
          </w:p>
        </w:tc>
        <w:tc>
          <w:tcPr>
            <w:tcW w:w="1080" w:type="dxa"/>
          </w:tcPr>
          <w:p w14:paraId="50F27D42"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SP, TM</w:t>
            </w:r>
          </w:p>
        </w:tc>
        <w:tc>
          <w:tcPr>
            <w:tcW w:w="1260" w:type="dxa"/>
          </w:tcPr>
          <w:p w14:paraId="01BC3FB2"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NPXY present (2)</w:t>
            </w:r>
          </w:p>
          <w:p w14:paraId="2DE446AA" w14:textId="77777777" w:rsidR="00AC0E7A" w:rsidRPr="00784DCF" w:rsidRDefault="00AC0E7A" w:rsidP="009F5E52">
            <w:pPr>
              <w:rPr>
                <w:rFonts w:ascii="Times New Roman" w:hAnsi="Times New Roman" w:cs="Times New Roman"/>
              </w:rPr>
            </w:pPr>
          </w:p>
        </w:tc>
        <w:tc>
          <w:tcPr>
            <w:tcW w:w="540" w:type="dxa"/>
          </w:tcPr>
          <w:p w14:paraId="2977A7AD"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I</w:t>
            </w:r>
          </w:p>
        </w:tc>
        <w:tc>
          <w:tcPr>
            <w:tcW w:w="2160" w:type="dxa"/>
          </w:tcPr>
          <w:p w14:paraId="6E686000"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Cell membrane protein likelihood (0.9426)</w:t>
            </w:r>
          </w:p>
        </w:tc>
      </w:tr>
      <w:tr w:rsidR="00AC0E7A" w:rsidRPr="00784DCF" w14:paraId="774ADD5B" w14:textId="77777777" w:rsidTr="009F5E52">
        <w:tc>
          <w:tcPr>
            <w:tcW w:w="1615" w:type="dxa"/>
          </w:tcPr>
          <w:p w14:paraId="3B2B2204" w14:textId="77777777" w:rsidR="00AC0E7A" w:rsidRPr="00784DCF" w:rsidRDefault="00AC0E7A" w:rsidP="009F5E52">
            <w:pPr>
              <w:pStyle w:val="Heading2"/>
              <w:spacing w:before="135" w:beforeAutospacing="0" w:after="135" w:afterAutospacing="0"/>
              <w:rPr>
                <w:b w:val="0"/>
                <w:bCs w:val="0"/>
                <w:color w:val="8C4DC2"/>
                <w:sz w:val="35"/>
                <w:szCs w:val="35"/>
              </w:rPr>
            </w:pPr>
            <w:proofErr w:type="spellStart"/>
            <w:r w:rsidRPr="00784DCF">
              <w:rPr>
                <w:b w:val="0"/>
                <w:i/>
                <w:sz w:val="20"/>
                <w:szCs w:val="20"/>
              </w:rPr>
              <w:t>Rhizamoeba</w:t>
            </w:r>
            <w:proofErr w:type="spellEnd"/>
            <w:r w:rsidRPr="00784DCF">
              <w:rPr>
                <w:b w:val="0"/>
                <w:i/>
                <w:sz w:val="20"/>
                <w:szCs w:val="20"/>
              </w:rPr>
              <w:t xml:space="preserve"> </w:t>
            </w:r>
            <w:proofErr w:type="spellStart"/>
            <w:r w:rsidRPr="00784DCF">
              <w:rPr>
                <w:b w:val="0"/>
                <w:i/>
                <w:sz w:val="20"/>
                <w:szCs w:val="20"/>
              </w:rPr>
              <w:t>Saonxica</w:t>
            </w:r>
            <w:proofErr w:type="spellEnd"/>
            <w:r w:rsidRPr="00784DCF">
              <w:rPr>
                <w:b w:val="0"/>
                <w:sz w:val="20"/>
                <w:szCs w:val="20"/>
              </w:rPr>
              <w:t xml:space="preserve"> (Paralog2</w:t>
            </w:r>
            <w:proofErr w:type="gramStart"/>
            <w:r w:rsidRPr="00784DCF">
              <w:rPr>
                <w:b w:val="0"/>
                <w:sz w:val="20"/>
                <w:szCs w:val="20"/>
              </w:rPr>
              <w:t>)</w:t>
            </w:r>
            <w:r w:rsidRPr="00784DCF">
              <w:rPr>
                <w:sz w:val="20"/>
                <w:szCs w:val="20"/>
              </w:rPr>
              <w:t xml:space="preserve"> </w:t>
            </w:r>
            <w:r w:rsidRPr="00784DCF">
              <w:rPr>
                <w:b w:val="0"/>
                <w:bCs w:val="0"/>
                <w:color w:val="8C4DC2"/>
                <w:sz w:val="35"/>
                <w:szCs w:val="35"/>
              </w:rPr>
              <w:t xml:space="preserve"> </w:t>
            </w:r>
            <w:r w:rsidRPr="00784DCF">
              <w:rPr>
                <w:b w:val="0"/>
                <w:bCs w:val="0"/>
                <w:color w:val="000000" w:themeColor="text1"/>
                <w:sz w:val="16"/>
                <w:szCs w:val="16"/>
              </w:rPr>
              <w:t>TR</w:t>
            </w:r>
            <w:proofErr w:type="gramEnd"/>
            <w:r w:rsidRPr="00784DCF">
              <w:rPr>
                <w:b w:val="0"/>
                <w:bCs w:val="0"/>
                <w:color w:val="000000" w:themeColor="text1"/>
                <w:sz w:val="16"/>
                <w:szCs w:val="16"/>
              </w:rPr>
              <w:t>7856c0_g1_i1</w:t>
            </w:r>
          </w:p>
        </w:tc>
        <w:tc>
          <w:tcPr>
            <w:tcW w:w="910" w:type="dxa"/>
          </w:tcPr>
          <w:p w14:paraId="00C4C3EE" w14:textId="77777777" w:rsidR="00AC0E7A" w:rsidRPr="00784DCF" w:rsidRDefault="00AC0E7A" w:rsidP="009F5E52">
            <w:pPr>
              <w:jc w:val="both"/>
              <w:rPr>
                <w:rStyle w:val="apple-converted-space"/>
                <w:rFonts w:ascii="Times New Roman" w:hAnsi="Times New Roman" w:cs="Times New Roman"/>
              </w:rPr>
            </w:pPr>
            <w:r w:rsidRPr="00784DCF">
              <w:rPr>
                <w:rFonts w:ascii="Times New Roman" w:hAnsi="Times New Roman" w:cs="Times New Roman"/>
                <w:bCs/>
              </w:rPr>
              <w:t>142D,</w:t>
            </w:r>
            <w:r w:rsidRPr="00784DCF">
              <w:rPr>
                <w:rStyle w:val="apple-converted-space"/>
                <w:rFonts w:ascii="Times New Roman" w:hAnsi="Times New Roman" w:cs="Times New Roman"/>
                <w:bCs/>
              </w:rPr>
              <w:t> </w:t>
            </w:r>
          </w:p>
          <w:p w14:paraId="179D3816"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shd w:val="clear" w:color="auto" w:fill="FFFFFF"/>
              </w:rPr>
              <w:t>144S</w:t>
            </w:r>
          </w:p>
          <w:p w14:paraId="057D676F"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shd w:val="clear" w:color="auto" w:fill="FFFFFF"/>
              </w:rPr>
              <w:t>146S</w:t>
            </w:r>
          </w:p>
          <w:p w14:paraId="36F5B839"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shd w:val="clear" w:color="auto" w:fill="FFFFFF"/>
              </w:rPr>
              <w:t xml:space="preserve">227E, </w:t>
            </w:r>
          </w:p>
          <w:p w14:paraId="0BA928F5" w14:textId="77777777" w:rsidR="00AC0E7A" w:rsidRPr="00784DCF" w:rsidRDefault="00AC0E7A" w:rsidP="009F5E52">
            <w:pPr>
              <w:rPr>
                <w:rFonts w:ascii="Times New Roman" w:hAnsi="Times New Roman" w:cs="Times New Roman"/>
              </w:rPr>
            </w:pPr>
            <w:r w:rsidRPr="00784DCF">
              <w:rPr>
                <w:rFonts w:ascii="Times New Roman" w:hAnsi="Times New Roman" w:cs="Times New Roman"/>
                <w:shd w:val="clear" w:color="auto" w:fill="FFFFFF"/>
              </w:rPr>
              <w:t>258D</w:t>
            </w:r>
            <w:r w:rsidRPr="00784DCF">
              <w:rPr>
                <w:rStyle w:val="apple-converted-space"/>
                <w:rFonts w:ascii="Times New Roman" w:hAnsi="Times New Roman" w:cs="Times New Roman"/>
                <w:shd w:val="clear" w:color="auto" w:fill="FFFFFF"/>
              </w:rPr>
              <w:t> </w:t>
            </w:r>
          </w:p>
        </w:tc>
        <w:tc>
          <w:tcPr>
            <w:tcW w:w="1250" w:type="dxa"/>
          </w:tcPr>
          <w:p w14:paraId="7394EA4F"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45S</w:t>
            </w:r>
          </w:p>
          <w:p w14:paraId="32EDD874"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48D</w:t>
            </w:r>
          </w:p>
          <w:p w14:paraId="6995A870"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49D</w:t>
            </w:r>
          </w:p>
          <w:p w14:paraId="2D6BC9C6"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329A</w:t>
            </w:r>
          </w:p>
          <w:p w14:paraId="1B2878CA"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58D</w:t>
            </w:r>
          </w:p>
        </w:tc>
        <w:tc>
          <w:tcPr>
            <w:tcW w:w="990" w:type="dxa"/>
          </w:tcPr>
          <w:p w14:paraId="7AAE9846"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181E,</w:t>
            </w:r>
          </w:p>
          <w:p w14:paraId="1714ACCB"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 xml:space="preserve">222N, </w:t>
            </w:r>
          </w:p>
          <w:p w14:paraId="0F35A8DD"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224D,</w:t>
            </w:r>
          </w:p>
          <w:p w14:paraId="189BD3D8" w14:textId="77777777" w:rsidR="00AC0E7A" w:rsidRPr="00784DCF" w:rsidRDefault="00AC0E7A" w:rsidP="009F5E52">
            <w:pPr>
              <w:rPr>
                <w:rFonts w:ascii="Times New Roman" w:hAnsi="Times New Roman" w:cs="Times New Roman"/>
              </w:rPr>
            </w:pPr>
            <w:r w:rsidRPr="00784DCF">
              <w:rPr>
                <w:rFonts w:ascii="Times New Roman" w:hAnsi="Times New Roman" w:cs="Times New Roman"/>
                <w:color w:val="FF0000"/>
              </w:rPr>
              <w:t>226C</w:t>
            </w:r>
            <w:r w:rsidRPr="00784DCF">
              <w:rPr>
                <w:rFonts w:ascii="Times New Roman" w:hAnsi="Times New Roman" w:cs="Times New Roman"/>
              </w:rPr>
              <w:t xml:space="preserve">, </w:t>
            </w:r>
          </w:p>
          <w:p w14:paraId="2D1AC9BB"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 xml:space="preserve">227E </w:t>
            </w:r>
          </w:p>
        </w:tc>
        <w:tc>
          <w:tcPr>
            <w:tcW w:w="1170" w:type="dxa"/>
          </w:tcPr>
          <w:p w14:paraId="77B9D09D" w14:textId="77777777" w:rsidR="00AC0E7A" w:rsidRPr="00784DCF" w:rsidRDefault="00AC0E7A" w:rsidP="009F5E52">
            <w:pPr>
              <w:rPr>
                <w:rFonts w:ascii="Times New Roman" w:hAnsi="Times New Roman" w:cs="Times New Roman"/>
                <w:sz w:val="20"/>
                <w:szCs w:val="20"/>
              </w:rPr>
            </w:pPr>
            <w:r w:rsidRPr="00784DCF">
              <w:rPr>
                <w:rFonts w:ascii="Times New Roman" w:hAnsi="Times New Roman" w:cs="Times New Roman"/>
                <w:sz w:val="20"/>
                <w:szCs w:val="20"/>
              </w:rPr>
              <w:t>PSI</w:t>
            </w:r>
            <w:r w:rsidRPr="00784DCF">
              <w:rPr>
                <w:rFonts w:ascii="Times New Roman" w:hAnsi="Times New Roman" w:cs="Times New Roman"/>
              </w:rPr>
              <w:t xml:space="preserve">, EGF present 3 times </w:t>
            </w:r>
          </w:p>
          <w:p w14:paraId="2E851464" w14:textId="77777777" w:rsidR="00AC0E7A" w:rsidRPr="00784DCF" w:rsidRDefault="00AC0E7A" w:rsidP="009F5E52">
            <w:pPr>
              <w:rPr>
                <w:rFonts w:ascii="Times New Roman" w:hAnsi="Times New Roman" w:cs="Times New Roman"/>
              </w:rPr>
            </w:pPr>
          </w:p>
        </w:tc>
        <w:tc>
          <w:tcPr>
            <w:tcW w:w="1080" w:type="dxa"/>
          </w:tcPr>
          <w:p w14:paraId="426C15D2"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932aa</w:t>
            </w:r>
          </w:p>
        </w:tc>
        <w:tc>
          <w:tcPr>
            <w:tcW w:w="1080" w:type="dxa"/>
          </w:tcPr>
          <w:p w14:paraId="478DFCCB"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TM</w:t>
            </w:r>
          </w:p>
        </w:tc>
        <w:tc>
          <w:tcPr>
            <w:tcW w:w="1260" w:type="dxa"/>
          </w:tcPr>
          <w:p w14:paraId="2D27D9FB"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NPXY present (2)</w:t>
            </w:r>
          </w:p>
          <w:p w14:paraId="6CE22AAD" w14:textId="77777777" w:rsidR="00AC0E7A" w:rsidRPr="00784DCF" w:rsidRDefault="00AC0E7A" w:rsidP="009F5E52">
            <w:pPr>
              <w:rPr>
                <w:rFonts w:ascii="Times New Roman" w:hAnsi="Times New Roman" w:cs="Times New Roman"/>
              </w:rPr>
            </w:pPr>
          </w:p>
        </w:tc>
        <w:tc>
          <w:tcPr>
            <w:tcW w:w="540" w:type="dxa"/>
          </w:tcPr>
          <w:p w14:paraId="3B8C2D67"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I</w:t>
            </w:r>
          </w:p>
        </w:tc>
        <w:tc>
          <w:tcPr>
            <w:tcW w:w="2160" w:type="dxa"/>
          </w:tcPr>
          <w:p w14:paraId="0BB69A51"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 xml:space="preserve">Cell membrane </w:t>
            </w:r>
            <w:proofErr w:type="gramStart"/>
            <w:r w:rsidRPr="00784DCF">
              <w:rPr>
                <w:rFonts w:ascii="Times New Roman" w:hAnsi="Times New Roman" w:cs="Times New Roman"/>
              </w:rPr>
              <w:t>protein  likelihood</w:t>
            </w:r>
            <w:proofErr w:type="gramEnd"/>
            <w:r w:rsidRPr="00784DCF">
              <w:rPr>
                <w:rFonts w:ascii="Times New Roman" w:hAnsi="Times New Roman" w:cs="Times New Roman"/>
              </w:rPr>
              <w:t xml:space="preserve"> (0.8204)</w:t>
            </w:r>
          </w:p>
        </w:tc>
      </w:tr>
      <w:tr w:rsidR="00AC0E7A" w:rsidRPr="00784DCF" w14:paraId="6EC8A82B" w14:textId="77777777" w:rsidTr="009F5E52">
        <w:trPr>
          <w:trHeight w:val="71"/>
        </w:trPr>
        <w:tc>
          <w:tcPr>
            <w:tcW w:w="1615" w:type="dxa"/>
          </w:tcPr>
          <w:p w14:paraId="0E1AD44A" w14:textId="77777777" w:rsidR="00AC0E7A" w:rsidRPr="00784DCF" w:rsidRDefault="00AC0E7A" w:rsidP="009F5E52">
            <w:pPr>
              <w:jc w:val="both"/>
              <w:rPr>
                <w:rFonts w:ascii="Times New Roman" w:hAnsi="Times New Roman" w:cs="Times New Roman"/>
                <w:i/>
              </w:rPr>
            </w:pPr>
            <w:proofErr w:type="spellStart"/>
            <w:r w:rsidRPr="00784DCF">
              <w:rPr>
                <w:rFonts w:ascii="Times New Roman" w:hAnsi="Times New Roman" w:cs="Times New Roman"/>
                <w:i/>
              </w:rPr>
              <w:t>Flabellula</w:t>
            </w:r>
            <w:proofErr w:type="spellEnd"/>
            <w:r w:rsidRPr="00784DCF">
              <w:rPr>
                <w:rFonts w:ascii="Times New Roman" w:hAnsi="Times New Roman" w:cs="Times New Roman"/>
                <w:i/>
              </w:rPr>
              <w:t xml:space="preserve"> </w:t>
            </w:r>
            <w:proofErr w:type="spellStart"/>
            <w:r w:rsidRPr="00784DCF">
              <w:rPr>
                <w:rFonts w:ascii="Times New Roman" w:hAnsi="Times New Roman" w:cs="Times New Roman"/>
                <w:i/>
              </w:rPr>
              <w:t>citata</w:t>
            </w:r>
            <w:proofErr w:type="spellEnd"/>
          </w:p>
        </w:tc>
        <w:tc>
          <w:tcPr>
            <w:tcW w:w="910" w:type="dxa"/>
          </w:tcPr>
          <w:p w14:paraId="364EC179" w14:textId="77777777" w:rsidR="00AC0E7A" w:rsidRPr="00784DCF" w:rsidRDefault="00AC0E7A" w:rsidP="009F5E52">
            <w:pPr>
              <w:rPr>
                <w:rFonts w:ascii="Times New Roman" w:hAnsi="Times New Roman" w:cs="Times New Roman"/>
                <w:shd w:val="clear" w:color="auto" w:fill="FFFFFF"/>
              </w:rPr>
            </w:pPr>
            <w:r w:rsidRPr="00784DCF">
              <w:rPr>
                <w:rFonts w:ascii="Times New Roman" w:hAnsi="Times New Roman" w:cs="Times New Roman"/>
                <w:shd w:val="clear" w:color="auto" w:fill="FFFFFF"/>
              </w:rPr>
              <w:t>163D,</w:t>
            </w:r>
          </w:p>
          <w:p w14:paraId="06610757" w14:textId="77777777" w:rsidR="00AC0E7A" w:rsidRPr="00784DCF" w:rsidRDefault="00AC0E7A" w:rsidP="009F5E52">
            <w:pPr>
              <w:rPr>
                <w:rFonts w:ascii="Times New Roman" w:hAnsi="Times New Roman" w:cs="Times New Roman"/>
                <w:shd w:val="clear" w:color="auto" w:fill="FFFFFF"/>
              </w:rPr>
            </w:pPr>
            <w:r w:rsidRPr="00784DCF">
              <w:rPr>
                <w:rFonts w:ascii="Times New Roman" w:hAnsi="Times New Roman" w:cs="Times New Roman"/>
                <w:shd w:val="clear" w:color="auto" w:fill="FFFFFF"/>
              </w:rPr>
              <w:t>165S</w:t>
            </w:r>
          </w:p>
          <w:p w14:paraId="536359EA" w14:textId="77777777" w:rsidR="00AC0E7A" w:rsidRPr="00784DCF" w:rsidRDefault="00AC0E7A" w:rsidP="009F5E52">
            <w:pPr>
              <w:rPr>
                <w:rFonts w:ascii="Times New Roman" w:hAnsi="Times New Roman" w:cs="Times New Roman"/>
                <w:shd w:val="clear" w:color="auto" w:fill="FFFFFF"/>
              </w:rPr>
            </w:pPr>
            <w:r w:rsidRPr="00784DCF">
              <w:rPr>
                <w:rFonts w:ascii="Times New Roman" w:hAnsi="Times New Roman" w:cs="Times New Roman"/>
                <w:shd w:val="clear" w:color="auto" w:fill="FFFFFF"/>
              </w:rPr>
              <w:t>167S</w:t>
            </w:r>
          </w:p>
          <w:p w14:paraId="257D4086" w14:textId="77777777" w:rsidR="00AC0E7A" w:rsidRPr="00784DCF" w:rsidRDefault="00AC0E7A" w:rsidP="009F5E52">
            <w:pPr>
              <w:rPr>
                <w:rStyle w:val="apple-converted-space"/>
                <w:rFonts w:ascii="Times New Roman" w:hAnsi="Times New Roman" w:cs="Times New Roman"/>
                <w:shd w:val="clear" w:color="auto" w:fill="FFFFFF"/>
              </w:rPr>
            </w:pPr>
            <w:r w:rsidRPr="00784DCF">
              <w:rPr>
                <w:rFonts w:ascii="Times New Roman" w:hAnsi="Times New Roman" w:cs="Times New Roman"/>
                <w:shd w:val="clear" w:color="auto" w:fill="FFFFFF"/>
              </w:rPr>
              <w:t>234E,</w:t>
            </w:r>
            <w:r w:rsidRPr="00784DCF">
              <w:rPr>
                <w:rStyle w:val="apple-converted-space"/>
                <w:rFonts w:ascii="Times New Roman" w:hAnsi="Times New Roman" w:cs="Times New Roman"/>
                <w:shd w:val="clear" w:color="auto" w:fill="FFFFFF"/>
              </w:rPr>
              <w:t> </w:t>
            </w:r>
          </w:p>
          <w:p w14:paraId="51211857" w14:textId="77777777" w:rsidR="00AC0E7A" w:rsidRPr="00784DCF" w:rsidRDefault="00AC0E7A" w:rsidP="009F5E52">
            <w:pPr>
              <w:rPr>
                <w:rFonts w:ascii="Times New Roman" w:hAnsi="Times New Roman" w:cs="Times New Roman"/>
              </w:rPr>
            </w:pPr>
            <w:r w:rsidRPr="00784DCF">
              <w:rPr>
                <w:rFonts w:ascii="Times New Roman" w:hAnsi="Times New Roman" w:cs="Times New Roman"/>
                <w:bCs/>
              </w:rPr>
              <w:t>282D</w:t>
            </w:r>
            <w:r w:rsidRPr="00784DCF">
              <w:rPr>
                <w:rStyle w:val="apple-converted-space"/>
                <w:rFonts w:ascii="Times New Roman" w:hAnsi="Times New Roman" w:cs="Times New Roman"/>
                <w:bCs/>
              </w:rPr>
              <w:t> </w:t>
            </w:r>
          </w:p>
        </w:tc>
        <w:tc>
          <w:tcPr>
            <w:tcW w:w="1250" w:type="dxa"/>
          </w:tcPr>
          <w:p w14:paraId="7DAF9C44"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67S</w:t>
            </w:r>
          </w:p>
          <w:p w14:paraId="550AD4AA"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 xml:space="preserve">172M </w:t>
            </w:r>
          </w:p>
          <w:p w14:paraId="1B8D5042"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73E</w:t>
            </w:r>
          </w:p>
          <w:p w14:paraId="174CA6EE"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364A</w:t>
            </w:r>
          </w:p>
          <w:p w14:paraId="72ACBFB7"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82D</w:t>
            </w:r>
          </w:p>
        </w:tc>
        <w:tc>
          <w:tcPr>
            <w:tcW w:w="990" w:type="dxa"/>
          </w:tcPr>
          <w:p w14:paraId="6843C5B7"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185D,</w:t>
            </w:r>
          </w:p>
          <w:p w14:paraId="0B04EF9A" w14:textId="77777777" w:rsidR="00AC0E7A" w:rsidRPr="00784DCF" w:rsidRDefault="00AC0E7A" w:rsidP="009F5E52">
            <w:pPr>
              <w:rPr>
                <w:rFonts w:ascii="Times New Roman" w:hAnsi="Times New Roman" w:cs="Times New Roman"/>
                <w:color w:val="FF0000"/>
              </w:rPr>
            </w:pPr>
            <w:r w:rsidRPr="00784DCF">
              <w:rPr>
                <w:rFonts w:ascii="Times New Roman" w:hAnsi="Times New Roman" w:cs="Times New Roman"/>
                <w:color w:val="FF0000"/>
              </w:rPr>
              <w:t xml:space="preserve">229G </w:t>
            </w:r>
          </w:p>
          <w:p w14:paraId="57688C8F"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 xml:space="preserve">231D, </w:t>
            </w:r>
          </w:p>
          <w:p w14:paraId="60E52AD4"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 xml:space="preserve">233P </w:t>
            </w:r>
          </w:p>
          <w:p w14:paraId="52A901E6"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234E</w:t>
            </w:r>
          </w:p>
        </w:tc>
        <w:tc>
          <w:tcPr>
            <w:tcW w:w="1170" w:type="dxa"/>
          </w:tcPr>
          <w:p w14:paraId="38BAAA33" w14:textId="77777777" w:rsidR="00AC0E7A" w:rsidRPr="00784DCF" w:rsidRDefault="00AC0E7A" w:rsidP="009F5E52">
            <w:pPr>
              <w:rPr>
                <w:rFonts w:ascii="Times New Roman" w:hAnsi="Times New Roman" w:cs="Times New Roman"/>
                <w:sz w:val="20"/>
                <w:szCs w:val="20"/>
              </w:rPr>
            </w:pPr>
            <w:r w:rsidRPr="00784DCF">
              <w:rPr>
                <w:rFonts w:ascii="Times New Roman" w:hAnsi="Times New Roman" w:cs="Times New Roman"/>
                <w:sz w:val="20"/>
                <w:szCs w:val="20"/>
              </w:rPr>
              <w:t>PSI</w:t>
            </w:r>
            <w:r w:rsidRPr="00784DCF">
              <w:rPr>
                <w:rFonts w:ascii="Times New Roman" w:hAnsi="Times New Roman" w:cs="Times New Roman"/>
              </w:rPr>
              <w:t xml:space="preserve">, EGF present 5 times </w:t>
            </w:r>
          </w:p>
          <w:p w14:paraId="6C20319A" w14:textId="77777777" w:rsidR="00AC0E7A" w:rsidRPr="00784DCF" w:rsidRDefault="00AC0E7A" w:rsidP="009F5E52">
            <w:pPr>
              <w:rPr>
                <w:rFonts w:ascii="Times New Roman" w:hAnsi="Times New Roman" w:cs="Times New Roman"/>
              </w:rPr>
            </w:pPr>
          </w:p>
        </w:tc>
        <w:tc>
          <w:tcPr>
            <w:tcW w:w="1080" w:type="dxa"/>
          </w:tcPr>
          <w:p w14:paraId="2A1BE14D"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1141 aa</w:t>
            </w:r>
          </w:p>
          <w:p w14:paraId="0A9F004C" w14:textId="77777777" w:rsidR="00AC0E7A" w:rsidRPr="00784DCF" w:rsidRDefault="00AC0E7A" w:rsidP="009F5E52">
            <w:pPr>
              <w:jc w:val="both"/>
              <w:rPr>
                <w:rFonts w:ascii="Times New Roman" w:hAnsi="Times New Roman" w:cs="Times New Roman"/>
              </w:rPr>
            </w:pPr>
          </w:p>
        </w:tc>
        <w:tc>
          <w:tcPr>
            <w:tcW w:w="1080" w:type="dxa"/>
          </w:tcPr>
          <w:p w14:paraId="10DB155D"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SP</w:t>
            </w:r>
          </w:p>
        </w:tc>
        <w:tc>
          <w:tcPr>
            <w:tcW w:w="1260" w:type="dxa"/>
          </w:tcPr>
          <w:p w14:paraId="3FCF5BA4"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GAAVG</w:t>
            </w:r>
          </w:p>
        </w:tc>
        <w:tc>
          <w:tcPr>
            <w:tcW w:w="540" w:type="dxa"/>
          </w:tcPr>
          <w:p w14:paraId="10FB67AA"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I</w:t>
            </w:r>
          </w:p>
        </w:tc>
        <w:tc>
          <w:tcPr>
            <w:tcW w:w="2160" w:type="dxa"/>
          </w:tcPr>
          <w:p w14:paraId="17C4AA5E"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 xml:space="preserve">Cell membrane </w:t>
            </w:r>
            <w:proofErr w:type="gramStart"/>
            <w:r w:rsidRPr="00784DCF">
              <w:rPr>
                <w:rFonts w:ascii="Times New Roman" w:hAnsi="Times New Roman" w:cs="Times New Roman"/>
              </w:rPr>
              <w:t>protein  likelihood</w:t>
            </w:r>
            <w:proofErr w:type="gramEnd"/>
            <w:r w:rsidRPr="00784DCF">
              <w:rPr>
                <w:rFonts w:ascii="Times New Roman" w:hAnsi="Times New Roman" w:cs="Times New Roman"/>
              </w:rPr>
              <w:t xml:space="preserve"> (0.7827)</w:t>
            </w:r>
          </w:p>
        </w:tc>
      </w:tr>
      <w:tr w:rsidR="00AC0E7A" w:rsidRPr="00784DCF" w14:paraId="36F9534D" w14:textId="77777777" w:rsidTr="009F5E52">
        <w:tc>
          <w:tcPr>
            <w:tcW w:w="1615" w:type="dxa"/>
          </w:tcPr>
          <w:p w14:paraId="22E87987" w14:textId="77777777" w:rsidR="00AC0E7A" w:rsidRPr="00784DCF" w:rsidRDefault="00AC0E7A" w:rsidP="009F5E52">
            <w:pPr>
              <w:jc w:val="both"/>
              <w:rPr>
                <w:rFonts w:ascii="Times New Roman" w:hAnsi="Times New Roman" w:cs="Times New Roman"/>
                <w:i/>
              </w:rPr>
            </w:pPr>
            <w:proofErr w:type="spellStart"/>
            <w:r w:rsidRPr="00784DCF">
              <w:rPr>
                <w:rFonts w:ascii="Times New Roman" w:hAnsi="Times New Roman" w:cs="Times New Roman"/>
                <w:i/>
              </w:rPr>
              <w:t>Rhizamoeba</w:t>
            </w:r>
            <w:proofErr w:type="spellEnd"/>
            <w:r w:rsidRPr="00784DCF">
              <w:rPr>
                <w:rFonts w:ascii="Times New Roman" w:hAnsi="Times New Roman" w:cs="Times New Roman"/>
                <w:i/>
              </w:rPr>
              <w:t xml:space="preserve"> </w:t>
            </w:r>
            <w:proofErr w:type="spellStart"/>
            <w:r w:rsidRPr="00784DCF">
              <w:rPr>
                <w:rFonts w:ascii="Times New Roman" w:hAnsi="Times New Roman" w:cs="Times New Roman"/>
                <w:i/>
              </w:rPr>
              <w:t>saxonica</w:t>
            </w:r>
            <w:proofErr w:type="spellEnd"/>
          </w:p>
          <w:p w14:paraId="4B8AE5EB"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 xml:space="preserve">(Paralog 3) </w:t>
            </w:r>
            <w:r w:rsidRPr="00784DCF">
              <w:rPr>
                <w:rFonts w:ascii="Times New Roman" w:hAnsi="Times New Roman" w:cs="Times New Roman"/>
                <w:color w:val="000000"/>
                <w:sz w:val="16"/>
                <w:szCs w:val="16"/>
                <w:shd w:val="clear" w:color="auto" w:fill="FFFFFF"/>
              </w:rPr>
              <w:t>TR7441_c0_g1_i1</w:t>
            </w:r>
          </w:p>
          <w:p w14:paraId="2AA332DA" w14:textId="77777777" w:rsidR="00AC0E7A" w:rsidRPr="00784DCF" w:rsidRDefault="00AC0E7A" w:rsidP="009F5E52">
            <w:pPr>
              <w:jc w:val="both"/>
              <w:rPr>
                <w:rFonts w:ascii="Times New Roman" w:hAnsi="Times New Roman" w:cs="Times New Roman"/>
              </w:rPr>
            </w:pPr>
          </w:p>
        </w:tc>
        <w:tc>
          <w:tcPr>
            <w:tcW w:w="910" w:type="dxa"/>
          </w:tcPr>
          <w:p w14:paraId="51E29DCD"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832D</w:t>
            </w:r>
          </w:p>
          <w:p w14:paraId="7DCC9BAF"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834S</w:t>
            </w:r>
          </w:p>
          <w:p w14:paraId="2D7D7D17"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836S</w:t>
            </w:r>
          </w:p>
          <w:p w14:paraId="4234A037"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918E</w:t>
            </w:r>
          </w:p>
          <w:p w14:paraId="77F3350B"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949D</w:t>
            </w:r>
          </w:p>
        </w:tc>
        <w:tc>
          <w:tcPr>
            <w:tcW w:w="1250" w:type="dxa"/>
          </w:tcPr>
          <w:p w14:paraId="4846E9BF"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836S</w:t>
            </w:r>
          </w:p>
          <w:p w14:paraId="63821CE0"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 xml:space="preserve">839P </w:t>
            </w:r>
          </w:p>
          <w:p w14:paraId="119AAB13"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 xml:space="preserve">840F </w:t>
            </w:r>
          </w:p>
          <w:p w14:paraId="75A1A861"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063A</w:t>
            </w:r>
          </w:p>
          <w:p w14:paraId="55C57F15"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949D</w:t>
            </w:r>
          </w:p>
        </w:tc>
        <w:tc>
          <w:tcPr>
            <w:tcW w:w="990" w:type="dxa"/>
          </w:tcPr>
          <w:p w14:paraId="14A92D8F"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871E,</w:t>
            </w:r>
          </w:p>
          <w:p w14:paraId="39459420"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913N</w:t>
            </w:r>
          </w:p>
          <w:p w14:paraId="3D506CE9"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 xml:space="preserve">915D </w:t>
            </w:r>
          </w:p>
          <w:p w14:paraId="516F05F4" w14:textId="77777777" w:rsidR="00AC0E7A" w:rsidRPr="00784DCF" w:rsidRDefault="00AC0E7A" w:rsidP="009F5E52">
            <w:pPr>
              <w:rPr>
                <w:rFonts w:ascii="Times New Roman" w:hAnsi="Times New Roman" w:cs="Times New Roman"/>
                <w:color w:val="FF0000"/>
              </w:rPr>
            </w:pPr>
            <w:r w:rsidRPr="00784DCF">
              <w:rPr>
                <w:rFonts w:ascii="Times New Roman" w:hAnsi="Times New Roman" w:cs="Times New Roman"/>
                <w:color w:val="FF0000"/>
              </w:rPr>
              <w:t>917C</w:t>
            </w:r>
          </w:p>
          <w:p w14:paraId="2B443D48"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918E</w:t>
            </w:r>
          </w:p>
        </w:tc>
        <w:tc>
          <w:tcPr>
            <w:tcW w:w="1170" w:type="dxa"/>
          </w:tcPr>
          <w:p w14:paraId="73EFAC40"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EGF-like present 2 times</w:t>
            </w:r>
          </w:p>
        </w:tc>
        <w:tc>
          <w:tcPr>
            <w:tcW w:w="1080" w:type="dxa"/>
          </w:tcPr>
          <w:p w14:paraId="4CAFFCD3" w14:textId="77777777" w:rsidR="00AC0E7A" w:rsidRPr="00784DCF" w:rsidRDefault="00AC0E7A" w:rsidP="009F5E52">
            <w:pPr>
              <w:spacing w:line="480" w:lineRule="auto"/>
              <w:jc w:val="both"/>
              <w:rPr>
                <w:rFonts w:ascii="Times New Roman" w:hAnsi="Times New Roman" w:cs="Times New Roman"/>
              </w:rPr>
            </w:pPr>
            <w:r w:rsidRPr="00784DCF">
              <w:rPr>
                <w:rFonts w:ascii="Times New Roman" w:hAnsi="Times New Roman" w:cs="Times New Roman"/>
              </w:rPr>
              <w:t>1456 aa</w:t>
            </w:r>
          </w:p>
        </w:tc>
        <w:tc>
          <w:tcPr>
            <w:tcW w:w="1080" w:type="dxa"/>
          </w:tcPr>
          <w:p w14:paraId="168301F2" w14:textId="77777777" w:rsidR="00AC0E7A" w:rsidRPr="00784DCF" w:rsidRDefault="00AC0E7A" w:rsidP="009F5E52">
            <w:pPr>
              <w:spacing w:line="480" w:lineRule="auto"/>
              <w:jc w:val="both"/>
              <w:rPr>
                <w:rFonts w:ascii="Times New Roman" w:hAnsi="Times New Roman" w:cs="Times New Roman"/>
              </w:rPr>
            </w:pPr>
            <w:r w:rsidRPr="00784DCF">
              <w:rPr>
                <w:rFonts w:ascii="Times New Roman" w:hAnsi="Times New Roman" w:cs="Times New Roman"/>
              </w:rPr>
              <w:t>SP, TM</w:t>
            </w:r>
          </w:p>
          <w:p w14:paraId="3AEE6BD8" w14:textId="77777777" w:rsidR="00AC0E7A" w:rsidRPr="00784DCF" w:rsidRDefault="00AC0E7A" w:rsidP="00784DCF">
            <w:pPr>
              <w:rPr>
                <w:rFonts w:ascii="Times New Roman" w:hAnsi="Times New Roman" w:cs="Times New Roman"/>
              </w:rPr>
            </w:pPr>
          </w:p>
        </w:tc>
        <w:tc>
          <w:tcPr>
            <w:tcW w:w="1260" w:type="dxa"/>
          </w:tcPr>
          <w:p w14:paraId="67AC0985"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NPXY present (2)</w:t>
            </w:r>
          </w:p>
          <w:p w14:paraId="4DF61B2B" w14:textId="77777777" w:rsidR="00AC0E7A" w:rsidRPr="00784DCF" w:rsidRDefault="00AC0E7A" w:rsidP="009F5E52">
            <w:pPr>
              <w:rPr>
                <w:rFonts w:ascii="Times New Roman" w:hAnsi="Times New Roman" w:cs="Times New Roman"/>
              </w:rPr>
            </w:pPr>
          </w:p>
        </w:tc>
        <w:tc>
          <w:tcPr>
            <w:tcW w:w="540" w:type="dxa"/>
          </w:tcPr>
          <w:p w14:paraId="757D1104"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I</w:t>
            </w:r>
          </w:p>
        </w:tc>
        <w:tc>
          <w:tcPr>
            <w:tcW w:w="2160" w:type="dxa"/>
          </w:tcPr>
          <w:p w14:paraId="5A02C2D5"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Extracellular (05263) soluble likelihood (0.731)</w:t>
            </w:r>
          </w:p>
        </w:tc>
      </w:tr>
      <w:tr w:rsidR="00AC0E7A" w:rsidRPr="00784DCF" w14:paraId="3B6BF7A4" w14:textId="77777777" w:rsidTr="009F5E52">
        <w:tc>
          <w:tcPr>
            <w:tcW w:w="1615" w:type="dxa"/>
          </w:tcPr>
          <w:p w14:paraId="15FD765C" w14:textId="77777777" w:rsidR="00AC0E7A" w:rsidRPr="00784DCF" w:rsidRDefault="00AC0E7A" w:rsidP="009F5E52">
            <w:pPr>
              <w:jc w:val="both"/>
              <w:rPr>
                <w:rFonts w:ascii="Times New Roman" w:hAnsi="Times New Roman" w:cs="Times New Roman"/>
                <w:i/>
              </w:rPr>
            </w:pPr>
            <w:proofErr w:type="spellStart"/>
            <w:r w:rsidRPr="00784DCF">
              <w:rPr>
                <w:rFonts w:ascii="Times New Roman" w:hAnsi="Times New Roman" w:cs="Times New Roman"/>
                <w:i/>
              </w:rPr>
              <w:t>Pyxidicula</w:t>
            </w:r>
            <w:proofErr w:type="spellEnd"/>
            <w:r w:rsidRPr="00784DCF">
              <w:rPr>
                <w:rFonts w:ascii="Times New Roman" w:hAnsi="Times New Roman" w:cs="Times New Roman"/>
                <w:i/>
              </w:rPr>
              <w:t xml:space="preserve"> </w:t>
            </w:r>
            <w:proofErr w:type="spellStart"/>
            <w:r w:rsidRPr="00784DCF">
              <w:rPr>
                <w:rFonts w:ascii="Times New Roman" w:hAnsi="Times New Roman" w:cs="Times New Roman"/>
                <w:i/>
              </w:rPr>
              <w:t>operculata</w:t>
            </w:r>
            <w:proofErr w:type="spellEnd"/>
          </w:p>
        </w:tc>
        <w:tc>
          <w:tcPr>
            <w:tcW w:w="910" w:type="dxa"/>
          </w:tcPr>
          <w:p w14:paraId="37B2628B"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33D, 135S, 137S,</w:t>
            </w:r>
          </w:p>
          <w:p w14:paraId="517B2E09"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29E,</w:t>
            </w:r>
          </w:p>
          <w:p w14:paraId="7DA1EA4E"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64D</w:t>
            </w:r>
          </w:p>
        </w:tc>
        <w:tc>
          <w:tcPr>
            <w:tcW w:w="1250" w:type="dxa"/>
          </w:tcPr>
          <w:p w14:paraId="47A6A6C6"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37S,</w:t>
            </w:r>
          </w:p>
          <w:p w14:paraId="5F58DE42"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 xml:space="preserve">140P </w:t>
            </w:r>
          </w:p>
          <w:p w14:paraId="6F536C21"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 xml:space="preserve">141Y, </w:t>
            </w:r>
          </w:p>
          <w:p w14:paraId="6E682C3D"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360A, </w:t>
            </w:r>
          </w:p>
          <w:p w14:paraId="2D7622E9"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64D</w:t>
            </w:r>
          </w:p>
        </w:tc>
        <w:tc>
          <w:tcPr>
            <w:tcW w:w="990" w:type="dxa"/>
          </w:tcPr>
          <w:p w14:paraId="28261D23"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192E, </w:t>
            </w:r>
          </w:p>
          <w:p w14:paraId="59388F0C"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224N, </w:t>
            </w:r>
          </w:p>
          <w:p w14:paraId="69D49633"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226E, </w:t>
            </w:r>
          </w:p>
          <w:p w14:paraId="1B931060"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228P, </w:t>
            </w:r>
          </w:p>
          <w:p w14:paraId="73E7F14A"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229E </w:t>
            </w:r>
          </w:p>
        </w:tc>
        <w:tc>
          <w:tcPr>
            <w:tcW w:w="1170" w:type="dxa"/>
          </w:tcPr>
          <w:p w14:paraId="2420897D" w14:textId="77777777" w:rsidR="00AC0E7A" w:rsidRPr="00784DCF" w:rsidRDefault="00AC0E7A" w:rsidP="009F5E52">
            <w:pPr>
              <w:rPr>
                <w:rFonts w:ascii="Times New Roman" w:hAnsi="Times New Roman" w:cs="Times New Roman"/>
                <w:sz w:val="20"/>
                <w:szCs w:val="20"/>
              </w:rPr>
            </w:pPr>
            <w:r w:rsidRPr="00784DCF">
              <w:rPr>
                <w:rFonts w:ascii="Times New Roman" w:hAnsi="Times New Roman" w:cs="Times New Roman"/>
                <w:sz w:val="20"/>
                <w:szCs w:val="20"/>
              </w:rPr>
              <w:t>PSI</w:t>
            </w:r>
            <w:r w:rsidRPr="00784DCF">
              <w:rPr>
                <w:rFonts w:ascii="Times New Roman" w:hAnsi="Times New Roman" w:cs="Times New Roman"/>
              </w:rPr>
              <w:t xml:space="preserve">, EGF present 3 times </w:t>
            </w:r>
          </w:p>
          <w:p w14:paraId="0F473F94" w14:textId="77777777" w:rsidR="00AC0E7A" w:rsidRPr="00784DCF" w:rsidRDefault="00AC0E7A" w:rsidP="009F5E52">
            <w:pPr>
              <w:rPr>
                <w:rFonts w:ascii="Times New Roman" w:hAnsi="Times New Roman" w:cs="Times New Roman"/>
              </w:rPr>
            </w:pPr>
          </w:p>
        </w:tc>
        <w:tc>
          <w:tcPr>
            <w:tcW w:w="1080" w:type="dxa"/>
          </w:tcPr>
          <w:p w14:paraId="3B5EC8F6" w14:textId="77777777" w:rsidR="00AC0E7A" w:rsidRPr="00784DCF" w:rsidRDefault="00AC0E7A" w:rsidP="009F5E52">
            <w:pPr>
              <w:rPr>
                <w:rFonts w:ascii="Times New Roman" w:hAnsi="Times New Roman" w:cs="Times New Roman"/>
                <w:sz w:val="20"/>
                <w:szCs w:val="20"/>
              </w:rPr>
            </w:pPr>
            <w:r w:rsidRPr="00784DCF">
              <w:rPr>
                <w:rFonts w:ascii="Times New Roman" w:hAnsi="Times New Roman" w:cs="Times New Roman"/>
              </w:rPr>
              <w:t>621 aa</w:t>
            </w:r>
          </w:p>
          <w:p w14:paraId="3E50680C" w14:textId="77777777" w:rsidR="00AC0E7A" w:rsidRPr="00784DCF" w:rsidRDefault="00AC0E7A" w:rsidP="009F5E52">
            <w:pPr>
              <w:spacing w:line="480" w:lineRule="auto"/>
              <w:jc w:val="both"/>
              <w:rPr>
                <w:rFonts w:ascii="Times New Roman" w:hAnsi="Times New Roman" w:cs="Times New Roman"/>
              </w:rPr>
            </w:pPr>
          </w:p>
        </w:tc>
        <w:tc>
          <w:tcPr>
            <w:tcW w:w="1080" w:type="dxa"/>
          </w:tcPr>
          <w:p w14:paraId="2DB476AB" w14:textId="77777777" w:rsidR="00AC0E7A" w:rsidRPr="00784DCF" w:rsidRDefault="00AC0E7A" w:rsidP="009F5E52">
            <w:pPr>
              <w:spacing w:line="480" w:lineRule="auto"/>
              <w:jc w:val="both"/>
              <w:rPr>
                <w:rFonts w:ascii="Times New Roman" w:hAnsi="Times New Roman" w:cs="Times New Roman"/>
              </w:rPr>
            </w:pPr>
            <w:r w:rsidRPr="00784DCF">
              <w:rPr>
                <w:rFonts w:ascii="Times New Roman" w:hAnsi="Times New Roman" w:cs="Times New Roman"/>
              </w:rPr>
              <w:t>SP, TM</w:t>
            </w:r>
          </w:p>
        </w:tc>
        <w:tc>
          <w:tcPr>
            <w:tcW w:w="1260" w:type="dxa"/>
          </w:tcPr>
          <w:p w14:paraId="7F393D95" w14:textId="77777777" w:rsidR="00AC0E7A" w:rsidRPr="00784DCF" w:rsidRDefault="00AC0E7A" w:rsidP="009F5E52">
            <w:pPr>
              <w:rPr>
                <w:rFonts w:ascii="Times New Roman" w:hAnsi="Times New Roman" w:cs="Times New Roman"/>
                <w:sz w:val="20"/>
                <w:szCs w:val="20"/>
              </w:rPr>
            </w:pPr>
            <w:r w:rsidRPr="00784DCF">
              <w:rPr>
                <w:rFonts w:ascii="Times New Roman" w:hAnsi="Times New Roman" w:cs="Times New Roman"/>
                <w:sz w:val="20"/>
                <w:szCs w:val="20"/>
              </w:rPr>
              <w:t>NPXY present</w:t>
            </w:r>
          </w:p>
          <w:p w14:paraId="51FC7790" w14:textId="77777777" w:rsidR="00AC0E7A" w:rsidRPr="00784DCF" w:rsidRDefault="00AC0E7A" w:rsidP="009F5E52">
            <w:pPr>
              <w:rPr>
                <w:rFonts w:ascii="Times New Roman" w:hAnsi="Times New Roman" w:cs="Times New Roman"/>
              </w:rPr>
            </w:pPr>
            <w:proofErr w:type="gramStart"/>
            <w:r w:rsidRPr="00784DCF">
              <w:rPr>
                <w:rFonts w:ascii="Times New Roman" w:hAnsi="Times New Roman" w:cs="Times New Roman"/>
                <w:sz w:val="20"/>
                <w:szCs w:val="20"/>
              </w:rPr>
              <w:t>KADX(</w:t>
            </w:r>
            <w:proofErr w:type="gramEnd"/>
            <w:r w:rsidRPr="00784DCF">
              <w:rPr>
                <w:rFonts w:ascii="Times New Roman" w:hAnsi="Times New Roman" w:cs="Times New Roman"/>
                <w:sz w:val="20"/>
                <w:szCs w:val="20"/>
              </w:rPr>
              <w:t xml:space="preserve">4)D </w:t>
            </w:r>
          </w:p>
          <w:p w14:paraId="5D83A1A8"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GECGG</w:t>
            </w:r>
          </w:p>
          <w:p w14:paraId="1DDD9BC6" w14:textId="77777777" w:rsidR="00AC0E7A" w:rsidRPr="00784DCF" w:rsidRDefault="00AC0E7A" w:rsidP="009F5E52">
            <w:pPr>
              <w:rPr>
                <w:rFonts w:ascii="Times New Roman" w:hAnsi="Times New Roman" w:cs="Times New Roman"/>
                <w:sz w:val="20"/>
                <w:szCs w:val="20"/>
              </w:rPr>
            </w:pPr>
          </w:p>
        </w:tc>
        <w:tc>
          <w:tcPr>
            <w:tcW w:w="540" w:type="dxa"/>
          </w:tcPr>
          <w:p w14:paraId="59ADCA6D"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I</w:t>
            </w:r>
          </w:p>
        </w:tc>
        <w:tc>
          <w:tcPr>
            <w:tcW w:w="2160" w:type="dxa"/>
          </w:tcPr>
          <w:p w14:paraId="7B3BAD15"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Extracellular (0.9867) soluble likelihood (0.9995)</w:t>
            </w:r>
          </w:p>
        </w:tc>
      </w:tr>
      <w:tr w:rsidR="00AC0E7A" w:rsidRPr="00784DCF" w14:paraId="01130C16" w14:textId="77777777" w:rsidTr="009F5E52">
        <w:tc>
          <w:tcPr>
            <w:tcW w:w="1615" w:type="dxa"/>
          </w:tcPr>
          <w:p w14:paraId="38080F8B" w14:textId="77777777" w:rsidR="00AC0E7A" w:rsidRPr="00784DCF" w:rsidRDefault="00AC0E7A" w:rsidP="009F5E52">
            <w:pPr>
              <w:jc w:val="both"/>
              <w:rPr>
                <w:rFonts w:ascii="Times New Roman" w:hAnsi="Times New Roman" w:cs="Times New Roman"/>
                <w:i/>
              </w:rPr>
            </w:pPr>
            <w:proofErr w:type="spellStart"/>
            <w:r w:rsidRPr="00784DCF">
              <w:rPr>
                <w:rFonts w:ascii="Times New Roman" w:hAnsi="Times New Roman" w:cs="Times New Roman"/>
                <w:i/>
              </w:rPr>
              <w:t>Pygsuia</w:t>
            </w:r>
            <w:proofErr w:type="spellEnd"/>
            <w:r w:rsidRPr="00784DCF">
              <w:rPr>
                <w:rFonts w:ascii="Times New Roman" w:hAnsi="Times New Roman" w:cs="Times New Roman"/>
                <w:i/>
              </w:rPr>
              <w:t xml:space="preserve"> biforma</w:t>
            </w:r>
          </w:p>
        </w:tc>
        <w:tc>
          <w:tcPr>
            <w:tcW w:w="910" w:type="dxa"/>
          </w:tcPr>
          <w:p w14:paraId="28490D7B"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10D</w:t>
            </w:r>
          </w:p>
          <w:p w14:paraId="1596F430"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12S</w:t>
            </w:r>
          </w:p>
          <w:p w14:paraId="5B229A5F"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14S</w:t>
            </w:r>
          </w:p>
          <w:p w14:paraId="59890C8C"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04E</w:t>
            </w:r>
          </w:p>
          <w:p w14:paraId="79B32F1F"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31D</w:t>
            </w:r>
          </w:p>
        </w:tc>
        <w:tc>
          <w:tcPr>
            <w:tcW w:w="1250" w:type="dxa"/>
          </w:tcPr>
          <w:p w14:paraId="6A23B76A"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14S</w:t>
            </w:r>
          </w:p>
          <w:p w14:paraId="774040C9"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17D</w:t>
            </w:r>
          </w:p>
          <w:p w14:paraId="770252B5"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18D</w:t>
            </w:r>
          </w:p>
          <w:p w14:paraId="2F2BD4FA"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331A</w:t>
            </w:r>
          </w:p>
          <w:p w14:paraId="3F9651F6"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31D</w:t>
            </w:r>
          </w:p>
        </w:tc>
        <w:tc>
          <w:tcPr>
            <w:tcW w:w="990" w:type="dxa"/>
          </w:tcPr>
          <w:p w14:paraId="04D32DBA"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61D</w:t>
            </w:r>
          </w:p>
          <w:p w14:paraId="348DE681"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color w:val="FF0000"/>
              </w:rPr>
              <w:t>200Q</w:t>
            </w:r>
            <w:r w:rsidRPr="00784DCF">
              <w:rPr>
                <w:rFonts w:ascii="Times New Roman" w:hAnsi="Times New Roman" w:cs="Times New Roman"/>
              </w:rPr>
              <w:t xml:space="preserve"> </w:t>
            </w:r>
          </w:p>
          <w:p w14:paraId="42D0A39A"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201D </w:t>
            </w:r>
          </w:p>
          <w:p w14:paraId="59212263"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03P</w:t>
            </w:r>
          </w:p>
          <w:p w14:paraId="673108D4"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04E</w:t>
            </w:r>
          </w:p>
        </w:tc>
        <w:tc>
          <w:tcPr>
            <w:tcW w:w="1170" w:type="dxa"/>
          </w:tcPr>
          <w:p w14:paraId="5F2C9730" w14:textId="77777777" w:rsidR="00AC0E7A" w:rsidRPr="00784DCF" w:rsidRDefault="00AC0E7A" w:rsidP="009F5E52">
            <w:pPr>
              <w:rPr>
                <w:rFonts w:ascii="Times New Roman" w:hAnsi="Times New Roman" w:cs="Times New Roman"/>
                <w:sz w:val="20"/>
                <w:szCs w:val="20"/>
              </w:rPr>
            </w:pPr>
            <w:r w:rsidRPr="00784DCF">
              <w:rPr>
                <w:rFonts w:ascii="Times New Roman" w:hAnsi="Times New Roman" w:cs="Times New Roman"/>
                <w:sz w:val="20"/>
                <w:szCs w:val="20"/>
              </w:rPr>
              <w:t>PSI</w:t>
            </w:r>
            <w:r w:rsidRPr="00784DCF">
              <w:rPr>
                <w:rFonts w:ascii="Times New Roman" w:hAnsi="Times New Roman" w:cs="Times New Roman"/>
              </w:rPr>
              <w:t xml:space="preserve">, EGF present 34 times </w:t>
            </w:r>
          </w:p>
          <w:p w14:paraId="4CB0F509" w14:textId="77777777" w:rsidR="00AC0E7A" w:rsidRPr="00784DCF" w:rsidRDefault="00AC0E7A" w:rsidP="009F5E52">
            <w:pPr>
              <w:rPr>
                <w:rFonts w:ascii="Times New Roman" w:hAnsi="Times New Roman" w:cs="Times New Roman"/>
                <w:color w:val="FF00FF"/>
              </w:rPr>
            </w:pPr>
          </w:p>
        </w:tc>
        <w:tc>
          <w:tcPr>
            <w:tcW w:w="1080" w:type="dxa"/>
          </w:tcPr>
          <w:p w14:paraId="3BB549FD" w14:textId="77777777" w:rsidR="00AC0E7A" w:rsidRPr="00784DCF" w:rsidRDefault="00AC0E7A" w:rsidP="009F5E52">
            <w:pPr>
              <w:spacing w:line="480" w:lineRule="auto"/>
              <w:jc w:val="both"/>
              <w:rPr>
                <w:rFonts w:ascii="Times New Roman" w:hAnsi="Times New Roman" w:cs="Times New Roman"/>
              </w:rPr>
            </w:pPr>
            <w:r w:rsidRPr="00784DCF">
              <w:rPr>
                <w:rFonts w:ascii="Times New Roman" w:hAnsi="Times New Roman" w:cs="Times New Roman"/>
              </w:rPr>
              <w:t>1793 aa</w:t>
            </w:r>
          </w:p>
        </w:tc>
        <w:tc>
          <w:tcPr>
            <w:tcW w:w="1080" w:type="dxa"/>
          </w:tcPr>
          <w:p w14:paraId="34E44215" w14:textId="77777777" w:rsidR="00AC0E7A" w:rsidRPr="00784DCF" w:rsidRDefault="00AC0E7A" w:rsidP="009F5E52">
            <w:pPr>
              <w:spacing w:line="480" w:lineRule="auto"/>
              <w:jc w:val="both"/>
              <w:rPr>
                <w:rFonts w:ascii="Times New Roman" w:hAnsi="Times New Roman" w:cs="Times New Roman"/>
              </w:rPr>
            </w:pPr>
            <w:r w:rsidRPr="00784DCF">
              <w:rPr>
                <w:rFonts w:ascii="Times New Roman" w:hAnsi="Times New Roman" w:cs="Times New Roman"/>
              </w:rPr>
              <w:t xml:space="preserve">TM </w:t>
            </w:r>
          </w:p>
        </w:tc>
        <w:tc>
          <w:tcPr>
            <w:tcW w:w="1260" w:type="dxa"/>
          </w:tcPr>
          <w:p w14:paraId="33C7EAEF"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 xml:space="preserve">NPXY present </w:t>
            </w:r>
            <w:proofErr w:type="gramStart"/>
            <w:r w:rsidRPr="00784DCF">
              <w:rPr>
                <w:rFonts w:ascii="Times New Roman" w:hAnsi="Times New Roman" w:cs="Times New Roman"/>
              </w:rPr>
              <w:t>KAGX(</w:t>
            </w:r>
            <w:proofErr w:type="gramEnd"/>
            <w:r w:rsidRPr="00784DCF">
              <w:rPr>
                <w:rFonts w:ascii="Times New Roman" w:hAnsi="Times New Roman" w:cs="Times New Roman"/>
              </w:rPr>
              <w:t xml:space="preserve">4)E present </w:t>
            </w:r>
          </w:p>
          <w:p w14:paraId="178C9B5C" w14:textId="77777777" w:rsidR="00AC0E7A" w:rsidRPr="00784DCF" w:rsidRDefault="00AC0E7A" w:rsidP="009F5E52">
            <w:pPr>
              <w:rPr>
                <w:rFonts w:ascii="Times New Roman" w:hAnsi="Times New Roman" w:cs="Times New Roman"/>
              </w:rPr>
            </w:pPr>
          </w:p>
        </w:tc>
        <w:tc>
          <w:tcPr>
            <w:tcW w:w="540" w:type="dxa"/>
          </w:tcPr>
          <w:p w14:paraId="0830C54F"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I</w:t>
            </w:r>
          </w:p>
        </w:tc>
        <w:tc>
          <w:tcPr>
            <w:tcW w:w="2160" w:type="dxa"/>
          </w:tcPr>
          <w:p w14:paraId="520E139B"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Cell membrane Protein likelihood (0.9792)</w:t>
            </w:r>
          </w:p>
        </w:tc>
      </w:tr>
      <w:tr w:rsidR="00AC0E7A" w:rsidRPr="00784DCF" w14:paraId="15FD8F17" w14:textId="77777777" w:rsidTr="009F5E52">
        <w:tc>
          <w:tcPr>
            <w:tcW w:w="1615" w:type="dxa"/>
          </w:tcPr>
          <w:p w14:paraId="52C35540" w14:textId="77777777" w:rsidR="00AC0E7A" w:rsidRPr="00784DCF" w:rsidRDefault="00AC0E7A" w:rsidP="009F5E52">
            <w:pPr>
              <w:pStyle w:val="NormalWeb"/>
              <w:rPr>
                <w:rFonts w:ascii="Times New Roman" w:hAnsi="Times New Roman"/>
              </w:rPr>
            </w:pPr>
            <w:proofErr w:type="spellStart"/>
            <w:r w:rsidRPr="00784DCF">
              <w:rPr>
                <w:rFonts w:ascii="Times New Roman" w:hAnsi="Times New Roman"/>
                <w:i/>
                <w:iCs/>
              </w:rPr>
              <w:t>Lenisia</w:t>
            </w:r>
            <w:proofErr w:type="spellEnd"/>
            <w:r w:rsidRPr="00784DCF">
              <w:rPr>
                <w:rFonts w:ascii="Times New Roman" w:hAnsi="Times New Roman"/>
                <w:i/>
                <w:iCs/>
              </w:rPr>
              <w:t xml:space="preserve"> </w:t>
            </w:r>
            <w:proofErr w:type="spellStart"/>
            <w:r w:rsidRPr="00784DCF">
              <w:rPr>
                <w:rFonts w:ascii="Times New Roman" w:hAnsi="Times New Roman"/>
                <w:i/>
                <w:iCs/>
              </w:rPr>
              <w:t>limosa</w:t>
            </w:r>
            <w:proofErr w:type="spellEnd"/>
            <w:r w:rsidRPr="00784DCF">
              <w:rPr>
                <w:rFonts w:ascii="Times New Roman" w:hAnsi="Times New Roman"/>
                <w:i/>
                <w:iCs/>
              </w:rPr>
              <w:t xml:space="preserve"> </w:t>
            </w:r>
          </w:p>
          <w:p w14:paraId="2AAA4701" w14:textId="77777777" w:rsidR="00AC0E7A" w:rsidRPr="00784DCF" w:rsidRDefault="00AC0E7A" w:rsidP="009F5E52">
            <w:pPr>
              <w:jc w:val="both"/>
              <w:rPr>
                <w:rFonts w:ascii="Times New Roman" w:hAnsi="Times New Roman" w:cs="Times New Roman"/>
              </w:rPr>
            </w:pPr>
          </w:p>
        </w:tc>
        <w:tc>
          <w:tcPr>
            <w:tcW w:w="910" w:type="dxa"/>
          </w:tcPr>
          <w:p w14:paraId="6172ACA1"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130D, </w:t>
            </w:r>
          </w:p>
          <w:p w14:paraId="07559055"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32</w:t>
            </w:r>
            <w:proofErr w:type="gramStart"/>
            <w:r w:rsidRPr="00784DCF">
              <w:rPr>
                <w:rFonts w:ascii="Times New Roman" w:hAnsi="Times New Roman" w:cs="Times New Roman"/>
              </w:rPr>
              <w:t>S  134</w:t>
            </w:r>
            <w:proofErr w:type="gramEnd"/>
            <w:r w:rsidRPr="00784DCF">
              <w:rPr>
                <w:rFonts w:ascii="Times New Roman" w:hAnsi="Times New Roman" w:cs="Times New Roman"/>
              </w:rPr>
              <w:t>S</w:t>
            </w:r>
          </w:p>
          <w:p w14:paraId="788EB94F"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18S</w:t>
            </w:r>
          </w:p>
          <w:p w14:paraId="166800E4"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246D </w:t>
            </w:r>
          </w:p>
        </w:tc>
        <w:tc>
          <w:tcPr>
            <w:tcW w:w="1250" w:type="dxa"/>
          </w:tcPr>
          <w:p w14:paraId="2EF6E19A"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34S</w:t>
            </w:r>
          </w:p>
          <w:p w14:paraId="5039A251"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 xml:space="preserve">137N </w:t>
            </w:r>
          </w:p>
          <w:p w14:paraId="4E14E14E"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138D </w:t>
            </w:r>
          </w:p>
          <w:p w14:paraId="12144C0C"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357N</w:t>
            </w:r>
          </w:p>
          <w:p w14:paraId="2FB6329D"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46D</w:t>
            </w:r>
          </w:p>
        </w:tc>
        <w:tc>
          <w:tcPr>
            <w:tcW w:w="990" w:type="dxa"/>
          </w:tcPr>
          <w:p w14:paraId="7BC08B18" w14:textId="77777777" w:rsidR="00AC0E7A" w:rsidRPr="00784DCF" w:rsidRDefault="00AC0E7A" w:rsidP="009F5E52">
            <w:pPr>
              <w:rPr>
                <w:rFonts w:ascii="Times New Roman" w:hAnsi="Times New Roman" w:cs="Times New Roman"/>
                <w:color w:val="FF0000"/>
              </w:rPr>
            </w:pPr>
            <w:r w:rsidRPr="00784DCF">
              <w:rPr>
                <w:rFonts w:ascii="Times New Roman" w:hAnsi="Times New Roman" w:cs="Times New Roman"/>
                <w:color w:val="FF0000"/>
              </w:rPr>
              <w:t>182N</w:t>
            </w:r>
          </w:p>
          <w:p w14:paraId="24A524A9" w14:textId="77777777" w:rsidR="00AC0E7A" w:rsidRPr="00784DCF" w:rsidRDefault="00AC0E7A" w:rsidP="009F5E52">
            <w:pPr>
              <w:rPr>
                <w:rFonts w:ascii="Times New Roman" w:hAnsi="Times New Roman" w:cs="Times New Roman"/>
                <w:color w:val="000000" w:themeColor="text1"/>
              </w:rPr>
            </w:pPr>
            <w:r w:rsidRPr="00784DCF">
              <w:rPr>
                <w:rFonts w:ascii="Times New Roman" w:hAnsi="Times New Roman" w:cs="Times New Roman"/>
                <w:color w:val="000000" w:themeColor="text1"/>
              </w:rPr>
              <w:t>215N</w:t>
            </w:r>
          </w:p>
          <w:p w14:paraId="6E7C347E" w14:textId="77777777" w:rsidR="00AC0E7A" w:rsidRPr="00784DCF" w:rsidRDefault="00AC0E7A" w:rsidP="009F5E52">
            <w:pPr>
              <w:rPr>
                <w:rFonts w:ascii="Times New Roman" w:hAnsi="Times New Roman" w:cs="Times New Roman"/>
                <w:color w:val="000000" w:themeColor="text1"/>
              </w:rPr>
            </w:pPr>
            <w:r w:rsidRPr="00784DCF">
              <w:rPr>
                <w:rFonts w:ascii="Times New Roman" w:hAnsi="Times New Roman" w:cs="Times New Roman"/>
                <w:color w:val="000000" w:themeColor="text1"/>
              </w:rPr>
              <w:t>216E</w:t>
            </w:r>
          </w:p>
          <w:p w14:paraId="2DF6C275" w14:textId="77777777" w:rsidR="00AC0E7A" w:rsidRPr="00784DCF" w:rsidRDefault="00AC0E7A" w:rsidP="009F5E52">
            <w:pPr>
              <w:rPr>
                <w:rFonts w:ascii="Times New Roman" w:hAnsi="Times New Roman" w:cs="Times New Roman"/>
                <w:color w:val="000000" w:themeColor="text1"/>
              </w:rPr>
            </w:pPr>
            <w:r w:rsidRPr="00784DCF">
              <w:rPr>
                <w:rFonts w:ascii="Times New Roman" w:hAnsi="Times New Roman" w:cs="Times New Roman"/>
                <w:color w:val="000000" w:themeColor="text1"/>
              </w:rPr>
              <w:t>217P</w:t>
            </w:r>
          </w:p>
          <w:p w14:paraId="6E8EBF91" w14:textId="77777777" w:rsidR="00AC0E7A" w:rsidRPr="00784DCF" w:rsidRDefault="00AC0E7A" w:rsidP="009F5E52">
            <w:pPr>
              <w:rPr>
                <w:rFonts w:ascii="Times New Roman" w:hAnsi="Times New Roman" w:cs="Times New Roman"/>
                <w:color w:val="FF00FF"/>
              </w:rPr>
            </w:pPr>
            <w:r w:rsidRPr="00784DCF">
              <w:rPr>
                <w:rFonts w:ascii="Times New Roman" w:hAnsi="Times New Roman" w:cs="Times New Roman"/>
                <w:color w:val="000000" w:themeColor="text1"/>
              </w:rPr>
              <w:t>218S</w:t>
            </w:r>
          </w:p>
        </w:tc>
        <w:tc>
          <w:tcPr>
            <w:tcW w:w="1170" w:type="dxa"/>
          </w:tcPr>
          <w:p w14:paraId="75581F4C" w14:textId="77777777" w:rsidR="00AC0E7A" w:rsidRPr="00784DCF" w:rsidRDefault="00AC0E7A" w:rsidP="009F5E52">
            <w:pPr>
              <w:rPr>
                <w:rFonts w:ascii="Times New Roman" w:hAnsi="Times New Roman" w:cs="Times New Roman"/>
              </w:rPr>
            </w:pPr>
            <w:r w:rsidRPr="00784DCF">
              <w:rPr>
                <w:rFonts w:ascii="Times New Roman" w:hAnsi="Times New Roman" w:cs="Times New Roman"/>
                <w:sz w:val="20"/>
                <w:szCs w:val="20"/>
              </w:rPr>
              <w:t>PSI</w:t>
            </w:r>
            <w:r w:rsidRPr="00784DCF">
              <w:rPr>
                <w:rFonts w:ascii="Times New Roman" w:hAnsi="Times New Roman" w:cs="Times New Roman"/>
              </w:rPr>
              <w:t xml:space="preserve">, EGF present 12 times, EGF like 4 times </w:t>
            </w:r>
          </w:p>
          <w:p w14:paraId="50B5B01A" w14:textId="77777777" w:rsidR="00AC0E7A" w:rsidRPr="00784DCF" w:rsidRDefault="00AC0E7A" w:rsidP="009F5E52">
            <w:pPr>
              <w:rPr>
                <w:rFonts w:ascii="Times New Roman" w:hAnsi="Times New Roman" w:cs="Times New Roman"/>
                <w:color w:val="FF00FF"/>
              </w:rPr>
            </w:pPr>
          </w:p>
        </w:tc>
        <w:tc>
          <w:tcPr>
            <w:tcW w:w="1080" w:type="dxa"/>
          </w:tcPr>
          <w:p w14:paraId="6531BB45" w14:textId="77777777" w:rsidR="00AC0E7A" w:rsidRPr="00784DCF" w:rsidRDefault="00AC0E7A" w:rsidP="009F5E52">
            <w:pPr>
              <w:spacing w:line="480" w:lineRule="auto"/>
              <w:jc w:val="both"/>
              <w:rPr>
                <w:rFonts w:ascii="Times New Roman" w:hAnsi="Times New Roman" w:cs="Times New Roman"/>
              </w:rPr>
            </w:pPr>
          </w:p>
        </w:tc>
        <w:tc>
          <w:tcPr>
            <w:tcW w:w="1080" w:type="dxa"/>
          </w:tcPr>
          <w:p w14:paraId="3FEA4080" w14:textId="77777777" w:rsidR="00AC0E7A" w:rsidRPr="00784DCF" w:rsidRDefault="00AC0E7A" w:rsidP="009F5E52">
            <w:pPr>
              <w:spacing w:line="480" w:lineRule="auto"/>
              <w:jc w:val="both"/>
              <w:rPr>
                <w:rFonts w:ascii="Times New Roman" w:hAnsi="Times New Roman" w:cs="Times New Roman"/>
              </w:rPr>
            </w:pPr>
            <w:r w:rsidRPr="00784DCF">
              <w:rPr>
                <w:rFonts w:ascii="Times New Roman" w:hAnsi="Times New Roman" w:cs="Times New Roman"/>
              </w:rPr>
              <w:t>SP, TM</w:t>
            </w:r>
          </w:p>
        </w:tc>
        <w:tc>
          <w:tcPr>
            <w:tcW w:w="1260" w:type="dxa"/>
          </w:tcPr>
          <w:p w14:paraId="18B940B3"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 xml:space="preserve">NPXY present </w:t>
            </w:r>
          </w:p>
          <w:p w14:paraId="15F3D079"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RFNAAMKE present</w:t>
            </w:r>
          </w:p>
        </w:tc>
        <w:tc>
          <w:tcPr>
            <w:tcW w:w="540" w:type="dxa"/>
          </w:tcPr>
          <w:p w14:paraId="45916356"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I</w:t>
            </w:r>
          </w:p>
        </w:tc>
        <w:tc>
          <w:tcPr>
            <w:tcW w:w="2160" w:type="dxa"/>
          </w:tcPr>
          <w:p w14:paraId="759CA89D"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Cell membrane Protein likelihood (0.9934)</w:t>
            </w:r>
          </w:p>
        </w:tc>
      </w:tr>
      <w:tr w:rsidR="00AC0E7A" w:rsidRPr="00784DCF" w14:paraId="1836701C" w14:textId="77777777" w:rsidTr="009F5E52">
        <w:tc>
          <w:tcPr>
            <w:tcW w:w="1615" w:type="dxa"/>
          </w:tcPr>
          <w:p w14:paraId="3B67292B" w14:textId="77777777" w:rsidR="00AC0E7A" w:rsidRPr="00784DCF" w:rsidRDefault="00AC0E7A" w:rsidP="009F5E52">
            <w:pPr>
              <w:rPr>
                <w:rFonts w:ascii="Times New Roman" w:hAnsi="Times New Roman" w:cs="Times New Roman"/>
                <w:sz w:val="20"/>
                <w:szCs w:val="20"/>
              </w:rPr>
            </w:pPr>
            <w:proofErr w:type="spellStart"/>
            <w:r w:rsidRPr="00784DCF">
              <w:rPr>
                <w:rFonts w:ascii="Times New Roman" w:hAnsi="Times New Roman" w:cs="Times New Roman"/>
                <w:i/>
                <w:iCs/>
              </w:rPr>
              <w:t>Ministeria</w:t>
            </w:r>
            <w:proofErr w:type="spellEnd"/>
            <w:r w:rsidRPr="00784DCF">
              <w:rPr>
                <w:rFonts w:ascii="Times New Roman" w:hAnsi="Times New Roman" w:cs="Times New Roman"/>
                <w:i/>
                <w:iCs/>
              </w:rPr>
              <w:t xml:space="preserve"> </w:t>
            </w:r>
            <w:proofErr w:type="spellStart"/>
            <w:r w:rsidRPr="00784DCF">
              <w:rPr>
                <w:rFonts w:ascii="Times New Roman" w:hAnsi="Times New Roman" w:cs="Times New Roman"/>
                <w:i/>
                <w:iCs/>
              </w:rPr>
              <w:t>vibrans</w:t>
            </w:r>
            <w:proofErr w:type="spellEnd"/>
            <w:r w:rsidRPr="00784DCF">
              <w:rPr>
                <w:rFonts w:ascii="Times New Roman" w:hAnsi="Times New Roman" w:cs="Times New Roman"/>
                <w:i/>
                <w:iCs/>
              </w:rPr>
              <w:t xml:space="preserve"> (paralog 1</w:t>
            </w:r>
            <w:proofErr w:type="gramStart"/>
            <w:r w:rsidRPr="00784DCF">
              <w:rPr>
                <w:rFonts w:ascii="Times New Roman" w:hAnsi="Times New Roman" w:cs="Times New Roman"/>
                <w:i/>
                <w:iCs/>
              </w:rPr>
              <w:t xml:space="preserve">) </w:t>
            </w:r>
            <w:r w:rsidRPr="00784DCF">
              <w:rPr>
                <w:rFonts w:ascii="Times New Roman" w:hAnsi="Times New Roman" w:cs="Times New Roman"/>
                <w:color w:val="000000"/>
                <w:shd w:val="clear" w:color="auto" w:fill="FFFFFF"/>
              </w:rPr>
              <w:t xml:space="preserve"> </w:t>
            </w:r>
            <w:r w:rsidRPr="00784DCF">
              <w:rPr>
                <w:rFonts w:ascii="Times New Roman" w:hAnsi="Times New Roman" w:cs="Times New Roman"/>
                <w:color w:val="000000"/>
                <w:sz w:val="16"/>
                <w:szCs w:val="16"/>
                <w:shd w:val="clear" w:color="auto" w:fill="FFFFFF"/>
              </w:rPr>
              <w:t>c</w:t>
            </w:r>
            <w:proofErr w:type="gramEnd"/>
            <w:r w:rsidRPr="00784DCF">
              <w:rPr>
                <w:rFonts w:ascii="Times New Roman" w:hAnsi="Times New Roman" w:cs="Times New Roman"/>
                <w:color w:val="000000"/>
                <w:sz w:val="16"/>
                <w:szCs w:val="16"/>
                <w:shd w:val="clear" w:color="auto" w:fill="FFFFFF"/>
              </w:rPr>
              <w:t>191|m.702</w:t>
            </w:r>
          </w:p>
        </w:tc>
        <w:tc>
          <w:tcPr>
            <w:tcW w:w="910" w:type="dxa"/>
          </w:tcPr>
          <w:p w14:paraId="7FA318DB"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85D, </w:t>
            </w:r>
          </w:p>
          <w:p w14:paraId="2EFD7947"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87S </w:t>
            </w:r>
          </w:p>
          <w:p w14:paraId="4D226C0A"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89S </w:t>
            </w:r>
          </w:p>
          <w:p w14:paraId="3C978DE8"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79E</w:t>
            </w:r>
          </w:p>
          <w:p w14:paraId="1D2BC1B1"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lastRenderedPageBreak/>
              <w:t>210D</w:t>
            </w:r>
          </w:p>
        </w:tc>
        <w:tc>
          <w:tcPr>
            <w:tcW w:w="1250" w:type="dxa"/>
          </w:tcPr>
          <w:p w14:paraId="32B276EC"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lastRenderedPageBreak/>
              <w:t>89S</w:t>
            </w:r>
          </w:p>
          <w:p w14:paraId="03890A7D"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92D </w:t>
            </w:r>
          </w:p>
          <w:p w14:paraId="3B640D37"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93D</w:t>
            </w:r>
          </w:p>
          <w:p w14:paraId="085BCC7A"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310S</w:t>
            </w:r>
          </w:p>
          <w:p w14:paraId="44C02176"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lastRenderedPageBreak/>
              <w:t>210D</w:t>
            </w:r>
          </w:p>
        </w:tc>
        <w:tc>
          <w:tcPr>
            <w:tcW w:w="990" w:type="dxa"/>
          </w:tcPr>
          <w:p w14:paraId="19D08E1A" w14:textId="77777777" w:rsidR="00AC0E7A" w:rsidRPr="00784DCF" w:rsidRDefault="00AC0E7A" w:rsidP="009F5E52">
            <w:pPr>
              <w:rPr>
                <w:rFonts w:ascii="Times New Roman" w:hAnsi="Times New Roman" w:cs="Times New Roman"/>
                <w:color w:val="000000" w:themeColor="text1"/>
              </w:rPr>
            </w:pPr>
            <w:r w:rsidRPr="00784DCF">
              <w:rPr>
                <w:rFonts w:ascii="Times New Roman" w:hAnsi="Times New Roman" w:cs="Times New Roman"/>
                <w:color w:val="000000" w:themeColor="text1"/>
              </w:rPr>
              <w:lastRenderedPageBreak/>
              <w:t>124E</w:t>
            </w:r>
          </w:p>
          <w:p w14:paraId="70E833F0" w14:textId="77777777" w:rsidR="00AC0E7A" w:rsidRPr="00784DCF" w:rsidRDefault="00AC0E7A" w:rsidP="009F5E52">
            <w:pPr>
              <w:rPr>
                <w:rFonts w:ascii="Times New Roman" w:hAnsi="Times New Roman" w:cs="Times New Roman"/>
                <w:color w:val="000000" w:themeColor="text1"/>
              </w:rPr>
            </w:pPr>
            <w:r w:rsidRPr="00784DCF">
              <w:rPr>
                <w:rFonts w:ascii="Times New Roman" w:hAnsi="Times New Roman" w:cs="Times New Roman"/>
                <w:color w:val="000000" w:themeColor="text1"/>
              </w:rPr>
              <w:t>174N</w:t>
            </w:r>
          </w:p>
          <w:p w14:paraId="171D7CBF" w14:textId="77777777" w:rsidR="00AC0E7A" w:rsidRPr="00784DCF" w:rsidRDefault="00AC0E7A" w:rsidP="009F5E52">
            <w:pPr>
              <w:rPr>
                <w:rFonts w:ascii="Times New Roman" w:hAnsi="Times New Roman" w:cs="Times New Roman"/>
                <w:color w:val="000000" w:themeColor="text1"/>
              </w:rPr>
            </w:pPr>
            <w:r w:rsidRPr="00784DCF">
              <w:rPr>
                <w:rFonts w:ascii="Times New Roman" w:hAnsi="Times New Roman" w:cs="Times New Roman"/>
                <w:color w:val="000000" w:themeColor="text1"/>
              </w:rPr>
              <w:t>176D</w:t>
            </w:r>
          </w:p>
          <w:p w14:paraId="614756EB" w14:textId="77777777" w:rsidR="00AC0E7A" w:rsidRPr="00784DCF" w:rsidRDefault="00AC0E7A" w:rsidP="009F5E52">
            <w:pPr>
              <w:rPr>
                <w:rFonts w:ascii="Times New Roman" w:hAnsi="Times New Roman" w:cs="Times New Roman"/>
                <w:color w:val="000000" w:themeColor="text1"/>
              </w:rPr>
            </w:pPr>
            <w:r w:rsidRPr="00784DCF">
              <w:rPr>
                <w:rFonts w:ascii="Times New Roman" w:hAnsi="Times New Roman" w:cs="Times New Roman"/>
                <w:color w:val="000000" w:themeColor="text1"/>
              </w:rPr>
              <w:t>178P</w:t>
            </w:r>
          </w:p>
          <w:p w14:paraId="08DE63AB" w14:textId="77777777" w:rsidR="00AC0E7A" w:rsidRPr="00784DCF" w:rsidRDefault="00AC0E7A" w:rsidP="009F5E52">
            <w:pPr>
              <w:rPr>
                <w:rFonts w:ascii="Times New Roman" w:hAnsi="Times New Roman" w:cs="Times New Roman"/>
                <w:color w:val="000000" w:themeColor="text1"/>
              </w:rPr>
            </w:pPr>
            <w:r w:rsidRPr="00784DCF">
              <w:rPr>
                <w:rFonts w:ascii="Times New Roman" w:hAnsi="Times New Roman" w:cs="Times New Roman"/>
                <w:color w:val="000000" w:themeColor="text1"/>
              </w:rPr>
              <w:lastRenderedPageBreak/>
              <w:t>179E</w:t>
            </w:r>
          </w:p>
        </w:tc>
        <w:tc>
          <w:tcPr>
            <w:tcW w:w="1170" w:type="dxa"/>
          </w:tcPr>
          <w:p w14:paraId="56A258FB"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lastRenderedPageBreak/>
              <w:t xml:space="preserve">EGF-like present 5 times </w:t>
            </w:r>
          </w:p>
        </w:tc>
        <w:tc>
          <w:tcPr>
            <w:tcW w:w="1080" w:type="dxa"/>
          </w:tcPr>
          <w:p w14:paraId="2D3C886D" w14:textId="77777777" w:rsidR="00AC0E7A" w:rsidRPr="00784DCF" w:rsidRDefault="00AC0E7A" w:rsidP="009F5E52">
            <w:pPr>
              <w:spacing w:line="480" w:lineRule="auto"/>
              <w:jc w:val="both"/>
              <w:rPr>
                <w:rFonts w:ascii="Times New Roman" w:hAnsi="Times New Roman" w:cs="Times New Roman"/>
              </w:rPr>
            </w:pPr>
          </w:p>
        </w:tc>
        <w:tc>
          <w:tcPr>
            <w:tcW w:w="1080" w:type="dxa"/>
          </w:tcPr>
          <w:p w14:paraId="064A7F04" w14:textId="77777777" w:rsidR="00AC0E7A" w:rsidRPr="00784DCF" w:rsidRDefault="00AC0E7A" w:rsidP="009F5E52">
            <w:pPr>
              <w:spacing w:line="480" w:lineRule="auto"/>
              <w:jc w:val="both"/>
              <w:rPr>
                <w:rFonts w:ascii="Times New Roman" w:hAnsi="Times New Roman" w:cs="Times New Roman"/>
              </w:rPr>
            </w:pPr>
            <w:r w:rsidRPr="00784DCF">
              <w:rPr>
                <w:rFonts w:ascii="Times New Roman" w:hAnsi="Times New Roman" w:cs="Times New Roman"/>
              </w:rPr>
              <w:t>SP, TM</w:t>
            </w:r>
          </w:p>
        </w:tc>
        <w:tc>
          <w:tcPr>
            <w:tcW w:w="1260" w:type="dxa"/>
          </w:tcPr>
          <w:p w14:paraId="72F75F84"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 xml:space="preserve">NPXY present </w:t>
            </w:r>
          </w:p>
          <w:p w14:paraId="17184B75"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KAWQQWEE</w:t>
            </w:r>
          </w:p>
          <w:p w14:paraId="1A138EC3" w14:textId="77777777" w:rsidR="00AC0E7A" w:rsidRPr="00784DCF" w:rsidRDefault="00AC0E7A" w:rsidP="009F5E52">
            <w:pPr>
              <w:rPr>
                <w:rFonts w:ascii="Times New Roman" w:hAnsi="Times New Roman" w:cs="Times New Roman"/>
              </w:rPr>
            </w:pPr>
          </w:p>
        </w:tc>
        <w:tc>
          <w:tcPr>
            <w:tcW w:w="540" w:type="dxa"/>
          </w:tcPr>
          <w:p w14:paraId="7B589EB6"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lastRenderedPageBreak/>
              <w:t>I</w:t>
            </w:r>
          </w:p>
        </w:tc>
        <w:tc>
          <w:tcPr>
            <w:tcW w:w="2160" w:type="dxa"/>
          </w:tcPr>
          <w:p w14:paraId="11CD9E16"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 xml:space="preserve">Cell membrane </w:t>
            </w:r>
            <w:proofErr w:type="gramStart"/>
            <w:r w:rsidRPr="00784DCF">
              <w:rPr>
                <w:rFonts w:ascii="Times New Roman" w:hAnsi="Times New Roman" w:cs="Times New Roman"/>
              </w:rPr>
              <w:t>protein  likelihood</w:t>
            </w:r>
            <w:proofErr w:type="gramEnd"/>
            <w:r w:rsidRPr="00784DCF">
              <w:rPr>
                <w:rFonts w:ascii="Times New Roman" w:hAnsi="Times New Roman" w:cs="Times New Roman"/>
              </w:rPr>
              <w:t xml:space="preserve"> (0.9827)</w:t>
            </w:r>
          </w:p>
        </w:tc>
      </w:tr>
      <w:tr w:rsidR="00AC0E7A" w:rsidRPr="00784DCF" w14:paraId="083ED1F6" w14:textId="77777777" w:rsidTr="009F5E52">
        <w:tc>
          <w:tcPr>
            <w:tcW w:w="1615" w:type="dxa"/>
          </w:tcPr>
          <w:p w14:paraId="7B77ABE6" w14:textId="77777777" w:rsidR="00AC0E7A" w:rsidRPr="00784DCF" w:rsidRDefault="00AC0E7A" w:rsidP="00784DCF">
            <w:pPr>
              <w:rPr>
                <w:rFonts w:ascii="Times New Roman" w:hAnsi="Times New Roman" w:cs="Times New Roman"/>
                <w:i/>
                <w:iCs/>
              </w:rPr>
            </w:pPr>
            <w:proofErr w:type="spellStart"/>
            <w:r w:rsidRPr="00784DCF">
              <w:rPr>
                <w:rFonts w:ascii="Times New Roman" w:hAnsi="Times New Roman" w:cs="Times New Roman"/>
                <w:i/>
                <w:iCs/>
              </w:rPr>
              <w:t>Ministeria</w:t>
            </w:r>
            <w:proofErr w:type="spellEnd"/>
            <w:r w:rsidRPr="00784DCF">
              <w:rPr>
                <w:rFonts w:ascii="Times New Roman" w:hAnsi="Times New Roman" w:cs="Times New Roman"/>
                <w:i/>
                <w:iCs/>
              </w:rPr>
              <w:t xml:space="preserve"> </w:t>
            </w:r>
            <w:proofErr w:type="spellStart"/>
            <w:r w:rsidRPr="00784DCF">
              <w:rPr>
                <w:rFonts w:ascii="Times New Roman" w:hAnsi="Times New Roman" w:cs="Times New Roman"/>
                <w:i/>
                <w:iCs/>
              </w:rPr>
              <w:t>vibrans</w:t>
            </w:r>
            <w:proofErr w:type="spellEnd"/>
            <w:r w:rsidRPr="00784DCF">
              <w:rPr>
                <w:rFonts w:ascii="Times New Roman" w:hAnsi="Times New Roman" w:cs="Times New Roman"/>
                <w:i/>
                <w:iCs/>
              </w:rPr>
              <w:t xml:space="preserve"> (paralog 2) </w:t>
            </w:r>
            <w:r w:rsidRPr="00784DCF">
              <w:rPr>
                <w:rFonts w:ascii="Times New Roman" w:hAnsi="Times New Roman" w:cs="Times New Roman"/>
                <w:i/>
                <w:iCs/>
                <w:sz w:val="16"/>
                <w:szCs w:val="16"/>
              </w:rPr>
              <w:t>c46_198</w:t>
            </w:r>
          </w:p>
        </w:tc>
        <w:tc>
          <w:tcPr>
            <w:tcW w:w="910" w:type="dxa"/>
          </w:tcPr>
          <w:p w14:paraId="390A8C91"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73D, </w:t>
            </w:r>
          </w:p>
          <w:p w14:paraId="64BF73CF"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75S </w:t>
            </w:r>
          </w:p>
          <w:p w14:paraId="1FCAC3F0"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77S</w:t>
            </w:r>
          </w:p>
          <w:p w14:paraId="40CB8BB4"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94E</w:t>
            </w:r>
          </w:p>
          <w:p w14:paraId="5BBB5719"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25D</w:t>
            </w:r>
          </w:p>
        </w:tc>
        <w:tc>
          <w:tcPr>
            <w:tcW w:w="1250" w:type="dxa"/>
          </w:tcPr>
          <w:p w14:paraId="3D094AB3"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77S</w:t>
            </w:r>
          </w:p>
          <w:p w14:paraId="28838F18"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 xml:space="preserve">80N </w:t>
            </w:r>
          </w:p>
          <w:p w14:paraId="5A154BEE"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81D</w:t>
            </w:r>
          </w:p>
          <w:p w14:paraId="7E0EDCD9"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339A</w:t>
            </w:r>
          </w:p>
          <w:p w14:paraId="1B3B668C"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25D</w:t>
            </w:r>
          </w:p>
        </w:tc>
        <w:tc>
          <w:tcPr>
            <w:tcW w:w="990" w:type="dxa"/>
          </w:tcPr>
          <w:p w14:paraId="50D9CA1F" w14:textId="77777777" w:rsidR="00AC0E7A" w:rsidRPr="00784DCF" w:rsidRDefault="00AC0E7A" w:rsidP="009F5E52">
            <w:pPr>
              <w:rPr>
                <w:rFonts w:ascii="Times New Roman" w:hAnsi="Times New Roman" w:cs="Times New Roman"/>
                <w:color w:val="0D0D0D" w:themeColor="text1" w:themeTint="F2"/>
              </w:rPr>
            </w:pPr>
            <w:r w:rsidRPr="00784DCF">
              <w:rPr>
                <w:rFonts w:ascii="Times New Roman" w:hAnsi="Times New Roman" w:cs="Times New Roman"/>
                <w:color w:val="0D0D0D" w:themeColor="text1" w:themeTint="F2"/>
              </w:rPr>
              <w:t>122D</w:t>
            </w:r>
          </w:p>
          <w:p w14:paraId="4E2BE91E" w14:textId="77777777" w:rsidR="00AC0E7A" w:rsidRPr="00784DCF" w:rsidRDefault="00AC0E7A" w:rsidP="009F5E52">
            <w:pPr>
              <w:rPr>
                <w:rFonts w:ascii="Times New Roman" w:hAnsi="Times New Roman" w:cs="Times New Roman"/>
                <w:color w:val="0D0D0D" w:themeColor="text1" w:themeTint="F2"/>
              </w:rPr>
            </w:pPr>
            <w:r w:rsidRPr="00784DCF">
              <w:rPr>
                <w:rFonts w:ascii="Times New Roman" w:hAnsi="Times New Roman" w:cs="Times New Roman"/>
                <w:color w:val="0D0D0D" w:themeColor="text1" w:themeTint="F2"/>
              </w:rPr>
              <w:t>189N</w:t>
            </w:r>
          </w:p>
          <w:p w14:paraId="059B0648" w14:textId="77777777" w:rsidR="00AC0E7A" w:rsidRPr="00784DCF" w:rsidRDefault="00AC0E7A" w:rsidP="009F5E52">
            <w:pPr>
              <w:rPr>
                <w:rFonts w:ascii="Times New Roman" w:hAnsi="Times New Roman" w:cs="Times New Roman"/>
                <w:color w:val="0D0D0D" w:themeColor="text1" w:themeTint="F2"/>
              </w:rPr>
            </w:pPr>
            <w:r w:rsidRPr="00784DCF">
              <w:rPr>
                <w:rFonts w:ascii="Times New Roman" w:hAnsi="Times New Roman" w:cs="Times New Roman"/>
                <w:color w:val="0D0D0D" w:themeColor="text1" w:themeTint="F2"/>
              </w:rPr>
              <w:t>191D</w:t>
            </w:r>
          </w:p>
          <w:p w14:paraId="274CBE97" w14:textId="77777777" w:rsidR="00AC0E7A" w:rsidRPr="00784DCF" w:rsidRDefault="00AC0E7A" w:rsidP="009F5E52">
            <w:pPr>
              <w:rPr>
                <w:rFonts w:ascii="Times New Roman" w:hAnsi="Times New Roman" w:cs="Times New Roman"/>
                <w:color w:val="0D0D0D" w:themeColor="text1" w:themeTint="F2"/>
              </w:rPr>
            </w:pPr>
            <w:r w:rsidRPr="00784DCF">
              <w:rPr>
                <w:rFonts w:ascii="Times New Roman" w:hAnsi="Times New Roman" w:cs="Times New Roman"/>
                <w:color w:val="0D0D0D" w:themeColor="text1" w:themeTint="F2"/>
              </w:rPr>
              <w:t>193P</w:t>
            </w:r>
          </w:p>
          <w:p w14:paraId="463876CE" w14:textId="77777777" w:rsidR="00AC0E7A" w:rsidRPr="00784DCF" w:rsidRDefault="00AC0E7A" w:rsidP="009F5E52">
            <w:pPr>
              <w:rPr>
                <w:rFonts w:ascii="Times New Roman" w:hAnsi="Times New Roman" w:cs="Times New Roman"/>
                <w:color w:val="0D0D0D" w:themeColor="text1" w:themeTint="F2"/>
              </w:rPr>
            </w:pPr>
            <w:r w:rsidRPr="00784DCF">
              <w:rPr>
                <w:rFonts w:ascii="Times New Roman" w:hAnsi="Times New Roman" w:cs="Times New Roman"/>
                <w:color w:val="0D0D0D" w:themeColor="text1" w:themeTint="F2"/>
              </w:rPr>
              <w:t>194E</w:t>
            </w:r>
          </w:p>
        </w:tc>
        <w:tc>
          <w:tcPr>
            <w:tcW w:w="1170" w:type="dxa"/>
          </w:tcPr>
          <w:p w14:paraId="7F328F67"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 xml:space="preserve">EGF-like present 14 times </w:t>
            </w:r>
          </w:p>
          <w:p w14:paraId="51B46910" w14:textId="77777777" w:rsidR="00AC0E7A" w:rsidRPr="00784DCF" w:rsidRDefault="00AC0E7A" w:rsidP="009F5E52">
            <w:pPr>
              <w:rPr>
                <w:rFonts w:ascii="Times New Roman" w:hAnsi="Times New Roman" w:cs="Times New Roman"/>
              </w:rPr>
            </w:pPr>
          </w:p>
        </w:tc>
        <w:tc>
          <w:tcPr>
            <w:tcW w:w="1080" w:type="dxa"/>
          </w:tcPr>
          <w:p w14:paraId="112F7464" w14:textId="77777777" w:rsidR="00AC0E7A" w:rsidRPr="00784DCF" w:rsidRDefault="00AC0E7A" w:rsidP="009F5E52">
            <w:pPr>
              <w:spacing w:line="480" w:lineRule="auto"/>
              <w:jc w:val="both"/>
              <w:rPr>
                <w:rFonts w:ascii="Times New Roman" w:hAnsi="Times New Roman" w:cs="Times New Roman"/>
              </w:rPr>
            </w:pPr>
          </w:p>
        </w:tc>
        <w:tc>
          <w:tcPr>
            <w:tcW w:w="1080" w:type="dxa"/>
          </w:tcPr>
          <w:p w14:paraId="6490D12E" w14:textId="77777777" w:rsidR="00AC0E7A" w:rsidRPr="00784DCF" w:rsidRDefault="00AC0E7A" w:rsidP="009F5E52">
            <w:pPr>
              <w:spacing w:line="480" w:lineRule="auto"/>
              <w:jc w:val="both"/>
              <w:rPr>
                <w:rFonts w:ascii="Times New Roman" w:hAnsi="Times New Roman" w:cs="Times New Roman"/>
              </w:rPr>
            </w:pPr>
            <w:r w:rsidRPr="00784DCF">
              <w:rPr>
                <w:rFonts w:ascii="Times New Roman" w:hAnsi="Times New Roman" w:cs="Times New Roman"/>
              </w:rPr>
              <w:t>TM</w:t>
            </w:r>
          </w:p>
        </w:tc>
        <w:tc>
          <w:tcPr>
            <w:tcW w:w="1260" w:type="dxa"/>
          </w:tcPr>
          <w:p w14:paraId="22B5BC09"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NPXF present (2)</w:t>
            </w:r>
          </w:p>
          <w:p w14:paraId="30FB7572" w14:textId="77777777" w:rsidR="00AC0E7A" w:rsidRPr="00784DCF" w:rsidRDefault="00AC0E7A" w:rsidP="009F5E52">
            <w:pPr>
              <w:rPr>
                <w:rFonts w:ascii="Times New Roman" w:hAnsi="Times New Roman" w:cs="Times New Roman"/>
              </w:rPr>
            </w:pPr>
            <w:r w:rsidRPr="00784DCF">
              <w:rPr>
                <w:rFonts w:ascii="Times New Roman" w:hAnsi="Times New Roman" w:cs="Times New Roman"/>
                <w:shd w:val="clear" w:color="auto" w:fill="DDDDFF"/>
              </w:rPr>
              <w:t>KLAQVAAD</w:t>
            </w:r>
          </w:p>
          <w:p w14:paraId="39D55787" w14:textId="77777777" w:rsidR="00AC0E7A" w:rsidRPr="00784DCF" w:rsidRDefault="00AC0E7A" w:rsidP="009F5E52">
            <w:pPr>
              <w:rPr>
                <w:rFonts w:ascii="Times New Roman" w:hAnsi="Times New Roman" w:cs="Times New Roman"/>
              </w:rPr>
            </w:pPr>
          </w:p>
        </w:tc>
        <w:tc>
          <w:tcPr>
            <w:tcW w:w="540" w:type="dxa"/>
          </w:tcPr>
          <w:p w14:paraId="488BA9F6"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I</w:t>
            </w:r>
          </w:p>
        </w:tc>
        <w:tc>
          <w:tcPr>
            <w:tcW w:w="2160" w:type="dxa"/>
          </w:tcPr>
          <w:p w14:paraId="31042CFE"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Cell membrane Protein likelihood (0.9941)</w:t>
            </w:r>
          </w:p>
        </w:tc>
      </w:tr>
      <w:tr w:rsidR="00AC0E7A" w:rsidRPr="00784DCF" w14:paraId="2FA789F2" w14:textId="77777777" w:rsidTr="009F5E52">
        <w:tc>
          <w:tcPr>
            <w:tcW w:w="1615" w:type="dxa"/>
          </w:tcPr>
          <w:p w14:paraId="6D097AFE" w14:textId="77777777" w:rsidR="00AC0E7A" w:rsidRPr="00784DCF" w:rsidRDefault="00AC0E7A" w:rsidP="009F5E52">
            <w:pPr>
              <w:rPr>
                <w:rFonts w:ascii="Times New Roman" w:hAnsi="Times New Roman" w:cs="Times New Roman"/>
                <w:i/>
                <w:iCs/>
              </w:rPr>
            </w:pPr>
            <w:proofErr w:type="spellStart"/>
            <w:r w:rsidRPr="00784DCF">
              <w:rPr>
                <w:rFonts w:ascii="Times New Roman" w:hAnsi="Times New Roman" w:cs="Times New Roman"/>
                <w:i/>
                <w:iCs/>
              </w:rPr>
              <w:t>Ministeria</w:t>
            </w:r>
            <w:proofErr w:type="spellEnd"/>
            <w:r w:rsidRPr="00784DCF">
              <w:rPr>
                <w:rFonts w:ascii="Times New Roman" w:hAnsi="Times New Roman" w:cs="Times New Roman"/>
                <w:i/>
                <w:iCs/>
              </w:rPr>
              <w:t xml:space="preserve"> </w:t>
            </w:r>
            <w:proofErr w:type="spellStart"/>
            <w:r w:rsidRPr="00784DCF">
              <w:rPr>
                <w:rFonts w:ascii="Times New Roman" w:hAnsi="Times New Roman" w:cs="Times New Roman"/>
                <w:i/>
                <w:iCs/>
              </w:rPr>
              <w:t>vibrans</w:t>
            </w:r>
            <w:proofErr w:type="spellEnd"/>
            <w:r w:rsidRPr="00784DCF">
              <w:rPr>
                <w:rFonts w:ascii="Times New Roman" w:hAnsi="Times New Roman" w:cs="Times New Roman"/>
                <w:i/>
                <w:iCs/>
              </w:rPr>
              <w:t xml:space="preserve"> (paralog 3)</w:t>
            </w:r>
          </w:p>
          <w:p w14:paraId="1FC05E0F" w14:textId="77777777" w:rsidR="00AC0E7A" w:rsidRPr="00784DCF" w:rsidRDefault="00AC0E7A" w:rsidP="009F5E52">
            <w:pPr>
              <w:rPr>
                <w:rFonts w:ascii="Times New Roman" w:hAnsi="Times New Roman" w:cs="Times New Roman"/>
                <w:sz w:val="16"/>
                <w:szCs w:val="16"/>
              </w:rPr>
            </w:pPr>
            <w:r w:rsidRPr="00784DCF">
              <w:rPr>
                <w:rFonts w:ascii="Times New Roman" w:hAnsi="Times New Roman" w:cs="Times New Roman"/>
                <w:color w:val="000000"/>
                <w:sz w:val="16"/>
                <w:szCs w:val="16"/>
                <w:shd w:val="clear" w:color="auto" w:fill="FFFFFF"/>
              </w:rPr>
              <w:t>c334|m.1235</w:t>
            </w:r>
          </w:p>
          <w:p w14:paraId="31E51BA0" w14:textId="77777777" w:rsidR="00AC0E7A" w:rsidRPr="00784DCF" w:rsidRDefault="00AC0E7A" w:rsidP="009F5E52">
            <w:pPr>
              <w:rPr>
                <w:rFonts w:ascii="Times New Roman" w:hAnsi="Times New Roman" w:cs="Times New Roman"/>
                <w:i/>
                <w:iCs/>
              </w:rPr>
            </w:pPr>
          </w:p>
        </w:tc>
        <w:tc>
          <w:tcPr>
            <w:tcW w:w="910" w:type="dxa"/>
          </w:tcPr>
          <w:p w14:paraId="3D61891D"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594D, </w:t>
            </w:r>
          </w:p>
          <w:p w14:paraId="61D5FC05"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596</w:t>
            </w:r>
            <w:proofErr w:type="gramStart"/>
            <w:r w:rsidRPr="00784DCF">
              <w:rPr>
                <w:rFonts w:ascii="Times New Roman" w:hAnsi="Times New Roman" w:cs="Times New Roman"/>
              </w:rPr>
              <w:t>S  598</w:t>
            </w:r>
            <w:proofErr w:type="gramEnd"/>
            <w:r w:rsidRPr="00784DCF">
              <w:rPr>
                <w:rFonts w:ascii="Times New Roman" w:hAnsi="Times New Roman" w:cs="Times New Roman"/>
              </w:rPr>
              <w:t>S</w:t>
            </w:r>
          </w:p>
          <w:p w14:paraId="69322787"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682E</w:t>
            </w:r>
          </w:p>
          <w:p w14:paraId="44234C78"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714D</w:t>
            </w:r>
          </w:p>
        </w:tc>
        <w:tc>
          <w:tcPr>
            <w:tcW w:w="1250" w:type="dxa"/>
          </w:tcPr>
          <w:p w14:paraId="19397D0D"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598S</w:t>
            </w:r>
          </w:p>
          <w:p w14:paraId="4D7F0CF3" w14:textId="77777777" w:rsidR="00AC0E7A" w:rsidRPr="00784DCF" w:rsidRDefault="00AC0E7A" w:rsidP="009F5E52">
            <w:pPr>
              <w:jc w:val="both"/>
              <w:rPr>
                <w:rFonts w:ascii="Times New Roman" w:hAnsi="Times New Roman" w:cs="Times New Roman"/>
                <w:color w:val="FF0000"/>
              </w:rPr>
            </w:pPr>
            <w:r w:rsidRPr="00784DCF">
              <w:rPr>
                <w:rFonts w:ascii="Times New Roman" w:hAnsi="Times New Roman" w:cs="Times New Roman"/>
                <w:color w:val="FF0000"/>
              </w:rPr>
              <w:t>601N</w:t>
            </w:r>
          </w:p>
          <w:p w14:paraId="1E20AD15"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602D</w:t>
            </w:r>
          </w:p>
          <w:p w14:paraId="669CBA32"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824A</w:t>
            </w:r>
          </w:p>
          <w:p w14:paraId="259FF984"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714D</w:t>
            </w:r>
          </w:p>
        </w:tc>
        <w:tc>
          <w:tcPr>
            <w:tcW w:w="990" w:type="dxa"/>
          </w:tcPr>
          <w:p w14:paraId="0533FF45" w14:textId="77777777" w:rsidR="00AC0E7A" w:rsidRPr="00784DCF" w:rsidRDefault="00AC0E7A" w:rsidP="009F5E52">
            <w:pPr>
              <w:rPr>
                <w:rFonts w:ascii="Times New Roman" w:hAnsi="Times New Roman" w:cs="Times New Roman"/>
                <w:color w:val="000000" w:themeColor="text1"/>
              </w:rPr>
            </w:pPr>
            <w:r w:rsidRPr="00784DCF">
              <w:rPr>
                <w:rFonts w:ascii="Times New Roman" w:hAnsi="Times New Roman" w:cs="Times New Roman"/>
                <w:color w:val="000000" w:themeColor="text1"/>
              </w:rPr>
              <w:t>633E</w:t>
            </w:r>
          </w:p>
          <w:p w14:paraId="36D4A407" w14:textId="77777777" w:rsidR="00AC0E7A" w:rsidRPr="00784DCF" w:rsidRDefault="00AC0E7A" w:rsidP="009F5E52">
            <w:pPr>
              <w:rPr>
                <w:rFonts w:ascii="Times New Roman" w:hAnsi="Times New Roman" w:cs="Times New Roman"/>
                <w:color w:val="000000" w:themeColor="text1"/>
              </w:rPr>
            </w:pPr>
            <w:r w:rsidRPr="00784DCF">
              <w:rPr>
                <w:rFonts w:ascii="Times New Roman" w:hAnsi="Times New Roman" w:cs="Times New Roman"/>
                <w:color w:val="000000" w:themeColor="text1"/>
              </w:rPr>
              <w:t>677N</w:t>
            </w:r>
          </w:p>
          <w:p w14:paraId="16A56F98" w14:textId="77777777" w:rsidR="00AC0E7A" w:rsidRPr="00784DCF" w:rsidRDefault="00AC0E7A" w:rsidP="009F5E52">
            <w:pPr>
              <w:rPr>
                <w:rFonts w:ascii="Times New Roman" w:hAnsi="Times New Roman" w:cs="Times New Roman"/>
                <w:color w:val="FF0000"/>
              </w:rPr>
            </w:pPr>
            <w:r w:rsidRPr="00784DCF">
              <w:rPr>
                <w:rFonts w:ascii="Times New Roman" w:hAnsi="Times New Roman" w:cs="Times New Roman"/>
                <w:color w:val="FF0000"/>
              </w:rPr>
              <w:t>679H</w:t>
            </w:r>
          </w:p>
          <w:p w14:paraId="63B6E5E5" w14:textId="77777777" w:rsidR="00AC0E7A" w:rsidRPr="00784DCF" w:rsidRDefault="00AC0E7A" w:rsidP="009F5E52">
            <w:pPr>
              <w:rPr>
                <w:rFonts w:ascii="Times New Roman" w:hAnsi="Times New Roman" w:cs="Times New Roman"/>
                <w:color w:val="000000" w:themeColor="text1"/>
              </w:rPr>
            </w:pPr>
            <w:r w:rsidRPr="00784DCF">
              <w:rPr>
                <w:rFonts w:ascii="Times New Roman" w:hAnsi="Times New Roman" w:cs="Times New Roman"/>
                <w:color w:val="000000" w:themeColor="text1"/>
              </w:rPr>
              <w:t>681S</w:t>
            </w:r>
          </w:p>
          <w:p w14:paraId="7A9E6D8F" w14:textId="77777777" w:rsidR="00AC0E7A" w:rsidRPr="00784DCF" w:rsidRDefault="00AC0E7A" w:rsidP="009F5E52">
            <w:pPr>
              <w:rPr>
                <w:rFonts w:ascii="Times New Roman" w:hAnsi="Times New Roman" w:cs="Times New Roman"/>
                <w:color w:val="000000" w:themeColor="text1"/>
              </w:rPr>
            </w:pPr>
            <w:r w:rsidRPr="00784DCF">
              <w:rPr>
                <w:rFonts w:ascii="Times New Roman" w:hAnsi="Times New Roman" w:cs="Times New Roman"/>
                <w:color w:val="000000" w:themeColor="text1"/>
              </w:rPr>
              <w:t>682E</w:t>
            </w:r>
          </w:p>
        </w:tc>
        <w:tc>
          <w:tcPr>
            <w:tcW w:w="1170" w:type="dxa"/>
          </w:tcPr>
          <w:p w14:paraId="2ADE1251"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EGF-like present at N-terminal and C-terminal</w:t>
            </w:r>
          </w:p>
          <w:p w14:paraId="24718192" w14:textId="77777777" w:rsidR="00AC0E7A" w:rsidRPr="00784DCF" w:rsidRDefault="00AC0E7A" w:rsidP="009F5E52">
            <w:pPr>
              <w:rPr>
                <w:rFonts w:ascii="Times New Roman" w:hAnsi="Times New Roman" w:cs="Times New Roman"/>
              </w:rPr>
            </w:pPr>
          </w:p>
        </w:tc>
        <w:tc>
          <w:tcPr>
            <w:tcW w:w="1080" w:type="dxa"/>
          </w:tcPr>
          <w:p w14:paraId="31849734" w14:textId="77777777" w:rsidR="00AC0E7A" w:rsidRPr="00784DCF" w:rsidRDefault="00AC0E7A" w:rsidP="009F5E52">
            <w:pPr>
              <w:spacing w:line="480" w:lineRule="auto"/>
              <w:jc w:val="both"/>
              <w:rPr>
                <w:rFonts w:ascii="Times New Roman" w:hAnsi="Times New Roman" w:cs="Times New Roman"/>
              </w:rPr>
            </w:pPr>
          </w:p>
        </w:tc>
        <w:tc>
          <w:tcPr>
            <w:tcW w:w="1080" w:type="dxa"/>
          </w:tcPr>
          <w:p w14:paraId="46A98593" w14:textId="77777777" w:rsidR="00AC0E7A" w:rsidRPr="00784DCF" w:rsidRDefault="00AC0E7A" w:rsidP="009F5E52">
            <w:pPr>
              <w:spacing w:line="480" w:lineRule="auto"/>
              <w:jc w:val="both"/>
              <w:rPr>
                <w:rFonts w:ascii="Times New Roman" w:hAnsi="Times New Roman" w:cs="Times New Roman"/>
              </w:rPr>
            </w:pPr>
            <w:r w:rsidRPr="00784DCF">
              <w:rPr>
                <w:rFonts w:ascii="Times New Roman" w:hAnsi="Times New Roman" w:cs="Times New Roman"/>
              </w:rPr>
              <w:t>SP, TM</w:t>
            </w:r>
          </w:p>
        </w:tc>
        <w:tc>
          <w:tcPr>
            <w:tcW w:w="1260" w:type="dxa"/>
          </w:tcPr>
          <w:p w14:paraId="70763084"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NPXY present (2)</w:t>
            </w:r>
          </w:p>
          <w:p w14:paraId="0130292D"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KLITGAAD</w:t>
            </w:r>
          </w:p>
          <w:p w14:paraId="2FA84225" w14:textId="77777777" w:rsidR="00AC0E7A" w:rsidRPr="00784DCF" w:rsidRDefault="00AC0E7A" w:rsidP="009F5E52">
            <w:pPr>
              <w:rPr>
                <w:rFonts w:ascii="Times New Roman" w:hAnsi="Times New Roman" w:cs="Times New Roman"/>
              </w:rPr>
            </w:pPr>
          </w:p>
        </w:tc>
        <w:tc>
          <w:tcPr>
            <w:tcW w:w="540" w:type="dxa"/>
          </w:tcPr>
          <w:p w14:paraId="64FE5204"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I</w:t>
            </w:r>
          </w:p>
        </w:tc>
        <w:tc>
          <w:tcPr>
            <w:tcW w:w="2160" w:type="dxa"/>
          </w:tcPr>
          <w:p w14:paraId="0B9D6139"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Cell membrane Protein likelihood (0.9985)</w:t>
            </w:r>
          </w:p>
        </w:tc>
      </w:tr>
      <w:tr w:rsidR="00AC0E7A" w:rsidRPr="00784DCF" w14:paraId="4EFC3ECB" w14:textId="77777777" w:rsidTr="009F5E52">
        <w:tc>
          <w:tcPr>
            <w:tcW w:w="1615" w:type="dxa"/>
          </w:tcPr>
          <w:p w14:paraId="4963D245" w14:textId="77777777" w:rsidR="00AC0E7A" w:rsidRPr="00784DCF" w:rsidRDefault="00AC0E7A" w:rsidP="009F5E52">
            <w:pPr>
              <w:rPr>
                <w:rFonts w:ascii="Times New Roman" w:hAnsi="Times New Roman" w:cs="Times New Roman"/>
                <w:i/>
              </w:rPr>
            </w:pPr>
            <w:proofErr w:type="spellStart"/>
            <w:r w:rsidRPr="00784DCF">
              <w:rPr>
                <w:rFonts w:ascii="Times New Roman" w:hAnsi="Times New Roman" w:cs="Times New Roman"/>
                <w:i/>
                <w:color w:val="000000"/>
                <w:shd w:val="clear" w:color="auto" w:fill="FFFFFF"/>
              </w:rPr>
              <w:t>Didymoeca</w:t>
            </w:r>
            <w:proofErr w:type="spellEnd"/>
            <w:r w:rsidRPr="00784DCF">
              <w:rPr>
                <w:rFonts w:ascii="Times New Roman" w:hAnsi="Times New Roman" w:cs="Times New Roman"/>
                <w:i/>
                <w:color w:val="000000"/>
                <w:shd w:val="clear" w:color="auto" w:fill="FFFFFF"/>
              </w:rPr>
              <w:t xml:space="preserve"> </w:t>
            </w:r>
            <w:proofErr w:type="spellStart"/>
            <w:r w:rsidRPr="00784DCF">
              <w:rPr>
                <w:rFonts w:ascii="Times New Roman" w:hAnsi="Times New Roman" w:cs="Times New Roman"/>
                <w:i/>
                <w:color w:val="000000"/>
                <w:shd w:val="clear" w:color="auto" w:fill="FFFFFF"/>
              </w:rPr>
              <w:t>costata</w:t>
            </w:r>
            <w:proofErr w:type="spellEnd"/>
          </w:p>
          <w:p w14:paraId="1586743D" w14:textId="77777777" w:rsidR="00AC0E7A" w:rsidRPr="00784DCF" w:rsidRDefault="00AC0E7A" w:rsidP="009F5E52">
            <w:pPr>
              <w:rPr>
                <w:rFonts w:ascii="Times New Roman" w:hAnsi="Times New Roman" w:cs="Times New Roman"/>
                <w:i/>
                <w:iCs/>
              </w:rPr>
            </w:pPr>
          </w:p>
        </w:tc>
        <w:tc>
          <w:tcPr>
            <w:tcW w:w="910" w:type="dxa"/>
          </w:tcPr>
          <w:p w14:paraId="62261376" w14:textId="77777777" w:rsidR="00AC0E7A" w:rsidRPr="00784DCF" w:rsidRDefault="00AC0E7A" w:rsidP="009F5E52">
            <w:pPr>
              <w:rPr>
                <w:rFonts w:ascii="Times New Roman" w:hAnsi="Times New Roman" w:cs="Times New Roman"/>
                <w:bCs/>
              </w:rPr>
            </w:pPr>
            <w:r w:rsidRPr="00784DCF">
              <w:rPr>
                <w:rFonts w:ascii="Times New Roman" w:hAnsi="Times New Roman" w:cs="Times New Roman"/>
                <w:bCs/>
              </w:rPr>
              <w:t>444D</w:t>
            </w:r>
          </w:p>
          <w:p w14:paraId="69C584C2" w14:textId="77777777" w:rsidR="00AC0E7A" w:rsidRPr="00784DCF" w:rsidRDefault="00AC0E7A" w:rsidP="009F5E52">
            <w:pPr>
              <w:rPr>
                <w:rStyle w:val="apple-converted-space"/>
                <w:rFonts w:ascii="Times New Roman" w:hAnsi="Times New Roman" w:cs="Times New Roman"/>
                <w:bCs/>
              </w:rPr>
            </w:pPr>
            <w:r w:rsidRPr="00784DCF">
              <w:rPr>
                <w:rFonts w:ascii="Times New Roman" w:hAnsi="Times New Roman" w:cs="Times New Roman"/>
                <w:bCs/>
              </w:rPr>
              <w:t>446S,</w:t>
            </w:r>
            <w:r w:rsidRPr="00784DCF">
              <w:rPr>
                <w:rStyle w:val="apple-converted-space"/>
                <w:rFonts w:ascii="Times New Roman" w:hAnsi="Times New Roman" w:cs="Times New Roman"/>
                <w:bCs/>
              </w:rPr>
              <w:t> </w:t>
            </w:r>
          </w:p>
          <w:p w14:paraId="59830015" w14:textId="77777777" w:rsidR="00AC0E7A" w:rsidRPr="00784DCF" w:rsidRDefault="00AC0E7A" w:rsidP="009F5E52">
            <w:pPr>
              <w:rPr>
                <w:rStyle w:val="apple-converted-space"/>
                <w:rFonts w:ascii="Times New Roman" w:hAnsi="Times New Roman" w:cs="Times New Roman"/>
                <w:bCs/>
              </w:rPr>
            </w:pPr>
            <w:r w:rsidRPr="00784DCF">
              <w:rPr>
                <w:rStyle w:val="apple-converted-space"/>
                <w:rFonts w:ascii="Times New Roman" w:hAnsi="Times New Roman" w:cs="Times New Roman"/>
                <w:bCs/>
              </w:rPr>
              <w:t>448S</w:t>
            </w:r>
          </w:p>
          <w:p w14:paraId="11A71E44" w14:textId="77777777" w:rsidR="00AC0E7A" w:rsidRPr="00784DCF" w:rsidRDefault="00AC0E7A" w:rsidP="009F5E52">
            <w:pPr>
              <w:rPr>
                <w:rFonts w:ascii="Times New Roman" w:hAnsi="Times New Roman" w:cs="Times New Roman"/>
              </w:rPr>
            </w:pPr>
            <w:r w:rsidRPr="00784DCF">
              <w:rPr>
                <w:rFonts w:ascii="Times New Roman" w:hAnsi="Times New Roman" w:cs="Times New Roman"/>
                <w:shd w:val="clear" w:color="auto" w:fill="FFFFFF"/>
              </w:rPr>
              <w:t>530E, 562D</w:t>
            </w:r>
          </w:p>
        </w:tc>
        <w:tc>
          <w:tcPr>
            <w:tcW w:w="1250" w:type="dxa"/>
          </w:tcPr>
          <w:p w14:paraId="5340DB1D"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446S</w:t>
            </w:r>
          </w:p>
          <w:p w14:paraId="7A22BB27"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449D</w:t>
            </w:r>
          </w:p>
          <w:p w14:paraId="2172BC48"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451D</w:t>
            </w:r>
          </w:p>
          <w:p w14:paraId="49ADEC66"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652A</w:t>
            </w:r>
          </w:p>
          <w:p w14:paraId="3052E184"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562D</w:t>
            </w:r>
          </w:p>
        </w:tc>
        <w:tc>
          <w:tcPr>
            <w:tcW w:w="990" w:type="dxa"/>
          </w:tcPr>
          <w:p w14:paraId="76A26455" w14:textId="77777777" w:rsidR="00AC0E7A" w:rsidRPr="00784DCF" w:rsidRDefault="00AC0E7A" w:rsidP="009F5E52">
            <w:pPr>
              <w:rPr>
                <w:rFonts w:ascii="Times New Roman" w:hAnsi="Times New Roman" w:cs="Times New Roman"/>
                <w:color w:val="FF0000"/>
              </w:rPr>
            </w:pPr>
            <w:r w:rsidRPr="00784DCF">
              <w:rPr>
                <w:rFonts w:ascii="Times New Roman" w:hAnsi="Times New Roman" w:cs="Times New Roman"/>
                <w:color w:val="FF0000"/>
              </w:rPr>
              <w:t>524S</w:t>
            </w:r>
          </w:p>
          <w:p w14:paraId="4EF019D9" w14:textId="77777777" w:rsidR="00AC0E7A" w:rsidRPr="00784DCF" w:rsidRDefault="00AC0E7A" w:rsidP="009F5E52">
            <w:pPr>
              <w:rPr>
                <w:rFonts w:ascii="Times New Roman" w:hAnsi="Times New Roman" w:cs="Times New Roman"/>
                <w:color w:val="0D0D0D" w:themeColor="text1" w:themeTint="F2"/>
              </w:rPr>
            </w:pPr>
            <w:r w:rsidRPr="00784DCF">
              <w:rPr>
                <w:rFonts w:ascii="Times New Roman" w:hAnsi="Times New Roman" w:cs="Times New Roman"/>
                <w:color w:val="0D0D0D" w:themeColor="text1" w:themeTint="F2"/>
              </w:rPr>
              <w:t>527D</w:t>
            </w:r>
          </w:p>
          <w:p w14:paraId="6C1C752B" w14:textId="77777777" w:rsidR="00AC0E7A" w:rsidRPr="00784DCF" w:rsidRDefault="00AC0E7A" w:rsidP="009F5E52">
            <w:pPr>
              <w:rPr>
                <w:rFonts w:ascii="Times New Roman" w:hAnsi="Times New Roman" w:cs="Times New Roman"/>
                <w:color w:val="0D0D0D" w:themeColor="text1" w:themeTint="F2"/>
              </w:rPr>
            </w:pPr>
            <w:r w:rsidRPr="00784DCF">
              <w:rPr>
                <w:rFonts w:ascii="Times New Roman" w:hAnsi="Times New Roman" w:cs="Times New Roman"/>
                <w:color w:val="0D0D0D" w:themeColor="text1" w:themeTint="F2"/>
              </w:rPr>
              <w:t>529P</w:t>
            </w:r>
          </w:p>
          <w:p w14:paraId="1AC7DC93" w14:textId="77777777" w:rsidR="00AC0E7A" w:rsidRPr="00784DCF" w:rsidRDefault="00AC0E7A" w:rsidP="009F5E52">
            <w:pPr>
              <w:rPr>
                <w:rFonts w:ascii="Times New Roman" w:hAnsi="Times New Roman" w:cs="Times New Roman"/>
                <w:color w:val="FFB300"/>
              </w:rPr>
            </w:pPr>
            <w:r w:rsidRPr="00784DCF">
              <w:rPr>
                <w:rFonts w:ascii="Times New Roman" w:hAnsi="Times New Roman" w:cs="Times New Roman"/>
                <w:color w:val="0D0D0D" w:themeColor="text1" w:themeTint="F2"/>
              </w:rPr>
              <w:t>530E</w:t>
            </w:r>
          </w:p>
        </w:tc>
        <w:tc>
          <w:tcPr>
            <w:tcW w:w="1170" w:type="dxa"/>
          </w:tcPr>
          <w:p w14:paraId="0065A0E3"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None</w:t>
            </w:r>
          </w:p>
        </w:tc>
        <w:tc>
          <w:tcPr>
            <w:tcW w:w="1080" w:type="dxa"/>
          </w:tcPr>
          <w:p w14:paraId="55D9E1C1" w14:textId="77777777" w:rsidR="00AC0E7A" w:rsidRPr="00784DCF" w:rsidRDefault="00AC0E7A" w:rsidP="009F5E52">
            <w:pPr>
              <w:spacing w:line="480" w:lineRule="auto"/>
              <w:jc w:val="both"/>
              <w:rPr>
                <w:rFonts w:ascii="Times New Roman" w:hAnsi="Times New Roman" w:cs="Times New Roman"/>
              </w:rPr>
            </w:pPr>
            <w:r w:rsidRPr="00784DCF">
              <w:rPr>
                <w:rFonts w:ascii="Times New Roman" w:hAnsi="Times New Roman" w:cs="Times New Roman"/>
              </w:rPr>
              <w:t>1673aa</w:t>
            </w:r>
          </w:p>
        </w:tc>
        <w:tc>
          <w:tcPr>
            <w:tcW w:w="1080" w:type="dxa"/>
          </w:tcPr>
          <w:p w14:paraId="22B69949" w14:textId="77777777" w:rsidR="00AC0E7A" w:rsidRPr="00784DCF" w:rsidRDefault="00AC0E7A" w:rsidP="009F5E52">
            <w:pPr>
              <w:spacing w:line="480" w:lineRule="auto"/>
              <w:jc w:val="both"/>
              <w:rPr>
                <w:rFonts w:ascii="Times New Roman" w:hAnsi="Times New Roman" w:cs="Times New Roman"/>
              </w:rPr>
            </w:pPr>
            <w:r w:rsidRPr="00784DCF">
              <w:rPr>
                <w:rFonts w:ascii="Times New Roman" w:hAnsi="Times New Roman" w:cs="Times New Roman"/>
              </w:rPr>
              <w:t>SP, TM</w:t>
            </w:r>
          </w:p>
        </w:tc>
        <w:tc>
          <w:tcPr>
            <w:tcW w:w="1260" w:type="dxa"/>
          </w:tcPr>
          <w:p w14:paraId="52234429"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None</w:t>
            </w:r>
          </w:p>
        </w:tc>
        <w:tc>
          <w:tcPr>
            <w:tcW w:w="540" w:type="dxa"/>
          </w:tcPr>
          <w:p w14:paraId="2DFAAD0A"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I</w:t>
            </w:r>
          </w:p>
        </w:tc>
        <w:tc>
          <w:tcPr>
            <w:tcW w:w="2160" w:type="dxa"/>
          </w:tcPr>
          <w:p w14:paraId="04CD31CD"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Cell membrane protein likelihood (0.7458)</w:t>
            </w:r>
          </w:p>
        </w:tc>
      </w:tr>
      <w:tr w:rsidR="00AC0E7A" w:rsidRPr="00784DCF" w14:paraId="2739EC64" w14:textId="77777777" w:rsidTr="009F5E52">
        <w:tc>
          <w:tcPr>
            <w:tcW w:w="1615" w:type="dxa"/>
          </w:tcPr>
          <w:p w14:paraId="3E01C9DD" w14:textId="77777777" w:rsidR="00AC0E7A" w:rsidRPr="00784DCF" w:rsidRDefault="00AC0E7A" w:rsidP="009F5E52">
            <w:pPr>
              <w:rPr>
                <w:rFonts w:ascii="Times New Roman" w:hAnsi="Times New Roman" w:cs="Times New Roman"/>
                <w:i/>
                <w:color w:val="000000"/>
                <w:shd w:val="clear" w:color="auto" w:fill="FFFFFF"/>
              </w:rPr>
            </w:pPr>
            <w:proofErr w:type="spellStart"/>
            <w:r w:rsidRPr="00784DCF">
              <w:rPr>
                <w:rFonts w:ascii="Times New Roman" w:hAnsi="Times New Roman" w:cs="Times New Roman"/>
                <w:i/>
                <w:color w:val="000000"/>
                <w:shd w:val="clear" w:color="auto" w:fill="FFFFFF"/>
              </w:rPr>
              <w:t>Sphaeroforma</w:t>
            </w:r>
            <w:proofErr w:type="spellEnd"/>
            <w:r w:rsidRPr="00784DCF">
              <w:rPr>
                <w:rFonts w:ascii="Times New Roman" w:hAnsi="Times New Roman" w:cs="Times New Roman"/>
                <w:i/>
                <w:color w:val="000000"/>
                <w:shd w:val="clear" w:color="auto" w:fill="FFFFFF"/>
              </w:rPr>
              <w:t xml:space="preserve"> </w:t>
            </w:r>
            <w:proofErr w:type="spellStart"/>
            <w:r w:rsidRPr="00784DCF">
              <w:rPr>
                <w:rFonts w:ascii="Times New Roman" w:hAnsi="Times New Roman" w:cs="Times New Roman"/>
                <w:i/>
                <w:color w:val="000000"/>
                <w:shd w:val="clear" w:color="auto" w:fill="FFFFFF"/>
              </w:rPr>
              <w:t>arctica</w:t>
            </w:r>
            <w:proofErr w:type="spellEnd"/>
          </w:p>
        </w:tc>
        <w:tc>
          <w:tcPr>
            <w:tcW w:w="910" w:type="dxa"/>
          </w:tcPr>
          <w:p w14:paraId="65A9EE23" w14:textId="77777777" w:rsidR="00AC0E7A" w:rsidRPr="00784DCF" w:rsidRDefault="00AC0E7A" w:rsidP="009F5E52">
            <w:pPr>
              <w:rPr>
                <w:rFonts w:ascii="Times New Roman" w:hAnsi="Times New Roman" w:cs="Times New Roman"/>
                <w:bCs/>
              </w:rPr>
            </w:pPr>
            <w:r w:rsidRPr="00784DCF">
              <w:rPr>
                <w:rFonts w:ascii="Times New Roman" w:hAnsi="Times New Roman" w:cs="Times New Roman"/>
                <w:bCs/>
              </w:rPr>
              <w:t>119D</w:t>
            </w:r>
          </w:p>
          <w:p w14:paraId="4321A02A" w14:textId="77777777" w:rsidR="00AC0E7A" w:rsidRPr="00784DCF" w:rsidRDefault="00AC0E7A" w:rsidP="009F5E52">
            <w:pPr>
              <w:rPr>
                <w:rFonts w:ascii="Times New Roman" w:hAnsi="Times New Roman" w:cs="Times New Roman"/>
                <w:bCs/>
              </w:rPr>
            </w:pPr>
            <w:r w:rsidRPr="00784DCF">
              <w:rPr>
                <w:rFonts w:ascii="Times New Roman" w:hAnsi="Times New Roman" w:cs="Times New Roman"/>
                <w:bCs/>
              </w:rPr>
              <w:t>121S</w:t>
            </w:r>
          </w:p>
          <w:p w14:paraId="7C0A30DD" w14:textId="77777777" w:rsidR="00AC0E7A" w:rsidRPr="00784DCF" w:rsidRDefault="00AC0E7A" w:rsidP="009F5E52">
            <w:pPr>
              <w:rPr>
                <w:rFonts w:ascii="Times New Roman" w:hAnsi="Times New Roman" w:cs="Times New Roman"/>
                <w:bCs/>
              </w:rPr>
            </w:pPr>
            <w:r w:rsidRPr="00784DCF">
              <w:rPr>
                <w:rFonts w:ascii="Times New Roman" w:hAnsi="Times New Roman" w:cs="Times New Roman"/>
                <w:bCs/>
              </w:rPr>
              <w:t>123S</w:t>
            </w:r>
          </w:p>
          <w:p w14:paraId="2E0184AC" w14:textId="77777777" w:rsidR="00AC0E7A" w:rsidRPr="00784DCF" w:rsidRDefault="00AC0E7A" w:rsidP="009F5E52">
            <w:pPr>
              <w:rPr>
                <w:rFonts w:ascii="Times New Roman" w:hAnsi="Times New Roman" w:cs="Times New Roman"/>
                <w:bCs/>
              </w:rPr>
            </w:pPr>
            <w:r w:rsidRPr="00784DCF">
              <w:rPr>
                <w:rFonts w:ascii="Times New Roman" w:hAnsi="Times New Roman" w:cs="Times New Roman"/>
                <w:bCs/>
              </w:rPr>
              <w:t>231E</w:t>
            </w:r>
          </w:p>
          <w:p w14:paraId="0B4B9407" w14:textId="77777777" w:rsidR="00AC0E7A" w:rsidRPr="00784DCF" w:rsidRDefault="00AC0E7A" w:rsidP="009F5E52">
            <w:pPr>
              <w:rPr>
                <w:rFonts w:ascii="Times New Roman" w:hAnsi="Times New Roman" w:cs="Times New Roman"/>
                <w:bCs/>
              </w:rPr>
            </w:pPr>
            <w:r w:rsidRPr="00784DCF">
              <w:rPr>
                <w:rFonts w:ascii="Times New Roman" w:hAnsi="Times New Roman" w:cs="Times New Roman"/>
                <w:bCs/>
              </w:rPr>
              <w:t>260D</w:t>
            </w:r>
          </w:p>
        </w:tc>
        <w:tc>
          <w:tcPr>
            <w:tcW w:w="1250" w:type="dxa"/>
          </w:tcPr>
          <w:p w14:paraId="6D7A8657"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23S</w:t>
            </w:r>
          </w:p>
          <w:p w14:paraId="1080A17B"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25D</w:t>
            </w:r>
          </w:p>
          <w:p w14:paraId="31BFB87C"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127D</w:t>
            </w:r>
          </w:p>
          <w:p w14:paraId="23154DDB"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296A</w:t>
            </w:r>
          </w:p>
          <w:p w14:paraId="0358981D" w14:textId="77777777" w:rsidR="00AC0E7A" w:rsidRPr="00784DCF" w:rsidRDefault="00AC0E7A" w:rsidP="009F5E52">
            <w:pPr>
              <w:jc w:val="both"/>
              <w:rPr>
                <w:rFonts w:ascii="Times New Roman" w:hAnsi="Times New Roman" w:cs="Times New Roman"/>
              </w:rPr>
            </w:pPr>
            <w:r w:rsidRPr="00784DCF">
              <w:rPr>
                <w:rFonts w:ascii="Times New Roman" w:hAnsi="Times New Roman" w:cs="Times New Roman"/>
              </w:rPr>
              <w:t xml:space="preserve">260D </w:t>
            </w:r>
          </w:p>
        </w:tc>
        <w:tc>
          <w:tcPr>
            <w:tcW w:w="990" w:type="dxa"/>
          </w:tcPr>
          <w:p w14:paraId="78D043EF" w14:textId="77777777" w:rsidR="00AC0E7A" w:rsidRPr="00784DCF" w:rsidRDefault="00AC0E7A" w:rsidP="009F5E52">
            <w:pPr>
              <w:rPr>
                <w:rFonts w:ascii="Times New Roman" w:hAnsi="Times New Roman" w:cs="Times New Roman"/>
                <w:bCs/>
              </w:rPr>
            </w:pPr>
            <w:r w:rsidRPr="00784DCF">
              <w:rPr>
                <w:rFonts w:ascii="Times New Roman" w:hAnsi="Times New Roman" w:cs="Times New Roman"/>
                <w:bCs/>
              </w:rPr>
              <w:t>195E</w:t>
            </w:r>
          </w:p>
          <w:p w14:paraId="68CB18E4"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227N</w:t>
            </w:r>
          </w:p>
          <w:p w14:paraId="5286C06A"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229D</w:t>
            </w:r>
          </w:p>
          <w:p w14:paraId="16907754"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230P</w:t>
            </w:r>
          </w:p>
          <w:p w14:paraId="3F3E9CAB"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231E</w:t>
            </w:r>
          </w:p>
        </w:tc>
        <w:tc>
          <w:tcPr>
            <w:tcW w:w="1170" w:type="dxa"/>
          </w:tcPr>
          <w:p w14:paraId="600D2D14"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EGF-like present</w:t>
            </w:r>
          </w:p>
          <w:p w14:paraId="748733C0"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 xml:space="preserve">7 times </w:t>
            </w:r>
          </w:p>
        </w:tc>
        <w:tc>
          <w:tcPr>
            <w:tcW w:w="1080" w:type="dxa"/>
          </w:tcPr>
          <w:p w14:paraId="01D944A4"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1141aa</w:t>
            </w:r>
          </w:p>
          <w:p w14:paraId="072AECAC" w14:textId="77777777" w:rsidR="00AC0E7A" w:rsidRPr="00784DCF" w:rsidRDefault="00AC0E7A" w:rsidP="009F5E52">
            <w:pPr>
              <w:spacing w:line="480" w:lineRule="auto"/>
              <w:jc w:val="both"/>
              <w:rPr>
                <w:rFonts w:ascii="Times New Roman" w:hAnsi="Times New Roman" w:cs="Times New Roman"/>
              </w:rPr>
            </w:pPr>
          </w:p>
        </w:tc>
        <w:tc>
          <w:tcPr>
            <w:tcW w:w="1080" w:type="dxa"/>
          </w:tcPr>
          <w:p w14:paraId="14C63298" w14:textId="77777777" w:rsidR="00AC0E7A" w:rsidRPr="00784DCF" w:rsidRDefault="00AC0E7A" w:rsidP="009F5E52">
            <w:pPr>
              <w:spacing w:line="480" w:lineRule="auto"/>
              <w:jc w:val="both"/>
              <w:rPr>
                <w:rFonts w:ascii="Times New Roman" w:hAnsi="Times New Roman" w:cs="Times New Roman"/>
              </w:rPr>
            </w:pPr>
            <w:r w:rsidRPr="00784DCF">
              <w:rPr>
                <w:rFonts w:ascii="Times New Roman" w:hAnsi="Times New Roman" w:cs="Times New Roman"/>
              </w:rPr>
              <w:t>TM</w:t>
            </w:r>
          </w:p>
        </w:tc>
        <w:tc>
          <w:tcPr>
            <w:tcW w:w="1260" w:type="dxa"/>
          </w:tcPr>
          <w:p w14:paraId="128FACDB"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KGIQMVMD</w:t>
            </w:r>
          </w:p>
        </w:tc>
        <w:tc>
          <w:tcPr>
            <w:tcW w:w="540" w:type="dxa"/>
          </w:tcPr>
          <w:p w14:paraId="2CE70844"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I</w:t>
            </w:r>
          </w:p>
        </w:tc>
        <w:tc>
          <w:tcPr>
            <w:tcW w:w="2160" w:type="dxa"/>
          </w:tcPr>
          <w:p w14:paraId="3634EB76" w14:textId="77777777" w:rsidR="00AC0E7A" w:rsidRPr="00784DCF" w:rsidRDefault="00AC0E7A" w:rsidP="009F5E52">
            <w:pPr>
              <w:rPr>
                <w:rFonts w:ascii="Times New Roman" w:hAnsi="Times New Roman" w:cs="Times New Roman"/>
              </w:rPr>
            </w:pPr>
            <w:r w:rsidRPr="00784DCF">
              <w:rPr>
                <w:rFonts w:ascii="Times New Roman" w:hAnsi="Times New Roman" w:cs="Times New Roman"/>
              </w:rPr>
              <w:t>Cell membrane protein likelihood (0.638)</w:t>
            </w:r>
          </w:p>
        </w:tc>
      </w:tr>
    </w:tbl>
    <w:p w14:paraId="05BE8678" w14:textId="395BD113" w:rsidR="00883889" w:rsidRPr="00784DCF" w:rsidRDefault="00883889" w:rsidP="00883889">
      <w:pPr>
        <w:rPr>
          <w:rFonts w:ascii="Times New Roman" w:hAnsi="Times New Roman" w:cs="Times New Roman"/>
        </w:rPr>
      </w:pPr>
    </w:p>
    <w:p w14:paraId="1270915C" w14:textId="03852688" w:rsidR="00AC0E7A" w:rsidRPr="00784DCF" w:rsidRDefault="00AC0E7A" w:rsidP="00883889">
      <w:pPr>
        <w:rPr>
          <w:rFonts w:ascii="Times New Roman" w:hAnsi="Times New Roman" w:cs="Times New Roman"/>
        </w:rPr>
      </w:pPr>
    </w:p>
    <w:p w14:paraId="2623D40C" w14:textId="478AA361" w:rsidR="00AC0E7A" w:rsidRPr="00784DCF" w:rsidRDefault="00AC0E7A" w:rsidP="00883889">
      <w:pPr>
        <w:rPr>
          <w:rFonts w:ascii="Times New Roman" w:hAnsi="Times New Roman" w:cs="Times New Roman"/>
        </w:rPr>
      </w:pPr>
    </w:p>
    <w:p w14:paraId="2CAAA3F8" w14:textId="296131DE" w:rsidR="00AC0E7A" w:rsidRPr="00784DCF" w:rsidRDefault="00AC0E7A" w:rsidP="00883889">
      <w:pPr>
        <w:rPr>
          <w:rFonts w:ascii="Times New Roman" w:hAnsi="Times New Roman" w:cs="Times New Roman"/>
        </w:rPr>
      </w:pPr>
    </w:p>
    <w:p w14:paraId="10C2E426" w14:textId="1FB738C2" w:rsidR="00AC0E7A" w:rsidRPr="00784DCF" w:rsidRDefault="00AC0E7A" w:rsidP="00883889">
      <w:pPr>
        <w:rPr>
          <w:rFonts w:ascii="Times New Roman" w:hAnsi="Times New Roman" w:cs="Times New Roman"/>
        </w:rPr>
      </w:pPr>
    </w:p>
    <w:p w14:paraId="530931BC" w14:textId="22C5C92C" w:rsidR="00AC0E7A" w:rsidRPr="00784DCF" w:rsidRDefault="00AC0E7A" w:rsidP="00883889">
      <w:pPr>
        <w:rPr>
          <w:rFonts w:ascii="Times New Roman" w:hAnsi="Times New Roman" w:cs="Times New Roman"/>
        </w:rPr>
      </w:pPr>
    </w:p>
    <w:p w14:paraId="18C36897" w14:textId="1B9026E6" w:rsidR="00AC0E7A" w:rsidRPr="00784DCF" w:rsidRDefault="00AC0E7A" w:rsidP="00883889">
      <w:pPr>
        <w:rPr>
          <w:rFonts w:ascii="Times New Roman" w:hAnsi="Times New Roman" w:cs="Times New Roman"/>
        </w:rPr>
      </w:pPr>
    </w:p>
    <w:p w14:paraId="04310852" w14:textId="6818DF32" w:rsidR="00AC0E7A" w:rsidRPr="00784DCF" w:rsidRDefault="00AC0E7A" w:rsidP="00883889">
      <w:pPr>
        <w:rPr>
          <w:rFonts w:ascii="Times New Roman" w:hAnsi="Times New Roman" w:cs="Times New Roman"/>
        </w:rPr>
      </w:pPr>
    </w:p>
    <w:p w14:paraId="1D375DDA" w14:textId="7018421E" w:rsidR="00AC0E7A" w:rsidRPr="00784DCF" w:rsidRDefault="00AC0E7A" w:rsidP="00883889">
      <w:pPr>
        <w:rPr>
          <w:rFonts w:ascii="Times New Roman" w:hAnsi="Times New Roman" w:cs="Times New Roman"/>
        </w:rPr>
      </w:pPr>
    </w:p>
    <w:p w14:paraId="6DAD7580" w14:textId="3281B267" w:rsidR="00AC0E7A" w:rsidRPr="00784DCF" w:rsidRDefault="00AC0E7A" w:rsidP="00883889">
      <w:pPr>
        <w:rPr>
          <w:rFonts w:ascii="Times New Roman" w:hAnsi="Times New Roman" w:cs="Times New Roman"/>
        </w:rPr>
      </w:pPr>
    </w:p>
    <w:p w14:paraId="34A5D97C" w14:textId="59952923" w:rsidR="00AC0E7A" w:rsidRPr="00784DCF" w:rsidRDefault="00AC0E7A" w:rsidP="00883889">
      <w:pPr>
        <w:rPr>
          <w:rFonts w:ascii="Times New Roman" w:hAnsi="Times New Roman" w:cs="Times New Roman"/>
        </w:rPr>
      </w:pPr>
    </w:p>
    <w:p w14:paraId="4A57FB4E" w14:textId="2C50C624" w:rsidR="00AC0E7A" w:rsidRPr="00784DCF" w:rsidRDefault="00AC0E7A" w:rsidP="00883889">
      <w:pPr>
        <w:rPr>
          <w:rFonts w:ascii="Times New Roman" w:hAnsi="Times New Roman" w:cs="Times New Roman"/>
        </w:rPr>
      </w:pPr>
    </w:p>
    <w:p w14:paraId="42E371AF" w14:textId="270A4E77" w:rsidR="00AC0E7A" w:rsidRPr="00784DCF" w:rsidRDefault="00AC0E7A" w:rsidP="00AC0E7A">
      <w:pPr>
        <w:rPr>
          <w:rFonts w:ascii="Times New Roman" w:hAnsi="Times New Roman" w:cs="Times New Roman"/>
        </w:rPr>
      </w:pPr>
      <w:r w:rsidRPr="00784DCF">
        <w:rPr>
          <w:rFonts w:ascii="Times New Roman" w:hAnsi="Times New Roman" w:cs="Times New Roman"/>
          <w:b/>
          <w:bCs/>
        </w:rPr>
        <w:t>Supplemental Table 3:</w:t>
      </w:r>
      <w:r w:rsidRPr="00784DCF">
        <w:rPr>
          <w:rFonts w:ascii="Times New Roman" w:hAnsi="Times New Roman" w:cs="Times New Roman"/>
        </w:rPr>
        <w:t xml:space="preserve"> This table shows </w:t>
      </w:r>
      <w:proofErr w:type="spellStart"/>
      <w:r w:rsidRPr="00784DCF">
        <w:rPr>
          <w:rFonts w:ascii="Times New Roman" w:hAnsi="Times New Roman" w:cs="Times New Roman"/>
        </w:rPr>
        <w:t>Rsem</w:t>
      </w:r>
      <w:proofErr w:type="spellEnd"/>
      <w:r w:rsidRPr="00784DCF">
        <w:rPr>
          <w:rFonts w:ascii="Times New Roman" w:hAnsi="Times New Roman" w:cs="Times New Roman"/>
        </w:rPr>
        <w:t xml:space="preserve"> value of protists that have either a complete set of IMAC, integrins with extra domains or unexpected discovery of an integrin protein. The values are shown in transcripts per million (TPM).  </w:t>
      </w:r>
    </w:p>
    <w:tbl>
      <w:tblPr>
        <w:tblStyle w:val="TableGrid"/>
        <w:tblW w:w="11700" w:type="dxa"/>
        <w:tblInd w:w="-1265" w:type="dxa"/>
        <w:tblLayout w:type="fixed"/>
        <w:tblLook w:val="04A0" w:firstRow="1" w:lastRow="0" w:firstColumn="1" w:lastColumn="0" w:noHBand="0" w:noVBand="1"/>
      </w:tblPr>
      <w:tblGrid>
        <w:gridCol w:w="1800"/>
        <w:gridCol w:w="1530"/>
        <w:gridCol w:w="1440"/>
        <w:gridCol w:w="720"/>
        <w:gridCol w:w="900"/>
        <w:gridCol w:w="630"/>
        <w:gridCol w:w="990"/>
        <w:gridCol w:w="990"/>
        <w:gridCol w:w="797"/>
        <w:gridCol w:w="801"/>
        <w:gridCol w:w="1102"/>
      </w:tblGrid>
      <w:tr w:rsidR="00AC0E7A" w:rsidRPr="00784DCF" w14:paraId="55CED5EE" w14:textId="77777777" w:rsidTr="009F5E52">
        <w:tc>
          <w:tcPr>
            <w:tcW w:w="1800" w:type="dxa"/>
          </w:tcPr>
          <w:p w14:paraId="2A8D13FA" w14:textId="77777777" w:rsidR="00AC0E7A" w:rsidRPr="00784DCF" w:rsidRDefault="00AC0E7A" w:rsidP="009F5E52">
            <w:r w:rsidRPr="00784DCF">
              <w:t>Species</w:t>
            </w:r>
          </w:p>
        </w:tc>
        <w:tc>
          <w:tcPr>
            <w:tcW w:w="1530" w:type="dxa"/>
          </w:tcPr>
          <w:p w14:paraId="014429A7" w14:textId="77777777" w:rsidR="00AC0E7A" w:rsidRPr="00784DCF" w:rsidRDefault="00AC0E7A" w:rsidP="009F5E52">
            <w:r w:rsidRPr="00784DCF">
              <w:t>ITA</w:t>
            </w:r>
          </w:p>
        </w:tc>
        <w:tc>
          <w:tcPr>
            <w:tcW w:w="1440" w:type="dxa"/>
          </w:tcPr>
          <w:p w14:paraId="2EFE9840" w14:textId="77777777" w:rsidR="00AC0E7A" w:rsidRPr="00784DCF" w:rsidRDefault="00AC0E7A" w:rsidP="009F5E52">
            <w:r w:rsidRPr="00784DCF">
              <w:t>ITB</w:t>
            </w:r>
          </w:p>
        </w:tc>
        <w:tc>
          <w:tcPr>
            <w:tcW w:w="720" w:type="dxa"/>
          </w:tcPr>
          <w:p w14:paraId="7823AC02" w14:textId="77777777" w:rsidR="00AC0E7A" w:rsidRPr="00784DCF" w:rsidRDefault="00AC0E7A" w:rsidP="009F5E52">
            <w:proofErr w:type="spellStart"/>
            <w:r w:rsidRPr="00784DCF">
              <w:t>Talin</w:t>
            </w:r>
            <w:proofErr w:type="spellEnd"/>
          </w:p>
        </w:tc>
        <w:tc>
          <w:tcPr>
            <w:tcW w:w="900" w:type="dxa"/>
          </w:tcPr>
          <w:p w14:paraId="0B8ACF7D" w14:textId="77777777" w:rsidR="00AC0E7A" w:rsidRPr="00784DCF" w:rsidRDefault="00AC0E7A" w:rsidP="009F5E52">
            <w:r w:rsidRPr="00784DCF">
              <w:t>PINCH</w:t>
            </w:r>
          </w:p>
        </w:tc>
        <w:tc>
          <w:tcPr>
            <w:tcW w:w="630" w:type="dxa"/>
          </w:tcPr>
          <w:p w14:paraId="6746A8ED" w14:textId="77777777" w:rsidR="00AC0E7A" w:rsidRPr="00784DCF" w:rsidRDefault="00AC0E7A" w:rsidP="009F5E52">
            <w:r w:rsidRPr="00784DCF">
              <w:t>ILK</w:t>
            </w:r>
          </w:p>
        </w:tc>
        <w:tc>
          <w:tcPr>
            <w:tcW w:w="990" w:type="dxa"/>
          </w:tcPr>
          <w:p w14:paraId="1CCB86FC" w14:textId="77777777" w:rsidR="00AC0E7A" w:rsidRPr="00784DCF" w:rsidRDefault="00AC0E7A" w:rsidP="009F5E52">
            <w:r w:rsidRPr="00784DCF">
              <w:t>Paxillin</w:t>
            </w:r>
          </w:p>
        </w:tc>
        <w:tc>
          <w:tcPr>
            <w:tcW w:w="990" w:type="dxa"/>
          </w:tcPr>
          <w:p w14:paraId="470620D4" w14:textId="77777777" w:rsidR="00AC0E7A" w:rsidRPr="00784DCF" w:rsidRDefault="00AC0E7A" w:rsidP="009F5E52">
            <w:r w:rsidRPr="00784DCF">
              <w:t>Actinin</w:t>
            </w:r>
          </w:p>
        </w:tc>
        <w:tc>
          <w:tcPr>
            <w:tcW w:w="797" w:type="dxa"/>
          </w:tcPr>
          <w:p w14:paraId="51263018" w14:textId="77777777" w:rsidR="00AC0E7A" w:rsidRPr="00784DCF" w:rsidRDefault="00AC0E7A" w:rsidP="009F5E52">
            <w:r w:rsidRPr="00784DCF">
              <w:t>Actin</w:t>
            </w:r>
          </w:p>
        </w:tc>
        <w:tc>
          <w:tcPr>
            <w:tcW w:w="801" w:type="dxa"/>
          </w:tcPr>
          <w:p w14:paraId="410FE2B5" w14:textId="77777777" w:rsidR="00AC0E7A" w:rsidRPr="00784DCF" w:rsidRDefault="00AC0E7A" w:rsidP="009F5E52">
            <w:r w:rsidRPr="00784DCF">
              <w:t>eF1</w:t>
            </w:r>
            <w:r w:rsidRPr="00784DCF">
              <w:rPr>
                <w:color w:val="000000"/>
                <w:lang w:eastAsia="en-US"/>
              </w:rPr>
              <w:t>α</w:t>
            </w:r>
          </w:p>
        </w:tc>
        <w:tc>
          <w:tcPr>
            <w:tcW w:w="1102" w:type="dxa"/>
          </w:tcPr>
          <w:p w14:paraId="1979195D" w14:textId="77777777" w:rsidR="00AC0E7A" w:rsidRPr="00784DCF" w:rsidRDefault="00AC0E7A" w:rsidP="009F5E52">
            <w:r w:rsidRPr="00784DCF">
              <w:t>Vinculin</w:t>
            </w:r>
          </w:p>
        </w:tc>
      </w:tr>
      <w:tr w:rsidR="00AC0E7A" w:rsidRPr="00784DCF" w14:paraId="6B706848" w14:textId="77777777" w:rsidTr="009F5E52">
        <w:tc>
          <w:tcPr>
            <w:tcW w:w="1800" w:type="dxa"/>
          </w:tcPr>
          <w:p w14:paraId="7AF200CC" w14:textId="77777777" w:rsidR="00AC0E7A" w:rsidRPr="00784DCF" w:rsidRDefault="00AC0E7A" w:rsidP="009F5E52">
            <w:pPr>
              <w:jc w:val="both"/>
              <w:rPr>
                <w:i/>
              </w:rPr>
            </w:pPr>
            <w:proofErr w:type="spellStart"/>
            <w:r w:rsidRPr="00784DCF">
              <w:rPr>
                <w:i/>
              </w:rPr>
              <w:t>Filamoeba</w:t>
            </w:r>
            <w:proofErr w:type="spellEnd"/>
            <w:r w:rsidRPr="00784DCF">
              <w:rPr>
                <w:i/>
              </w:rPr>
              <w:t xml:space="preserve"> </w:t>
            </w:r>
            <w:proofErr w:type="spellStart"/>
            <w:r w:rsidRPr="00784DCF">
              <w:rPr>
                <w:i/>
              </w:rPr>
              <w:t>nolandi</w:t>
            </w:r>
            <w:proofErr w:type="spellEnd"/>
          </w:p>
        </w:tc>
        <w:tc>
          <w:tcPr>
            <w:tcW w:w="1530" w:type="dxa"/>
          </w:tcPr>
          <w:p w14:paraId="31157D2F" w14:textId="77777777" w:rsidR="00AC0E7A" w:rsidRPr="00784DCF" w:rsidRDefault="00AC0E7A" w:rsidP="009F5E52">
            <w:pPr>
              <w:rPr>
                <w:sz w:val="18"/>
                <w:szCs w:val="18"/>
              </w:rPr>
            </w:pPr>
            <w:r w:rsidRPr="00784DCF">
              <w:rPr>
                <w:sz w:val="18"/>
                <w:szCs w:val="18"/>
              </w:rPr>
              <w:t>10.23</w:t>
            </w:r>
          </w:p>
        </w:tc>
        <w:tc>
          <w:tcPr>
            <w:tcW w:w="1440" w:type="dxa"/>
          </w:tcPr>
          <w:p w14:paraId="20703D48" w14:textId="77777777" w:rsidR="00AC0E7A" w:rsidRPr="00784DCF" w:rsidRDefault="00AC0E7A" w:rsidP="009F5E52">
            <w:pPr>
              <w:rPr>
                <w:sz w:val="18"/>
                <w:szCs w:val="18"/>
              </w:rPr>
            </w:pPr>
            <w:r w:rsidRPr="00784DCF">
              <w:rPr>
                <w:sz w:val="18"/>
                <w:szCs w:val="18"/>
              </w:rPr>
              <w:t>91.07(?)</w:t>
            </w:r>
          </w:p>
        </w:tc>
        <w:tc>
          <w:tcPr>
            <w:tcW w:w="720" w:type="dxa"/>
          </w:tcPr>
          <w:p w14:paraId="0CEBB865" w14:textId="77777777" w:rsidR="00AC0E7A" w:rsidRPr="00784DCF" w:rsidRDefault="00AC0E7A" w:rsidP="009F5E52">
            <w:pPr>
              <w:rPr>
                <w:sz w:val="18"/>
                <w:szCs w:val="18"/>
              </w:rPr>
            </w:pPr>
            <w:r w:rsidRPr="00784DCF">
              <w:rPr>
                <w:sz w:val="18"/>
                <w:szCs w:val="18"/>
              </w:rPr>
              <w:t>45.54</w:t>
            </w:r>
          </w:p>
        </w:tc>
        <w:tc>
          <w:tcPr>
            <w:tcW w:w="900" w:type="dxa"/>
          </w:tcPr>
          <w:p w14:paraId="4A0DA7DF" w14:textId="77777777" w:rsidR="00AC0E7A" w:rsidRPr="00784DCF" w:rsidRDefault="00AC0E7A" w:rsidP="009F5E52">
            <w:pPr>
              <w:rPr>
                <w:sz w:val="18"/>
                <w:szCs w:val="18"/>
              </w:rPr>
            </w:pPr>
            <w:r w:rsidRPr="00784DCF">
              <w:rPr>
                <w:sz w:val="18"/>
                <w:szCs w:val="18"/>
              </w:rPr>
              <w:t>30.62</w:t>
            </w:r>
          </w:p>
        </w:tc>
        <w:tc>
          <w:tcPr>
            <w:tcW w:w="630" w:type="dxa"/>
          </w:tcPr>
          <w:p w14:paraId="08EE0429" w14:textId="77777777" w:rsidR="00AC0E7A" w:rsidRPr="00784DCF" w:rsidRDefault="00AC0E7A" w:rsidP="009F5E52">
            <w:pPr>
              <w:rPr>
                <w:sz w:val="18"/>
                <w:szCs w:val="18"/>
              </w:rPr>
            </w:pPr>
            <w:r w:rsidRPr="00784DCF">
              <w:rPr>
                <w:sz w:val="18"/>
                <w:szCs w:val="18"/>
              </w:rPr>
              <w:t>11.71</w:t>
            </w:r>
          </w:p>
        </w:tc>
        <w:tc>
          <w:tcPr>
            <w:tcW w:w="990" w:type="dxa"/>
          </w:tcPr>
          <w:p w14:paraId="2E224CD2" w14:textId="77777777" w:rsidR="00AC0E7A" w:rsidRPr="00784DCF" w:rsidRDefault="00AC0E7A" w:rsidP="009F5E52">
            <w:pPr>
              <w:rPr>
                <w:sz w:val="18"/>
                <w:szCs w:val="18"/>
              </w:rPr>
            </w:pPr>
            <w:r w:rsidRPr="00784DCF">
              <w:rPr>
                <w:sz w:val="18"/>
                <w:szCs w:val="18"/>
              </w:rPr>
              <w:t>0.00</w:t>
            </w:r>
          </w:p>
        </w:tc>
        <w:tc>
          <w:tcPr>
            <w:tcW w:w="990" w:type="dxa"/>
          </w:tcPr>
          <w:p w14:paraId="74E9E968" w14:textId="77777777" w:rsidR="00AC0E7A" w:rsidRPr="00784DCF" w:rsidRDefault="00AC0E7A" w:rsidP="009F5E52">
            <w:pPr>
              <w:rPr>
                <w:sz w:val="18"/>
                <w:szCs w:val="18"/>
              </w:rPr>
            </w:pPr>
            <w:r w:rsidRPr="00784DCF">
              <w:rPr>
                <w:sz w:val="18"/>
                <w:szCs w:val="18"/>
              </w:rPr>
              <w:t>138.81</w:t>
            </w:r>
          </w:p>
        </w:tc>
        <w:tc>
          <w:tcPr>
            <w:tcW w:w="797" w:type="dxa"/>
          </w:tcPr>
          <w:p w14:paraId="4CAC21CF" w14:textId="77777777" w:rsidR="00AC0E7A" w:rsidRPr="00784DCF" w:rsidRDefault="00AC0E7A" w:rsidP="009F5E52">
            <w:pPr>
              <w:rPr>
                <w:sz w:val="18"/>
                <w:szCs w:val="18"/>
              </w:rPr>
            </w:pPr>
            <w:r w:rsidRPr="00784DCF">
              <w:rPr>
                <w:sz w:val="18"/>
                <w:szCs w:val="18"/>
              </w:rPr>
              <w:t>2417.45</w:t>
            </w:r>
          </w:p>
        </w:tc>
        <w:tc>
          <w:tcPr>
            <w:tcW w:w="801" w:type="dxa"/>
          </w:tcPr>
          <w:p w14:paraId="0299D2C0" w14:textId="77777777" w:rsidR="00AC0E7A" w:rsidRPr="00784DCF" w:rsidRDefault="00AC0E7A" w:rsidP="009F5E52">
            <w:pPr>
              <w:rPr>
                <w:sz w:val="18"/>
                <w:szCs w:val="18"/>
              </w:rPr>
            </w:pPr>
            <w:r w:rsidRPr="00784DCF">
              <w:rPr>
                <w:sz w:val="18"/>
                <w:szCs w:val="18"/>
              </w:rPr>
              <w:t>5932.12</w:t>
            </w:r>
          </w:p>
        </w:tc>
        <w:tc>
          <w:tcPr>
            <w:tcW w:w="1102" w:type="dxa"/>
          </w:tcPr>
          <w:p w14:paraId="6236CD57" w14:textId="77777777" w:rsidR="00AC0E7A" w:rsidRPr="00784DCF" w:rsidRDefault="00AC0E7A" w:rsidP="009F5E52">
            <w:pPr>
              <w:rPr>
                <w:sz w:val="18"/>
                <w:szCs w:val="18"/>
              </w:rPr>
            </w:pPr>
            <w:r w:rsidRPr="00784DCF">
              <w:rPr>
                <w:sz w:val="18"/>
                <w:szCs w:val="18"/>
              </w:rPr>
              <w:t>36.07</w:t>
            </w:r>
          </w:p>
        </w:tc>
      </w:tr>
      <w:tr w:rsidR="00AC0E7A" w:rsidRPr="00784DCF" w14:paraId="6A1F3493" w14:textId="77777777" w:rsidTr="009F5E52">
        <w:tc>
          <w:tcPr>
            <w:tcW w:w="1800" w:type="dxa"/>
          </w:tcPr>
          <w:p w14:paraId="525D95A8" w14:textId="77777777" w:rsidR="00AC0E7A" w:rsidRPr="00784DCF" w:rsidRDefault="00AC0E7A" w:rsidP="009F5E52">
            <w:proofErr w:type="spellStart"/>
            <w:r w:rsidRPr="00784DCF">
              <w:rPr>
                <w:i/>
              </w:rPr>
              <w:t>Difflugia</w:t>
            </w:r>
            <w:proofErr w:type="spellEnd"/>
            <w:r w:rsidRPr="00784DCF">
              <w:rPr>
                <w:i/>
              </w:rPr>
              <w:t xml:space="preserve"> </w:t>
            </w:r>
            <w:r w:rsidRPr="00784DCF">
              <w:t>sp. D2</w:t>
            </w:r>
          </w:p>
        </w:tc>
        <w:tc>
          <w:tcPr>
            <w:tcW w:w="1530" w:type="dxa"/>
          </w:tcPr>
          <w:p w14:paraId="6B431F7A" w14:textId="77777777" w:rsidR="00AC0E7A" w:rsidRPr="00784DCF" w:rsidRDefault="00AC0E7A" w:rsidP="009F5E52">
            <w:pPr>
              <w:rPr>
                <w:sz w:val="18"/>
                <w:szCs w:val="18"/>
              </w:rPr>
            </w:pPr>
            <w:r w:rsidRPr="00784DCF">
              <w:rPr>
                <w:sz w:val="18"/>
                <w:szCs w:val="18"/>
              </w:rPr>
              <w:t>0.00</w:t>
            </w:r>
          </w:p>
        </w:tc>
        <w:tc>
          <w:tcPr>
            <w:tcW w:w="1440" w:type="dxa"/>
          </w:tcPr>
          <w:p w14:paraId="091B762C" w14:textId="77777777" w:rsidR="00AC0E7A" w:rsidRPr="00784DCF" w:rsidRDefault="00AC0E7A" w:rsidP="009F5E52">
            <w:pPr>
              <w:rPr>
                <w:sz w:val="18"/>
                <w:szCs w:val="18"/>
              </w:rPr>
            </w:pPr>
            <w:r w:rsidRPr="00784DCF">
              <w:rPr>
                <w:sz w:val="18"/>
                <w:szCs w:val="18"/>
              </w:rPr>
              <w:t>0.00</w:t>
            </w:r>
          </w:p>
        </w:tc>
        <w:tc>
          <w:tcPr>
            <w:tcW w:w="720" w:type="dxa"/>
          </w:tcPr>
          <w:p w14:paraId="7D912A5B" w14:textId="77777777" w:rsidR="00AC0E7A" w:rsidRPr="00784DCF" w:rsidRDefault="00AC0E7A" w:rsidP="009F5E52">
            <w:pPr>
              <w:rPr>
                <w:sz w:val="18"/>
                <w:szCs w:val="18"/>
              </w:rPr>
            </w:pPr>
            <w:r w:rsidRPr="00784DCF">
              <w:rPr>
                <w:sz w:val="18"/>
                <w:szCs w:val="18"/>
              </w:rPr>
              <w:t>0.00</w:t>
            </w:r>
          </w:p>
        </w:tc>
        <w:tc>
          <w:tcPr>
            <w:tcW w:w="900" w:type="dxa"/>
          </w:tcPr>
          <w:p w14:paraId="4512E3FD" w14:textId="77777777" w:rsidR="00AC0E7A" w:rsidRPr="00784DCF" w:rsidRDefault="00AC0E7A" w:rsidP="009F5E52">
            <w:pPr>
              <w:rPr>
                <w:sz w:val="18"/>
                <w:szCs w:val="18"/>
              </w:rPr>
            </w:pPr>
            <w:r w:rsidRPr="00784DCF">
              <w:rPr>
                <w:sz w:val="18"/>
                <w:szCs w:val="18"/>
              </w:rPr>
              <w:t>6.01</w:t>
            </w:r>
          </w:p>
        </w:tc>
        <w:tc>
          <w:tcPr>
            <w:tcW w:w="630" w:type="dxa"/>
          </w:tcPr>
          <w:p w14:paraId="00C12F5D" w14:textId="77777777" w:rsidR="00AC0E7A" w:rsidRPr="00784DCF" w:rsidRDefault="00AC0E7A" w:rsidP="009F5E52">
            <w:pPr>
              <w:rPr>
                <w:sz w:val="18"/>
                <w:szCs w:val="18"/>
              </w:rPr>
            </w:pPr>
            <w:r w:rsidRPr="00784DCF">
              <w:rPr>
                <w:sz w:val="18"/>
                <w:szCs w:val="18"/>
              </w:rPr>
              <w:t>N/A</w:t>
            </w:r>
          </w:p>
        </w:tc>
        <w:tc>
          <w:tcPr>
            <w:tcW w:w="990" w:type="dxa"/>
          </w:tcPr>
          <w:p w14:paraId="0E42BD15" w14:textId="77777777" w:rsidR="00AC0E7A" w:rsidRPr="00784DCF" w:rsidRDefault="00AC0E7A" w:rsidP="009F5E52">
            <w:pPr>
              <w:rPr>
                <w:sz w:val="18"/>
                <w:szCs w:val="18"/>
              </w:rPr>
            </w:pPr>
            <w:r w:rsidRPr="00784DCF">
              <w:rPr>
                <w:sz w:val="18"/>
                <w:szCs w:val="18"/>
              </w:rPr>
              <w:t>0.00</w:t>
            </w:r>
          </w:p>
        </w:tc>
        <w:tc>
          <w:tcPr>
            <w:tcW w:w="990" w:type="dxa"/>
          </w:tcPr>
          <w:p w14:paraId="315C8E3F" w14:textId="77777777" w:rsidR="00AC0E7A" w:rsidRPr="00784DCF" w:rsidRDefault="00AC0E7A" w:rsidP="009F5E52">
            <w:pPr>
              <w:rPr>
                <w:sz w:val="18"/>
                <w:szCs w:val="18"/>
              </w:rPr>
            </w:pPr>
            <w:r w:rsidRPr="00784DCF">
              <w:rPr>
                <w:sz w:val="18"/>
                <w:szCs w:val="18"/>
              </w:rPr>
              <w:t>63.16</w:t>
            </w:r>
          </w:p>
        </w:tc>
        <w:tc>
          <w:tcPr>
            <w:tcW w:w="797" w:type="dxa"/>
          </w:tcPr>
          <w:p w14:paraId="46C9CE08" w14:textId="77777777" w:rsidR="00AC0E7A" w:rsidRPr="00784DCF" w:rsidRDefault="00AC0E7A" w:rsidP="009F5E52">
            <w:pPr>
              <w:rPr>
                <w:sz w:val="18"/>
                <w:szCs w:val="18"/>
              </w:rPr>
            </w:pPr>
            <w:r w:rsidRPr="00784DCF">
              <w:rPr>
                <w:sz w:val="18"/>
                <w:szCs w:val="18"/>
              </w:rPr>
              <w:t>12.24</w:t>
            </w:r>
            <w:r w:rsidRPr="00784DCF">
              <w:t xml:space="preserve"> </w:t>
            </w:r>
          </w:p>
        </w:tc>
        <w:tc>
          <w:tcPr>
            <w:tcW w:w="801" w:type="dxa"/>
          </w:tcPr>
          <w:p w14:paraId="46F1E182" w14:textId="77777777" w:rsidR="00AC0E7A" w:rsidRPr="00784DCF" w:rsidRDefault="00AC0E7A" w:rsidP="009F5E52">
            <w:pPr>
              <w:rPr>
                <w:sz w:val="18"/>
                <w:szCs w:val="18"/>
              </w:rPr>
            </w:pPr>
            <w:r w:rsidRPr="00784DCF">
              <w:rPr>
                <w:sz w:val="18"/>
                <w:szCs w:val="18"/>
              </w:rPr>
              <w:t>0.00</w:t>
            </w:r>
          </w:p>
        </w:tc>
        <w:tc>
          <w:tcPr>
            <w:tcW w:w="1102" w:type="dxa"/>
          </w:tcPr>
          <w:p w14:paraId="48651D3B" w14:textId="77777777" w:rsidR="00AC0E7A" w:rsidRPr="00784DCF" w:rsidRDefault="00AC0E7A" w:rsidP="009F5E52">
            <w:pPr>
              <w:rPr>
                <w:sz w:val="18"/>
                <w:szCs w:val="18"/>
              </w:rPr>
            </w:pPr>
            <w:r w:rsidRPr="00784DCF">
              <w:rPr>
                <w:sz w:val="18"/>
                <w:szCs w:val="18"/>
              </w:rPr>
              <w:t>0.00</w:t>
            </w:r>
          </w:p>
        </w:tc>
      </w:tr>
      <w:tr w:rsidR="00AC0E7A" w:rsidRPr="00784DCF" w14:paraId="5B93A5FC" w14:textId="77777777" w:rsidTr="009F5E52">
        <w:tc>
          <w:tcPr>
            <w:tcW w:w="1800" w:type="dxa"/>
          </w:tcPr>
          <w:p w14:paraId="4A30EAEE" w14:textId="77777777" w:rsidR="00AC0E7A" w:rsidRPr="00784DCF" w:rsidRDefault="00AC0E7A" w:rsidP="009F5E52">
            <w:pPr>
              <w:rPr>
                <w:i/>
              </w:rPr>
            </w:pPr>
            <w:proofErr w:type="spellStart"/>
            <w:r w:rsidRPr="00784DCF">
              <w:rPr>
                <w:i/>
              </w:rPr>
              <w:t>Flabellula</w:t>
            </w:r>
            <w:proofErr w:type="spellEnd"/>
            <w:r w:rsidRPr="00784DCF">
              <w:rPr>
                <w:i/>
              </w:rPr>
              <w:t xml:space="preserve"> </w:t>
            </w:r>
            <w:proofErr w:type="spellStart"/>
            <w:r w:rsidRPr="00784DCF">
              <w:rPr>
                <w:i/>
              </w:rPr>
              <w:t>citata</w:t>
            </w:r>
            <w:proofErr w:type="spellEnd"/>
          </w:p>
        </w:tc>
        <w:tc>
          <w:tcPr>
            <w:tcW w:w="1530" w:type="dxa"/>
          </w:tcPr>
          <w:p w14:paraId="51B18C25" w14:textId="77777777" w:rsidR="00AC0E7A" w:rsidRPr="00784DCF" w:rsidRDefault="00AC0E7A" w:rsidP="009F5E52">
            <w:pPr>
              <w:rPr>
                <w:sz w:val="18"/>
                <w:szCs w:val="18"/>
              </w:rPr>
            </w:pPr>
            <w:r w:rsidRPr="00784DCF">
              <w:rPr>
                <w:sz w:val="18"/>
                <w:szCs w:val="18"/>
              </w:rPr>
              <w:t>16.31(Paralog1)</w:t>
            </w:r>
          </w:p>
          <w:p w14:paraId="235A3F8F" w14:textId="77777777" w:rsidR="00AC0E7A" w:rsidRPr="00784DCF" w:rsidRDefault="00AC0E7A" w:rsidP="009F5E52">
            <w:pPr>
              <w:rPr>
                <w:sz w:val="18"/>
                <w:szCs w:val="18"/>
              </w:rPr>
            </w:pPr>
            <w:r w:rsidRPr="00784DCF">
              <w:rPr>
                <w:sz w:val="18"/>
                <w:szCs w:val="18"/>
              </w:rPr>
              <w:t>9.81(Paralog2)</w:t>
            </w:r>
          </w:p>
          <w:p w14:paraId="58451BCD" w14:textId="77777777" w:rsidR="00AC0E7A" w:rsidRPr="00784DCF" w:rsidRDefault="00AC0E7A" w:rsidP="009F5E52">
            <w:pPr>
              <w:rPr>
                <w:sz w:val="18"/>
                <w:szCs w:val="18"/>
              </w:rPr>
            </w:pPr>
            <w:r w:rsidRPr="00784DCF">
              <w:rPr>
                <w:sz w:val="18"/>
                <w:szCs w:val="18"/>
              </w:rPr>
              <w:t>14.56(paralog3)</w:t>
            </w:r>
          </w:p>
          <w:p w14:paraId="6E4872EB" w14:textId="77777777" w:rsidR="00AC0E7A" w:rsidRPr="00784DCF" w:rsidRDefault="00AC0E7A" w:rsidP="009F5E52">
            <w:pPr>
              <w:rPr>
                <w:sz w:val="18"/>
                <w:szCs w:val="18"/>
              </w:rPr>
            </w:pPr>
            <w:r w:rsidRPr="00784DCF">
              <w:rPr>
                <w:sz w:val="18"/>
                <w:szCs w:val="18"/>
              </w:rPr>
              <w:t>4.90 (Paralog4)</w:t>
            </w:r>
          </w:p>
          <w:p w14:paraId="6C6D8D57" w14:textId="77777777" w:rsidR="00AC0E7A" w:rsidRPr="00784DCF" w:rsidRDefault="00AC0E7A" w:rsidP="009F5E52">
            <w:pPr>
              <w:rPr>
                <w:sz w:val="18"/>
                <w:szCs w:val="18"/>
              </w:rPr>
            </w:pPr>
            <w:r w:rsidRPr="00784DCF">
              <w:rPr>
                <w:sz w:val="18"/>
                <w:szCs w:val="18"/>
              </w:rPr>
              <w:t>0.67(paralog 5)</w:t>
            </w:r>
          </w:p>
        </w:tc>
        <w:tc>
          <w:tcPr>
            <w:tcW w:w="1440" w:type="dxa"/>
          </w:tcPr>
          <w:p w14:paraId="41D43911" w14:textId="77777777" w:rsidR="00AC0E7A" w:rsidRPr="00784DCF" w:rsidRDefault="00AC0E7A" w:rsidP="009F5E52">
            <w:pPr>
              <w:rPr>
                <w:sz w:val="18"/>
                <w:szCs w:val="18"/>
              </w:rPr>
            </w:pPr>
            <w:r w:rsidRPr="00784DCF">
              <w:rPr>
                <w:sz w:val="18"/>
                <w:szCs w:val="18"/>
              </w:rPr>
              <w:t>421.32</w:t>
            </w:r>
          </w:p>
        </w:tc>
        <w:tc>
          <w:tcPr>
            <w:tcW w:w="720" w:type="dxa"/>
          </w:tcPr>
          <w:p w14:paraId="059E21C3" w14:textId="77777777" w:rsidR="00AC0E7A" w:rsidRPr="00784DCF" w:rsidRDefault="00AC0E7A" w:rsidP="009F5E52">
            <w:pPr>
              <w:rPr>
                <w:sz w:val="18"/>
                <w:szCs w:val="18"/>
              </w:rPr>
            </w:pPr>
            <w:r w:rsidRPr="00784DCF">
              <w:rPr>
                <w:sz w:val="18"/>
                <w:szCs w:val="18"/>
              </w:rPr>
              <w:t>18.56</w:t>
            </w:r>
          </w:p>
        </w:tc>
        <w:tc>
          <w:tcPr>
            <w:tcW w:w="900" w:type="dxa"/>
          </w:tcPr>
          <w:p w14:paraId="1E81EE7D" w14:textId="77777777" w:rsidR="00AC0E7A" w:rsidRPr="00784DCF" w:rsidRDefault="00AC0E7A" w:rsidP="009F5E52">
            <w:pPr>
              <w:rPr>
                <w:sz w:val="18"/>
                <w:szCs w:val="18"/>
              </w:rPr>
            </w:pPr>
            <w:r w:rsidRPr="00784DCF">
              <w:rPr>
                <w:sz w:val="18"/>
                <w:szCs w:val="18"/>
              </w:rPr>
              <w:t>34.78</w:t>
            </w:r>
          </w:p>
        </w:tc>
        <w:tc>
          <w:tcPr>
            <w:tcW w:w="630" w:type="dxa"/>
          </w:tcPr>
          <w:p w14:paraId="79A6F12C" w14:textId="77777777" w:rsidR="00AC0E7A" w:rsidRPr="00784DCF" w:rsidRDefault="00AC0E7A" w:rsidP="009F5E52">
            <w:pPr>
              <w:rPr>
                <w:sz w:val="18"/>
                <w:szCs w:val="18"/>
              </w:rPr>
            </w:pPr>
            <w:r w:rsidRPr="00784DCF">
              <w:rPr>
                <w:sz w:val="18"/>
                <w:szCs w:val="18"/>
              </w:rPr>
              <w:t>5.54</w:t>
            </w:r>
          </w:p>
        </w:tc>
        <w:tc>
          <w:tcPr>
            <w:tcW w:w="990" w:type="dxa"/>
          </w:tcPr>
          <w:p w14:paraId="147F14EE" w14:textId="77777777" w:rsidR="00AC0E7A" w:rsidRPr="00784DCF" w:rsidRDefault="00AC0E7A" w:rsidP="009F5E52">
            <w:pPr>
              <w:rPr>
                <w:sz w:val="18"/>
                <w:szCs w:val="18"/>
              </w:rPr>
            </w:pPr>
            <w:r w:rsidRPr="00784DCF">
              <w:rPr>
                <w:sz w:val="18"/>
                <w:szCs w:val="18"/>
              </w:rPr>
              <w:t>25.09</w:t>
            </w:r>
          </w:p>
        </w:tc>
        <w:tc>
          <w:tcPr>
            <w:tcW w:w="990" w:type="dxa"/>
          </w:tcPr>
          <w:p w14:paraId="6A52B052" w14:textId="77777777" w:rsidR="00AC0E7A" w:rsidRPr="00784DCF" w:rsidRDefault="00AC0E7A" w:rsidP="009F5E52">
            <w:pPr>
              <w:rPr>
                <w:sz w:val="18"/>
                <w:szCs w:val="18"/>
              </w:rPr>
            </w:pPr>
            <w:r w:rsidRPr="00784DCF">
              <w:rPr>
                <w:sz w:val="18"/>
                <w:szCs w:val="18"/>
              </w:rPr>
              <w:t>109.90</w:t>
            </w:r>
          </w:p>
        </w:tc>
        <w:tc>
          <w:tcPr>
            <w:tcW w:w="797" w:type="dxa"/>
          </w:tcPr>
          <w:p w14:paraId="01432D08" w14:textId="77777777" w:rsidR="00AC0E7A" w:rsidRPr="00784DCF" w:rsidRDefault="00AC0E7A" w:rsidP="009F5E52">
            <w:pPr>
              <w:rPr>
                <w:sz w:val="18"/>
                <w:szCs w:val="18"/>
              </w:rPr>
            </w:pPr>
            <w:r w:rsidRPr="00784DCF">
              <w:rPr>
                <w:sz w:val="18"/>
                <w:szCs w:val="18"/>
              </w:rPr>
              <w:t>2708.65</w:t>
            </w:r>
          </w:p>
        </w:tc>
        <w:tc>
          <w:tcPr>
            <w:tcW w:w="801" w:type="dxa"/>
          </w:tcPr>
          <w:p w14:paraId="09234D53" w14:textId="77777777" w:rsidR="00AC0E7A" w:rsidRPr="00784DCF" w:rsidRDefault="00AC0E7A" w:rsidP="009F5E52">
            <w:pPr>
              <w:rPr>
                <w:sz w:val="18"/>
                <w:szCs w:val="18"/>
              </w:rPr>
            </w:pPr>
            <w:r w:rsidRPr="00784DCF">
              <w:rPr>
                <w:color w:val="000000"/>
                <w:sz w:val="18"/>
                <w:szCs w:val="18"/>
              </w:rPr>
              <w:t>6180.65</w:t>
            </w:r>
          </w:p>
        </w:tc>
        <w:tc>
          <w:tcPr>
            <w:tcW w:w="1102" w:type="dxa"/>
          </w:tcPr>
          <w:p w14:paraId="2A5A0C39" w14:textId="77777777" w:rsidR="00AC0E7A" w:rsidRPr="00784DCF" w:rsidRDefault="00AC0E7A" w:rsidP="009F5E52">
            <w:pPr>
              <w:rPr>
                <w:sz w:val="18"/>
                <w:szCs w:val="18"/>
              </w:rPr>
            </w:pPr>
            <w:r w:rsidRPr="00784DCF">
              <w:rPr>
                <w:sz w:val="18"/>
                <w:szCs w:val="18"/>
              </w:rPr>
              <w:t>7.28</w:t>
            </w:r>
          </w:p>
        </w:tc>
      </w:tr>
      <w:tr w:rsidR="00AC0E7A" w:rsidRPr="00784DCF" w14:paraId="2FC8AE9C" w14:textId="77777777" w:rsidTr="009F5E52">
        <w:tc>
          <w:tcPr>
            <w:tcW w:w="1800" w:type="dxa"/>
          </w:tcPr>
          <w:p w14:paraId="4A538A60" w14:textId="77777777" w:rsidR="00AC0E7A" w:rsidRPr="00784DCF" w:rsidRDefault="00AC0E7A" w:rsidP="009F5E52">
            <w:proofErr w:type="spellStart"/>
            <w:r w:rsidRPr="00784DCF">
              <w:rPr>
                <w:i/>
              </w:rPr>
              <w:t>Nebela</w:t>
            </w:r>
            <w:proofErr w:type="spellEnd"/>
            <w:r w:rsidRPr="00784DCF">
              <w:t xml:space="preserve"> sp.</w:t>
            </w:r>
          </w:p>
        </w:tc>
        <w:tc>
          <w:tcPr>
            <w:tcW w:w="1530" w:type="dxa"/>
          </w:tcPr>
          <w:p w14:paraId="01F07486" w14:textId="77777777" w:rsidR="00AC0E7A" w:rsidRPr="00784DCF" w:rsidRDefault="00AC0E7A" w:rsidP="009F5E52">
            <w:pPr>
              <w:rPr>
                <w:sz w:val="18"/>
                <w:szCs w:val="18"/>
              </w:rPr>
            </w:pPr>
            <w:r w:rsidRPr="00784DCF">
              <w:rPr>
                <w:sz w:val="18"/>
                <w:szCs w:val="18"/>
              </w:rPr>
              <w:t>3.73</w:t>
            </w:r>
          </w:p>
        </w:tc>
        <w:tc>
          <w:tcPr>
            <w:tcW w:w="1440" w:type="dxa"/>
          </w:tcPr>
          <w:p w14:paraId="00B2DE86" w14:textId="77777777" w:rsidR="00AC0E7A" w:rsidRPr="00784DCF" w:rsidRDefault="00AC0E7A" w:rsidP="009F5E52">
            <w:pPr>
              <w:rPr>
                <w:sz w:val="18"/>
                <w:szCs w:val="18"/>
              </w:rPr>
            </w:pPr>
            <w:r w:rsidRPr="00784DCF">
              <w:rPr>
                <w:sz w:val="18"/>
                <w:szCs w:val="18"/>
              </w:rPr>
              <w:t>11.34</w:t>
            </w:r>
          </w:p>
        </w:tc>
        <w:tc>
          <w:tcPr>
            <w:tcW w:w="720" w:type="dxa"/>
          </w:tcPr>
          <w:p w14:paraId="690F63BE" w14:textId="77777777" w:rsidR="00AC0E7A" w:rsidRPr="00784DCF" w:rsidRDefault="00AC0E7A" w:rsidP="009F5E52">
            <w:pPr>
              <w:rPr>
                <w:sz w:val="18"/>
                <w:szCs w:val="18"/>
              </w:rPr>
            </w:pPr>
            <w:r w:rsidRPr="00784DCF">
              <w:rPr>
                <w:sz w:val="18"/>
                <w:szCs w:val="18"/>
              </w:rPr>
              <w:t>3.95</w:t>
            </w:r>
          </w:p>
        </w:tc>
        <w:tc>
          <w:tcPr>
            <w:tcW w:w="900" w:type="dxa"/>
          </w:tcPr>
          <w:p w14:paraId="0E724F2E" w14:textId="77777777" w:rsidR="00AC0E7A" w:rsidRPr="00784DCF" w:rsidRDefault="00AC0E7A" w:rsidP="009F5E52">
            <w:pPr>
              <w:rPr>
                <w:sz w:val="18"/>
                <w:szCs w:val="18"/>
              </w:rPr>
            </w:pPr>
            <w:r w:rsidRPr="00784DCF">
              <w:rPr>
                <w:sz w:val="18"/>
                <w:szCs w:val="18"/>
              </w:rPr>
              <w:t>85.57</w:t>
            </w:r>
          </w:p>
        </w:tc>
        <w:tc>
          <w:tcPr>
            <w:tcW w:w="630" w:type="dxa"/>
          </w:tcPr>
          <w:p w14:paraId="5254524E" w14:textId="77777777" w:rsidR="00AC0E7A" w:rsidRPr="00784DCF" w:rsidRDefault="00AC0E7A" w:rsidP="009F5E52">
            <w:pPr>
              <w:rPr>
                <w:sz w:val="18"/>
                <w:szCs w:val="18"/>
              </w:rPr>
            </w:pPr>
            <w:r w:rsidRPr="00784DCF">
              <w:rPr>
                <w:sz w:val="18"/>
                <w:szCs w:val="18"/>
              </w:rPr>
              <w:t>N/A</w:t>
            </w:r>
          </w:p>
        </w:tc>
        <w:tc>
          <w:tcPr>
            <w:tcW w:w="990" w:type="dxa"/>
          </w:tcPr>
          <w:p w14:paraId="07E655D4" w14:textId="77777777" w:rsidR="00AC0E7A" w:rsidRPr="00784DCF" w:rsidRDefault="00AC0E7A" w:rsidP="009F5E52">
            <w:pPr>
              <w:rPr>
                <w:sz w:val="18"/>
                <w:szCs w:val="18"/>
              </w:rPr>
            </w:pPr>
            <w:r w:rsidRPr="00784DCF">
              <w:rPr>
                <w:sz w:val="18"/>
                <w:szCs w:val="18"/>
              </w:rPr>
              <w:t>25.24</w:t>
            </w:r>
          </w:p>
        </w:tc>
        <w:tc>
          <w:tcPr>
            <w:tcW w:w="990" w:type="dxa"/>
          </w:tcPr>
          <w:p w14:paraId="2A77512D" w14:textId="77777777" w:rsidR="00AC0E7A" w:rsidRPr="00784DCF" w:rsidRDefault="00AC0E7A" w:rsidP="009F5E52">
            <w:pPr>
              <w:rPr>
                <w:sz w:val="18"/>
                <w:szCs w:val="18"/>
              </w:rPr>
            </w:pPr>
            <w:r w:rsidRPr="00784DCF">
              <w:rPr>
                <w:sz w:val="18"/>
                <w:szCs w:val="18"/>
              </w:rPr>
              <w:t>444.60</w:t>
            </w:r>
          </w:p>
        </w:tc>
        <w:tc>
          <w:tcPr>
            <w:tcW w:w="797" w:type="dxa"/>
          </w:tcPr>
          <w:p w14:paraId="3E71F6CD" w14:textId="77777777" w:rsidR="00AC0E7A" w:rsidRPr="00784DCF" w:rsidRDefault="00AC0E7A" w:rsidP="009F5E52">
            <w:pPr>
              <w:rPr>
                <w:sz w:val="18"/>
                <w:szCs w:val="18"/>
              </w:rPr>
            </w:pPr>
            <w:r w:rsidRPr="00784DCF">
              <w:rPr>
                <w:sz w:val="18"/>
                <w:szCs w:val="18"/>
              </w:rPr>
              <w:t>653.00</w:t>
            </w:r>
          </w:p>
        </w:tc>
        <w:tc>
          <w:tcPr>
            <w:tcW w:w="801" w:type="dxa"/>
          </w:tcPr>
          <w:p w14:paraId="3515ECF1" w14:textId="77777777" w:rsidR="00AC0E7A" w:rsidRPr="00784DCF" w:rsidRDefault="00AC0E7A" w:rsidP="009F5E52">
            <w:pPr>
              <w:rPr>
                <w:sz w:val="18"/>
                <w:szCs w:val="18"/>
              </w:rPr>
            </w:pPr>
            <w:r w:rsidRPr="00784DCF">
              <w:rPr>
                <w:sz w:val="18"/>
                <w:szCs w:val="18"/>
              </w:rPr>
              <w:t>2388.17</w:t>
            </w:r>
          </w:p>
        </w:tc>
        <w:tc>
          <w:tcPr>
            <w:tcW w:w="1102" w:type="dxa"/>
          </w:tcPr>
          <w:p w14:paraId="252FA48E" w14:textId="77777777" w:rsidR="00AC0E7A" w:rsidRPr="00784DCF" w:rsidRDefault="00AC0E7A" w:rsidP="009F5E52">
            <w:pPr>
              <w:rPr>
                <w:sz w:val="18"/>
                <w:szCs w:val="18"/>
              </w:rPr>
            </w:pPr>
            <w:r w:rsidRPr="00784DCF">
              <w:rPr>
                <w:sz w:val="18"/>
                <w:szCs w:val="18"/>
              </w:rPr>
              <w:t>6.42</w:t>
            </w:r>
          </w:p>
        </w:tc>
      </w:tr>
      <w:tr w:rsidR="00AC0E7A" w:rsidRPr="00784DCF" w14:paraId="087F9C9D" w14:textId="77777777" w:rsidTr="009F5E52">
        <w:tc>
          <w:tcPr>
            <w:tcW w:w="1800" w:type="dxa"/>
          </w:tcPr>
          <w:p w14:paraId="40DF540A" w14:textId="77777777" w:rsidR="00AC0E7A" w:rsidRPr="00784DCF" w:rsidRDefault="00AC0E7A" w:rsidP="009F5E52">
            <w:pPr>
              <w:jc w:val="both"/>
              <w:rPr>
                <w:i/>
              </w:rPr>
            </w:pPr>
            <w:proofErr w:type="spellStart"/>
            <w:r w:rsidRPr="00784DCF">
              <w:rPr>
                <w:i/>
              </w:rPr>
              <w:lastRenderedPageBreak/>
              <w:t>Rhizamoeba</w:t>
            </w:r>
            <w:proofErr w:type="spellEnd"/>
            <w:r w:rsidRPr="00784DCF">
              <w:rPr>
                <w:i/>
              </w:rPr>
              <w:t xml:space="preserve"> </w:t>
            </w:r>
            <w:proofErr w:type="spellStart"/>
            <w:r w:rsidRPr="00784DCF">
              <w:rPr>
                <w:i/>
              </w:rPr>
              <w:t>saxonica</w:t>
            </w:r>
            <w:proofErr w:type="spellEnd"/>
          </w:p>
        </w:tc>
        <w:tc>
          <w:tcPr>
            <w:tcW w:w="1530" w:type="dxa"/>
          </w:tcPr>
          <w:p w14:paraId="52A7D468" w14:textId="77777777" w:rsidR="00AC0E7A" w:rsidRPr="00784DCF" w:rsidRDefault="00AC0E7A" w:rsidP="009F5E52">
            <w:pPr>
              <w:rPr>
                <w:sz w:val="18"/>
                <w:szCs w:val="18"/>
              </w:rPr>
            </w:pPr>
            <w:r w:rsidRPr="00784DCF">
              <w:rPr>
                <w:sz w:val="18"/>
                <w:szCs w:val="18"/>
              </w:rPr>
              <w:t>174.00</w:t>
            </w:r>
          </w:p>
        </w:tc>
        <w:tc>
          <w:tcPr>
            <w:tcW w:w="1440" w:type="dxa"/>
          </w:tcPr>
          <w:p w14:paraId="0B8C6C48" w14:textId="77777777" w:rsidR="00AC0E7A" w:rsidRPr="00784DCF" w:rsidRDefault="00AC0E7A" w:rsidP="009F5E52">
            <w:pPr>
              <w:rPr>
                <w:sz w:val="18"/>
                <w:szCs w:val="18"/>
              </w:rPr>
            </w:pPr>
            <w:r w:rsidRPr="00784DCF">
              <w:rPr>
                <w:sz w:val="18"/>
                <w:szCs w:val="18"/>
              </w:rPr>
              <w:t>52.55(Paralog3)</w:t>
            </w:r>
          </w:p>
          <w:p w14:paraId="2522B91C" w14:textId="77777777" w:rsidR="00AC0E7A" w:rsidRPr="00784DCF" w:rsidRDefault="00AC0E7A" w:rsidP="009F5E52">
            <w:pPr>
              <w:rPr>
                <w:sz w:val="18"/>
                <w:szCs w:val="18"/>
              </w:rPr>
            </w:pPr>
            <w:r w:rsidRPr="00784DCF">
              <w:rPr>
                <w:sz w:val="18"/>
                <w:szCs w:val="18"/>
              </w:rPr>
              <w:t>82.61(Paralog2)</w:t>
            </w:r>
          </w:p>
          <w:p w14:paraId="40242E6E" w14:textId="77777777" w:rsidR="00AC0E7A" w:rsidRPr="00784DCF" w:rsidRDefault="00AC0E7A" w:rsidP="009F5E52">
            <w:pPr>
              <w:rPr>
                <w:sz w:val="18"/>
                <w:szCs w:val="18"/>
              </w:rPr>
            </w:pPr>
            <w:r w:rsidRPr="00784DCF">
              <w:rPr>
                <w:sz w:val="18"/>
                <w:szCs w:val="18"/>
              </w:rPr>
              <w:t>121.63(paralog1)</w:t>
            </w:r>
          </w:p>
        </w:tc>
        <w:tc>
          <w:tcPr>
            <w:tcW w:w="720" w:type="dxa"/>
          </w:tcPr>
          <w:p w14:paraId="471601D6" w14:textId="77777777" w:rsidR="00AC0E7A" w:rsidRPr="00784DCF" w:rsidRDefault="00AC0E7A" w:rsidP="009F5E52">
            <w:pPr>
              <w:rPr>
                <w:sz w:val="18"/>
                <w:szCs w:val="18"/>
              </w:rPr>
            </w:pPr>
            <w:r w:rsidRPr="00784DCF">
              <w:rPr>
                <w:sz w:val="18"/>
                <w:szCs w:val="18"/>
              </w:rPr>
              <w:t>25.63</w:t>
            </w:r>
          </w:p>
        </w:tc>
        <w:tc>
          <w:tcPr>
            <w:tcW w:w="900" w:type="dxa"/>
          </w:tcPr>
          <w:p w14:paraId="32513A59" w14:textId="77777777" w:rsidR="00AC0E7A" w:rsidRPr="00784DCF" w:rsidRDefault="00AC0E7A" w:rsidP="009F5E52">
            <w:pPr>
              <w:rPr>
                <w:sz w:val="18"/>
                <w:szCs w:val="18"/>
              </w:rPr>
            </w:pPr>
            <w:r w:rsidRPr="00784DCF">
              <w:rPr>
                <w:sz w:val="18"/>
                <w:szCs w:val="18"/>
              </w:rPr>
              <w:t>29.96</w:t>
            </w:r>
          </w:p>
        </w:tc>
        <w:tc>
          <w:tcPr>
            <w:tcW w:w="630" w:type="dxa"/>
          </w:tcPr>
          <w:p w14:paraId="7138265F" w14:textId="77777777" w:rsidR="00AC0E7A" w:rsidRPr="00784DCF" w:rsidRDefault="00AC0E7A" w:rsidP="009F5E52">
            <w:pPr>
              <w:rPr>
                <w:sz w:val="18"/>
                <w:szCs w:val="18"/>
              </w:rPr>
            </w:pPr>
            <w:r w:rsidRPr="00784DCF">
              <w:rPr>
                <w:sz w:val="18"/>
                <w:szCs w:val="18"/>
              </w:rPr>
              <w:t>3.23</w:t>
            </w:r>
          </w:p>
        </w:tc>
        <w:tc>
          <w:tcPr>
            <w:tcW w:w="990" w:type="dxa"/>
          </w:tcPr>
          <w:p w14:paraId="1224F3A4" w14:textId="77777777" w:rsidR="00AC0E7A" w:rsidRPr="00784DCF" w:rsidRDefault="00AC0E7A" w:rsidP="009F5E52">
            <w:pPr>
              <w:rPr>
                <w:sz w:val="18"/>
                <w:szCs w:val="18"/>
              </w:rPr>
            </w:pPr>
            <w:r w:rsidRPr="00784DCF">
              <w:rPr>
                <w:sz w:val="18"/>
                <w:szCs w:val="18"/>
              </w:rPr>
              <w:t>13.13</w:t>
            </w:r>
            <w:r w:rsidRPr="00784DCF">
              <w:rPr>
                <w:sz w:val="18"/>
                <w:szCs w:val="18"/>
              </w:rPr>
              <w:tab/>
            </w:r>
          </w:p>
        </w:tc>
        <w:tc>
          <w:tcPr>
            <w:tcW w:w="990" w:type="dxa"/>
          </w:tcPr>
          <w:p w14:paraId="2EA38810" w14:textId="77777777" w:rsidR="00AC0E7A" w:rsidRPr="00784DCF" w:rsidRDefault="00AC0E7A" w:rsidP="009F5E52">
            <w:pPr>
              <w:rPr>
                <w:sz w:val="18"/>
                <w:szCs w:val="18"/>
              </w:rPr>
            </w:pPr>
            <w:r w:rsidRPr="00784DCF">
              <w:rPr>
                <w:sz w:val="18"/>
                <w:szCs w:val="18"/>
              </w:rPr>
              <w:t>106.07</w:t>
            </w:r>
          </w:p>
        </w:tc>
        <w:tc>
          <w:tcPr>
            <w:tcW w:w="797" w:type="dxa"/>
          </w:tcPr>
          <w:p w14:paraId="52A78B1A" w14:textId="77777777" w:rsidR="00AC0E7A" w:rsidRPr="00784DCF" w:rsidRDefault="00AC0E7A" w:rsidP="009F5E52">
            <w:pPr>
              <w:rPr>
                <w:sz w:val="18"/>
                <w:szCs w:val="18"/>
              </w:rPr>
            </w:pPr>
            <w:r w:rsidRPr="00784DCF">
              <w:rPr>
                <w:sz w:val="18"/>
                <w:szCs w:val="18"/>
              </w:rPr>
              <w:t>12079.17</w:t>
            </w:r>
          </w:p>
        </w:tc>
        <w:tc>
          <w:tcPr>
            <w:tcW w:w="801" w:type="dxa"/>
          </w:tcPr>
          <w:p w14:paraId="0090549E" w14:textId="77777777" w:rsidR="00AC0E7A" w:rsidRPr="00784DCF" w:rsidRDefault="00AC0E7A" w:rsidP="009F5E52">
            <w:pPr>
              <w:rPr>
                <w:sz w:val="18"/>
                <w:szCs w:val="18"/>
              </w:rPr>
            </w:pPr>
            <w:r w:rsidRPr="00784DCF">
              <w:rPr>
                <w:sz w:val="18"/>
                <w:szCs w:val="18"/>
              </w:rPr>
              <w:t>5322.57</w:t>
            </w:r>
          </w:p>
        </w:tc>
        <w:tc>
          <w:tcPr>
            <w:tcW w:w="1102" w:type="dxa"/>
          </w:tcPr>
          <w:p w14:paraId="3C0AE1A7" w14:textId="77777777" w:rsidR="00AC0E7A" w:rsidRPr="00784DCF" w:rsidRDefault="00AC0E7A" w:rsidP="009F5E52">
            <w:pPr>
              <w:rPr>
                <w:sz w:val="18"/>
                <w:szCs w:val="18"/>
              </w:rPr>
            </w:pPr>
            <w:r w:rsidRPr="00784DCF">
              <w:rPr>
                <w:sz w:val="18"/>
                <w:szCs w:val="18"/>
              </w:rPr>
              <w:t>20.45</w:t>
            </w:r>
          </w:p>
        </w:tc>
      </w:tr>
      <w:tr w:rsidR="00AC0E7A" w:rsidRPr="00784DCF" w14:paraId="63C411DF" w14:textId="77777777" w:rsidTr="009F5E52">
        <w:tc>
          <w:tcPr>
            <w:tcW w:w="1800" w:type="dxa"/>
          </w:tcPr>
          <w:p w14:paraId="22A7E2EB" w14:textId="77777777" w:rsidR="00AC0E7A" w:rsidRPr="00784DCF" w:rsidRDefault="00AC0E7A" w:rsidP="009F5E52">
            <w:pPr>
              <w:jc w:val="both"/>
              <w:rPr>
                <w:i/>
              </w:rPr>
            </w:pPr>
            <w:proofErr w:type="spellStart"/>
            <w:r w:rsidRPr="00784DCF">
              <w:rPr>
                <w:i/>
              </w:rPr>
              <w:t>Cryptodifflugia</w:t>
            </w:r>
            <w:proofErr w:type="spellEnd"/>
            <w:r w:rsidRPr="00784DCF">
              <w:rPr>
                <w:i/>
              </w:rPr>
              <w:t xml:space="preserve"> </w:t>
            </w:r>
            <w:proofErr w:type="spellStart"/>
            <w:r w:rsidRPr="00784DCF">
              <w:rPr>
                <w:i/>
              </w:rPr>
              <w:t>operculata</w:t>
            </w:r>
            <w:proofErr w:type="spellEnd"/>
          </w:p>
        </w:tc>
        <w:tc>
          <w:tcPr>
            <w:tcW w:w="1530" w:type="dxa"/>
          </w:tcPr>
          <w:p w14:paraId="1DB90779" w14:textId="77777777" w:rsidR="00AC0E7A" w:rsidRPr="00784DCF" w:rsidRDefault="00AC0E7A" w:rsidP="009F5E52">
            <w:pPr>
              <w:rPr>
                <w:sz w:val="18"/>
                <w:szCs w:val="18"/>
              </w:rPr>
            </w:pPr>
            <w:r w:rsidRPr="00784DCF">
              <w:rPr>
                <w:sz w:val="18"/>
                <w:szCs w:val="18"/>
              </w:rPr>
              <w:t>4.93 (paralog1)</w:t>
            </w:r>
          </w:p>
          <w:p w14:paraId="5E6065FA" w14:textId="77777777" w:rsidR="00AC0E7A" w:rsidRPr="00784DCF" w:rsidRDefault="00AC0E7A" w:rsidP="009F5E52">
            <w:pPr>
              <w:rPr>
                <w:sz w:val="18"/>
                <w:szCs w:val="18"/>
              </w:rPr>
            </w:pPr>
            <w:r w:rsidRPr="00784DCF">
              <w:rPr>
                <w:sz w:val="18"/>
                <w:szCs w:val="18"/>
              </w:rPr>
              <w:t>1.80 (paralog2)</w:t>
            </w:r>
          </w:p>
        </w:tc>
        <w:tc>
          <w:tcPr>
            <w:tcW w:w="1440" w:type="dxa"/>
          </w:tcPr>
          <w:p w14:paraId="33350A6D" w14:textId="77777777" w:rsidR="00AC0E7A" w:rsidRPr="00784DCF" w:rsidRDefault="00AC0E7A" w:rsidP="009F5E52">
            <w:pPr>
              <w:rPr>
                <w:sz w:val="18"/>
                <w:szCs w:val="18"/>
              </w:rPr>
            </w:pPr>
            <w:r w:rsidRPr="00784DCF">
              <w:rPr>
                <w:sz w:val="18"/>
                <w:szCs w:val="18"/>
              </w:rPr>
              <w:t>7.95</w:t>
            </w:r>
          </w:p>
        </w:tc>
        <w:tc>
          <w:tcPr>
            <w:tcW w:w="720" w:type="dxa"/>
          </w:tcPr>
          <w:p w14:paraId="14DDD2F0" w14:textId="77777777" w:rsidR="00AC0E7A" w:rsidRPr="00784DCF" w:rsidRDefault="00AC0E7A" w:rsidP="009F5E52">
            <w:pPr>
              <w:rPr>
                <w:sz w:val="18"/>
                <w:szCs w:val="18"/>
              </w:rPr>
            </w:pPr>
            <w:r w:rsidRPr="00784DCF">
              <w:rPr>
                <w:sz w:val="18"/>
                <w:szCs w:val="18"/>
              </w:rPr>
              <w:t>50.58</w:t>
            </w:r>
          </w:p>
        </w:tc>
        <w:tc>
          <w:tcPr>
            <w:tcW w:w="900" w:type="dxa"/>
          </w:tcPr>
          <w:p w14:paraId="1CF204C6" w14:textId="77777777" w:rsidR="00AC0E7A" w:rsidRPr="00784DCF" w:rsidRDefault="00AC0E7A" w:rsidP="009F5E52">
            <w:pPr>
              <w:rPr>
                <w:sz w:val="18"/>
                <w:szCs w:val="18"/>
              </w:rPr>
            </w:pPr>
            <w:r w:rsidRPr="00784DCF">
              <w:rPr>
                <w:sz w:val="18"/>
                <w:szCs w:val="18"/>
              </w:rPr>
              <w:t>2.40</w:t>
            </w:r>
          </w:p>
        </w:tc>
        <w:tc>
          <w:tcPr>
            <w:tcW w:w="630" w:type="dxa"/>
          </w:tcPr>
          <w:p w14:paraId="0BADF3A1" w14:textId="77777777" w:rsidR="00AC0E7A" w:rsidRPr="00784DCF" w:rsidRDefault="00AC0E7A" w:rsidP="009F5E52">
            <w:pPr>
              <w:rPr>
                <w:sz w:val="18"/>
                <w:szCs w:val="18"/>
              </w:rPr>
            </w:pPr>
            <w:r w:rsidRPr="00784DCF">
              <w:rPr>
                <w:sz w:val="18"/>
                <w:szCs w:val="18"/>
              </w:rPr>
              <w:t>2.47</w:t>
            </w:r>
          </w:p>
        </w:tc>
        <w:tc>
          <w:tcPr>
            <w:tcW w:w="990" w:type="dxa"/>
          </w:tcPr>
          <w:p w14:paraId="2B6816D8" w14:textId="77777777" w:rsidR="00AC0E7A" w:rsidRPr="00784DCF" w:rsidRDefault="00AC0E7A" w:rsidP="009F5E52">
            <w:pPr>
              <w:rPr>
                <w:sz w:val="18"/>
                <w:szCs w:val="18"/>
              </w:rPr>
            </w:pPr>
            <w:r w:rsidRPr="00784DCF">
              <w:rPr>
                <w:sz w:val="18"/>
                <w:szCs w:val="18"/>
              </w:rPr>
              <w:t>15.50</w:t>
            </w:r>
          </w:p>
        </w:tc>
        <w:tc>
          <w:tcPr>
            <w:tcW w:w="990" w:type="dxa"/>
          </w:tcPr>
          <w:p w14:paraId="53412E84" w14:textId="77777777" w:rsidR="00AC0E7A" w:rsidRPr="00784DCF" w:rsidRDefault="00AC0E7A" w:rsidP="009F5E52">
            <w:pPr>
              <w:rPr>
                <w:sz w:val="18"/>
                <w:szCs w:val="18"/>
              </w:rPr>
            </w:pPr>
            <w:r w:rsidRPr="00784DCF">
              <w:rPr>
                <w:sz w:val="18"/>
                <w:szCs w:val="18"/>
              </w:rPr>
              <w:t>5.55</w:t>
            </w:r>
          </w:p>
        </w:tc>
        <w:tc>
          <w:tcPr>
            <w:tcW w:w="797" w:type="dxa"/>
          </w:tcPr>
          <w:p w14:paraId="06A253D3" w14:textId="77777777" w:rsidR="00AC0E7A" w:rsidRPr="00784DCF" w:rsidRDefault="00AC0E7A" w:rsidP="009F5E52">
            <w:pPr>
              <w:rPr>
                <w:sz w:val="18"/>
                <w:szCs w:val="18"/>
              </w:rPr>
            </w:pPr>
            <w:r w:rsidRPr="00784DCF">
              <w:rPr>
                <w:sz w:val="18"/>
                <w:szCs w:val="18"/>
              </w:rPr>
              <w:t>272.10</w:t>
            </w:r>
          </w:p>
        </w:tc>
        <w:tc>
          <w:tcPr>
            <w:tcW w:w="801" w:type="dxa"/>
          </w:tcPr>
          <w:p w14:paraId="1C767F46" w14:textId="77777777" w:rsidR="00AC0E7A" w:rsidRPr="00784DCF" w:rsidRDefault="00AC0E7A" w:rsidP="009F5E52">
            <w:pPr>
              <w:rPr>
                <w:sz w:val="18"/>
                <w:szCs w:val="18"/>
              </w:rPr>
            </w:pPr>
            <w:r w:rsidRPr="00784DCF">
              <w:rPr>
                <w:sz w:val="18"/>
                <w:szCs w:val="18"/>
              </w:rPr>
              <w:t>1857.80</w:t>
            </w:r>
          </w:p>
          <w:p w14:paraId="08FD6E0F" w14:textId="77777777" w:rsidR="00AC0E7A" w:rsidRPr="00784DCF" w:rsidRDefault="00AC0E7A" w:rsidP="009F5E52">
            <w:pPr>
              <w:rPr>
                <w:sz w:val="18"/>
                <w:szCs w:val="18"/>
              </w:rPr>
            </w:pPr>
            <w:r w:rsidRPr="00784DCF">
              <w:rPr>
                <w:sz w:val="18"/>
                <w:szCs w:val="18"/>
              </w:rPr>
              <w:t>(c7512_g1_i1)</w:t>
            </w:r>
          </w:p>
        </w:tc>
        <w:tc>
          <w:tcPr>
            <w:tcW w:w="1102" w:type="dxa"/>
          </w:tcPr>
          <w:p w14:paraId="7D73EFD1" w14:textId="77777777" w:rsidR="00AC0E7A" w:rsidRPr="00784DCF" w:rsidRDefault="00AC0E7A" w:rsidP="009F5E52">
            <w:pPr>
              <w:rPr>
                <w:sz w:val="18"/>
                <w:szCs w:val="18"/>
              </w:rPr>
            </w:pPr>
            <w:r w:rsidRPr="00784DCF">
              <w:rPr>
                <w:sz w:val="18"/>
                <w:szCs w:val="18"/>
              </w:rPr>
              <w:t>9.65</w:t>
            </w:r>
          </w:p>
        </w:tc>
      </w:tr>
      <w:tr w:rsidR="00AC0E7A" w:rsidRPr="00784DCF" w14:paraId="2A0A3894" w14:textId="77777777" w:rsidTr="009F5E52">
        <w:tc>
          <w:tcPr>
            <w:tcW w:w="1800" w:type="dxa"/>
          </w:tcPr>
          <w:p w14:paraId="73EE760B" w14:textId="77777777" w:rsidR="00AC0E7A" w:rsidRPr="00784DCF" w:rsidRDefault="00AC0E7A" w:rsidP="009F5E52">
            <w:proofErr w:type="spellStart"/>
            <w:r w:rsidRPr="00784DCF">
              <w:rPr>
                <w:i/>
              </w:rPr>
              <w:t>Nolandella</w:t>
            </w:r>
            <w:proofErr w:type="spellEnd"/>
            <w:r w:rsidRPr="00784DCF">
              <w:t xml:space="preserve"> sp. AFSM</w:t>
            </w:r>
          </w:p>
        </w:tc>
        <w:tc>
          <w:tcPr>
            <w:tcW w:w="1530" w:type="dxa"/>
          </w:tcPr>
          <w:p w14:paraId="1E3382A1" w14:textId="77777777" w:rsidR="00AC0E7A" w:rsidRPr="00784DCF" w:rsidRDefault="00AC0E7A" w:rsidP="009F5E52">
            <w:pPr>
              <w:rPr>
                <w:sz w:val="18"/>
                <w:szCs w:val="18"/>
              </w:rPr>
            </w:pPr>
            <w:r w:rsidRPr="00784DCF">
              <w:rPr>
                <w:sz w:val="18"/>
                <w:szCs w:val="18"/>
              </w:rPr>
              <w:t>2.77</w:t>
            </w:r>
          </w:p>
        </w:tc>
        <w:tc>
          <w:tcPr>
            <w:tcW w:w="1440" w:type="dxa"/>
          </w:tcPr>
          <w:p w14:paraId="39270D11" w14:textId="77777777" w:rsidR="00AC0E7A" w:rsidRPr="00784DCF" w:rsidRDefault="00AC0E7A" w:rsidP="009F5E52">
            <w:pPr>
              <w:rPr>
                <w:sz w:val="18"/>
                <w:szCs w:val="18"/>
              </w:rPr>
            </w:pPr>
            <w:r w:rsidRPr="00784DCF">
              <w:rPr>
                <w:sz w:val="18"/>
                <w:szCs w:val="18"/>
              </w:rPr>
              <w:t>N/A</w:t>
            </w:r>
          </w:p>
        </w:tc>
        <w:tc>
          <w:tcPr>
            <w:tcW w:w="720" w:type="dxa"/>
          </w:tcPr>
          <w:p w14:paraId="2A2D0FF5" w14:textId="77777777" w:rsidR="00AC0E7A" w:rsidRPr="00784DCF" w:rsidRDefault="00AC0E7A" w:rsidP="009F5E52">
            <w:pPr>
              <w:rPr>
                <w:sz w:val="18"/>
                <w:szCs w:val="18"/>
              </w:rPr>
            </w:pPr>
            <w:r w:rsidRPr="00784DCF">
              <w:rPr>
                <w:sz w:val="18"/>
                <w:szCs w:val="18"/>
              </w:rPr>
              <w:t>9.84</w:t>
            </w:r>
          </w:p>
        </w:tc>
        <w:tc>
          <w:tcPr>
            <w:tcW w:w="900" w:type="dxa"/>
          </w:tcPr>
          <w:p w14:paraId="1DC9E81F" w14:textId="77777777" w:rsidR="00AC0E7A" w:rsidRPr="00784DCF" w:rsidRDefault="00AC0E7A" w:rsidP="009F5E52">
            <w:pPr>
              <w:rPr>
                <w:sz w:val="18"/>
                <w:szCs w:val="18"/>
              </w:rPr>
            </w:pPr>
            <w:r w:rsidRPr="00784DCF">
              <w:rPr>
                <w:sz w:val="18"/>
                <w:szCs w:val="18"/>
              </w:rPr>
              <w:t>41.65</w:t>
            </w:r>
          </w:p>
        </w:tc>
        <w:tc>
          <w:tcPr>
            <w:tcW w:w="630" w:type="dxa"/>
          </w:tcPr>
          <w:p w14:paraId="65DAB6FD" w14:textId="77777777" w:rsidR="00AC0E7A" w:rsidRPr="00784DCF" w:rsidRDefault="00AC0E7A" w:rsidP="009F5E52">
            <w:pPr>
              <w:rPr>
                <w:sz w:val="18"/>
                <w:szCs w:val="18"/>
              </w:rPr>
            </w:pPr>
            <w:r w:rsidRPr="00784DCF">
              <w:rPr>
                <w:sz w:val="18"/>
                <w:szCs w:val="18"/>
              </w:rPr>
              <w:t>N/A</w:t>
            </w:r>
          </w:p>
        </w:tc>
        <w:tc>
          <w:tcPr>
            <w:tcW w:w="990" w:type="dxa"/>
          </w:tcPr>
          <w:p w14:paraId="12AAFDED" w14:textId="77777777" w:rsidR="00AC0E7A" w:rsidRPr="00784DCF" w:rsidRDefault="00AC0E7A" w:rsidP="009F5E52">
            <w:pPr>
              <w:rPr>
                <w:sz w:val="18"/>
                <w:szCs w:val="18"/>
              </w:rPr>
            </w:pPr>
            <w:r w:rsidRPr="00784DCF">
              <w:rPr>
                <w:sz w:val="18"/>
                <w:szCs w:val="18"/>
              </w:rPr>
              <w:t>11.66</w:t>
            </w:r>
          </w:p>
        </w:tc>
        <w:tc>
          <w:tcPr>
            <w:tcW w:w="990" w:type="dxa"/>
          </w:tcPr>
          <w:p w14:paraId="44DC23CC" w14:textId="77777777" w:rsidR="00AC0E7A" w:rsidRPr="00784DCF" w:rsidRDefault="00AC0E7A" w:rsidP="009F5E52">
            <w:pPr>
              <w:rPr>
                <w:sz w:val="18"/>
                <w:szCs w:val="18"/>
              </w:rPr>
            </w:pPr>
            <w:r w:rsidRPr="00784DCF">
              <w:rPr>
                <w:sz w:val="18"/>
                <w:szCs w:val="18"/>
              </w:rPr>
              <w:t>3.44</w:t>
            </w:r>
          </w:p>
        </w:tc>
        <w:tc>
          <w:tcPr>
            <w:tcW w:w="797" w:type="dxa"/>
          </w:tcPr>
          <w:p w14:paraId="4C561383" w14:textId="77777777" w:rsidR="00AC0E7A" w:rsidRPr="00784DCF" w:rsidRDefault="00AC0E7A" w:rsidP="009F5E52">
            <w:pPr>
              <w:rPr>
                <w:sz w:val="18"/>
                <w:szCs w:val="18"/>
              </w:rPr>
            </w:pPr>
            <w:r w:rsidRPr="00784DCF">
              <w:rPr>
                <w:sz w:val="18"/>
                <w:szCs w:val="18"/>
              </w:rPr>
              <w:t>2929.71</w:t>
            </w:r>
          </w:p>
        </w:tc>
        <w:tc>
          <w:tcPr>
            <w:tcW w:w="801" w:type="dxa"/>
          </w:tcPr>
          <w:p w14:paraId="1D377098" w14:textId="77777777" w:rsidR="00AC0E7A" w:rsidRPr="00784DCF" w:rsidRDefault="00AC0E7A" w:rsidP="009F5E52">
            <w:pPr>
              <w:rPr>
                <w:sz w:val="18"/>
                <w:szCs w:val="18"/>
              </w:rPr>
            </w:pPr>
            <w:r w:rsidRPr="00784DCF">
              <w:rPr>
                <w:sz w:val="18"/>
                <w:szCs w:val="18"/>
              </w:rPr>
              <w:t>3621.35</w:t>
            </w:r>
          </w:p>
        </w:tc>
        <w:tc>
          <w:tcPr>
            <w:tcW w:w="1102" w:type="dxa"/>
          </w:tcPr>
          <w:p w14:paraId="72E72F30" w14:textId="77777777" w:rsidR="00AC0E7A" w:rsidRPr="00784DCF" w:rsidRDefault="00AC0E7A" w:rsidP="009F5E52">
            <w:pPr>
              <w:rPr>
                <w:sz w:val="18"/>
                <w:szCs w:val="18"/>
              </w:rPr>
            </w:pPr>
            <w:r w:rsidRPr="00784DCF">
              <w:rPr>
                <w:sz w:val="18"/>
                <w:szCs w:val="18"/>
              </w:rPr>
              <w:t>12.38</w:t>
            </w:r>
          </w:p>
        </w:tc>
      </w:tr>
      <w:tr w:rsidR="00AC0E7A" w:rsidRPr="00784DCF" w14:paraId="7CE93B73" w14:textId="77777777" w:rsidTr="009F5E52">
        <w:tc>
          <w:tcPr>
            <w:tcW w:w="1800" w:type="dxa"/>
          </w:tcPr>
          <w:p w14:paraId="65294E38" w14:textId="77777777" w:rsidR="00AC0E7A" w:rsidRPr="00784DCF" w:rsidRDefault="00AC0E7A" w:rsidP="009F5E52">
            <w:pPr>
              <w:jc w:val="both"/>
              <w:rPr>
                <w:i/>
              </w:rPr>
            </w:pPr>
            <w:proofErr w:type="spellStart"/>
            <w:r w:rsidRPr="00784DCF">
              <w:rPr>
                <w:i/>
              </w:rPr>
              <w:t>Arcella</w:t>
            </w:r>
            <w:proofErr w:type="spellEnd"/>
            <w:r w:rsidRPr="00784DCF">
              <w:rPr>
                <w:i/>
              </w:rPr>
              <w:t xml:space="preserve"> intermedia</w:t>
            </w:r>
          </w:p>
        </w:tc>
        <w:tc>
          <w:tcPr>
            <w:tcW w:w="1530" w:type="dxa"/>
          </w:tcPr>
          <w:p w14:paraId="7CAAACFB" w14:textId="77777777" w:rsidR="00AC0E7A" w:rsidRPr="00784DCF" w:rsidRDefault="00AC0E7A" w:rsidP="009F5E52">
            <w:pPr>
              <w:rPr>
                <w:sz w:val="18"/>
                <w:szCs w:val="18"/>
              </w:rPr>
            </w:pPr>
            <w:r w:rsidRPr="00784DCF">
              <w:rPr>
                <w:sz w:val="18"/>
                <w:szCs w:val="18"/>
              </w:rPr>
              <w:t>2.98</w:t>
            </w:r>
          </w:p>
        </w:tc>
        <w:tc>
          <w:tcPr>
            <w:tcW w:w="1440" w:type="dxa"/>
          </w:tcPr>
          <w:p w14:paraId="3ABB15F1" w14:textId="77777777" w:rsidR="00AC0E7A" w:rsidRPr="00784DCF" w:rsidRDefault="00AC0E7A" w:rsidP="009F5E52">
            <w:pPr>
              <w:rPr>
                <w:sz w:val="18"/>
                <w:szCs w:val="18"/>
              </w:rPr>
            </w:pPr>
            <w:r w:rsidRPr="00784DCF">
              <w:rPr>
                <w:sz w:val="18"/>
                <w:szCs w:val="18"/>
              </w:rPr>
              <w:t>N/A</w:t>
            </w:r>
          </w:p>
        </w:tc>
        <w:tc>
          <w:tcPr>
            <w:tcW w:w="720" w:type="dxa"/>
          </w:tcPr>
          <w:p w14:paraId="364582A9" w14:textId="77777777" w:rsidR="00AC0E7A" w:rsidRPr="00784DCF" w:rsidRDefault="00AC0E7A" w:rsidP="009F5E52">
            <w:pPr>
              <w:rPr>
                <w:sz w:val="18"/>
                <w:szCs w:val="18"/>
              </w:rPr>
            </w:pPr>
            <w:r w:rsidRPr="00784DCF">
              <w:rPr>
                <w:sz w:val="18"/>
                <w:szCs w:val="18"/>
              </w:rPr>
              <w:t>4.91</w:t>
            </w:r>
          </w:p>
        </w:tc>
        <w:tc>
          <w:tcPr>
            <w:tcW w:w="900" w:type="dxa"/>
          </w:tcPr>
          <w:p w14:paraId="23B26B82" w14:textId="77777777" w:rsidR="00AC0E7A" w:rsidRPr="00784DCF" w:rsidRDefault="00AC0E7A" w:rsidP="009F5E52">
            <w:pPr>
              <w:rPr>
                <w:sz w:val="18"/>
                <w:szCs w:val="18"/>
              </w:rPr>
            </w:pPr>
            <w:r w:rsidRPr="00784DCF">
              <w:rPr>
                <w:sz w:val="18"/>
                <w:szCs w:val="18"/>
              </w:rPr>
              <w:t>1.19</w:t>
            </w:r>
          </w:p>
        </w:tc>
        <w:tc>
          <w:tcPr>
            <w:tcW w:w="630" w:type="dxa"/>
          </w:tcPr>
          <w:p w14:paraId="0ED3131A" w14:textId="77777777" w:rsidR="00AC0E7A" w:rsidRPr="00784DCF" w:rsidRDefault="00AC0E7A" w:rsidP="009F5E52">
            <w:pPr>
              <w:rPr>
                <w:sz w:val="18"/>
                <w:szCs w:val="18"/>
              </w:rPr>
            </w:pPr>
            <w:r w:rsidRPr="00784DCF">
              <w:rPr>
                <w:sz w:val="18"/>
                <w:szCs w:val="18"/>
              </w:rPr>
              <w:t>N/A</w:t>
            </w:r>
          </w:p>
        </w:tc>
        <w:tc>
          <w:tcPr>
            <w:tcW w:w="990" w:type="dxa"/>
          </w:tcPr>
          <w:p w14:paraId="52907AC0" w14:textId="77777777" w:rsidR="00AC0E7A" w:rsidRPr="00784DCF" w:rsidRDefault="00AC0E7A" w:rsidP="009F5E52">
            <w:pPr>
              <w:rPr>
                <w:sz w:val="18"/>
                <w:szCs w:val="18"/>
              </w:rPr>
            </w:pPr>
            <w:r w:rsidRPr="00784DCF">
              <w:rPr>
                <w:sz w:val="18"/>
                <w:szCs w:val="18"/>
              </w:rPr>
              <w:t>11.19</w:t>
            </w:r>
          </w:p>
        </w:tc>
        <w:tc>
          <w:tcPr>
            <w:tcW w:w="990" w:type="dxa"/>
          </w:tcPr>
          <w:p w14:paraId="0BC1FB55" w14:textId="77777777" w:rsidR="00AC0E7A" w:rsidRPr="00784DCF" w:rsidRDefault="00AC0E7A" w:rsidP="009F5E52">
            <w:pPr>
              <w:rPr>
                <w:sz w:val="18"/>
                <w:szCs w:val="18"/>
              </w:rPr>
            </w:pPr>
            <w:r w:rsidRPr="00784DCF">
              <w:rPr>
                <w:sz w:val="18"/>
                <w:szCs w:val="18"/>
              </w:rPr>
              <w:t>43.20</w:t>
            </w:r>
          </w:p>
        </w:tc>
        <w:tc>
          <w:tcPr>
            <w:tcW w:w="797" w:type="dxa"/>
          </w:tcPr>
          <w:p w14:paraId="2BD3AEB7" w14:textId="77777777" w:rsidR="00AC0E7A" w:rsidRPr="00784DCF" w:rsidRDefault="00AC0E7A" w:rsidP="009F5E52">
            <w:pPr>
              <w:rPr>
                <w:sz w:val="18"/>
                <w:szCs w:val="18"/>
              </w:rPr>
            </w:pPr>
            <w:r w:rsidRPr="00784DCF">
              <w:rPr>
                <w:sz w:val="18"/>
                <w:szCs w:val="18"/>
              </w:rPr>
              <w:t>110.29</w:t>
            </w:r>
          </w:p>
          <w:p w14:paraId="72E27D37" w14:textId="77777777" w:rsidR="00AC0E7A" w:rsidRPr="00784DCF" w:rsidRDefault="00AC0E7A" w:rsidP="009F5E52">
            <w:pPr>
              <w:rPr>
                <w:sz w:val="18"/>
                <w:szCs w:val="18"/>
              </w:rPr>
            </w:pPr>
            <w:r w:rsidRPr="00784DCF">
              <w:rPr>
                <w:sz w:val="18"/>
                <w:szCs w:val="18"/>
              </w:rPr>
              <w:t>(c17090_g2_i1)</w:t>
            </w:r>
          </w:p>
        </w:tc>
        <w:tc>
          <w:tcPr>
            <w:tcW w:w="801" w:type="dxa"/>
          </w:tcPr>
          <w:p w14:paraId="75EAA5E8" w14:textId="77777777" w:rsidR="00AC0E7A" w:rsidRPr="00784DCF" w:rsidRDefault="00AC0E7A" w:rsidP="009F5E52">
            <w:pPr>
              <w:rPr>
                <w:sz w:val="18"/>
                <w:szCs w:val="18"/>
              </w:rPr>
            </w:pPr>
            <w:r w:rsidRPr="00784DCF">
              <w:rPr>
                <w:sz w:val="18"/>
                <w:szCs w:val="18"/>
              </w:rPr>
              <w:t>2001.59</w:t>
            </w:r>
          </w:p>
        </w:tc>
        <w:tc>
          <w:tcPr>
            <w:tcW w:w="1102" w:type="dxa"/>
          </w:tcPr>
          <w:p w14:paraId="45EBAA18" w14:textId="77777777" w:rsidR="00AC0E7A" w:rsidRPr="00784DCF" w:rsidRDefault="00AC0E7A" w:rsidP="009F5E52">
            <w:pPr>
              <w:rPr>
                <w:sz w:val="18"/>
                <w:szCs w:val="18"/>
              </w:rPr>
            </w:pPr>
            <w:r w:rsidRPr="00784DCF">
              <w:rPr>
                <w:sz w:val="18"/>
                <w:szCs w:val="18"/>
              </w:rPr>
              <w:t>4.71</w:t>
            </w:r>
          </w:p>
        </w:tc>
      </w:tr>
      <w:tr w:rsidR="00AC0E7A" w:rsidRPr="00784DCF" w14:paraId="20544A1B" w14:textId="77777777" w:rsidTr="009F5E52">
        <w:tc>
          <w:tcPr>
            <w:tcW w:w="1800" w:type="dxa"/>
          </w:tcPr>
          <w:p w14:paraId="1A9A97BA" w14:textId="77777777" w:rsidR="00AC0E7A" w:rsidRPr="00784DCF" w:rsidRDefault="00AC0E7A" w:rsidP="009F5E52">
            <w:pPr>
              <w:jc w:val="both"/>
              <w:rPr>
                <w:i/>
              </w:rPr>
            </w:pPr>
            <w:proofErr w:type="spellStart"/>
            <w:r w:rsidRPr="00784DCF">
              <w:rPr>
                <w:i/>
              </w:rPr>
              <w:t>Rigifila</w:t>
            </w:r>
            <w:proofErr w:type="spellEnd"/>
            <w:r w:rsidRPr="00784DCF">
              <w:rPr>
                <w:i/>
              </w:rPr>
              <w:t xml:space="preserve"> </w:t>
            </w:r>
            <w:proofErr w:type="spellStart"/>
            <w:r w:rsidRPr="00784DCF">
              <w:rPr>
                <w:i/>
              </w:rPr>
              <w:t>ramosa</w:t>
            </w:r>
            <w:proofErr w:type="spellEnd"/>
          </w:p>
        </w:tc>
        <w:tc>
          <w:tcPr>
            <w:tcW w:w="1530" w:type="dxa"/>
          </w:tcPr>
          <w:p w14:paraId="37BB723E" w14:textId="77777777" w:rsidR="00AC0E7A" w:rsidRPr="00784DCF" w:rsidRDefault="00AC0E7A" w:rsidP="009F5E52">
            <w:pPr>
              <w:rPr>
                <w:sz w:val="18"/>
                <w:szCs w:val="18"/>
              </w:rPr>
            </w:pPr>
            <w:r w:rsidRPr="00784DCF">
              <w:rPr>
                <w:sz w:val="18"/>
                <w:szCs w:val="18"/>
              </w:rPr>
              <w:t>N/A</w:t>
            </w:r>
          </w:p>
        </w:tc>
        <w:tc>
          <w:tcPr>
            <w:tcW w:w="1440" w:type="dxa"/>
          </w:tcPr>
          <w:p w14:paraId="2D1A8CCA" w14:textId="77777777" w:rsidR="00AC0E7A" w:rsidRPr="00784DCF" w:rsidRDefault="00AC0E7A" w:rsidP="009F5E52">
            <w:pPr>
              <w:rPr>
                <w:sz w:val="18"/>
                <w:szCs w:val="18"/>
              </w:rPr>
            </w:pPr>
            <w:r w:rsidRPr="00784DCF">
              <w:rPr>
                <w:sz w:val="18"/>
                <w:szCs w:val="18"/>
              </w:rPr>
              <w:t>810.35</w:t>
            </w:r>
          </w:p>
        </w:tc>
        <w:tc>
          <w:tcPr>
            <w:tcW w:w="720" w:type="dxa"/>
          </w:tcPr>
          <w:p w14:paraId="6E97FA2C" w14:textId="77777777" w:rsidR="00AC0E7A" w:rsidRPr="00784DCF" w:rsidRDefault="00AC0E7A" w:rsidP="009F5E52">
            <w:pPr>
              <w:rPr>
                <w:sz w:val="18"/>
                <w:szCs w:val="18"/>
              </w:rPr>
            </w:pPr>
            <w:r w:rsidRPr="00784DCF">
              <w:rPr>
                <w:sz w:val="18"/>
                <w:szCs w:val="18"/>
              </w:rPr>
              <w:t>348.93</w:t>
            </w:r>
          </w:p>
        </w:tc>
        <w:tc>
          <w:tcPr>
            <w:tcW w:w="900" w:type="dxa"/>
          </w:tcPr>
          <w:p w14:paraId="57654D30" w14:textId="77777777" w:rsidR="00AC0E7A" w:rsidRPr="00784DCF" w:rsidRDefault="00AC0E7A" w:rsidP="009F5E52">
            <w:pPr>
              <w:rPr>
                <w:sz w:val="18"/>
                <w:szCs w:val="18"/>
              </w:rPr>
            </w:pPr>
            <w:r w:rsidRPr="00784DCF">
              <w:rPr>
                <w:sz w:val="18"/>
                <w:szCs w:val="18"/>
              </w:rPr>
              <w:t>59.65</w:t>
            </w:r>
          </w:p>
        </w:tc>
        <w:tc>
          <w:tcPr>
            <w:tcW w:w="630" w:type="dxa"/>
          </w:tcPr>
          <w:p w14:paraId="644F1728" w14:textId="77777777" w:rsidR="00AC0E7A" w:rsidRPr="00784DCF" w:rsidRDefault="00AC0E7A" w:rsidP="009F5E52">
            <w:pPr>
              <w:rPr>
                <w:sz w:val="18"/>
                <w:szCs w:val="18"/>
              </w:rPr>
            </w:pPr>
            <w:r w:rsidRPr="00784DCF">
              <w:rPr>
                <w:sz w:val="18"/>
                <w:szCs w:val="18"/>
              </w:rPr>
              <w:t>N/A</w:t>
            </w:r>
          </w:p>
        </w:tc>
        <w:tc>
          <w:tcPr>
            <w:tcW w:w="990" w:type="dxa"/>
          </w:tcPr>
          <w:p w14:paraId="493848E0" w14:textId="77777777" w:rsidR="00AC0E7A" w:rsidRPr="00784DCF" w:rsidRDefault="00AC0E7A" w:rsidP="009F5E52">
            <w:pPr>
              <w:rPr>
                <w:sz w:val="18"/>
                <w:szCs w:val="18"/>
              </w:rPr>
            </w:pPr>
            <w:r w:rsidRPr="00784DCF">
              <w:rPr>
                <w:sz w:val="18"/>
                <w:szCs w:val="18"/>
              </w:rPr>
              <w:t>141.87</w:t>
            </w:r>
          </w:p>
        </w:tc>
        <w:tc>
          <w:tcPr>
            <w:tcW w:w="990" w:type="dxa"/>
          </w:tcPr>
          <w:p w14:paraId="0F509012" w14:textId="77777777" w:rsidR="00AC0E7A" w:rsidRPr="00784DCF" w:rsidRDefault="00AC0E7A" w:rsidP="009F5E52">
            <w:pPr>
              <w:rPr>
                <w:sz w:val="18"/>
                <w:szCs w:val="18"/>
              </w:rPr>
            </w:pPr>
            <w:r w:rsidRPr="00784DCF">
              <w:rPr>
                <w:sz w:val="18"/>
                <w:szCs w:val="18"/>
              </w:rPr>
              <w:t>127.94</w:t>
            </w:r>
          </w:p>
        </w:tc>
        <w:tc>
          <w:tcPr>
            <w:tcW w:w="797" w:type="dxa"/>
          </w:tcPr>
          <w:p w14:paraId="20B3BC16" w14:textId="77777777" w:rsidR="00AC0E7A" w:rsidRPr="00784DCF" w:rsidRDefault="00AC0E7A" w:rsidP="009F5E52">
            <w:pPr>
              <w:rPr>
                <w:sz w:val="18"/>
                <w:szCs w:val="18"/>
              </w:rPr>
            </w:pPr>
            <w:r w:rsidRPr="00784DCF">
              <w:rPr>
                <w:sz w:val="18"/>
                <w:szCs w:val="18"/>
              </w:rPr>
              <w:t>18519.18</w:t>
            </w:r>
          </w:p>
        </w:tc>
        <w:tc>
          <w:tcPr>
            <w:tcW w:w="801" w:type="dxa"/>
          </w:tcPr>
          <w:p w14:paraId="2A435EA7" w14:textId="77777777" w:rsidR="00AC0E7A" w:rsidRPr="00784DCF" w:rsidRDefault="00AC0E7A" w:rsidP="009F5E52">
            <w:pPr>
              <w:rPr>
                <w:sz w:val="18"/>
                <w:szCs w:val="18"/>
              </w:rPr>
            </w:pPr>
            <w:r w:rsidRPr="00784DCF">
              <w:rPr>
                <w:sz w:val="18"/>
                <w:szCs w:val="18"/>
              </w:rPr>
              <w:t>2284.60</w:t>
            </w:r>
          </w:p>
        </w:tc>
        <w:tc>
          <w:tcPr>
            <w:tcW w:w="1102" w:type="dxa"/>
          </w:tcPr>
          <w:p w14:paraId="7592EB28" w14:textId="77777777" w:rsidR="00AC0E7A" w:rsidRPr="00784DCF" w:rsidRDefault="00AC0E7A" w:rsidP="009F5E52">
            <w:pPr>
              <w:rPr>
                <w:sz w:val="18"/>
                <w:szCs w:val="18"/>
              </w:rPr>
            </w:pPr>
            <w:r w:rsidRPr="00784DCF">
              <w:rPr>
                <w:sz w:val="18"/>
                <w:szCs w:val="18"/>
              </w:rPr>
              <w:t>7.37</w:t>
            </w:r>
          </w:p>
        </w:tc>
      </w:tr>
      <w:tr w:rsidR="00AC0E7A" w:rsidRPr="00784DCF" w14:paraId="319DBBE5" w14:textId="77777777" w:rsidTr="009F5E52">
        <w:tc>
          <w:tcPr>
            <w:tcW w:w="1800" w:type="dxa"/>
          </w:tcPr>
          <w:p w14:paraId="5CABA8ED" w14:textId="77777777" w:rsidR="00AC0E7A" w:rsidRPr="00784DCF" w:rsidRDefault="00AC0E7A" w:rsidP="009F5E52">
            <w:pPr>
              <w:jc w:val="both"/>
              <w:rPr>
                <w:i/>
              </w:rPr>
            </w:pPr>
            <w:proofErr w:type="spellStart"/>
            <w:r w:rsidRPr="00784DCF">
              <w:rPr>
                <w:i/>
              </w:rPr>
              <w:t>Pygsuia</w:t>
            </w:r>
            <w:proofErr w:type="spellEnd"/>
            <w:r w:rsidRPr="00784DCF">
              <w:rPr>
                <w:i/>
              </w:rPr>
              <w:t xml:space="preserve"> biforma</w:t>
            </w:r>
          </w:p>
        </w:tc>
        <w:tc>
          <w:tcPr>
            <w:tcW w:w="1530" w:type="dxa"/>
          </w:tcPr>
          <w:p w14:paraId="407C7200" w14:textId="77777777" w:rsidR="00AC0E7A" w:rsidRPr="00784DCF" w:rsidRDefault="00AC0E7A" w:rsidP="009F5E52">
            <w:pPr>
              <w:rPr>
                <w:sz w:val="18"/>
                <w:szCs w:val="18"/>
              </w:rPr>
            </w:pPr>
            <w:r w:rsidRPr="00784DCF">
              <w:rPr>
                <w:sz w:val="18"/>
                <w:szCs w:val="18"/>
              </w:rPr>
              <w:t>2.14</w:t>
            </w:r>
          </w:p>
        </w:tc>
        <w:tc>
          <w:tcPr>
            <w:tcW w:w="1440" w:type="dxa"/>
          </w:tcPr>
          <w:p w14:paraId="012E450B" w14:textId="77777777" w:rsidR="00AC0E7A" w:rsidRPr="00784DCF" w:rsidRDefault="00AC0E7A" w:rsidP="009F5E52">
            <w:pPr>
              <w:rPr>
                <w:sz w:val="18"/>
                <w:szCs w:val="18"/>
              </w:rPr>
            </w:pPr>
            <w:r w:rsidRPr="00784DCF">
              <w:rPr>
                <w:sz w:val="18"/>
                <w:szCs w:val="18"/>
              </w:rPr>
              <w:t>1.45</w:t>
            </w:r>
          </w:p>
        </w:tc>
        <w:tc>
          <w:tcPr>
            <w:tcW w:w="720" w:type="dxa"/>
          </w:tcPr>
          <w:p w14:paraId="671B5EB5" w14:textId="77777777" w:rsidR="00AC0E7A" w:rsidRPr="00784DCF" w:rsidRDefault="00AC0E7A" w:rsidP="009F5E52">
            <w:pPr>
              <w:rPr>
                <w:sz w:val="18"/>
                <w:szCs w:val="18"/>
              </w:rPr>
            </w:pPr>
            <w:r w:rsidRPr="00784DCF">
              <w:rPr>
                <w:sz w:val="18"/>
                <w:szCs w:val="18"/>
              </w:rPr>
              <w:t>41.95</w:t>
            </w:r>
          </w:p>
        </w:tc>
        <w:tc>
          <w:tcPr>
            <w:tcW w:w="900" w:type="dxa"/>
          </w:tcPr>
          <w:p w14:paraId="200D29F0" w14:textId="77777777" w:rsidR="00AC0E7A" w:rsidRPr="00784DCF" w:rsidRDefault="00AC0E7A" w:rsidP="009F5E52">
            <w:pPr>
              <w:rPr>
                <w:sz w:val="18"/>
                <w:szCs w:val="18"/>
              </w:rPr>
            </w:pPr>
            <w:r w:rsidRPr="00784DCF">
              <w:rPr>
                <w:sz w:val="18"/>
                <w:szCs w:val="18"/>
              </w:rPr>
              <w:t>111.50</w:t>
            </w:r>
          </w:p>
        </w:tc>
        <w:tc>
          <w:tcPr>
            <w:tcW w:w="630" w:type="dxa"/>
          </w:tcPr>
          <w:p w14:paraId="340E9582" w14:textId="77777777" w:rsidR="00AC0E7A" w:rsidRPr="00784DCF" w:rsidRDefault="00AC0E7A" w:rsidP="009F5E52">
            <w:pPr>
              <w:rPr>
                <w:sz w:val="18"/>
                <w:szCs w:val="18"/>
              </w:rPr>
            </w:pPr>
            <w:r w:rsidRPr="00784DCF">
              <w:rPr>
                <w:sz w:val="18"/>
                <w:szCs w:val="18"/>
              </w:rPr>
              <w:t>N/A</w:t>
            </w:r>
          </w:p>
        </w:tc>
        <w:tc>
          <w:tcPr>
            <w:tcW w:w="990" w:type="dxa"/>
          </w:tcPr>
          <w:p w14:paraId="2E8A7458" w14:textId="77777777" w:rsidR="00AC0E7A" w:rsidRPr="00784DCF" w:rsidRDefault="00AC0E7A" w:rsidP="009F5E52">
            <w:pPr>
              <w:rPr>
                <w:sz w:val="18"/>
                <w:szCs w:val="18"/>
              </w:rPr>
            </w:pPr>
            <w:r w:rsidRPr="00784DCF">
              <w:rPr>
                <w:sz w:val="18"/>
                <w:szCs w:val="18"/>
              </w:rPr>
              <w:t>13.47</w:t>
            </w:r>
          </w:p>
        </w:tc>
        <w:tc>
          <w:tcPr>
            <w:tcW w:w="990" w:type="dxa"/>
          </w:tcPr>
          <w:p w14:paraId="109E1ED3" w14:textId="77777777" w:rsidR="00AC0E7A" w:rsidRPr="00784DCF" w:rsidRDefault="00AC0E7A" w:rsidP="009F5E52">
            <w:pPr>
              <w:rPr>
                <w:sz w:val="18"/>
                <w:szCs w:val="18"/>
              </w:rPr>
            </w:pPr>
            <w:r w:rsidRPr="00784DCF">
              <w:rPr>
                <w:sz w:val="18"/>
                <w:szCs w:val="18"/>
              </w:rPr>
              <w:t>103.13</w:t>
            </w:r>
          </w:p>
        </w:tc>
        <w:tc>
          <w:tcPr>
            <w:tcW w:w="797" w:type="dxa"/>
          </w:tcPr>
          <w:p w14:paraId="1D1149BD" w14:textId="77777777" w:rsidR="00AC0E7A" w:rsidRPr="00784DCF" w:rsidRDefault="00AC0E7A" w:rsidP="009F5E52">
            <w:pPr>
              <w:rPr>
                <w:sz w:val="18"/>
                <w:szCs w:val="18"/>
              </w:rPr>
            </w:pPr>
            <w:r w:rsidRPr="00784DCF">
              <w:rPr>
                <w:sz w:val="18"/>
                <w:szCs w:val="18"/>
              </w:rPr>
              <w:t>17397.16</w:t>
            </w:r>
          </w:p>
        </w:tc>
        <w:tc>
          <w:tcPr>
            <w:tcW w:w="801" w:type="dxa"/>
          </w:tcPr>
          <w:p w14:paraId="3B469D45" w14:textId="77777777" w:rsidR="00AC0E7A" w:rsidRPr="00784DCF" w:rsidRDefault="00AC0E7A" w:rsidP="009F5E52">
            <w:pPr>
              <w:rPr>
                <w:sz w:val="18"/>
                <w:szCs w:val="18"/>
              </w:rPr>
            </w:pPr>
            <w:r w:rsidRPr="00784DCF">
              <w:rPr>
                <w:sz w:val="18"/>
                <w:szCs w:val="18"/>
              </w:rPr>
              <w:t>7071.38</w:t>
            </w:r>
          </w:p>
        </w:tc>
        <w:tc>
          <w:tcPr>
            <w:tcW w:w="1102" w:type="dxa"/>
          </w:tcPr>
          <w:p w14:paraId="1F0C3018" w14:textId="77777777" w:rsidR="00AC0E7A" w:rsidRPr="00784DCF" w:rsidRDefault="00AC0E7A" w:rsidP="009F5E52">
            <w:pPr>
              <w:rPr>
                <w:sz w:val="18"/>
                <w:szCs w:val="18"/>
              </w:rPr>
            </w:pPr>
            <w:r w:rsidRPr="00784DCF">
              <w:rPr>
                <w:sz w:val="18"/>
                <w:szCs w:val="18"/>
              </w:rPr>
              <w:t>N/A</w:t>
            </w:r>
          </w:p>
        </w:tc>
      </w:tr>
      <w:tr w:rsidR="00AC0E7A" w:rsidRPr="00784DCF" w14:paraId="42B651C4" w14:textId="77777777" w:rsidTr="009F5E52">
        <w:tc>
          <w:tcPr>
            <w:tcW w:w="1800" w:type="dxa"/>
          </w:tcPr>
          <w:p w14:paraId="0B3E1C5B" w14:textId="77777777" w:rsidR="00AC0E7A" w:rsidRPr="00784DCF" w:rsidRDefault="00AC0E7A" w:rsidP="009F5E52">
            <w:pPr>
              <w:jc w:val="both"/>
              <w:rPr>
                <w:i/>
              </w:rPr>
            </w:pPr>
            <w:proofErr w:type="spellStart"/>
            <w:r w:rsidRPr="00784DCF">
              <w:rPr>
                <w:i/>
              </w:rPr>
              <w:t>Ministeria</w:t>
            </w:r>
            <w:proofErr w:type="spellEnd"/>
            <w:r w:rsidRPr="00784DCF">
              <w:rPr>
                <w:i/>
              </w:rPr>
              <w:t xml:space="preserve"> </w:t>
            </w:r>
            <w:proofErr w:type="spellStart"/>
            <w:r w:rsidRPr="00784DCF">
              <w:rPr>
                <w:i/>
              </w:rPr>
              <w:t>vibrans</w:t>
            </w:r>
            <w:proofErr w:type="spellEnd"/>
          </w:p>
        </w:tc>
        <w:tc>
          <w:tcPr>
            <w:tcW w:w="1530" w:type="dxa"/>
          </w:tcPr>
          <w:p w14:paraId="68D29291" w14:textId="77777777" w:rsidR="00AC0E7A" w:rsidRPr="00784DCF" w:rsidRDefault="00AC0E7A" w:rsidP="009F5E52">
            <w:pPr>
              <w:rPr>
                <w:sz w:val="18"/>
                <w:szCs w:val="18"/>
              </w:rPr>
            </w:pPr>
            <w:r w:rsidRPr="00784DCF">
              <w:rPr>
                <w:sz w:val="18"/>
                <w:szCs w:val="18"/>
              </w:rPr>
              <w:t>1.71 (Paralog 1)</w:t>
            </w:r>
          </w:p>
          <w:p w14:paraId="714DB7C3" w14:textId="77777777" w:rsidR="00AC0E7A" w:rsidRPr="00784DCF" w:rsidRDefault="00AC0E7A" w:rsidP="009F5E52">
            <w:pPr>
              <w:rPr>
                <w:sz w:val="18"/>
                <w:szCs w:val="18"/>
              </w:rPr>
            </w:pPr>
            <w:r w:rsidRPr="00784DCF">
              <w:rPr>
                <w:sz w:val="18"/>
                <w:szCs w:val="18"/>
              </w:rPr>
              <w:t>2.90 (Paralog 2)</w:t>
            </w:r>
          </w:p>
          <w:p w14:paraId="4D8FB40B" w14:textId="77777777" w:rsidR="00AC0E7A" w:rsidRPr="00784DCF" w:rsidRDefault="00AC0E7A" w:rsidP="009F5E52">
            <w:pPr>
              <w:rPr>
                <w:sz w:val="18"/>
                <w:szCs w:val="18"/>
              </w:rPr>
            </w:pPr>
            <w:r w:rsidRPr="00784DCF">
              <w:rPr>
                <w:sz w:val="18"/>
                <w:szCs w:val="18"/>
              </w:rPr>
              <w:t>20.02 (Paralog 3)</w:t>
            </w:r>
          </w:p>
        </w:tc>
        <w:tc>
          <w:tcPr>
            <w:tcW w:w="1440" w:type="dxa"/>
          </w:tcPr>
          <w:p w14:paraId="1CFADBBF" w14:textId="77777777" w:rsidR="00AC0E7A" w:rsidRPr="00784DCF" w:rsidRDefault="00AC0E7A" w:rsidP="009F5E52">
            <w:pPr>
              <w:rPr>
                <w:sz w:val="18"/>
                <w:szCs w:val="18"/>
              </w:rPr>
            </w:pPr>
            <w:r w:rsidRPr="00784DCF">
              <w:rPr>
                <w:sz w:val="18"/>
                <w:szCs w:val="18"/>
              </w:rPr>
              <w:t>0.00(Paralog 1)</w:t>
            </w:r>
          </w:p>
          <w:p w14:paraId="5ECCE861" w14:textId="77777777" w:rsidR="00AC0E7A" w:rsidRPr="00784DCF" w:rsidRDefault="00AC0E7A" w:rsidP="009F5E52">
            <w:pPr>
              <w:rPr>
                <w:sz w:val="18"/>
                <w:szCs w:val="18"/>
              </w:rPr>
            </w:pPr>
            <w:r w:rsidRPr="00784DCF">
              <w:rPr>
                <w:sz w:val="18"/>
                <w:szCs w:val="18"/>
              </w:rPr>
              <w:t>5.17(Paralog 2)</w:t>
            </w:r>
          </w:p>
          <w:p w14:paraId="75FBC1B4" w14:textId="77777777" w:rsidR="00AC0E7A" w:rsidRPr="00784DCF" w:rsidRDefault="00AC0E7A" w:rsidP="009F5E52">
            <w:pPr>
              <w:rPr>
                <w:sz w:val="18"/>
                <w:szCs w:val="18"/>
              </w:rPr>
            </w:pPr>
            <w:r w:rsidRPr="00784DCF">
              <w:rPr>
                <w:sz w:val="18"/>
                <w:szCs w:val="18"/>
              </w:rPr>
              <w:t>10.56 (Paralog3)</w:t>
            </w:r>
          </w:p>
        </w:tc>
        <w:tc>
          <w:tcPr>
            <w:tcW w:w="720" w:type="dxa"/>
          </w:tcPr>
          <w:p w14:paraId="564308E1" w14:textId="77777777" w:rsidR="00AC0E7A" w:rsidRPr="00784DCF" w:rsidRDefault="00AC0E7A" w:rsidP="009F5E52">
            <w:pPr>
              <w:rPr>
                <w:sz w:val="18"/>
                <w:szCs w:val="18"/>
              </w:rPr>
            </w:pPr>
            <w:r w:rsidRPr="00784DCF">
              <w:rPr>
                <w:sz w:val="18"/>
                <w:szCs w:val="18"/>
              </w:rPr>
              <w:t>3.88</w:t>
            </w:r>
          </w:p>
          <w:p w14:paraId="64B88E8E" w14:textId="77777777" w:rsidR="00AC0E7A" w:rsidRPr="00784DCF" w:rsidRDefault="00AC0E7A" w:rsidP="009F5E52">
            <w:pPr>
              <w:rPr>
                <w:sz w:val="18"/>
                <w:szCs w:val="18"/>
              </w:rPr>
            </w:pPr>
          </w:p>
        </w:tc>
        <w:tc>
          <w:tcPr>
            <w:tcW w:w="900" w:type="dxa"/>
          </w:tcPr>
          <w:p w14:paraId="1741D03B" w14:textId="77777777" w:rsidR="00AC0E7A" w:rsidRPr="00784DCF" w:rsidRDefault="00AC0E7A" w:rsidP="009F5E52">
            <w:pPr>
              <w:rPr>
                <w:sz w:val="18"/>
                <w:szCs w:val="18"/>
              </w:rPr>
            </w:pPr>
            <w:r w:rsidRPr="00784DCF">
              <w:rPr>
                <w:sz w:val="18"/>
                <w:szCs w:val="18"/>
              </w:rPr>
              <w:t>13.43</w:t>
            </w:r>
          </w:p>
        </w:tc>
        <w:tc>
          <w:tcPr>
            <w:tcW w:w="630" w:type="dxa"/>
          </w:tcPr>
          <w:p w14:paraId="52DE1776" w14:textId="77777777" w:rsidR="00AC0E7A" w:rsidRPr="00784DCF" w:rsidRDefault="00AC0E7A" w:rsidP="009F5E52">
            <w:pPr>
              <w:rPr>
                <w:sz w:val="18"/>
                <w:szCs w:val="18"/>
              </w:rPr>
            </w:pPr>
            <w:r w:rsidRPr="00784DCF">
              <w:rPr>
                <w:sz w:val="18"/>
                <w:szCs w:val="18"/>
              </w:rPr>
              <w:t>3.38</w:t>
            </w:r>
          </w:p>
        </w:tc>
        <w:tc>
          <w:tcPr>
            <w:tcW w:w="990" w:type="dxa"/>
          </w:tcPr>
          <w:p w14:paraId="2D36F444" w14:textId="77777777" w:rsidR="00AC0E7A" w:rsidRPr="00784DCF" w:rsidRDefault="00AC0E7A" w:rsidP="009F5E52">
            <w:pPr>
              <w:rPr>
                <w:sz w:val="18"/>
                <w:szCs w:val="18"/>
              </w:rPr>
            </w:pPr>
            <w:r w:rsidRPr="00784DCF">
              <w:rPr>
                <w:sz w:val="18"/>
                <w:szCs w:val="18"/>
              </w:rPr>
              <w:t>13.43</w:t>
            </w:r>
          </w:p>
        </w:tc>
        <w:tc>
          <w:tcPr>
            <w:tcW w:w="990" w:type="dxa"/>
          </w:tcPr>
          <w:p w14:paraId="3045ABD9" w14:textId="77777777" w:rsidR="00AC0E7A" w:rsidRPr="00784DCF" w:rsidRDefault="00AC0E7A" w:rsidP="009F5E52">
            <w:pPr>
              <w:rPr>
                <w:sz w:val="18"/>
                <w:szCs w:val="18"/>
              </w:rPr>
            </w:pPr>
            <w:r w:rsidRPr="00784DCF">
              <w:rPr>
                <w:sz w:val="18"/>
                <w:szCs w:val="18"/>
              </w:rPr>
              <w:t>8.72</w:t>
            </w:r>
          </w:p>
        </w:tc>
        <w:tc>
          <w:tcPr>
            <w:tcW w:w="797" w:type="dxa"/>
          </w:tcPr>
          <w:p w14:paraId="7BDE60D2" w14:textId="77777777" w:rsidR="00AC0E7A" w:rsidRPr="00784DCF" w:rsidRDefault="00AC0E7A" w:rsidP="009F5E52">
            <w:pPr>
              <w:rPr>
                <w:sz w:val="18"/>
                <w:szCs w:val="18"/>
              </w:rPr>
            </w:pPr>
            <w:r w:rsidRPr="00784DCF">
              <w:rPr>
                <w:sz w:val="18"/>
                <w:szCs w:val="18"/>
              </w:rPr>
              <w:t>277.70</w:t>
            </w:r>
          </w:p>
        </w:tc>
        <w:tc>
          <w:tcPr>
            <w:tcW w:w="801" w:type="dxa"/>
          </w:tcPr>
          <w:p w14:paraId="1D3552F3" w14:textId="77777777" w:rsidR="00AC0E7A" w:rsidRPr="00784DCF" w:rsidRDefault="00AC0E7A" w:rsidP="009F5E52">
            <w:pPr>
              <w:rPr>
                <w:sz w:val="18"/>
                <w:szCs w:val="18"/>
              </w:rPr>
            </w:pPr>
            <w:r w:rsidRPr="00784DCF">
              <w:rPr>
                <w:sz w:val="18"/>
                <w:szCs w:val="18"/>
              </w:rPr>
              <w:t>310.59</w:t>
            </w:r>
          </w:p>
        </w:tc>
        <w:tc>
          <w:tcPr>
            <w:tcW w:w="1102" w:type="dxa"/>
          </w:tcPr>
          <w:p w14:paraId="21BBF518" w14:textId="77777777" w:rsidR="00AC0E7A" w:rsidRPr="00784DCF" w:rsidRDefault="00AC0E7A" w:rsidP="009F5E52">
            <w:pPr>
              <w:rPr>
                <w:sz w:val="18"/>
                <w:szCs w:val="18"/>
              </w:rPr>
            </w:pPr>
            <w:r w:rsidRPr="00784DCF">
              <w:rPr>
                <w:sz w:val="18"/>
                <w:szCs w:val="18"/>
              </w:rPr>
              <w:t>1.15</w:t>
            </w:r>
          </w:p>
        </w:tc>
      </w:tr>
    </w:tbl>
    <w:p w14:paraId="73CBC406" w14:textId="77777777" w:rsidR="00AC0E7A" w:rsidRPr="00784DCF" w:rsidRDefault="00AC0E7A" w:rsidP="00883889">
      <w:pPr>
        <w:rPr>
          <w:rFonts w:ascii="Times New Roman" w:hAnsi="Times New Roman" w:cs="Times New Roman"/>
        </w:rPr>
      </w:pPr>
    </w:p>
    <w:p w14:paraId="1544FBA1" w14:textId="77777777" w:rsidR="00AC0E7A" w:rsidRPr="00784DCF" w:rsidRDefault="00AC0E7A" w:rsidP="00883889">
      <w:pPr>
        <w:rPr>
          <w:rFonts w:ascii="Times New Roman" w:hAnsi="Times New Roman" w:cs="Times New Roman"/>
        </w:rPr>
      </w:pPr>
    </w:p>
    <w:p w14:paraId="54A18C4C" w14:textId="77777777" w:rsidR="00AC0E7A" w:rsidRPr="00784DCF" w:rsidRDefault="00AC0E7A" w:rsidP="00883889">
      <w:pPr>
        <w:rPr>
          <w:rFonts w:ascii="Times New Roman" w:hAnsi="Times New Roman" w:cs="Times New Roman"/>
        </w:rPr>
      </w:pPr>
    </w:p>
    <w:p w14:paraId="3988C74B" w14:textId="77777777" w:rsidR="00AC0E7A" w:rsidRPr="00784DCF" w:rsidRDefault="00AC0E7A" w:rsidP="00883889">
      <w:pPr>
        <w:rPr>
          <w:rFonts w:ascii="Times New Roman" w:hAnsi="Times New Roman" w:cs="Times New Roman"/>
        </w:rPr>
      </w:pPr>
    </w:p>
    <w:p w14:paraId="23425D6E" w14:textId="77777777" w:rsidR="00AC0E7A" w:rsidRPr="00784DCF" w:rsidRDefault="00AC0E7A" w:rsidP="00883889">
      <w:pPr>
        <w:rPr>
          <w:rFonts w:ascii="Times New Roman" w:hAnsi="Times New Roman" w:cs="Times New Roman"/>
        </w:rPr>
      </w:pPr>
    </w:p>
    <w:p w14:paraId="5C80DAD2" w14:textId="77777777" w:rsidR="00AC0E7A" w:rsidRPr="00784DCF" w:rsidRDefault="00AC0E7A" w:rsidP="00883889">
      <w:pPr>
        <w:rPr>
          <w:rFonts w:ascii="Times New Roman" w:hAnsi="Times New Roman" w:cs="Times New Roman"/>
        </w:rPr>
      </w:pPr>
    </w:p>
    <w:p w14:paraId="78F89AB0" w14:textId="77777777" w:rsidR="00AC0E7A" w:rsidRPr="00784DCF" w:rsidRDefault="00AC0E7A" w:rsidP="00883889">
      <w:pPr>
        <w:rPr>
          <w:rFonts w:ascii="Times New Roman" w:hAnsi="Times New Roman" w:cs="Times New Roman"/>
        </w:rPr>
      </w:pPr>
    </w:p>
    <w:p w14:paraId="3B15C5BD" w14:textId="77777777" w:rsidR="00AC0E7A" w:rsidRPr="00784DCF" w:rsidRDefault="00AC0E7A" w:rsidP="00883889">
      <w:pPr>
        <w:rPr>
          <w:rFonts w:ascii="Times New Roman" w:hAnsi="Times New Roman" w:cs="Times New Roman"/>
        </w:rPr>
      </w:pPr>
    </w:p>
    <w:p w14:paraId="089B585D" w14:textId="77777777" w:rsidR="00AC0E7A" w:rsidRPr="00784DCF" w:rsidRDefault="00AC0E7A" w:rsidP="00883889">
      <w:pPr>
        <w:rPr>
          <w:rFonts w:ascii="Times New Roman" w:hAnsi="Times New Roman" w:cs="Times New Roman"/>
        </w:rPr>
      </w:pPr>
    </w:p>
    <w:p w14:paraId="0208A977" w14:textId="77777777" w:rsidR="00AC0E7A" w:rsidRPr="00784DCF" w:rsidRDefault="00AC0E7A" w:rsidP="00883889">
      <w:pPr>
        <w:rPr>
          <w:rFonts w:ascii="Times New Roman" w:hAnsi="Times New Roman" w:cs="Times New Roman"/>
        </w:rPr>
      </w:pPr>
    </w:p>
    <w:p w14:paraId="10465E59" w14:textId="77777777" w:rsidR="00AC0E7A" w:rsidRPr="00784DCF" w:rsidRDefault="00AC0E7A" w:rsidP="00883889">
      <w:pPr>
        <w:rPr>
          <w:rFonts w:ascii="Times New Roman" w:hAnsi="Times New Roman" w:cs="Times New Roman"/>
        </w:rPr>
      </w:pPr>
    </w:p>
    <w:p w14:paraId="2E5D8135" w14:textId="77777777" w:rsidR="00AC0E7A" w:rsidRPr="00784DCF" w:rsidRDefault="00AC0E7A" w:rsidP="00883889">
      <w:pPr>
        <w:rPr>
          <w:rFonts w:ascii="Times New Roman" w:hAnsi="Times New Roman" w:cs="Times New Roman"/>
        </w:rPr>
      </w:pPr>
    </w:p>
    <w:p w14:paraId="3536C01A" w14:textId="77777777" w:rsidR="00AC0E7A" w:rsidRPr="00784DCF" w:rsidRDefault="00AC0E7A" w:rsidP="00883889">
      <w:pPr>
        <w:rPr>
          <w:rFonts w:ascii="Times New Roman" w:hAnsi="Times New Roman" w:cs="Times New Roman"/>
        </w:rPr>
      </w:pPr>
    </w:p>
    <w:p w14:paraId="5CAC0E93" w14:textId="77777777" w:rsidR="00AC0E7A" w:rsidRPr="00784DCF" w:rsidRDefault="00AC0E7A" w:rsidP="00883889">
      <w:pPr>
        <w:rPr>
          <w:rFonts w:ascii="Times New Roman" w:hAnsi="Times New Roman" w:cs="Times New Roman"/>
        </w:rPr>
      </w:pPr>
    </w:p>
    <w:p w14:paraId="61AB7F24" w14:textId="77777777" w:rsidR="00AC0E7A" w:rsidRPr="00784DCF" w:rsidRDefault="00AC0E7A" w:rsidP="00883889">
      <w:pPr>
        <w:rPr>
          <w:rFonts w:ascii="Times New Roman" w:hAnsi="Times New Roman" w:cs="Times New Roman"/>
        </w:rPr>
      </w:pPr>
    </w:p>
    <w:p w14:paraId="3379C587" w14:textId="77777777" w:rsidR="00AC0E7A" w:rsidRPr="00784DCF" w:rsidRDefault="00AC0E7A" w:rsidP="00883889">
      <w:pPr>
        <w:rPr>
          <w:rFonts w:ascii="Times New Roman" w:hAnsi="Times New Roman" w:cs="Times New Roman"/>
        </w:rPr>
      </w:pPr>
    </w:p>
    <w:p w14:paraId="28ADFE01" w14:textId="77777777" w:rsidR="00AC0E7A" w:rsidRPr="00784DCF" w:rsidRDefault="00AC0E7A" w:rsidP="00883889">
      <w:pPr>
        <w:rPr>
          <w:rFonts w:ascii="Times New Roman" w:hAnsi="Times New Roman" w:cs="Times New Roman"/>
        </w:rPr>
      </w:pPr>
    </w:p>
    <w:p w14:paraId="3FB73B30" w14:textId="77777777" w:rsidR="00AC0E7A" w:rsidRPr="00784DCF" w:rsidRDefault="00AC0E7A" w:rsidP="00883889">
      <w:pPr>
        <w:rPr>
          <w:rFonts w:ascii="Times New Roman" w:hAnsi="Times New Roman" w:cs="Times New Roman"/>
        </w:rPr>
      </w:pPr>
    </w:p>
    <w:p w14:paraId="1A3EE614" w14:textId="2FDB4A74" w:rsidR="00082001" w:rsidRPr="00784DCF" w:rsidRDefault="005E557E" w:rsidP="00082001">
      <w:pPr>
        <w:pStyle w:val="HTMLPreformatted"/>
        <w:shd w:val="clear" w:color="auto" w:fill="FFFFFF"/>
        <w:spacing w:before="120"/>
        <w:rPr>
          <w:rFonts w:ascii="Times New Roman" w:hAnsi="Times New Roman" w:cs="Times New Roman"/>
          <w:color w:val="212121"/>
          <w:sz w:val="23"/>
          <w:szCs w:val="23"/>
        </w:rPr>
      </w:pPr>
      <w:r w:rsidRPr="00784DCF">
        <w:rPr>
          <w:rFonts w:ascii="Times New Roman" w:eastAsiaTheme="minorEastAsia" w:hAnsi="Times New Roman" w:cs="Times New Roman"/>
          <w:b/>
          <w:bCs/>
          <w:sz w:val="24"/>
          <w:szCs w:val="24"/>
        </w:rPr>
        <w:t>Supplemental Table 4:</w:t>
      </w:r>
      <w:r w:rsidRPr="00784DCF">
        <w:rPr>
          <w:rFonts w:ascii="Times New Roman" w:eastAsiaTheme="minorEastAsia" w:hAnsi="Times New Roman" w:cs="Times New Roman"/>
          <w:sz w:val="24"/>
          <w:szCs w:val="24"/>
        </w:rPr>
        <w:t xml:space="preserve">  A). Summary of amoebozoan ITA type I table listing: number of paralogs, Beta propeller, FG-GAP and canonical motifs. The table also shows presence of signal peptide and transmembrane region, c-terminal interacting motif, GXXXG motif and Ig-fold like/Cadherin domain.  B).  Summary of amoebozoan ITA type II table listing: number of paralogs, Beta propeller, FG-GAP and canonical motifs. The table also shows presence of signal peptide and transmembrane region, c-terminal interacting motif, GXXXG motif and extra domain attached to ITA.</w:t>
      </w:r>
    </w:p>
    <w:p w14:paraId="070CBD92" w14:textId="679F581F" w:rsidR="00082001" w:rsidRPr="00784DCF" w:rsidRDefault="00082001" w:rsidP="000820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0"/>
          <w:szCs w:val="20"/>
        </w:rPr>
      </w:pPr>
    </w:p>
    <w:p w14:paraId="50B7A41B" w14:textId="77777777" w:rsidR="00637BF6" w:rsidRPr="00784DCF" w:rsidRDefault="00637BF6" w:rsidP="009E59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0"/>
          <w:szCs w:val="20"/>
        </w:rPr>
      </w:pPr>
    </w:p>
    <w:p w14:paraId="3D957233" w14:textId="77777777" w:rsidR="00B4697C" w:rsidRPr="00784DCF" w:rsidRDefault="00B4697C" w:rsidP="00C20DBA">
      <w:pPr>
        <w:tabs>
          <w:tab w:val="left" w:pos="720"/>
        </w:tabs>
        <w:spacing w:line="480" w:lineRule="auto"/>
        <w:rPr>
          <w:rFonts w:ascii="Times New Roman" w:hAnsi="Times New Roman" w:cs="Times New Roman"/>
        </w:rPr>
      </w:pPr>
    </w:p>
    <w:p w14:paraId="741455A9" w14:textId="77777777" w:rsidR="00C20DBA" w:rsidRPr="00784DCF" w:rsidRDefault="00C20DBA">
      <w:pPr>
        <w:rPr>
          <w:rFonts w:ascii="Times New Roman" w:hAnsi="Times New Roman" w:cs="Times New Roman"/>
        </w:rPr>
      </w:pPr>
    </w:p>
    <w:sectPr w:rsidR="00C20DBA" w:rsidRPr="00784DCF" w:rsidSect="00DA74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502B22" w14:textId="77777777" w:rsidR="00855BF1" w:rsidRDefault="00855BF1" w:rsidP="00A51909">
      <w:r>
        <w:separator/>
      </w:r>
    </w:p>
  </w:endnote>
  <w:endnote w:type="continuationSeparator" w:id="0">
    <w:p w14:paraId="4CA44221" w14:textId="77777777" w:rsidR="00855BF1" w:rsidRDefault="00855BF1" w:rsidP="00A519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76B8D1" w14:textId="77777777" w:rsidR="00855BF1" w:rsidRDefault="00855BF1" w:rsidP="00A51909">
      <w:r>
        <w:separator/>
      </w:r>
    </w:p>
  </w:footnote>
  <w:footnote w:type="continuationSeparator" w:id="0">
    <w:p w14:paraId="18CF0899" w14:textId="77777777" w:rsidR="00855BF1" w:rsidRDefault="00855BF1" w:rsidP="00A5190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1F1E5D"/>
    <w:multiLevelType w:val="hybridMultilevel"/>
    <w:tmpl w:val="8CEE303E"/>
    <w:lvl w:ilvl="0" w:tplc="BBD210A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3917C8"/>
    <w:multiLevelType w:val="hybridMultilevel"/>
    <w:tmpl w:val="99C499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AB24A61"/>
    <w:multiLevelType w:val="hybridMultilevel"/>
    <w:tmpl w:val="B3CAF5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5D6508"/>
    <w:multiLevelType w:val="hybridMultilevel"/>
    <w:tmpl w:val="C76AB338"/>
    <w:lvl w:ilvl="0" w:tplc="F6A82F30">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0DBA"/>
    <w:rsid w:val="00006F9B"/>
    <w:rsid w:val="00013223"/>
    <w:rsid w:val="00036951"/>
    <w:rsid w:val="00082001"/>
    <w:rsid w:val="000940EA"/>
    <w:rsid w:val="000B1490"/>
    <w:rsid w:val="000B28F4"/>
    <w:rsid w:val="000B4082"/>
    <w:rsid w:val="000B5D3E"/>
    <w:rsid w:val="000D33B3"/>
    <w:rsid w:val="001013B1"/>
    <w:rsid w:val="00115ACF"/>
    <w:rsid w:val="0012234F"/>
    <w:rsid w:val="00124B91"/>
    <w:rsid w:val="00167332"/>
    <w:rsid w:val="001703C0"/>
    <w:rsid w:val="001A11EB"/>
    <w:rsid w:val="001A2162"/>
    <w:rsid w:val="001A374F"/>
    <w:rsid w:val="001A585F"/>
    <w:rsid w:val="001D5315"/>
    <w:rsid w:val="001F6518"/>
    <w:rsid w:val="00212A72"/>
    <w:rsid w:val="0022341D"/>
    <w:rsid w:val="00236658"/>
    <w:rsid w:val="002607AC"/>
    <w:rsid w:val="00263692"/>
    <w:rsid w:val="002640D8"/>
    <w:rsid w:val="002B22C8"/>
    <w:rsid w:val="002B255B"/>
    <w:rsid w:val="002E444C"/>
    <w:rsid w:val="002E5056"/>
    <w:rsid w:val="002F6083"/>
    <w:rsid w:val="00312FF4"/>
    <w:rsid w:val="003373B3"/>
    <w:rsid w:val="00340E21"/>
    <w:rsid w:val="0036642E"/>
    <w:rsid w:val="00377F72"/>
    <w:rsid w:val="00381424"/>
    <w:rsid w:val="00387063"/>
    <w:rsid w:val="0038793D"/>
    <w:rsid w:val="003900FB"/>
    <w:rsid w:val="003A3C66"/>
    <w:rsid w:val="003B0C61"/>
    <w:rsid w:val="003E4D2E"/>
    <w:rsid w:val="003F4133"/>
    <w:rsid w:val="00403A7D"/>
    <w:rsid w:val="004068EA"/>
    <w:rsid w:val="00414569"/>
    <w:rsid w:val="00420186"/>
    <w:rsid w:val="00421B30"/>
    <w:rsid w:val="0046508F"/>
    <w:rsid w:val="004843C0"/>
    <w:rsid w:val="004B6577"/>
    <w:rsid w:val="004F583B"/>
    <w:rsid w:val="00503CA1"/>
    <w:rsid w:val="00514F79"/>
    <w:rsid w:val="0053119E"/>
    <w:rsid w:val="005435DC"/>
    <w:rsid w:val="00545343"/>
    <w:rsid w:val="005461FF"/>
    <w:rsid w:val="00552B4A"/>
    <w:rsid w:val="00560FC9"/>
    <w:rsid w:val="005658B2"/>
    <w:rsid w:val="005817DB"/>
    <w:rsid w:val="005A22FE"/>
    <w:rsid w:val="005B45B9"/>
    <w:rsid w:val="005C4D9F"/>
    <w:rsid w:val="005D022B"/>
    <w:rsid w:val="005D4ADF"/>
    <w:rsid w:val="005E557E"/>
    <w:rsid w:val="006022EF"/>
    <w:rsid w:val="006303FA"/>
    <w:rsid w:val="00637BF6"/>
    <w:rsid w:val="006506AE"/>
    <w:rsid w:val="006717B6"/>
    <w:rsid w:val="00684018"/>
    <w:rsid w:val="006A44E0"/>
    <w:rsid w:val="006A7FE8"/>
    <w:rsid w:val="006F79E0"/>
    <w:rsid w:val="00703C22"/>
    <w:rsid w:val="0071201E"/>
    <w:rsid w:val="007138D0"/>
    <w:rsid w:val="00717546"/>
    <w:rsid w:val="007811CE"/>
    <w:rsid w:val="0078426E"/>
    <w:rsid w:val="007843DB"/>
    <w:rsid w:val="00784DCF"/>
    <w:rsid w:val="00792EC4"/>
    <w:rsid w:val="007B69E3"/>
    <w:rsid w:val="007B7A06"/>
    <w:rsid w:val="007D1A0B"/>
    <w:rsid w:val="007D5525"/>
    <w:rsid w:val="007E2EC0"/>
    <w:rsid w:val="007E4060"/>
    <w:rsid w:val="00816631"/>
    <w:rsid w:val="00824D86"/>
    <w:rsid w:val="00840E1A"/>
    <w:rsid w:val="00844755"/>
    <w:rsid w:val="008509D6"/>
    <w:rsid w:val="00855BF1"/>
    <w:rsid w:val="00873A03"/>
    <w:rsid w:val="00883889"/>
    <w:rsid w:val="008908DE"/>
    <w:rsid w:val="00890EB1"/>
    <w:rsid w:val="00894CF8"/>
    <w:rsid w:val="008B297A"/>
    <w:rsid w:val="008B58C5"/>
    <w:rsid w:val="008B6489"/>
    <w:rsid w:val="008D1236"/>
    <w:rsid w:val="008E51BA"/>
    <w:rsid w:val="009005E0"/>
    <w:rsid w:val="0091442C"/>
    <w:rsid w:val="009174FF"/>
    <w:rsid w:val="00922138"/>
    <w:rsid w:val="00944DA6"/>
    <w:rsid w:val="0094503E"/>
    <w:rsid w:val="009461CD"/>
    <w:rsid w:val="00962AF1"/>
    <w:rsid w:val="0096543E"/>
    <w:rsid w:val="0098088B"/>
    <w:rsid w:val="00983FC3"/>
    <w:rsid w:val="009B2785"/>
    <w:rsid w:val="009B63EA"/>
    <w:rsid w:val="009D72EA"/>
    <w:rsid w:val="009E5912"/>
    <w:rsid w:val="009F5E52"/>
    <w:rsid w:val="009F740C"/>
    <w:rsid w:val="00A04068"/>
    <w:rsid w:val="00A158A0"/>
    <w:rsid w:val="00A2021C"/>
    <w:rsid w:val="00A25E21"/>
    <w:rsid w:val="00A51867"/>
    <w:rsid w:val="00A51909"/>
    <w:rsid w:val="00A755E4"/>
    <w:rsid w:val="00A820B1"/>
    <w:rsid w:val="00A92C98"/>
    <w:rsid w:val="00AB07B7"/>
    <w:rsid w:val="00AB2925"/>
    <w:rsid w:val="00AC0E7A"/>
    <w:rsid w:val="00AD0FA1"/>
    <w:rsid w:val="00AD4448"/>
    <w:rsid w:val="00AF59F7"/>
    <w:rsid w:val="00B4697C"/>
    <w:rsid w:val="00B5149C"/>
    <w:rsid w:val="00B56EB8"/>
    <w:rsid w:val="00B61B79"/>
    <w:rsid w:val="00B818EE"/>
    <w:rsid w:val="00B90516"/>
    <w:rsid w:val="00B94E86"/>
    <w:rsid w:val="00BB258D"/>
    <w:rsid w:val="00BC7C2C"/>
    <w:rsid w:val="00C125BC"/>
    <w:rsid w:val="00C13ADA"/>
    <w:rsid w:val="00C20DBA"/>
    <w:rsid w:val="00C215A0"/>
    <w:rsid w:val="00C23237"/>
    <w:rsid w:val="00C30028"/>
    <w:rsid w:val="00C52D99"/>
    <w:rsid w:val="00C55BF1"/>
    <w:rsid w:val="00C61ED5"/>
    <w:rsid w:val="00C673A5"/>
    <w:rsid w:val="00C74934"/>
    <w:rsid w:val="00C8191C"/>
    <w:rsid w:val="00C976A1"/>
    <w:rsid w:val="00CA6AAF"/>
    <w:rsid w:val="00CC1E20"/>
    <w:rsid w:val="00CD08FF"/>
    <w:rsid w:val="00CD5EE2"/>
    <w:rsid w:val="00D07C35"/>
    <w:rsid w:val="00D11F53"/>
    <w:rsid w:val="00D21ACF"/>
    <w:rsid w:val="00D2794D"/>
    <w:rsid w:val="00D31284"/>
    <w:rsid w:val="00D666F5"/>
    <w:rsid w:val="00D71C7E"/>
    <w:rsid w:val="00D746E1"/>
    <w:rsid w:val="00D84421"/>
    <w:rsid w:val="00D92F57"/>
    <w:rsid w:val="00DA7421"/>
    <w:rsid w:val="00DD61B6"/>
    <w:rsid w:val="00DF554D"/>
    <w:rsid w:val="00E138AC"/>
    <w:rsid w:val="00E14F06"/>
    <w:rsid w:val="00E15EEC"/>
    <w:rsid w:val="00E436B1"/>
    <w:rsid w:val="00E72D97"/>
    <w:rsid w:val="00E92091"/>
    <w:rsid w:val="00E973C1"/>
    <w:rsid w:val="00EE7C53"/>
    <w:rsid w:val="00EF24F9"/>
    <w:rsid w:val="00F13D7F"/>
    <w:rsid w:val="00F45F96"/>
    <w:rsid w:val="00F65214"/>
    <w:rsid w:val="00FC6BA3"/>
    <w:rsid w:val="00FD3A6F"/>
    <w:rsid w:val="00FD7182"/>
    <w:rsid w:val="00FD72D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14:docId w14:val="50AFA9D9"/>
  <w15:chartTrackingRefBased/>
  <w15:docId w15:val="{0B9710D7-F433-5C43-9781-56C54F80D6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C0E7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AC0E7A"/>
    <w:pPr>
      <w:spacing w:before="100" w:beforeAutospacing="1" w:after="100" w:after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8908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908DE"/>
    <w:rPr>
      <w:rFonts w:ascii="Courier New" w:eastAsia="Times New Roman" w:hAnsi="Courier New" w:cs="Courier New"/>
      <w:sz w:val="20"/>
      <w:szCs w:val="20"/>
    </w:rPr>
  </w:style>
  <w:style w:type="paragraph" w:styleId="Header">
    <w:name w:val="header"/>
    <w:basedOn w:val="Normal"/>
    <w:link w:val="HeaderChar"/>
    <w:uiPriority w:val="99"/>
    <w:unhideWhenUsed/>
    <w:rsid w:val="00A51909"/>
    <w:pPr>
      <w:tabs>
        <w:tab w:val="center" w:pos="4680"/>
        <w:tab w:val="right" w:pos="9360"/>
      </w:tabs>
    </w:pPr>
  </w:style>
  <w:style w:type="character" w:customStyle="1" w:styleId="HeaderChar">
    <w:name w:val="Header Char"/>
    <w:basedOn w:val="DefaultParagraphFont"/>
    <w:link w:val="Header"/>
    <w:uiPriority w:val="99"/>
    <w:rsid w:val="00A51909"/>
  </w:style>
  <w:style w:type="paragraph" w:styleId="Footer">
    <w:name w:val="footer"/>
    <w:basedOn w:val="Normal"/>
    <w:link w:val="FooterChar"/>
    <w:uiPriority w:val="99"/>
    <w:unhideWhenUsed/>
    <w:rsid w:val="00A51909"/>
    <w:pPr>
      <w:tabs>
        <w:tab w:val="center" w:pos="4680"/>
        <w:tab w:val="right" w:pos="9360"/>
      </w:tabs>
    </w:pPr>
  </w:style>
  <w:style w:type="character" w:customStyle="1" w:styleId="FooterChar">
    <w:name w:val="Footer Char"/>
    <w:basedOn w:val="DefaultParagraphFont"/>
    <w:link w:val="Footer"/>
    <w:uiPriority w:val="99"/>
    <w:rsid w:val="00A51909"/>
  </w:style>
  <w:style w:type="table" w:styleId="TableGrid">
    <w:name w:val="Table Grid"/>
    <w:basedOn w:val="TableNormal"/>
    <w:uiPriority w:val="59"/>
    <w:rsid w:val="00AC0E7A"/>
    <w:rPr>
      <w:rFonts w:ascii="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C0E7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C0E7A"/>
    <w:rPr>
      <w:rFonts w:ascii="Times New Roman" w:eastAsia="Times New Roman" w:hAnsi="Times New Roman" w:cs="Times New Roman"/>
      <w:b/>
      <w:bCs/>
      <w:sz w:val="36"/>
      <w:szCs w:val="36"/>
    </w:rPr>
  </w:style>
  <w:style w:type="character" w:styleId="Hyperlink">
    <w:name w:val="Hyperlink"/>
    <w:basedOn w:val="DefaultParagraphFont"/>
    <w:uiPriority w:val="99"/>
    <w:unhideWhenUsed/>
    <w:rsid w:val="00AC0E7A"/>
    <w:rPr>
      <w:color w:val="0000FF"/>
      <w:u w:val="single"/>
    </w:rPr>
  </w:style>
  <w:style w:type="paragraph" w:styleId="NoSpacing">
    <w:name w:val="No Spacing"/>
    <w:uiPriority w:val="1"/>
    <w:qFormat/>
    <w:rsid w:val="00AC0E7A"/>
    <w:rPr>
      <w:rFonts w:ascii="Times New Roman" w:hAnsi="Times New Roman" w:cs="Times New Roman"/>
      <w:sz w:val="20"/>
      <w:szCs w:val="20"/>
    </w:rPr>
  </w:style>
  <w:style w:type="character" w:styleId="CommentReference">
    <w:name w:val="annotation reference"/>
    <w:basedOn w:val="DefaultParagraphFont"/>
    <w:uiPriority w:val="99"/>
    <w:semiHidden/>
    <w:unhideWhenUsed/>
    <w:rsid w:val="00AC0E7A"/>
    <w:rPr>
      <w:sz w:val="16"/>
      <w:szCs w:val="16"/>
    </w:rPr>
  </w:style>
  <w:style w:type="paragraph" w:styleId="CommentText">
    <w:name w:val="annotation text"/>
    <w:basedOn w:val="Normal"/>
    <w:link w:val="CommentTextChar"/>
    <w:uiPriority w:val="99"/>
    <w:unhideWhenUsed/>
    <w:rsid w:val="00AC0E7A"/>
    <w:rPr>
      <w:rFonts w:eastAsia="Times New Roman"/>
    </w:rPr>
  </w:style>
  <w:style w:type="character" w:customStyle="1" w:styleId="CommentTextChar">
    <w:name w:val="Comment Text Char"/>
    <w:basedOn w:val="DefaultParagraphFont"/>
    <w:link w:val="CommentText"/>
    <w:uiPriority w:val="99"/>
    <w:rsid w:val="00AC0E7A"/>
    <w:rPr>
      <w:rFonts w:eastAsia="Times New Roman"/>
    </w:rPr>
  </w:style>
  <w:style w:type="character" w:customStyle="1" w:styleId="joiner">
    <w:name w:val="joiner"/>
    <w:basedOn w:val="DefaultParagraphFont"/>
    <w:rsid w:val="00AC0E7A"/>
  </w:style>
  <w:style w:type="character" w:customStyle="1" w:styleId="centerbox">
    <w:name w:val="center_box"/>
    <w:basedOn w:val="DefaultParagraphFont"/>
    <w:rsid w:val="00AC0E7A"/>
  </w:style>
  <w:style w:type="paragraph" w:styleId="BalloonText">
    <w:name w:val="Balloon Text"/>
    <w:basedOn w:val="Normal"/>
    <w:link w:val="BalloonTextChar"/>
    <w:uiPriority w:val="99"/>
    <w:semiHidden/>
    <w:unhideWhenUsed/>
    <w:rsid w:val="00AC0E7A"/>
    <w:rPr>
      <w:rFonts w:ascii="Times New Roman" w:eastAsia="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0E7A"/>
    <w:rPr>
      <w:rFonts w:ascii="Times New Roman" w:eastAsia="Times New Roman" w:hAnsi="Times New Roman" w:cs="Times New Roman"/>
      <w:sz w:val="18"/>
      <w:szCs w:val="18"/>
    </w:rPr>
  </w:style>
  <w:style w:type="character" w:styleId="Emphasis">
    <w:name w:val="Emphasis"/>
    <w:basedOn w:val="DefaultParagraphFont"/>
    <w:uiPriority w:val="20"/>
    <w:qFormat/>
    <w:rsid w:val="00AC0E7A"/>
    <w:rPr>
      <w:i/>
      <w:iCs/>
    </w:rPr>
  </w:style>
  <w:style w:type="paragraph" w:styleId="NormalWeb">
    <w:name w:val="Normal (Web)"/>
    <w:basedOn w:val="Normal"/>
    <w:uiPriority w:val="99"/>
    <w:unhideWhenUsed/>
    <w:rsid w:val="00AC0E7A"/>
    <w:pPr>
      <w:spacing w:before="100" w:beforeAutospacing="1" w:after="100" w:afterAutospacing="1"/>
    </w:pPr>
    <w:rPr>
      <w:rFonts w:ascii="Times" w:eastAsia="Times New Roman" w:hAnsi="Times" w:cs="Times New Roman"/>
      <w:lang w:eastAsia="en-US"/>
    </w:rPr>
  </w:style>
  <w:style w:type="character" w:styleId="LineNumber">
    <w:name w:val="line number"/>
    <w:basedOn w:val="DefaultParagraphFont"/>
    <w:uiPriority w:val="99"/>
    <w:semiHidden/>
    <w:unhideWhenUsed/>
    <w:rsid w:val="00AC0E7A"/>
  </w:style>
  <w:style w:type="character" w:styleId="Strong">
    <w:name w:val="Strong"/>
    <w:basedOn w:val="DefaultParagraphFont"/>
    <w:uiPriority w:val="22"/>
    <w:qFormat/>
    <w:rsid w:val="00AC0E7A"/>
    <w:rPr>
      <w:b/>
      <w:bCs/>
    </w:rPr>
  </w:style>
  <w:style w:type="paragraph" w:customStyle="1" w:styleId="EndNoteBibliographyTitle">
    <w:name w:val="EndNote Bibliography Title"/>
    <w:basedOn w:val="Normal"/>
    <w:rsid w:val="00AC0E7A"/>
    <w:pPr>
      <w:jc w:val="center"/>
    </w:pPr>
    <w:rPr>
      <w:rFonts w:ascii="Cambria" w:eastAsia="Times New Roman" w:hAnsi="Cambria"/>
    </w:rPr>
  </w:style>
  <w:style w:type="paragraph" w:customStyle="1" w:styleId="EndNoteBibliography">
    <w:name w:val="EndNote Bibliography"/>
    <w:basedOn w:val="Normal"/>
    <w:rsid w:val="00AC0E7A"/>
    <w:rPr>
      <w:rFonts w:ascii="Cambria" w:eastAsia="Times New Roman" w:hAnsi="Cambria"/>
    </w:rPr>
  </w:style>
  <w:style w:type="paragraph" w:styleId="CommentSubject">
    <w:name w:val="annotation subject"/>
    <w:basedOn w:val="CommentText"/>
    <w:next w:val="CommentText"/>
    <w:link w:val="CommentSubjectChar"/>
    <w:uiPriority w:val="99"/>
    <w:semiHidden/>
    <w:unhideWhenUsed/>
    <w:rsid w:val="00AC0E7A"/>
    <w:rPr>
      <w:b/>
      <w:bCs/>
    </w:rPr>
  </w:style>
  <w:style w:type="character" w:customStyle="1" w:styleId="CommentSubjectChar">
    <w:name w:val="Comment Subject Char"/>
    <w:basedOn w:val="CommentTextChar"/>
    <w:link w:val="CommentSubject"/>
    <w:uiPriority w:val="99"/>
    <w:semiHidden/>
    <w:rsid w:val="00AC0E7A"/>
    <w:rPr>
      <w:rFonts w:eastAsia="Times New Roman"/>
      <w:b/>
      <w:bCs/>
    </w:rPr>
  </w:style>
  <w:style w:type="table" w:styleId="LightShading-Accent1">
    <w:name w:val="Light Shading Accent 1"/>
    <w:basedOn w:val="TableNormal"/>
    <w:uiPriority w:val="60"/>
    <w:rsid w:val="00AC0E7A"/>
    <w:rPr>
      <w:rFonts w:ascii="Times New Roman" w:hAnsi="Times New Roman" w:cs="Times New Roman"/>
      <w:color w:val="2F5496" w:themeColor="accent1" w:themeShade="BF"/>
      <w:sz w:val="20"/>
      <w:szCs w:val="20"/>
      <w:lang w:eastAsia="en-US"/>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Revision">
    <w:name w:val="Revision"/>
    <w:hidden/>
    <w:uiPriority w:val="99"/>
    <w:semiHidden/>
    <w:rsid w:val="00AC0E7A"/>
    <w:rPr>
      <w:rFonts w:ascii="Times New Roman" w:hAnsi="Times New Roman" w:cs="Times New Roman"/>
      <w:sz w:val="20"/>
      <w:szCs w:val="20"/>
    </w:rPr>
  </w:style>
  <w:style w:type="character" w:customStyle="1" w:styleId="apple-converted-space">
    <w:name w:val="apple-converted-space"/>
    <w:basedOn w:val="DefaultParagraphFont"/>
    <w:rsid w:val="00AC0E7A"/>
  </w:style>
  <w:style w:type="paragraph" w:customStyle="1" w:styleId="msonormal0">
    <w:name w:val="msonormal"/>
    <w:basedOn w:val="Normal"/>
    <w:rsid w:val="00AC0E7A"/>
    <w:pPr>
      <w:spacing w:before="100" w:beforeAutospacing="1" w:after="100" w:afterAutospacing="1"/>
    </w:pPr>
    <w:rPr>
      <w:rFonts w:ascii="Times New Roman" w:eastAsia="Times New Roman" w:hAnsi="Times New Roman" w:cs="Times New Roman"/>
    </w:rPr>
  </w:style>
  <w:style w:type="character" w:customStyle="1" w:styleId="genometitle">
    <w:name w:val="genometitle"/>
    <w:basedOn w:val="DefaultParagraphFont"/>
    <w:rsid w:val="00AC0E7A"/>
  </w:style>
  <w:style w:type="paragraph" w:styleId="Bibliography">
    <w:name w:val="Bibliography"/>
    <w:basedOn w:val="Normal"/>
    <w:next w:val="Normal"/>
    <w:uiPriority w:val="37"/>
    <w:unhideWhenUsed/>
    <w:rsid w:val="00784DCF"/>
    <w:rPr>
      <w:rFonts w:ascii="Times New Roman" w:eastAsia="Times New Roman" w:hAnsi="Times New Roman" w:cs="Times New Roman"/>
    </w:rPr>
  </w:style>
  <w:style w:type="character" w:customStyle="1" w:styleId="UnresolvedMention1">
    <w:name w:val="Unresolved Mention1"/>
    <w:basedOn w:val="DefaultParagraphFont"/>
    <w:uiPriority w:val="99"/>
    <w:semiHidden/>
    <w:unhideWhenUsed/>
    <w:rsid w:val="00784DCF"/>
    <w:rPr>
      <w:color w:val="605E5C"/>
      <w:shd w:val="clear" w:color="auto" w:fill="E1DFDD"/>
    </w:rPr>
  </w:style>
  <w:style w:type="paragraph" w:styleId="Title">
    <w:name w:val="Title"/>
    <w:basedOn w:val="Normal"/>
    <w:next w:val="Normal"/>
    <w:link w:val="TitleChar"/>
    <w:uiPriority w:val="10"/>
    <w:qFormat/>
    <w:rsid w:val="00784DC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84DCF"/>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784DCF"/>
    <w:pPr>
      <w:ind w:left="720"/>
      <w:contextualSpacing/>
    </w:pPr>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784DCF"/>
    <w:rPr>
      <w:color w:val="605E5C"/>
      <w:shd w:val="clear" w:color="auto" w:fill="E1DFDD"/>
    </w:rPr>
  </w:style>
  <w:style w:type="character" w:styleId="FollowedHyperlink">
    <w:name w:val="FollowedHyperlink"/>
    <w:basedOn w:val="DefaultParagraphFont"/>
    <w:uiPriority w:val="99"/>
    <w:semiHidden/>
    <w:unhideWhenUsed/>
    <w:rsid w:val="00784DCF"/>
    <w:rPr>
      <w:color w:val="954F72" w:themeColor="followedHyperlink"/>
      <w:u w:val="single"/>
    </w:rPr>
  </w:style>
  <w:style w:type="character" w:styleId="PageNumber">
    <w:name w:val="page number"/>
    <w:basedOn w:val="DefaultParagraphFont"/>
    <w:uiPriority w:val="99"/>
    <w:semiHidden/>
    <w:unhideWhenUsed/>
    <w:rsid w:val="00784D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416973">
      <w:bodyDiv w:val="1"/>
      <w:marLeft w:val="0"/>
      <w:marRight w:val="0"/>
      <w:marTop w:val="0"/>
      <w:marBottom w:val="0"/>
      <w:divBdr>
        <w:top w:val="none" w:sz="0" w:space="0" w:color="auto"/>
        <w:left w:val="none" w:sz="0" w:space="0" w:color="auto"/>
        <w:bottom w:val="none" w:sz="0" w:space="0" w:color="auto"/>
        <w:right w:val="none" w:sz="0" w:space="0" w:color="auto"/>
      </w:divBdr>
    </w:div>
    <w:div w:id="50270350">
      <w:bodyDiv w:val="1"/>
      <w:marLeft w:val="0"/>
      <w:marRight w:val="0"/>
      <w:marTop w:val="0"/>
      <w:marBottom w:val="0"/>
      <w:divBdr>
        <w:top w:val="none" w:sz="0" w:space="0" w:color="auto"/>
        <w:left w:val="none" w:sz="0" w:space="0" w:color="auto"/>
        <w:bottom w:val="none" w:sz="0" w:space="0" w:color="auto"/>
        <w:right w:val="none" w:sz="0" w:space="0" w:color="auto"/>
      </w:divBdr>
    </w:div>
    <w:div w:id="176703098">
      <w:bodyDiv w:val="1"/>
      <w:marLeft w:val="0"/>
      <w:marRight w:val="0"/>
      <w:marTop w:val="0"/>
      <w:marBottom w:val="0"/>
      <w:divBdr>
        <w:top w:val="none" w:sz="0" w:space="0" w:color="auto"/>
        <w:left w:val="none" w:sz="0" w:space="0" w:color="auto"/>
        <w:bottom w:val="none" w:sz="0" w:space="0" w:color="auto"/>
        <w:right w:val="none" w:sz="0" w:space="0" w:color="auto"/>
      </w:divBdr>
    </w:div>
    <w:div w:id="219824744">
      <w:bodyDiv w:val="1"/>
      <w:marLeft w:val="0"/>
      <w:marRight w:val="0"/>
      <w:marTop w:val="0"/>
      <w:marBottom w:val="0"/>
      <w:divBdr>
        <w:top w:val="none" w:sz="0" w:space="0" w:color="auto"/>
        <w:left w:val="none" w:sz="0" w:space="0" w:color="auto"/>
        <w:bottom w:val="none" w:sz="0" w:space="0" w:color="auto"/>
        <w:right w:val="none" w:sz="0" w:space="0" w:color="auto"/>
      </w:divBdr>
    </w:div>
    <w:div w:id="299925167">
      <w:bodyDiv w:val="1"/>
      <w:marLeft w:val="0"/>
      <w:marRight w:val="0"/>
      <w:marTop w:val="0"/>
      <w:marBottom w:val="0"/>
      <w:divBdr>
        <w:top w:val="none" w:sz="0" w:space="0" w:color="auto"/>
        <w:left w:val="none" w:sz="0" w:space="0" w:color="auto"/>
        <w:bottom w:val="none" w:sz="0" w:space="0" w:color="auto"/>
        <w:right w:val="none" w:sz="0" w:space="0" w:color="auto"/>
      </w:divBdr>
    </w:div>
    <w:div w:id="350297795">
      <w:bodyDiv w:val="1"/>
      <w:marLeft w:val="0"/>
      <w:marRight w:val="0"/>
      <w:marTop w:val="0"/>
      <w:marBottom w:val="0"/>
      <w:divBdr>
        <w:top w:val="none" w:sz="0" w:space="0" w:color="auto"/>
        <w:left w:val="none" w:sz="0" w:space="0" w:color="auto"/>
        <w:bottom w:val="none" w:sz="0" w:space="0" w:color="auto"/>
        <w:right w:val="none" w:sz="0" w:space="0" w:color="auto"/>
      </w:divBdr>
    </w:div>
    <w:div w:id="446505443">
      <w:bodyDiv w:val="1"/>
      <w:marLeft w:val="0"/>
      <w:marRight w:val="0"/>
      <w:marTop w:val="0"/>
      <w:marBottom w:val="0"/>
      <w:divBdr>
        <w:top w:val="none" w:sz="0" w:space="0" w:color="auto"/>
        <w:left w:val="none" w:sz="0" w:space="0" w:color="auto"/>
        <w:bottom w:val="none" w:sz="0" w:space="0" w:color="auto"/>
        <w:right w:val="none" w:sz="0" w:space="0" w:color="auto"/>
      </w:divBdr>
    </w:div>
    <w:div w:id="451360738">
      <w:bodyDiv w:val="1"/>
      <w:marLeft w:val="0"/>
      <w:marRight w:val="0"/>
      <w:marTop w:val="0"/>
      <w:marBottom w:val="0"/>
      <w:divBdr>
        <w:top w:val="none" w:sz="0" w:space="0" w:color="auto"/>
        <w:left w:val="none" w:sz="0" w:space="0" w:color="auto"/>
        <w:bottom w:val="none" w:sz="0" w:space="0" w:color="auto"/>
        <w:right w:val="none" w:sz="0" w:space="0" w:color="auto"/>
      </w:divBdr>
    </w:div>
    <w:div w:id="484395208">
      <w:bodyDiv w:val="1"/>
      <w:marLeft w:val="0"/>
      <w:marRight w:val="0"/>
      <w:marTop w:val="0"/>
      <w:marBottom w:val="0"/>
      <w:divBdr>
        <w:top w:val="none" w:sz="0" w:space="0" w:color="auto"/>
        <w:left w:val="none" w:sz="0" w:space="0" w:color="auto"/>
        <w:bottom w:val="none" w:sz="0" w:space="0" w:color="auto"/>
        <w:right w:val="none" w:sz="0" w:space="0" w:color="auto"/>
      </w:divBdr>
    </w:div>
    <w:div w:id="493490208">
      <w:bodyDiv w:val="1"/>
      <w:marLeft w:val="0"/>
      <w:marRight w:val="0"/>
      <w:marTop w:val="0"/>
      <w:marBottom w:val="0"/>
      <w:divBdr>
        <w:top w:val="none" w:sz="0" w:space="0" w:color="auto"/>
        <w:left w:val="none" w:sz="0" w:space="0" w:color="auto"/>
        <w:bottom w:val="none" w:sz="0" w:space="0" w:color="auto"/>
        <w:right w:val="none" w:sz="0" w:space="0" w:color="auto"/>
      </w:divBdr>
    </w:div>
    <w:div w:id="561985058">
      <w:bodyDiv w:val="1"/>
      <w:marLeft w:val="0"/>
      <w:marRight w:val="0"/>
      <w:marTop w:val="0"/>
      <w:marBottom w:val="0"/>
      <w:divBdr>
        <w:top w:val="none" w:sz="0" w:space="0" w:color="auto"/>
        <w:left w:val="none" w:sz="0" w:space="0" w:color="auto"/>
        <w:bottom w:val="none" w:sz="0" w:space="0" w:color="auto"/>
        <w:right w:val="none" w:sz="0" w:space="0" w:color="auto"/>
      </w:divBdr>
    </w:div>
    <w:div w:id="611210921">
      <w:bodyDiv w:val="1"/>
      <w:marLeft w:val="0"/>
      <w:marRight w:val="0"/>
      <w:marTop w:val="0"/>
      <w:marBottom w:val="0"/>
      <w:divBdr>
        <w:top w:val="none" w:sz="0" w:space="0" w:color="auto"/>
        <w:left w:val="none" w:sz="0" w:space="0" w:color="auto"/>
        <w:bottom w:val="none" w:sz="0" w:space="0" w:color="auto"/>
        <w:right w:val="none" w:sz="0" w:space="0" w:color="auto"/>
      </w:divBdr>
    </w:div>
    <w:div w:id="707148398">
      <w:bodyDiv w:val="1"/>
      <w:marLeft w:val="0"/>
      <w:marRight w:val="0"/>
      <w:marTop w:val="0"/>
      <w:marBottom w:val="0"/>
      <w:divBdr>
        <w:top w:val="none" w:sz="0" w:space="0" w:color="auto"/>
        <w:left w:val="none" w:sz="0" w:space="0" w:color="auto"/>
        <w:bottom w:val="none" w:sz="0" w:space="0" w:color="auto"/>
        <w:right w:val="none" w:sz="0" w:space="0" w:color="auto"/>
      </w:divBdr>
    </w:div>
    <w:div w:id="729352663">
      <w:bodyDiv w:val="1"/>
      <w:marLeft w:val="0"/>
      <w:marRight w:val="0"/>
      <w:marTop w:val="0"/>
      <w:marBottom w:val="0"/>
      <w:divBdr>
        <w:top w:val="none" w:sz="0" w:space="0" w:color="auto"/>
        <w:left w:val="none" w:sz="0" w:space="0" w:color="auto"/>
        <w:bottom w:val="none" w:sz="0" w:space="0" w:color="auto"/>
        <w:right w:val="none" w:sz="0" w:space="0" w:color="auto"/>
      </w:divBdr>
    </w:div>
    <w:div w:id="741492684">
      <w:bodyDiv w:val="1"/>
      <w:marLeft w:val="0"/>
      <w:marRight w:val="0"/>
      <w:marTop w:val="0"/>
      <w:marBottom w:val="0"/>
      <w:divBdr>
        <w:top w:val="none" w:sz="0" w:space="0" w:color="auto"/>
        <w:left w:val="none" w:sz="0" w:space="0" w:color="auto"/>
        <w:bottom w:val="none" w:sz="0" w:space="0" w:color="auto"/>
        <w:right w:val="none" w:sz="0" w:space="0" w:color="auto"/>
      </w:divBdr>
    </w:div>
    <w:div w:id="800273328">
      <w:bodyDiv w:val="1"/>
      <w:marLeft w:val="0"/>
      <w:marRight w:val="0"/>
      <w:marTop w:val="0"/>
      <w:marBottom w:val="0"/>
      <w:divBdr>
        <w:top w:val="none" w:sz="0" w:space="0" w:color="auto"/>
        <w:left w:val="none" w:sz="0" w:space="0" w:color="auto"/>
        <w:bottom w:val="none" w:sz="0" w:space="0" w:color="auto"/>
        <w:right w:val="none" w:sz="0" w:space="0" w:color="auto"/>
      </w:divBdr>
    </w:div>
    <w:div w:id="813642503">
      <w:bodyDiv w:val="1"/>
      <w:marLeft w:val="0"/>
      <w:marRight w:val="0"/>
      <w:marTop w:val="0"/>
      <w:marBottom w:val="0"/>
      <w:divBdr>
        <w:top w:val="none" w:sz="0" w:space="0" w:color="auto"/>
        <w:left w:val="none" w:sz="0" w:space="0" w:color="auto"/>
        <w:bottom w:val="none" w:sz="0" w:space="0" w:color="auto"/>
        <w:right w:val="none" w:sz="0" w:space="0" w:color="auto"/>
      </w:divBdr>
    </w:div>
    <w:div w:id="814175689">
      <w:bodyDiv w:val="1"/>
      <w:marLeft w:val="0"/>
      <w:marRight w:val="0"/>
      <w:marTop w:val="0"/>
      <w:marBottom w:val="0"/>
      <w:divBdr>
        <w:top w:val="none" w:sz="0" w:space="0" w:color="auto"/>
        <w:left w:val="none" w:sz="0" w:space="0" w:color="auto"/>
        <w:bottom w:val="none" w:sz="0" w:space="0" w:color="auto"/>
        <w:right w:val="none" w:sz="0" w:space="0" w:color="auto"/>
      </w:divBdr>
    </w:div>
    <w:div w:id="815074287">
      <w:bodyDiv w:val="1"/>
      <w:marLeft w:val="0"/>
      <w:marRight w:val="0"/>
      <w:marTop w:val="0"/>
      <w:marBottom w:val="0"/>
      <w:divBdr>
        <w:top w:val="none" w:sz="0" w:space="0" w:color="auto"/>
        <w:left w:val="none" w:sz="0" w:space="0" w:color="auto"/>
        <w:bottom w:val="none" w:sz="0" w:space="0" w:color="auto"/>
        <w:right w:val="none" w:sz="0" w:space="0" w:color="auto"/>
      </w:divBdr>
    </w:div>
    <w:div w:id="837772175">
      <w:bodyDiv w:val="1"/>
      <w:marLeft w:val="0"/>
      <w:marRight w:val="0"/>
      <w:marTop w:val="0"/>
      <w:marBottom w:val="0"/>
      <w:divBdr>
        <w:top w:val="none" w:sz="0" w:space="0" w:color="auto"/>
        <w:left w:val="none" w:sz="0" w:space="0" w:color="auto"/>
        <w:bottom w:val="none" w:sz="0" w:space="0" w:color="auto"/>
        <w:right w:val="none" w:sz="0" w:space="0" w:color="auto"/>
      </w:divBdr>
    </w:div>
    <w:div w:id="898831646">
      <w:bodyDiv w:val="1"/>
      <w:marLeft w:val="0"/>
      <w:marRight w:val="0"/>
      <w:marTop w:val="0"/>
      <w:marBottom w:val="0"/>
      <w:divBdr>
        <w:top w:val="none" w:sz="0" w:space="0" w:color="auto"/>
        <w:left w:val="none" w:sz="0" w:space="0" w:color="auto"/>
        <w:bottom w:val="none" w:sz="0" w:space="0" w:color="auto"/>
        <w:right w:val="none" w:sz="0" w:space="0" w:color="auto"/>
      </w:divBdr>
    </w:div>
    <w:div w:id="900210363">
      <w:bodyDiv w:val="1"/>
      <w:marLeft w:val="0"/>
      <w:marRight w:val="0"/>
      <w:marTop w:val="0"/>
      <w:marBottom w:val="0"/>
      <w:divBdr>
        <w:top w:val="none" w:sz="0" w:space="0" w:color="auto"/>
        <w:left w:val="none" w:sz="0" w:space="0" w:color="auto"/>
        <w:bottom w:val="none" w:sz="0" w:space="0" w:color="auto"/>
        <w:right w:val="none" w:sz="0" w:space="0" w:color="auto"/>
      </w:divBdr>
    </w:div>
    <w:div w:id="1092092268">
      <w:bodyDiv w:val="1"/>
      <w:marLeft w:val="0"/>
      <w:marRight w:val="0"/>
      <w:marTop w:val="0"/>
      <w:marBottom w:val="0"/>
      <w:divBdr>
        <w:top w:val="none" w:sz="0" w:space="0" w:color="auto"/>
        <w:left w:val="none" w:sz="0" w:space="0" w:color="auto"/>
        <w:bottom w:val="none" w:sz="0" w:space="0" w:color="auto"/>
        <w:right w:val="none" w:sz="0" w:space="0" w:color="auto"/>
      </w:divBdr>
    </w:div>
    <w:div w:id="1186795570">
      <w:bodyDiv w:val="1"/>
      <w:marLeft w:val="0"/>
      <w:marRight w:val="0"/>
      <w:marTop w:val="0"/>
      <w:marBottom w:val="0"/>
      <w:divBdr>
        <w:top w:val="none" w:sz="0" w:space="0" w:color="auto"/>
        <w:left w:val="none" w:sz="0" w:space="0" w:color="auto"/>
        <w:bottom w:val="none" w:sz="0" w:space="0" w:color="auto"/>
        <w:right w:val="none" w:sz="0" w:space="0" w:color="auto"/>
      </w:divBdr>
    </w:div>
    <w:div w:id="1193036953">
      <w:bodyDiv w:val="1"/>
      <w:marLeft w:val="0"/>
      <w:marRight w:val="0"/>
      <w:marTop w:val="0"/>
      <w:marBottom w:val="0"/>
      <w:divBdr>
        <w:top w:val="none" w:sz="0" w:space="0" w:color="auto"/>
        <w:left w:val="none" w:sz="0" w:space="0" w:color="auto"/>
        <w:bottom w:val="none" w:sz="0" w:space="0" w:color="auto"/>
        <w:right w:val="none" w:sz="0" w:space="0" w:color="auto"/>
      </w:divBdr>
    </w:div>
    <w:div w:id="1193108793">
      <w:bodyDiv w:val="1"/>
      <w:marLeft w:val="0"/>
      <w:marRight w:val="0"/>
      <w:marTop w:val="0"/>
      <w:marBottom w:val="0"/>
      <w:divBdr>
        <w:top w:val="none" w:sz="0" w:space="0" w:color="auto"/>
        <w:left w:val="none" w:sz="0" w:space="0" w:color="auto"/>
        <w:bottom w:val="none" w:sz="0" w:space="0" w:color="auto"/>
        <w:right w:val="none" w:sz="0" w:space="0" w:color="auto"/>
      </w:divBdr>
    </w:div>
    <w:div w:id="1219586889">
      <w:bodyDiv w:val="1"/>
      <w:marLeft w:val="0"/>
      <w:marRight w:val="0"/>
      <w:marTop w:val="0"/>
      <w:marBottom w:val="0"/>
      <w:divBdr>
        <w:top w:val="none" w:sz="0" w:space="0" w:color="auto"/>
        <w:left w:val="none" w:sz="0" w:space="0" w:color="auto"/>
        <w:bottom w:val="none" w:sz="0" w:space="0" w:color="auto"/>
        <w:right w:val="none" w:sz="0" w:space="0" w:color="auto"/>
      </w:divBdr>
    </w:div>
    <w:div w:id="1254389613">
      <w:bodyDiv w:val="1"/>
      <w:marLeft w:val="0"/>
      <w:marRight w:val="0"/>
      <w:marTop w:val="0"/>
      <w:marBottom w:val="0"/>
      <w:divBdr>
        <w:top w:val="none" w:sz="0" w:space="0" w:color="auto"/>
        <w:left w:val="none" w:sz="0" w:space="0" w:color="auto"/>
        <w:bottom w:val="none" w:sz="0" w:space="0" w:color="auto"/>
        <w:right w:val="none" w:sz="0" w:space="0" w:color="auto"/>
      </w:divBdr>
    </w:div>
    <w:div w:id="1330907401">
      <w:bodyDiv w:val="1"/>
      <w:marLeft w:val="0"/>
      <w:marRight w:val="0"/>
      <w:marTop w:val="0"/>
      <w:marBottom w:val="0"/>
      <w:divBdr>
        <w:top w:val="none" w:sz="0" w:space="0" w:color="auto"/>
        <w:left w:val="none" w:sz="0" w:space="0" w:color="auto"/>
        <w:bottom w:val="none" w:sz="0" w:space="0" w:color="auto"/>
        <w:right w:val="none" w:sz="0" w:space="0" w:color="auto"/>
      </w:divBdr>
    </w:div>
    <w:div w:id="1369993228">
      <w:bodyDiv w:val="1"/>
      <w:marLeft w:val="0"/>
      <w:marRight w:val="0"/>
      <w:marTop w:val="0"/>
      <w:marBottom w:val="0"/>
      <w:divBdr>
        <w:top w:val="none" w:sz="0" w:space="0" w:color="auto"/>
        <w:left w:val="none" w:sz="0" w:space="0" w:color="auto"/>
        <w:bottom w:val="none" w:sz="0" w:space="0" w:color="auto"/>
        <w:right w:val="none" w:sz="0" w:space="0" w:color="auto"/>
      </w:divBdr>
    </w:div>
    <w:div w:id="1377923873">
      <w:bodyDiv w:val="1"/>
      <w:marLeft w:val="0"/>
      <w:marRight w:val="0"/>
      <w:marTop w:val="0"/>
      <w:marBottom w:val="0"/>
      <w:divBdr>
        <w:top w:val="none" w:sz="0" w:space="0" w:color="auto"/>
        <w:left w:val="none" w:sz="0" w:space="0" w:color="auto"/>
        <w:bottom w:val="none" w:sz="0" w:space="0" w:color="auto"/>
        <w:right w:val="none" w:sz="0" w:space="0" w:color="auto"/>
      </w:divBdr>
    </w:div>
    <w:div w:id="1380516491">
      <w:bodyDiv w:val="1"/>
      <w:marLeft w:val="0"/>
      <w:marRight w:val="0"/>
      <w:marTop w:val="0"/>
      <w:marBottom w:val="0"/>
      <w:divBdr>
        <w:top w:val="none" w:sz="0" w:space="0" w:color="auto"/>
        <w:left w:val="none" w:sz="0" w:space="0" w:color="auto"/>
        <w:bottom w:val="none" w:sz="0" w:space="0" w:color="auto"/>
        <w:right w:val="none" w:sz="0" w:space="0" w:color="auto"/>
      </w:divBdr>
    </w:div>
    <w:div w:id="1433280493">
      <w:bodyDiv w:val="1"/>
      <w:marLeft w:val="0"/>
      <w:marRight w:val="0"/>
      <w:marTop w:val="0"/>
      <w:marBottom w:val="0"/>
      <w:divBdr>
        <w:top w:val="none" w:sz="0" w:space="0" w:color="auto"/>
        <w:left w:val="none" w:sz="0" w:space="0" w:color="auto"/>
        <w:bottom w:val="none" w:sz="0" w:space="0" w:color="auto"/>
        <w:right w:val="none" w:sz="0" w:space="0" w:color="auto"/>
      </w:divBdr>
    </w:div>
    <w:div w:id="1477994755">
      <w:bodyDiv w:val="1"/>
      <w:marLeft w:val="0"/>
      <w:marRight w:val="0"/>
      <w:marTop w:val="0"/>
      <w:marBottom w:val="0"/>
      <w:divBdr>
        <w:top w:val="none" w:sz="0" w:space="0" w:color="auto"/>
        <w:left w:val="none" w:sz="0" w:space="0" w:color="auto"/>
        <w:bottom w:val="none" w:sz="0" w:space="0" w:color="auto"/>
        <w:right w:val="none" w:sz="0" w:space="0" w:color="auto"/>
      </w:divBdr>
    </w:div>
    <w:div w:id="1489177697">
      <w:bodyDiv w:val="1"/>
      <w:marLeft w:val="0"/>
      <w:marRight w:val="0"/>
      <w:marTop w:val="0"/>
      <w:marBottom w:val="0"/>
      <w:divBdr>
        <w:top w:val="none" w:sz="0" w:space="0" w:color="auto"/>
        <w:left w:val="none" w:sz="0" w:space="0" w:color="auto"/>
        <w:bottom w:val="none" w:sz="0" w:space="0" w:color="auto"/>
        <w:right w:val="none" w:sz="0" w:space="0" w:color="auto"/>
      </w:divBdr>
    </w:div>
    <w:div w:id="1515722789">
      <w:bodyDiv w:val="1"/>
      <w:marLeft w:val="0"/>
      <w:marRight w:val="0"/>
      <w:marTop w:val="0"/>
      <w:marBottom w:val="0"/>
      <w:divBdr>
        <w:top w:val="none" w:sz="0" w:space="0" w:color="auto"/>
        <w:left w:val="none" w:sz="0" w:space="0" w:color="auto"/>
        <w:bottom w:val="none" w:sz="0" w:space="0" w:color="auto"/>
        <w:right w:val="none" w:sz="0" w:space="0" w:color="auto"/>
      </w:divBdr>
    </w:div>
    <w:div w:id="1522013740">
      <w:bodyDiv w:val="1"/>
      <w:marLeft w:val="0"/>
      <w:marRight w:val="0"/>
      <w:marTop w:val="0"/>
      <w:marBottom w:val="0"/>
      <w:divBdr>
        <w:top w:val="none" w:sz="0" w:space="0" w:color="auto"/>
        <w:left w:val="none" w:sz="0" w:space="0" w:color="auto"/>
        <w:bottom w:val="none" w:sz="0" w:space="0" w:color="auto"/>
        <w:right w:val="none" w:sz="0" w:space="0" w:color="auto"/>
      </w:divBdr>
    </w:div>
    <w:div w:id="1530143736">
      <w:bodyDiv w:val="1"/>
      <w:marLeft w:val="0"/>
      <w:marRight w:val="0"/>
      <w:marTop w:val="0"/>
      <w:marBottom w:val="0"/>
      <w:divBdr>
        <w:top w:val="none" w:sz="0" w:space="0" w:color="auto"/>
        <w:left w:val="none" w:sz="0" w:space="0" w:color="auto"/>
        <w:bottom w:val="none" w:sz="0" w:space="0" w:color="auto"/>
        <w:right w:val="none" w:sz="0" w:space="0" w:color="auto"/>
      </w:divBdr>
    </w:div>
    <w:div w:id="1564218269">
      <w:bodyDiv w:val="1"/>
      <w:marLeft w:val="0"/>
      <w:marRight w:val="0"/>
      <w:marTop w:val="0"/>
      <w:marBottom w:val="0"/>
      <w:divBdr>
        <w:top w:val="none" w:sz="0" w:space="0" w:color="auto"/>
        <w:left w:val="none" w:sz="0" w:space="0" w:color="auto"/>
        <w:bottom w:val="none" w:sz="0" w:space="0" w:color="auto"/>
        <w:right w:val="none" w:sz="0" w:space="0" w:color="auto"/>
      </w:divBdr>
    </w:div>
    <w:div w:id="1636182211">
      <w:bodyDiv w:val="1"/>
      <w:marLeft w:val="0"/>
      <w:marRight w:val="0"/>
      <w:marTop w:val="0"/>
      <w:marBottom w:val="0"/>
      <w:divBdr>
        <w:top w:val="none" w:sz="0" w:space="0" w:color="auto"/>
        <w:left w:val="none" w:sz="0" w:space="0" w:color="auto"/>
        <w:bottom w:val="none" w:sz="0" w:space="0" w:color="auto"/>
        <w:right w:val="none" w:sz="0" w:space="0" w:color="auto"/>
      </w:divBdr>
    </w:div>
    <w:div w:id="1760254992">
      <w:bodyDiv w:val="1"/>
      <w:marLeft w:val="0"/>
      <w:marRight w:val="0"/>
      <w:marTop w:val="0"/>
      <w:marBottom w:val="0"/>
      <w:divBdr>
        <w:top w:val="none" w:sz="0" w:space="0" w:color="auto"/>
        <w:left w:val="none" w:sz="0" w:space="0" w:color="auto"/>
        <w:bottom w:val="none" w:sz="0" w:space="0" w:color="auto"/>
        <w:right w:val="none" w:sz="0" w:space="0" w:color="auto"/>
      </w:divBdr>
    </w:div>
    <w:div w:id="1783766035">
      <w:bodyDiv w:val="1"/>
      <w:marLeft w:val="0"/>
      <w:marRight w:val="0"/>
      <w:marTop w:val="0"/>
      <w:marBottom w:val="0"/>
      <w:divBdr>
        <w:top w:val="none" w:sz="0" w:space="0" w:color="auto"/>
        <w:left w:val="none" w:sz="0" w:space="0" w:color="auto"/>
        <w:bottom w:val="none" w:sz="0" w:space="0" w:color="auto"/>
        <w:right w:val="none" w:sz="0" w:space="0" w:color="auto"/>
      </w:divBdr>
    </w:div>
    <w:div w:id="1874535582">
      <w:bodyDiv w:val="1"/>
      <w:marLeft w:val="0"/>
      <w:marRight w:val="0"/>
      <w:marTop w:val="0"/>
      <w:marBottom w:val="0"/>
      <w:divBdr>
        <w:top w:val="none" w:sz="0" w:space="0" w:color="auto"/>
        <w:left w:val="none" w:sz="0" w:space="0" w:color="auto"/>
        <w:bottom w:val="none" w:sz="0" w:space="0" w:color="auto"/>
        <w:right w:val="none" w:sz="0" w:space="0" w:color="auto"/>
      </w:divBdr>
    </w:div>
    <w:div w:id="1884900512">
      <w:bodyDiv w:val="1"/>
      <w:marLeft w:val="0"/>
      <w:marRight w:val="0"/>
      <w:marTop w:val="0"/>
      <w:marBottom w:val="0"/>
      <w:divBdr>
        <w:top w:val="none" w:sz="0" w:space="0" w:color="auto"/>
        <w:left w:val="none" w:sz="0" w:space="0" w:color="auto"/>
        <w:bottom w:val="none" w:sz="0" w:space="0" w:color="auto"/>
        <w:right w:val="none" w:sz="0" w:space="0" w:color="auto"/>
      </w:divBdr>
    </w:div>
    <w:div w:id="1886213859">
      <w:bodyDiv w:val="1"/>
      <w:marLeft w:val="0"/>
      <w:marRight w:val="0"/>
      <w:marTop w:val="0"/>
      <w:marBottom w:val="0"/>
      <w:divBdr>
        <w:top w:val="none" w:sz="0" w:space="0" w:color="auto"/>
        <w:left w:val="none" w:sz="0" w:space="0" w:color="auto"/>
        <w:bottom w:val="none" w:sz="0" w:space="0" w:color="auto"/>
        <w:right w:val="none" w:sz="0" w:space="0" w:color="auto"/>
      </w:divBdr>
    </w:div>
    <w:div w:id="1897859963">
      <w:bodyDiv w:val="1"/>
      <w:marLeft w:val="0"/>
      <w:marRight w:val="0"/>
      <w:marTop w:val="0"/>
      <w:marBottom w:val="0"/>
      <w:divBdr>
        <w:top w:val="none" w:sz="0" w:space="0" w:color="auto"/>
        <w:left w:val="none" w:sz="0" w:space="0" w:color="auto"/>
        <w:bottom w:val="none" w:sz="0" w:space="0" w:color="auto"/>
        <w:right w:val="none" w:sz="0" w:space="0" w:color="auto"/>
      </w:divBdr>
    </w:div>
    <w:div w:id="1903982014">
      <w:bodyDiv w:val="1"/>
      <w:marLeft w:val="0"/>
      <w:marRight w:val="0"/>
      <w:marTop w:val="0"/>
      <w:marBottom w:val="0"/>
      <w:divBdr>
        <w:top w:val="none" w:sz="0" w:space="0" w:color="auto"/>
        <w:left w:val="none" w:sz="0" w:space="0" w:color="auto"/>
        <w:bottom w:val="none" w:sz="0" w:space="0" w:color="auto"/>
        <w:right w:val="none" w:sz="0" w:space="0" w:color="auto"/>
      </w:divBdr>
    </w:div>
    <w:div w:id="1936018521">
      <w:bodyDiv w:val="1"/>
      <w:marLeft w:val="0"/>
      <w:marRight w:val="0"/>
      <w:marTop w:val="0"/>
      <w:marBottom w:val="0"/>
      <w:divBdr>
        <w:top w:val="none" w:sz="0" w:space="0" w:color="auto"/>
        <w:left w:val="none" w:sz="0" w:space="0" w:color="auto"/>
        <w:bottom w:val="none" w:sz="0" w:space="0" w:color="auto"/>
        <w:right w:val="none" w:sz="0" w:space="0" w:color="auto"/>
      </w:divBdr>
    </w:div>
    <w:div w:id="1953436411">
      <w:bodyDiv w:val="1"/>
      <w:marLeft w:val="0"/>
      <w:marRight w:val="0"/>
      <w:marTop w:val="0"/>
      <w:marBottom w:val="0"/>
      <w:divBdr>
        <w:top w:val="none" w:sz="0" w:space="0" w:color="auto"/>
        <w:left w:val="none" w:sz="0" w:space="0" w:color="auto"/>
        <w:bottom w:val="none" w:sz="0" w:space="0" w:color="auto"/>
        <w:right w:val="none" w:sz="0" w:space="0" w:color="auto"/>
      </w:divBdr>
    </w:div>
    <w:div w:id="1997225492">
      <w:bodyDiv w:val="1"/>
      <w:marLeft w:val="0"/>
      <w:marRight w:val="0"/>
      <w:marTop w:val="0"/>
      <w:marBottom w:val="0"/>
      <w:divBdr>
        <w:top w:val="none" w:sz="0" w:space="0" w:color="auto"/>
        <w:left w:val="none" w:sz="0" w:space="0" w:color="auto"/>
        <w:bottom w:val="none" w:sz="0" w:space="0" w:color="auto"/>
        <w:right w:val="none" w:sz="0" w:space="0" w:color="auto"/>
      </w:divBdr>
    </w:div>
    <w:div w:id="2007630081">
      <w:bodyDiv w:val="1"/>
      <w:marLeft w:val="0"/>
      <w:marRight w:val="0"/>
      <w:marTop w:val="0"/>
      <w:marBottom w:val="0"/>
      <w:divBdr>
        <w:top w:val="none" w:sz="0" w:space="0" w:color="auto"/>
        <w:left w:val="none" w:sz="0" w:space="0" w:color="auto"/>
        <w:bottom w:val="none" w:sz="0" w:space="0" w:color="auto"/>
        <w:right w:val="none" w:sz="0" w:space="0" w:color="auto"/>
      </w:divBdr>
    </w:div>
    <w:div w:id="2046246215">
      <w:bodyDiv w:val="1"/>
      <w:marLeft w:val="0"/>
      <w:marRight w:val="0"/>
      <w:marTop w:val="0"/>
      <w:marBottom w:val="0"/>
      <w:divBdr>
        <w:top w:val="none" w:sz="0" w:space="0" w:color="auto"/>
        <w:left w:val="none" w:sz="0" w:space="0" w:color="auto"/>
        <w:bottom w:val="none" w:sz="0" w:space="0" w:color="auto"/>
        <w:right w:val="none" w:sz="0" w:space="0" w:color="auto"/>
      </w:divBdr>
    </w:div>
    <w:div w:id="2102406177">
      <w:bodyDiv w:val="1"/>
      <w:marLeft w:val="0"/>
      <w:marRight w:val="0"/>
      <w:marTop w:val="0"/>
      <w:marBottom w:val="0"/>
      <w:divBdr>
        <w:top w:val="none" w:sz="0" w:space="0" w:color="auto"/>
        <w:left w:val="none" w:sz="0" w:space="0" w:color="auto"/>
        <w:bottom w:val="none" w:sz="0" w:space="0" w:color="auto"/>
        <w:right w:val="none" w:sz="0" w:space="0" w:color="auto"/>
      </w:divBdr>
    </w:div>
    <w:div w:id="2130271917">
      <w:bodyDiv w:val="1"/>
      <w:marLeft w:val="0"/>
      <w:marRight w:val="0"/>
      <w:marTop w:val="0"/>
      <w:marBottom w:val="0"/>
      <w:divBdr>
        <w:top w:val="none" w:sz="0" w:space="0" w:color="auto"/>
        <w:left w:val="none" w:sz="0" w:space="0" w:color="auto"/>
        <w:bottom w:val="none" w:sz="0" w:space="0" w:color="auto"/>
        <w:right w:val="none" w:sz="0" w:space="0" w:color="auto"/>
      </w:divBdr>
    </w:div>
    <w:div w:id="2130321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93/molbev/msx162" TargetMode="External"/><Relationship Id="rId117" Type="http://schemas.openxmlformats.org/officeDocument/2006/relationships/theme" Target="theme/theme1.xml"/><Relationship Id="rId21" Type="http://schemas.openxmlformats.org/officeDocument/2006/relationships/hyperlink" Target="https://www.ncbi.nlm.nih.gov/bioproject/PRJEB14640" TargetMode="External"/><Relationship Id="rId42" Type="http://schemas.openxmlformats.org/officeDocument/2006/relationships/hyperlink" Target="https://doi.org/10.1093/molbev/msx162" TargetMode="External"/><Relationship Id="rId47" Type="http://schemas.openxmlformats.org/officeDocument/2006/relationships/hyperlink" Target="https://doi.org/10.1093/molbev/msx162" TargetMode="External"/><Relationship Id="rId63" Type="http://schemas.openxmlformats.org/officeDocument/2006/relationships/hyperlink" Target="https://doi.org/10.1093/molbev/msx162" TargetMode="External"/><Relationship Id="rId68" Type="http://schemas.openxmlformats.org/officeDocument/2006/relationships/hyperlink" Target="https://doi.org/10.1093/molbev/msx162" TargetMode="External"/><Relationship Id="rId84" Type="http://schemas.openxmlformats.org/officeDocument/2006/relationships/hyperlink" Target="https://doi.org/10.1093/molbev/msx162" TargetMode="External"/><Relationship Id="rId89" Type="http://schemas.openxmlformats.org/officeDocument/2006/relationships/hyperlink" Target="https://doi.org/10.1093/molbev/msx162" TargetMode="External"/><Relationship Id="rId112" Type="http://schemas.openxmlformats.org/officeDocument/2006/relationships/image" Target="media/image7.emf"/><Relationship Id="rId16" Type="http://schemas.openxmlformats.org/officeDocument/2006/relationships/hyperlink" Target="https://www.ncbi.nlm.nih.gov/bioproject/PRJEB7687" TargetMode="External"/><Relationship Id="rId107" Type="http://schemas.openxmlformats.org/officeDocument/2006/relationships/image" Target="media/image2.emf"/><Relationship Id="rId11" Type="http://schemas.openxmlformats.org/officeDocument/2006/relationships/hyperlink" Target="https://www.ncbi.nlm.nih.gov/bioproject/PRJEB7687" TargetMode="External"/><Relationship Id="rId32" Type="http://schemas.openxmlformats.org/officeDocument/2006/relationships/hyperlink" Target="https://doi.org/10.1093/molbev/msx162" TargetMode="External"/><Relationship Id="rId37" Type="http://schemas.openxmlformats.org/officeDocument/2006/relationships/hyperlink" Target="https://doi.org/10.1093/molbev/msx162" TargetMode="External"/><Relationship Id="rId53" Type="http://schemas.openxmlformats.org/officeDocument/2006/relationships/hyperlink" Target="https://doi.org/10.1093/molbev/msx162" TargetMode="External"/><Relationship Id="rId58" Type="http://schemas.openxmlformats.org/officeDocument/2006/relationships/hyperlink" Target="https://www.ncbi.nlm.nih.gov/bioproject/?term=Idionectes%20vortex" TargetMode="External"/><Relationship Id="rId74" Type="http://schemas.openxmlformats.org/officeDocument/2006/relationships/hyperlink" Target="http://doi.org/10.1098/rspb.2013.1755" TargetMode="External"/><Relationship Id="rId79" Type="http://schemas.openxmlformats.org/officeDocument/2006/relationships/hyperlink" Target="https://doi.org/10.1093/molbev/msx162" TargetMode="External"/><Relationship Id="rId102" Type="http://schemas.openxmlformats.org/officeDocument/2006/relationships/hyperlink" Target="https://github.com/bbuchfink/diamond" TargetMode="External"/><Relationship Id="rId5" Type="http://schemas.openxmlformats.org/officeDocument/2006/relationships/footnotes" Target="footnotes.xml"/><Relationship Id="rId90" Type="http://schemas.openxmlformats.org/officeDocument/2006/relationships/hyperlink" Target="https://www.ncbi.nlm.nih.gov/bioproject/PRJEB14640" TargetMode="External"/><Relationship Id="rId95" Type="http://schemas.openxmlformats.org/officeDocument/2006/relationships/hyperlink" Target="https://doi.org/10.1093/molbev/msx162" TargetMode="External"/><Relationship Id="rId22" Type="http://schemas.openxmlformats.org/officeDocument/2006/relationships/hyperlink" Target="https://www.ncbi.nlm.nih.gov/bioproject/PRJEB14640" TargetMode="External"/><Relationship Id="rId27" Type="http://schemas.openxmlformats.org/officeDocument/2006/relationships/hyperlink" Target="https://www.imicrobe.us/project/view/304" TargetMode="External"/><Relationship Id="rId43" Type="http://schemas.openxmlformats.org/officeDocument/2006/relationships/hyperlink" Target="https://doi.org/10.1093/molbev/msx162" TargetMode="External"/><Relationship Id="rId48" Type="http://schemas.openxmlformats.org/officeDocument/2006/relationships/hyperlink" Target="https://doi.org/10.1186/s13062-016-0171-0" TargetMode="External"/><Relationship Id="rId64" Type="http://schemas.openxmlformats.org/officeDocument/2006/relationships/hyperlink" Target="https://doi.org/10.1093/molbev/msx162" TargetMode="External"/><Relationship Id="rId69" Type="http://schemas.openxmlformats.org/officeDocument/2006/relationships/hyperlink" Target="https://doi.org/10.1093/molbev/msx162" TargetMode="External"/><Relationship Id="rId113" Type="http://schemas.openxmlformats.org/officeDocument/2006/relationships/hyperlink" Target="http://www.ebi.ac.uk/interpro/entry/IPR013783" TargetMode="External"/><Relationship Id="rId80" Type="http://schemas.openxmlformats.org/officeDocument/2006/relationships/hyperlink" Target="https://doi.org/10.1093/molbev/msx162" TargetMode="External"/><Relationship Id="rId85" Type="http://schemas.openxmlformats.org/officeDocument/2006/relationships/hyperlink" Target="https://www.ncbi.nlm.nih.gov/bioproject/PRJNA495862" TargetMode="External"/><Relationship Id="rId12" Type="http://schemas.openxmlformats.org/officeDocument/2006/relationships/hyperlink" Target="https://www.ncbi.nlm.nih.gov/bioproject/PRJEB7687" TargetMode="External"/><Relationship Id="rId17" Type="http://schemas.openxmlformats.org/officeDocument/2006/relationships/hyperlink" Target="https://www.ncbi.nlm.nih.gov/bioproject/PRJNA307312" TargetMode="External"/><Relationship Id="rId33" Type="http://schemas.openxmlformats.org/officeDocument/2006/relationships/hyperlink" Target="https://doi.org/10.1016/j.ympev.2016.03.029" TargetMode="External"/><Relationship Id="rId38" Type="http://schemas.openxmlformats.org/officeDocument/2006/relationships/hyperlink" Target="https://doi.org/10.1093/molbev/msx162" TargetMode="External"/><Relationship Id="rId59" Type="http://schemas.openxmlformats.org/officeDocument/2006/relationships/hyperlink" Target="https://doi.org/10.1093/molbev/msx162" TargetMode="External"/><Relationship Id="rId103" Type="http://schemas.openxmlformats.org/officeDocument/2006/relationships/hyperlink" Target="http://etetoolkit.org/documentation/ete-view/" TargetMode="External"/><Relationship Id="rId108" Type="http://schemas.openxmlformats.org/officeDocument/2006/relationships/image" Target="media/image3.jpeg"/><Relationship Id="rId54" Type="http://schemas.openxmlformats.org/officeDocument/2006/relationships/hyperlink" Target="https://doi.org/10.1093/molbev/msx162" TargetMode="External"/><Relationship Id="rId70" Type="http://schemas.openxmlformats.org/officeDocument/2006/relationships/hyperlink" Target="https://doi.org/10.1016/j.ympev.2016.03.029" TargetMode="External"/><Relationship Id="rId75" Type="http://schemas.openxmlformats.org/officeDocument/2006/relationships/hyperlink" Target="https://doi.org/10.1093/molbev/msx162" TargetMode="External"/><Relationship Id="rId91" Type="http://schemas.openxmlformats.org/officeDocument/2006/relationships/hyperlink" Target="https://doi.org/10.1016/j.ympev.2016.03.029" TargetMode="External"/><Relationship Id="rId96" Type="http://schemas.openxmlformats.org/officeDocument/2006/relationships/hyperlink" Target="https://doi.org/10.1093/molbev/msx162" TargetMode="External"/><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hyperlink" Target="https://doi.org/10.1093/molbev/msx162" TargetMode="External"/><Relationship Id="rId28" Type="http://schemas.openxmlformats.org/officeDocument/2006/relationships/hyperlink" Target="https://www.ncbi.nlm.nih.gov/bioproject/PRJEB14640" TargetMode="External"/><Relationship Id="rId49" Type="http://schemas.openxmlformats.org/officeDocument/2006/relationships/hyperlink" Target="https://doi.org/10.1093/molbev/msx162" TargetMode="External"/><Relationship Id="rId114" Type="http://schemas.openxmlformats.org/officeDocument/2006/relationships/hyperlink" Target="http://www.ebi.ac.uk/interpro/entry/IPR013783" TargetMode="External"/><Relationship Id="rId10" Type="http://schemas.openxmlformats.org/officeDocument/2006/relationships/hyperlink" Target="https://www.ncbi.nlm.nih.gov/bioproject/PRJEB7687" TargetMode="External"/><Relationship Id="rId31" Type="http://schemas.openxmlformats.org/officeDocument/2006/relationships/hyperlink" Target="https://doi.org/10.1093/molbev/msx162" TargetMode="External"/><Relationship Id="rId44" Type="http://schemas.openxmlformats.org/officeDocument/2006/relationships/hyperlink" Target="https://doi.org/10.1093/molbev/msx162" TargetMode="External"/><Relationship Id="rId52" Type="http://schemas.openxmlformats.org/officeDocument/2006/relationships/hyperlink" Target="https://doi.org/10.1093/molbev/msx162" TargetMode="External"/><Relationship Id="rId60" Type="http://schemas.openxmlformats.org/officeDocument/2006/relationships/hyperlink" Target="https://doi.org/10.1093/molbev/msx162" TargetMode="External"/><Relationship Id="rId65" Type="http://schemas.openxmlformats.org/officeDocument/2006/relationships/hyperlink" Target="https://doi.org/10.1093/molbev/msx162" TargetMode="External"/><Relationship Id="rId73" Type="http://schemas.openxmlformats.org/officeDocument/2006/relationships/hyperlink" Target="https://doi.org/10.1093/molbev/msx162" TargetMode="External"/><Relationship Id="rId78" Type="http://schemas.openxmlformats.org/officeDocument/2006/relationships/hyperlink" Target="https://doi.org/10.1093/molbev/msx162" TargetMode="External"/><Relationship Id="rId81" Type="http://schemas.openxmlformats.org/officeDocument/2006/relationships/hyperlink" Target="https://doi.org/10.1093/molbev/msx162" TargetMode="External"/><Relationship Id="rId86" Type="http://schemas.openxmlformats.org/officeDocument/2006/relationships/hyperlink" Target="https://doi.org/10.1093/molbev/msx162" TargetMode="External"/><Relationship Id="rId94" Type="http://schemas.openxmlformats.org/officeDocument/2006/relationships/hyperlink" Target="https://doi.org/10.1093/molbev/msx162" TargetMode="External"/><Relationship Id="rId99" Type="http://schemas.openxmlformats.org/officeDocument/2006/relationships/hyperlink" Target="http://doi.org/10.1016/j.ympev.2014.08.011" TargetMode="External"/><Relationship Id="rId101" Type="http://schemas.openxmlformats.org/officeDocument/2006/relationships/hyperlink" Target="https://sourceforge.net/projects/bowtie-bio/files/bowtie2/2.3.3.1" TargetMode="External"/><Relationship Id="rId4" Type="http://schemas.openxmlformats.org/officeDocument/2006/relationships/webSettings" Target="webSettings.xml"/><Relationship Id="rId9" Type="http://schemas.openxmlformats.org/officeDocument/2006/relationships/hyperlink" Target="https://www.ncbi.nlm.nih.gov/bioproject/PRJNA354221" TargetMode="External"/><Relationship Id="rId13" Type="http://schemas.openxmlformats.org/officeDocument/2006/relationships/hyperlink" Target="https://www.ncbi.nlm.nih.gov/bioproject/PRJNA374454" TargetMode="External"/><Relationship Id="rId18" Type="http://schemas.openxmlformats.org/officeDocument/2006/relationships/hyperlink" Target="https://www.ncbi.nlm.nih.gov/bioproject/PRJEB7687" TargetMode="External"/><Relationship Id="rId39" Type="http://schemas.openxmlformats.org/officeDocument/2006/relationships/hyperlink" Target="https://doi.org/10.1093/molbev/msx162" TargetMode="External"/><Relationship Id="rId109" Type="http://schemas.openxmlformats.org/officeDocument/2006/relationships/image" Target="media/image4.emf"/><Relationship Id="rId34" Type="http://schemas.openxmlformats.org/officeDocument/2006/relationships/hyperlink" Target="https://doi.org/10.1093/molbev/msx162" TargetMode="External"/><Relationship Id="rId50" Type="http://schemas.openxmlformats.org/officeDocument/2006/relationships/hyperlink" Target="https://doi.org/10.1016/j.molbiopara.2007.02.006" TargetMode="External"/><Relationship Id="rId55" Type="http://schemas.openxmlformats.org/officeDocument/2006/relationships/hyperlink" Target="https://doi.org/10.1016/j.ympev.2016.03.029" TargetMode="External"/><Relationship Id="rId76" Type="http://schemas.openxmlformats.org/officeDocument/2006/relationships/hyperlink" Target="https://doi.org/10.1093/molbev/msx162" TargetMode="External"/><Relationship Id="rId97" Type="http://schemas.openxmlformats.org/officeDocument/2006/relationships/hyperlink" Target="https://doi.org/10.1093/molbev/msx162" TargetMode="External"/><Relationship Id="rId104" Type="http://schemas.openxmlformats.org/officeDocument/2006/relationships/hyperlink" Target="https://pfam.xfam.org/" TargetMode="External"/><Relationship Id="rId7" Type="http://schemas.openxmlformats.org/officeDocument/2006/relationships/hyperlink" Target="https://doi.org/10.1186/s13062-016-0171-0" TargetMode="External"/><Relationship Id="rId71" Type="http://schemas.openxmlformats.org/officeDocument/2006/relationships/hyperlink" Target="https://doi.org/10.1093/molbev/msx162" TargetMode="External"/><Relationship Id="rId92" Type="http://schemas.openxmlformats.org/officeDocument/2006/relationships/hyperlink" Target="https://doi.org/10.1093/molbev/msx162" TargetMode="External"/><Relationship Id="rId2" Type="http://schemas.openxmlformats.org/officeDocument/2006/relationships/styles" Target="styles.xml"/><Relationship Id="rId29" Type="http://schemas.openxmlformats.org/officeDocument/2006/relationships/hyperlink" Target="https://doi.org/10.1093/molbev/msx162" TargetMode="External"/><Relationship Id="rId24" Type="http://schemas.openxmlformats.org/officeDocument/2006/relationships/hyperlink" Target="https://doi.org/10.1093/molbev/msx162" TargetMode="External"/><Relationship Id="rId40" Type="http://schemas.openxmlformats.org/officeDocument/2006/relationships/hyperlink" Target="https://www.ncbi.nlm.nih.gov/bioproject/PRJNA45879" TargetMode="External"/><Relationship Id="rId45" Type="http://schemas.openxmlformats.org/officeDocument/2006/relationships/hyperlink" Target="https://doi.org/10.1093/molbev/msx162" TargetMode="External"/><Relationship Id="rId66" Type="http://schemas.openxmlformats.org/officeDocument/2006/relationships/hyperlink" Target="https://doi.org/10.1093/molbev/msx162" TargetMode="External"/><Relationship Id="rId87" Type="http://schemas.openxmlformats.org/officeDocument/2006/relationships/hyperlink" Target="https://doi.org/10.1093/molbev/msx162" TargetMode="External"/><Relationship Id="rId110" Type="http://schemas.openxmlformats.org/officeDocument/2006/relationships/image" Target="media/image5.emf"/><Relationship Id="rId115" Type="http://schemas.openxmlformats.org/officeDocument/2006/relationships/hyperlink" Target="http://www.ebi.ac.uk/interpro/entry/IPR013783" TargetMode="External"/><Relationship Id="rId61" Type="http://schemas.openxmlformats.org/officeDocument/2006/relationships/hyperlink" Target="http://doi.org/10.1073/pnas.1219590110" TargetMode="External"/><Relationship Id="rId82" Type="http://schemas.openxmlformats.org/officeDocument/2006/relationships/hyperlink" Target="https://doi.org/10.1093/molbev/msx162" TargetMode="External"/><Relationship Id="rId19" Type="http://schemas.openxmlformats.org/officeDocument/2006/relationships/hyperlink" Target="https://www.ncbi.nlm.nih.gov/bioproject/PRJEB7687" TargetMode="External"/><Relationship Id="rId14" Type="http://schemas.openxmlformats.org/officeDocument/2006/relationships/hyperlink" Target="https://www.ncbi.nlm.nih.gov/bioproject/PRJEB7687" TargetMode="External"/><Relationship Id="rId30" Type="http://schemas.openxmlformats.org/officeDocument/2006/relationships/hyperlink" Target="https://doi.org/10.1093/molbev/msx162" TargetMode="External"/><Relationship Id="rId35" Type="http://schemas.openxmlformats.org/officeDocument/2006/relationships/hyperlink" Target="https://doi.org/10.1093/molbev/msx162" TargetMode="External"/><Relationship Id="rId56" Type="http://schemas.openxmlformats.org/officeDocument/2006/relationships/hyperlink" Target="https://doi.org/10.1093/molbev/msx162" TargetMode="External"/><Relationship Id="rId77" Type="http://schemas.openxmlformats.org/officeDocument/2006/relationships/hyperlink" Target="https://doi.org/10.1093/molbev/msx162" TargetMode="External"/><Relationship Id="rId100" Type="http://schemas.openxmlformats.org/officeDocument/2006/relationships/hyperlink" Target="https://github.com/weizhongli/cdhit" TargetMode="External"/><Relationship Id="rId105" Type="http://schemas.openxmlformats.org/officeDocument/2006/relationships/hyperlink" Target="https://micans.org/mcl/" TargetMode="External"/><Relationship Id="rId8" Type="http://schemas.openxmlformats.org/officeDocument/2006/relationships/hyperlink" Target="https://www.ncbi.nlm.nih.gov/bioproject/PRJEB7687/" TargetMode="External"/><Relationship Id="rId51" Type="http://schemas.openxmlformats.org/officeDocument/2006/relationships/hyperlink" Target="https://www.imicrobe.us/sample/view/1828" TargetMode="External"/><Relationship Id="rId72" Type="http://schemas.openxmlformats.org/officeDocument/2006/relationships/hyperlink" Target="https://doi.org/10.1093/molbev/msx162" TargetMode="External"/><Relationship Id="rId93" Type="http://schemas.openxmlformats.org/officeDocument/2006/relationships/hyperlink" Target="https://doi.org/10.1093/molbev/msx162" TargetMode="External"/><Relationship Id="rId98" Type="http://schemas.openxmlformats.org/officeDocument/2006/relationships/hyperlink" Target="https://doi.org/10.1016/j.ympev.2016.03.029" TargetMode="External"/><Relationship Id="rId3" Type="http://schemas.openxmlformats.org/officeDocument/2006/relationships/settings" Target="settings.xml"/><Relationship Id="rId25" Type="http://schemas.openxmlformats.org/officeDocument/2006/relationships/hyperlink" Target="https://doi.org/10.1093/molbev/msx162" TargetMode="External"/><Relationship Id="rId46" Type="http://schemas.openxmlformats.org/officeDocument/2006/relationships/hyperlink" Target="https://doi.org/10.1093/molbev/msx162" TargetMode="External"/><Relationship Id="rId67" Type="http://schemas.openxmlformats.org/officeDocument/2006/relationships/hyperlink" Target="https://doi.org/10.1093/molbev/msx162" TargetMode="External"/><Relationship Id="rId116" Type="http://schemas.openxmlformats.org/officeDocument/2006/relationships/fontTable" Target="fontTable.xml"/><Relationship Id="rId20" Type="http://schemas.openxmlformats.org/officeDocument/2006/relationships/hyperlink" Target="https://www.ncbi.nlm.nih.gov/bioproject/PRJEB7687" TargetMode="External"/><Relationship Id="rId41" Type="http://schemas.openxmlformats.org/officeDocument/2006/relationships/hyperlink" Target="https://doi.org/10.1006/10.1186/gb-2011-12-2-r20" TargetMode="External"/><Relationship Id="rId62" Type="http://schemas.openxmlformats.org/officeDocument/2006/relationships/hyperlink" Target="https://doi.org/10.1093/molbev/msx162" TargetMode="External"/><Relationship Id="rId83" Type="http://schemas.openxmlformats.org/officeDocument/2006/relationships/hyperlink" Target="https://doi.org/10.1093/molbev/msx162" TargetMode="External"/><Relationship Id="rId88" Type="http://schemas.openxmlformats.org/officeDocument/2006/relationships/hyperlink" Target="https://doi.org/10.1093/molbev/msx162" TargetMode="External"/><Relationship Id="rId111" Type="http://schemas.openxmlformats.org/officeDocument/2006/relationships/image" Target="media/image6.emf"/><Relationship Id="rId15" Type="http://schemas.openxmlformats.org/officeDocument/2006/relationships/hyperlink" Target="https://www.ncbi.nlm.nih.gov/bioproject/PRJEB7687" TargetMode="External"/><Relationship Id="rId36" Type="http://schemas.openxmlformats.org/officeDocument/2006/relationships/hyperlink" Target="https://www.ncbi.nlm.nih.gov/bioproject/PRJEB14640" TargetMode="External"/><Relationship Id="rId57" Type="http://schemas.openxmlformats.org/officeDocument/2006/relationships/hyperlink" Target="https://www.ncbi.nlm.nih.gov/bioproject/PRJNA495730" TargetMode="External"/><Relationship Id="rId106"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68</TotalTime>
  <Pages>24</Pages>
  <Words>37158</Words>
  <Characters>211805</Characters>
  <Application>Microsoft Office Word</Application>
  <DocSecurity>0</DocSecurity>
  <Lines>1765</Lines>
  <Paragraphs>4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g, Seungho</dc:creator>
  <cp:keywords/>
  <dc:description/>
  <cp:lastModifiedBy>Brown, Matthew</cp:lastModifiedBy>
  <cp:revision>76</cp:revision>
  <dcterms:created xsi:type="dcterms:W3CDTF">2019-06-03T19:42:00Z</dcterms:created>
  <dcterms:modified xsi:type="dcterms:W3CDTF">2020-04-18T14:41:00Z</dcterms:modified>
</cp:coreProperties>
</file>